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E8050" w14:textId="65629E6E" w:rsidR="00F65465" w:rsidRPr="001906BD" w:rsidRDefault="00623470" w:rsidP="0043462F">
      <w:pPr>
        <w:pStyle w:val="Heading1"/>
        <w:numPr>
          <w:ilvl w:val="0"/>
          <w:numId w:val="0"/>
        </w:numPr>
        <w:spacing w:line="480" w:lineRule="auto"/>
        <w:rPr>
          <w:lang w:val="en-US"/>
        </w:rPr>
      </w:pPr>
      <w:r w:rsidRPr="001906BD">
        <w:rPr>
          <w:lang w:val="en-US"/>
        </w:rPr>
        <w:t xml:space="preserve">Exercise Training </w:t>
      </w:r>
      <w:r w:rsidR="008348FB" w:rsidRPr="001906BD">
        <w:rPr>
          <w:lang w:val="en-US"/>
        </w:rPr>
        <w:t xml:space="preserve">and Vascular Function in </w:t>
      </w:r>
      <w:r w:rsidR="00EB0991" w:rsidRPr="001906BD">
        <w:rPr>
          <w:lang w:val="en-US"/>
        </w:rPr>
        <w:t>Post-menopausal</w:t>
      </w:r>
      <w:r w:rsidRPr="001906BD">
        <w:rPr>
          <w:lang w:val="en-US"/>
        </w:rPr>
        <w:t xml:space="preserve"> </w:t>
      </w:r>
      <w:r w:rsidR="00A51963" w:rsidRPr="001906BD">
        <w:rPr>
          <w:lang w:val="en-US"/>
        </w:rPr>
        <w:t>Individuals</w:t>
      </w:r>
      <w:r w:rsidRPr="001906BD">
        <w:rPr>
          <w:lang w:val="en-US"/>
        </w:rPr>
        <w:t xml:space="preserve">: A Systematic Review </w:t>
      </w:r>
      <w:r w:rsidR="00A263C1" w:rsidRPr="001906BD">
        <w:rPr>
          <w:lang w:val="en-US"/>
        </w:rPr>
        <w:t>and Meta-analysis</w:t>
      </w:r>
    </w:p>
    <w:p w14:paraId="778D4777" w14:textId="77777777" w:rsidR="00623470" w:rsidRPr="001906BD" w:rsidRDefault="00623470" w:rsidP="00623470">
      <w:pPr>
        <w:spacing w:line="480" w:lineRule="auto"/>
        <w:rPr>
          <w:rFonts w:ascii="Times New Roman" w:hAnsi="Times New Roman" w:cs="Times New Roman"/>
          <w:b/>
          <w:bCs/>
          <w:sz w:val="28"/>
          <w:szCs w:val="28"/>
          <w:lang w:val="en-US"/>
        </w:rPr>
      </w:pPr>
    </w:p>
    <w:p w14:paraId="64D0DC58" w14:textId="71A054A3" w:rsidR="00623470" w:rsidRPr="001906BD" w:rsidRDefault="00623470" w:rsidP="00623470">
      <w:pPr>
        <w:spacing w:line="480" w:lineRule="auto"/>
        <w:rPr>
          <w:rFonts w:ascii="Times New Roman" w:hAnsi="Times New Roman" w:cs="Times New Roman"/>
          <w:sz w:val="28"/>
          <w:szCs w:val="28"/>
          <w:lang w:val="en-US"/>
        </w:rPr>
      </w:pPr>
      <w:r w:rsidRPr="001906BD">
        <w:rPr>
          <w:rFonts w:ascii="Times New Roman" w:hAnsi="Times New Roman" w:cs="Times New Roman"/>
          <w:szCs w:val="24"/>
          <w:lang w:val="en-US"/>
        </w:rPr>
        <w:t xml:space="preserve">Áine </w:t>
      </w:r>
      <w:proofErr w:type="spellStart"/>
      <w:r w:rsidRPr="001906BD">
        <w:rPr>
          <w:rFonts w:ascii="Times New Roman" w:hAnsi="Times New Roman" w:cs="Times New Roman"/>
          <w:szCs w:val="24"/>
          <w:lang w:val="en-US"/>
        </w:rPr>
        <w:t>Brislane</w:t>
      </w:r>
      <w:proofErr w:type="spellEnd"/>
      <w:r w:rsidR="008C056D">
        <w:rPr>
          <w:rFonts w:ascii="Times New Roman" w:hAnsi="Times New Roman" w:cs="Times New Roman"/>
          <w:szCs w:val="24"/>
          <w:lang w:val="en-US"/>
        </w:rPr>
        <w:t>,</w:t>
      </w:r>
      <w:r w:rsidR="008C056D" w:rsidRPr="008C056D">
        <w:rPr>
          <w:rFonts w:ascii="Times New Roman" w:hAnsi="Times New Roman" w:cs="Times New Roman"/>
          <w:szCs w:val="24"/>
          <w:lang w:val="en-US"/>
        </w:rPr>
        <w:t xml:space="preserve"> </w:t>
      </w:r>
      <w:r w:rsidR="008C056D">
        <w:rPr>
          <w:rFonts w:ascii="Times New Roman" w:hAnsi="Times New Roman" w:cs="Times New Roman"/>
          <w:szCs w:val="24"/>
          <w:lang w:val="en-US"/>
        </w:rPr>
        <w:t>PhD</w:t>
      </w:r>
      <w:r w:rsidR="008C056D" w:rsidRPr="001906BD">
        <w:rPr>
          <w:rFonts w:ascii="Times New Roman" w:hAnsi="Times New Roman" w:cs="Times New Roman"/>
          <w:szCs w:val="24"/>
          <w:vertAlign w:val="superscript"/>
          <w:lang w:val="en-US"/>
        </w:rPr>
        <w:t xml:space="preserve"> </w:t>
      </w:r>
      <w:r w:rsidRPr="001906BD">
        <w:rPr>
          <w:rFonts w:ascii="Times New Roman" w:hAnsi="Times New Roman" w:cs="Times New Roman"/>
          <w:szCs w:val="24"/>
          <w:vertAlign w:val="superscript"/>
          <w:lang w:val="en-US"/>
        </w:rPr>
        <w:t>1</w:t>
      </w:r>
      <w:r w:rsidR="00A92812" w:rsidRPr="001906BD">
        <w:rPr>
          <w:rFonts w:ascii="Times New Roman" w:hAnsi="Times New Roman" w:cs="Times New Roman"/>
          <w:szCs w:val="24"/>
          <w:vertAlign w:val="superscript"/>
          <w:lang w:val="en-US"/>
        </w:rPr>
        <w:t>*</w:t>
      </w:r>
      <w:r w:rsidR="008C056D">
        <w:rPr>
          <w:rFonts w:ascii="Times New Roman" w:hAnsi="Times New Roman" w:cs="Times New Roman"/>
          <w:szCs w:val="24"/>
          <w:lang w:val="en-US"/>
        </w:rPr>
        <w:t xml:space="preserve">, </w:t>
      </w:r>
      <w:r w:rsidR="00A263C1" w:rsidRPr="001906BD">
        <w:rPr>
          <w:rFonts w:ascii="Times New Roman" w:hAnsi="Times New Roman" w:cs="Times New Roman"/>
          <w:szCs w:val="24"/>
          <w:lang w:val="en-US"/>
        </w:rPr>
        <w:t>Nicholas F. Sculthorpe</w:t>
      </w:r>
      <w:r w:rsidR="008C056D">
        <w:rPr>
          <w:rFonts w:ascii="Times New Roman" w:hAnsi="Times New Roman" w:cs="Times New Roman"/>
          <w:szCs w:val="24"/>
          <w:lang w:val="en-US"/>
        </w:rPr>
        <w:t>, PhD</w:t>
      </w:r>
      <w:r w:rsidR="00A263C1" w:rsidRPr="001906BD">
        <w:rPr>
          <w:rFonts w:ascii="Times New Roman" w:hAnsi="Times New Roman" w:cs="Times New Roman"/>
          <w:szCs w:val="24"/>
          <w:vertAlign w:val="superscript"/>
          <w:lang w:val="en-US"/>
        </w:rPr>
        <w:t>2</w:t>
      </w:r>
      <w:r w:rsidR="00A263C1" w:rsidRPr="001906BD">
        <w:rPr>
          <w:rFonts w:ascii="Times New Roman" w:hAnsi="Times New Roman" w:cs="Times New Roman"/>
          <w:szCs w:val="24"/>
          <w:lang w:val="en-US"/>
        </w:rPr>
        <w:t>, Margie H. Davenport</w:t>
      </w:r>
      <w:r w:rsidR="008C056D">
        <w:rPr>
          <w:rFonts w:ascii="Times New Roman" w:hAnsi="Times New Roman" w:cs="Times New Roman"/>
          <w:szCs w:val="24"/>
          <w:lang w:val="en-US"/>
        </w:rPr>
        <w:t>, PhD</w:t>
      </w:r>
      <w:r w:rsidR="00A263C1" w:rsidRPr="001906BD">
        <w:rPr>
          <w:rFonts w:ascii="Times New Roman" w:hAnsi="Times New Roman" w:cs="Times New Roman"/>
          <w:szCs w:val="24"/>
          <w:vertAlign w:val="superscript"/>
          <w:lang w:val="en-US"/>
        </w:rPr>
        <w:t>1</w:t>
      </w:r>
      <w:r w:rsidR="0022020B" w:rsidRPr="001906BD">
        <w:rPr>
          <w:rFonts w:ascii="Times New Roman" w:hAnsi="Times New Roman" w:cs="Times New Roman"/>
          <w:szCs w:val="24"/>
          <w:lang w:val="en-US"/>
        </w:rPr>
        <w:t xml:space="preserve">, </w:t>
      </w:r>
      <w:r w:rsidR="00A263C1" w:rsidRPr="001906BD">
        <w:rPr>
          <w:rFonts w:ascii="Times New Roman" w:hAnsi="Times New Roman" w:cs="Times New Roman"/>
          <w:szCs w:val="24"/>
          <w:lang w:val="en-US"/>
        </w:rPr>
        <w:t>and Alexander J. Beaumont</w:t>
      </w:r>
      <w:r w:rsidR="008C056D">
        <w:rPr>
          <w:rFonts w:ascii="Times New Roman" w:hAnsi="Times New Roman" w:cs="Times New Roman"/>
          <w:szCs w:val="24"/>
          <w:lang w:val="en-US"/>
        </w:rPr>
        <w:t>, PhD</w:t>
      </w:r>
      <w:r w:rsidR="00A263C1" w:rsidRPr="001906BD">
        <w:rPr>
          <w:rFonts w:ascii="Times New Roman" w:hAnsi="Times New Roman" w:cs="Times New Roman"/>
          <w:szCs w:val="24"/>
          <w:vertAlign w:val="superscript"/>
          <w:lang w:val="en-US"/>
        </w:rPr>
        <w:t>3</w:t>
      </w:r>
    </w:p>
    <w:p w14:paraId="0D74627B" w14:textId="08CFF76B" w:rsidR="00A263C1" w:rsidRPr="001906BD" w:rsidRDefault="00623470" w:rsidP="00623470">
      <w:pPr>
        <w:spacing w:line="480" w:lineRule="auto"/>
        <w:rPr>
          <w:rStyle w:val="normaltextrun"/>
          <w:rFonts w:ascii="Times New Roman" w:hAnsi="Times New Roman" w:cs="Times New Roman"/>
          <w:szCs w:val="24"/>
          <w:lang w:val="en-US"/>
        </w:rPr>
      </w:pPr>
      <w:r w:rsidRPr="001906BD">
        <w:rPr>
          <w:rStyle w:val="normaltextrun"/>
          <w:rFonts w:ascii="Times New Roman" w:hAnsi="Times New Roman" w:cs="Times New Roman"/>
          <w:szCs w:val="24"/>
          <w:vertAlign w:val="superscript"/>
          <w:lang w:val="en-US"/>
        </w:rPr>
        <w:t xml:space="preserve">1 </w:t>
      </w:r>
      <w:r w:rsidR="00A263C1" w:rsidRPr="001906BD">
        <w:rPr>
          <w:rStyle w:val="normaltextrun"/>
          <w:rFonts w:ascii="Calibri" w:hAnsi="Calibri" w:cs="Calibri"/>
          <w:szCs w:val="24"/>
          <w:vertAlign w:val="superscript"/>
          <w:lang w:val="en-US"/>
        </w:rPr>
        <w:t>﻿</w:t>
      </w:r>
      <w:r w:rsidR="00A263C1" w:rsidRPr="001906BD">
        <w:rPr>
          <w:rStyle w:val="normaltextrun"/>
          <w:rFonts w:ascii="Times New Roman" w:hAnsi="Times New Roman" w:cs="Times New Roman"/>
          <w:szCs w:val="24"/>
          <w:lang w:val="en-US"/>
        </w:rPr>
        <w:t>Program for Pregnancy and Postpartum Health, Faculty of Kinesiology, Sport and Recreation, University of Alberta, Edmonton, Alberta, Canada.</w:t>
      </w:r>
    </w:p>
    <w:p w14:paraId="3BA1FB47" w14:textId="55D3DCAA" w:rsidR="00623470" w:rsidRPr="001906BD" w:rsidRDefault="00A263C1" w:rsidP="00623470">
      <w:pPr>
        <w:spacing w:line="480" w:lineRule="auto"/>
        <w:rPr>
          <w:rStyle w:val="normaltextrun"/>
          <w:rFonts w:ascii="Times New Roman" w:hAnsi="Times New Roman" w:cs="Times New Roman"/>
          <w:szCs w:val="24"/>
          <w:vertAlign w:val="superscript"/>
          <w:lang w:val="en-US"/>
        </w:rPr>
      </w:pPr>
      <w:r w:rsidRPr="001906BD">
        <w:rPr>
          <w:rStyle w:val="normaltextrun"/>
          <w:rFonts w:ascii="Times New Roman" w:hAnsi="Times New Roman" w:cs="Times New Roman"/>
          <w:vertAlign w:val="superscript"/>
          <w:lang w:val="en-US"/>
        </w:rPr>
        <w:t xml:space="preserve">2 </w:t>
      </w:r>
      <w:r w:rsidRPr="001906BD">
        <w:rPr>
          <w:rFonts w:ascii="Times New Roman" w:hAnsi="Times New Roman" w:cs="Times New Roman"/>
          <w:szCs w:val="24"/>
          <w:lang w:val="en-US"/>
        </w:rPr>
        <w:t>School of Health and Life Sciences, University of the West of Scotland, U.K.</w:t>
      </w:r>
    </w:p>
    <w:p w14:paraId="3E9DB67D" w14:textId="5E7D057E" w:rsidR="00A263C1" w:rsidRPr="001906BD" w:rsidRDefault="00A263C1" w:rsidP="00623470">
      <w:pPr>
        <w:spacing w:line="480" w:lineRule="auto"/>
        <w:rPr>
          <w:rFonts w:ascii="Times New Roman" w:hAnsi="Times New Roman" w:cs="Times New Roman"/>
          <w:i/>
          <w:lang w:val="en-US"/>
        </w:rPr>
      </w:pPr>
      <w:r w:rsidRPr="001906BD">
        <w:rPr>
          <w:rFonts w:ascii="Times New Roman" w:hAnsi="Times New Roman" w:cs="Times New Roman"/>
          <w:vertAlign w:val="superscript"/>
          <w:lang w:val="en-US"/>
        </w:rPr>
        <w:t>3</w:t>
      </w:r>
      <w:r w:rsidR="00623470" w:rsidRPr="001906BD">
        <w:rPr>
          <w:rFonts w:ascii="Times New Roman" w:hAnsi="Times New Roman" w:cs="Times New Roman"/>
          <w:vertAlign w:val="superscript"/>
          <w:lang w:val="en-US"/>
        </w:rPr>
        <w:t xml:space="preserve"> </w:t>
      </w:r>
      <w:r w:rsidRPr="001906BD">
        <w:rPr>
          <w:rStyle w:val="normaltextrun"/>
          <w:rFonts w:ascii="Times New Roman" w:hAnsi="Times New Roman" w:cs="Times New Roman"/>
          <w:szCs w:val="24"/>
          <w:lang w:val="en-US"/>
        </w:rPr>
        <w:t>School of Science, Technology and Health, York St John University, York, U.K.</w:t>
      </w:r>
    </w:p>
    <w:p w14:paraId="752FE745" w14:textId="6C590B24" w:rsidR="003D3B24" w:rsidRPr="00BC610C" w:rsidRDefault="00A92812" w:rsidP="008F6FE9">
      <w:pPr>
        <w:pStyle w:val="NoSpacing"/>
        <w:rPr>
          <w:rFonts w:ascii="Times New Roman" w:hAnsi="Times New Roman" w:cs="Times New Roman"/>
          <w:szCs w:val="24"/>
          <w:lang w:val="en-US"/>
        </w:rPr>
      </w:pPr>
      <w:r w:rsidRPr="00BC610C">
        <w:rPr>
          <w:rFonts w:ascii="Times New Roman" w:hAnsi="Times New Roman" w:cs="Times New Roman"/>
          <w:sz w:val="24"/>
          <w:szCs w:val="24"/>
          <w:lang w:val="en-US"/>
        </w:rPr>
        <w:t xml:space="preserve">* </w:t>
      </w:r>
      <w:r w:rsidR="003D3B24" w:rsidRPr="00BC610C">
        <w:rPr>
          <w:rFonts w:ascii="Times New Roman" w:hAnsi="Times New Roman" w:cs="Times New Roman"/>
          <w:sz w:val="24"/>
          <w:szCs w:val="24"/>
          <w:lang w:val="en-US"/>
        </w:rPr>
        <w:t>Correspondence</w:t>
      </w:r>
    </w:p>
    <w:p w14:paraId="49AB9DD0" w14:textId="001EE460" w:rsidR="00623470" w:rsidRPr="00BC610C" w:rsidRDefault="00623470" w:rsidP="008F6FE9">
      <w:pPr>
        <w:pStyle w:val="NoSpacing"/>
        <w:rPr>
          <w:rFonts w:ascii="Times New Roman" w:hAnsi="Times New Roman" w:cs="Times New Roman"/>
          <w:szCs w:val="24"/>
          <w:lang w:val="en-US"/>
        </w:rPr>
      </w:pPr>
      <w:r w:rsidRPr="00BC610C">
        <w:rPr>
          <w:rFonts w:ascii="Times New Roman" w:hAnsi="Times New Roman" w:cs="Times New Roman"/>
          <w:sz w:val="24"/>
          <w:szCs w:val="24"/>
          <w:lang w:val="en-US"/>
        </w:rPr>
        <w:t>Dr. Áine Brislane</w:t>
      </w:r>
    </w:p>
    <w:p w14:paraId="1D8BCA81" w14:textId="77777777" w:rsidR="00A263C1" w:rsidRPr="00BC610C" w:rsidRDefault="00A263C1" w:rsidP="008F6FE9">
      <w:pPr>
        <w:pStyle w:val="NoSpacing"/>
        <w:rPr>
          <w:rFonts w:ascii="Times New Roman" w:eastAsia="Times New Roman" w:hAnsi="Times New Roman" w:cs="Times New Roman"/>
          <w:szCs w:val="24"/>
          <w:lang w:val="en-US" w:eastAsia="en-GB"/>
        </w:rPr>
      </w:pPr>
      <w:r w:rsidRPr="00BC610C">
        <w:rPr>
          <w:rFonts w:ascii="Times New Roman" w:eastAsia="Times New Roman" w:hAnsi="Times New Roman" w:cs="Times New Roman"/>
          <w:sz w:val="24"/>
          <w:szCs w:val="24"/>
          <w:lang w:val="en-US" w:eastAsia="en-GB"/>
        </w:rPr>
        <w:t>Program for Pregnancy &amp; Postpartum Health</w:t>
      </w:r>
      <w:r w:rsidRPr="00BC610C">
        <w:rPr>
          <w:rFonts w:ascii="Times New Roman" w:eastAsia="Times New Roman" w:hAnsi="Times New Roman" w:cs="Times New Roman"/>
          <w:sz w:val="24"/>
          <w:szCs w:val="24"/>
          <w:lang w:val="en-US" w:eastAsia="en-GB"/>
        </w:rPr>
        <w:br/>
        <w:t>Faculty of Kinesiology, Sport, and Recreation</w:t>
      </w:r>
    </w:p>
    <w:p w14:paraId="16E46BC4" w14:textId="5406FAD2" w:rsidR="00A263C1" w:rsidRPr="00BC610C" w:rsidRDefault="00A263C1" w:rsidP="008F6FE9">
      <w:pPr>
        <w:pStyle w:val="NoSpacing"/>
        <w:rPr>
          <w:rFonts w:ascii="Times New Roman" w:eastAsia="Times New Roman" w:hAnsi="Times New Roman" w:cs="Times New Roman"/>
          <w:szCs w:val="24"/>
          <w:lang w:val="en-US" w:eastAsia="en-GB"/>
        </w:rPr>
      </w:pPr>
      <w:r w:rsidRPr="00BC610C">
        <w:rPr>
          <w:rFonts w:ascii="Times New Roman" w:eastAsia="Times New Roman" w:hAnsi="Times New Roman" w:cs="Times New Roman"/>
          <w:sz w:val="24"/>
          <w:szCs w:val="24"/>
          <w:lang w:val="en-US" w:eastAsia="en-GB"/>
        </w:rPr>
        <w:t>University of Alberta</w:t>
      </w:r>
    </w:p>
    <w:p w14:paraId="2AD1221B" w14:textId="59E40C34" w:rsidR="00A263C1" w:rsidRPr="00BC610C" w:rsidRDefault="00A263C1" w:rsidP="008F6FE9">
      <w:pPr>
        <w:pStyle w:val="NoSpacing"/>
        <w:rPr>
          <w:rFonts w:ascii="Times New Roman" w:eastAsia="Times New Roman" w:hAnsi="Times New Roman" w:cs="Times New Roman"/>
          <w:szCs w:val="24"/>
          <w:lang w:val="en-US" w:eastAsia="en-GB"/>
        </w:rPr>
      </w:pPr>
      <w:r w:rsidRPr="00BC610C">
        <w:rPr>
          <w:rFonts w:ascii="Times New Roman" w:eastAsia="Times New Roman" w:hAnsi="Times New Roman" w:cs="Times New Roman"/>
          <w:sz w:val="24"/>
          <w:szCs w:val="24"/>
          <w:lang w:val="en-US" w:eastAsia="en-GB"/>
        </w:rPr>
        <w:t xml:space="preserve">Edmonton </w:t>
      </w:r>
    </w:p>
    <w:p w14:paraId="1CB51BB5" w14:textId="0C9A725C" w:rsidR="00A263C1" w:rsidRPr="00BC610C" w:rsidRDefault="00A263C1" w:rsidP="008F6FE9">
      <w:pPr>
        <w:pStyle w:val="NoSpacing"/>
        <w:rPr>
          <w:rFonts w:ascii="Times New Roman" w:eastAsia="Times New Roman" w:hAnsi="Times New Roman" w:cs="Times New Roman"/>
          <w:szCs w:val="24"/>
          <w:lang w:val="en-US" w:eastAsia="en-GB"/>
        </w:rPr>
      </w:pPr>
      <w:r w:rsidRPr="00BC610C">
        <w:rPr>
          <w:rFonts w:ascii="Times New Roman" w:eastAsia="Times New Roman" w:hAnsi="Times New Roman" w:cs="Times New Roman"/>
          <w:sz w:val="24"/>
          <w:szCs w:val="24"/>
          <w:lang w:val="en-US" w:eastAsia="en-GB"/>
        </w:rPr>
        <w:t>Alberta</w:t>
      </w:r>
    </w:p>
    <w:p w14:paraId="1C21E7B9" w14:textId="6C66204B" w:rsidR="00A263C1" w:rsidRPr="00BC610C" w:rsidRDefault="00A263C1" w:rsidP="008F6FE9">
      <w:pPr>
        <w:pStyle w:val="NoSpacing"/>
        <w:rPr>
          <w:rFonts w:ascii="Times New Roman" w:eastAsia="Times New Roman" w:hAnsi="Times New Roman" w:cs="Times New Roman"/>
          <w:szCs w:val="24"/>
          <w:lang w:val="en-US" w:eastAsia="en-GB"/>
        </w:rPr>
      </w:pPr>
      <w:r w:rsidRPr="00BC610C">
        <w:rPr>
          <w:rFonts w:ascii="Times New Roman" w:eastAsia="Times New Roman" w:hAnsi="Times New Roman" w:cs="Times New Roman"/>
          <w:sz w:val="24"/>
          <w:szCs w:val="24"/>
          <w:lang w:val="en-US" w:eastAsia="en-GB"/>
        </w:rPr>
        <w:t>Canada</w:t>
      </w:r>
    </w:p>
    <w:p w14:paraId="7EFD9A89" w14:textId="4B2909D5" w:rsidR="009845D0" w:rsidRPr="00BC610C" w:rsidRDefault="00623470" w:rsidP="008F6FE9">
      <w:pPr>
        <w:pStyle w:val="NoSpacing"/>
        <w:rPr>
          <w:rFonts w:ascii="Times New Roman" w:hAnsi="Times New Roman" w:cs="Times New Roman"/>
          <w:szCs w:val="24"/>
          <w:lang w:val="en-US"/>
        </w:rPr>
      </w:pPr>
      <w:r w:rsidRPr="00BC610C">
        <w:rPr>
          <w:rFonts w:ascii="Times New Roman" w:hAnsi="Times New Roman" w:cs="Times New Roman"/>
          <w:iCs/>
          <w:sz w:val="24"/>
          <w:szCs w:val="24"/>
          <w:lang w:val="en-US"/>
        </w:rPr>
        <w:t xml:space="preserve">Email: </w:t>
      </w:r>
      <w:hyperlink r:id="rId8" w:history="1">
        <w:r w:rsidR="006B17E8" w:rsidRPr="008F6FE9">
          <w:rPr>
            <w:rStyle w:val="Hyperlink"/>
            <w:rFonts w:ascii="Times New Roman" w:hAnsi="Times New Roman" w:cs="Times New Roman"/>
            <w:color w:val="000000" w:themeColor="text1"/>
            <w:sz w:val="24"/>
            <w:szCs w:val="28"/>
            <w:lang w:val="en-US"/>
          </w:rPr>
          <w:t>brislane@ualberta.ca</w:t>
        </w:r>
      </w:hyperlink>
      <w:r w:rsidR="006B17E8" w:rsidRPr="00BC610C">
        <w:rPr>
          <w:rFonts w:ascii="Times New Roman" w:hAnsi="Times New Roman" w:cs="Times New Roman"/>
          <w:sz w:val="24"/>
          <w:szCs w:val="24"/>
          <w:lang w:val="en-US"/>
        </w:rPr>
        <w:t xml:space="preserve">  </w:t>
      </w:r>
      <w:r w:rsidR="00A263C1" w:rsidRPr="00BC610C">
        <w:rPr>
          <w:rFonts w:ascii="Times New Roman" w:hAnsi="Times New Roman" w:cs="Times New Roman"/>
          <w:sz w:val="24"/>
          <w:szCs w:val="24"/>
          <w:lang w:val="en-US"/>
        </w:rPr>
        <w:t xml:space="preserve"> </w:t>
      </w:r>
      <w:r w:rsidR="006C1B70" w:rsidRPr="00BC610C">
        <w:rPr>
          <w:rFonts w:ascii="Times New Roman" w:hAnsi="Times New Roman" w:cs="Times New Roman"/>
          <w:sz w:val="24"/>
          <w:szCs w:val="24"/>
          <w:lang w:val="en-US"/>
        </w:rPr>
        <w:t xml:space="preserve"> </w:t>
      </w:r>
    </w:p>
    <w:p w14:paraId="520F1FA2" w14:textId="77777777" w:rsidR="009845D0" w:rsidRPr="001906BD" w:rsidRDefault="009845D0" w:rsidP="009845D0">
      <w:pPr>
        <w:rPr>
          <w:rFonts w:ascii="Times New Roman" w:hAnsi="Times New Roman" w:cs="Times New Roman"/>
          <w:b/>
          <w:bCs/>
          <w:color w:val="000000" w:themeColor="text1"/>
          <w:szCs w:val="24"/>
          <w:lang w:val="en-US"/>
        </w:rPr>
      </w:pPr>
    </w:p>
    <w:p w14:paraId="68BF2E40" w14:textId="2EDBDC24" w:rsidR="00BC610C" w:rsidRDefault="009845D0" w:rsidP="00BC610C">
      <w:pPr>
        <w:rPr>
          <w:rFonts w:ascii="Times New Roman" w:hAnsi="Times New Roman" w:cs="Times New Roman"/>
          <w:b/>
          <w:bCs/>
          <w:color w:val="000000" w:themeColor="text1"/>
          <w:szCs w:val="24"/>
          <w:lang w:val="en-US"/>
        </w:rPr>
      </w:pPr>
      <w:r w:rsidRPr="001906BD">
        <w:rPr>
          <w:rFonts w:ascii="Times New Roman" w:hAnsi="Times New Roman" w:cs="Times New Roman"/>
          <w:b/>
          <w:bCs/>
          <w:color w:val="000000" w:themeColor="text1"/>
          <w:szCs w:val="24"/>
          <w:lang w:val="en-US"/>
        </w:rPr>
        <w:t>Declaration of Interest:</w:t>
      </w:r>
      <w:r w:rsidRPr="001906BD">
        <w:rPr>
          <w:rFonts w:ascii="Times New Roman" w:hAnsi="Times New Roman" w:cs="Times New Roman"/>
          <w:color w:val="000000" w:themeColor="text1"/>
          <w:szCs w:val="24"/>
          <w:lang w:val="en-US"/>
        </w:rPr>
        <w:t xml:space="preserve"> </w:t>
      </w:r>
      <w:proofErr w:type="spellStart"/>
      <w:r w:rsidRPr="001906BD">
        <w:rPr>
          <w:rFonts w:ascii="Times New Roman" w:hAnsi="Times New Roman" w:cs="Times New Roman"/>
          <w:color w:val="000000" w:themeColor="text1"/>
          <w:szCs w:val="24"/>
          <w:lang w:val="en-US"/>
        </w:rPr>
        <w:t>None</w:t>
      </w:r>
      <w:r w:rsidRPr="001906BD">
        <w:rPr>
          <w:rFonts w:ascii="Times New Roman" w:hAnsi="Times New Roman" w:cs="Times New Roman"/>
          <w:b/>
          <w:bCs/>
          <w:color w:val="000000" w:themeColor="text1"/>
          <w:szCs w:val="24"/>
          <w:lang w:val="en-US"/>
        </w:rPr>
        <w:t>Funding</w:t>
      </w:r>
      <w:proofErr w:type="spellEnd"/>
      <w:r w:rsidRPr="001906BD">
        <w:rPr>
          <w:rFonts w:ascii="Times New Roman" w:hAnsi="Times New Roman" w:cs="Times New Roman"/>
          <w:b/>
          <w:bCs/>
          <w:color w:val="000000" w:themeColor="text1"/>
          <w:szCs w:val="24"/>
          <w:lang w:val="en-US"/>
        </w:rPr>
        <w:t xml:space="preserve"> sources:</w:t>
      </w:r>
      <w:r w:rsidRPr="001906BD">
        <w:rPr>
          <w:rFonts w:ascii="Times New Roman" w:hAnsi="Times New Roman" w:cs="Times New Roman"/>
          <w:color w:val="000000" w:themeColor="text1"/>
          <w:szCs w:val="24"/>
          <w:lang w:val="en-US"/>
        </w:rPr>
        <w:t xml:space="preserve"> This research did not receive any specific grant from funding agencies in the public, commercial, or not-for-profit sectors.</w:t>
      </w:r>
      <w:r w:rsidR="00BC610C" w:rsidRPr="00BC610C">
        <w:rPr>
          <w:rFonts w:ascii="Times New Roman" w:hAnsi="Times New Roman" w:cs="Times New Roman"/>
          <w:b/>
          <w:bCs/>
          <w:color w:val="000000" w:themeColor="text1"/>
          <w:szCs w:val="24"/>
          <w:lang w:val="en-US"/>
        </w:rPr>
        <w:t xml:space="preserve"> </w:t>
      </w:r>
    </w:p>
    <w:p w14:paraId="111687BF" w14:textId="0EE0FFBA" w:rsidR="00BC610C" w:rsidRPr="001906BD" w:rsidRDefault="00BC610C" w:rsidP="00BC610C">
      <w:pPr>
        <w:rPr>
          <w:rFonts w:ascii="Times New Roman" w:hAnsi="Times New Roman" w:cs="Times New Roman"/>
          <w:b/>
          <w:bCs/>
          <w:color w:val="000000" w:themeColor="text1"/>
          <w:szCs w:val="24"/>
          <w:lang w:val="en-US"/>
        </w:rPr>
      </w:pPr>
      <w:r w:rsidRPr="0005413F">
        <w:rPr>
          <w:rFonts w:ascii="Times New Roman" w:hAnsi="Times New Roman" w:cs="Times New Roman"/>
          <w:b/>
          <w:bCs/>
          <w:color w:val="000000" w:themeColor="text1"/>
          <w:szCs w:val="24"/>
          <w:lang w:val="en-US"/>
        </w:rPr>
        <w:t>Running Title:</w:t>
      </w:r>
      <w:r>
        <w:rPr>
          <w:rFonts w:ascii="Times New Roman" w:hAnsi="Times New Roman" w:cs="Times New Roman"/>
          <w:color w:val="000000" w:themeColor="text1"/>
          <w:szCs w:val="24"/>
          <w:lang w:val="en-US"/>
        </w:rPr>
        <w:t xml:space="preserve"> Menopause, Exercise and Endothelial Function</w:t>
      </w:r>
    </w:p>
    <w:p w14:paraId="3B6AA506" w14:textId="28625BD7" w:rsidR="00AD4030" w:rsidRPr="001906BD" w:rsidRDefault="00AD4030" w:rsidP="009845D0">
      <w:pPr>
        <w:rPr>
          <w:rFonts w:ascii="Times New Roman" w:hAnsi="Times New Roman" w:cs="Times New Roman"/>
          <w:color w:val="000000" w:themeColor="text1"/>
          <w:szCs w:val="24"/>
          <w:lang w:val="en-US"/>
        </w:rPr>
        <w:sectPr w:rsidR="00AD4030" w:rsidRPr="001906BD" w:rsidSect="00AD4030">
          <w:footerReference w:type="even" r:id="rId9"/>
          <w:footerReference w:type="default" r:id="rId10"/>
          <w:pgSz w:w="11900" w:h="16840"/>
          <w:pgMar w:top="1440" w:right="1440" w:bottom="1440" w:left="1440" w:header="708" w:footer="708" w:gutter="0"/>
          <w:pgNumType w:start="1"/>
          <w:cols w:space="708"/>
          <w:titlePg/>
          <w:docGrid w:linePitch="360"/>
        </w:sectPr>
      </w:pPr>
    </w:p>
    <w:p w14:paraId="29DB5011" w14:textId="73B4C58B" w:rsidR="00AD4030" w:rsidRPr="001906BD" w:rsidRDefault="00AD4030" w:rsidP="00AD4030">
      <w:pPr>
        <w:jc w:val="center"/>
        <w:rPr>
          <w:rFonts w:ascii="Times New Roman" w:hAnsi="Times New Roman" w:cs="Times New Roman"/>
          <w:b/>
          <w:bCs/>
          <w:color w:val="0070C0"/>
          <w:szCs w:val="24"/>
          <w:lang w:val="en-US"/>
        </w:rPr>
      </w:pPr>
      <w:r w:rsidRPr="001906BD">
        <w:rPr>
          <w:b/>
          <w:bCs/>
          <w:lang w:val="en-US"/>
        </w:rPr>
        <w:lastRenderedPageBreak/>
        <w:t>Key Points</w:t>
      </w:r>
    </w:p>
    <w:p w14:paraId="7DB0C357" w14:textId="0142CD68" w:rsidR="00AD4030" w:rsidRPr="001906BD" w:rsidRDefault="00AD4030" w:rsidP="00AD4030">
      <w:pPr>
        <w:rPr>
          <w:b/>
          <w:bCs/>
          <w:lang w:val="en-US"/>
        </w:rPr>
      </w:pPr>
    </w:p>
    <w:p w14:paraId="7ACEB85D" w14:textId="551E5C04" w:rsidR="00AD4030" w:rsidRPr="001906BD" w:rsidRDefault="00AD4030" w:rsidP="00AD4030">
      <w:pPr>
        <w:rPr>
          <w:lang w:val="en-US"/>
        </w:rPr>
      </w:pPr>
      <w:r w:rsidRPr="001906BD">
        <w:rPr>
          <w:b/>
          <w:bCs/>
          <w:lang w:val="en-US"/>
        </w:rPr>
        <w:t>Question:</w:t>
      </w:r>
      <w:r w:rsidRPr="001906BD">
        <w:rPr>
          <w:lang w:val="en-US"/>
        </w:rPr>
        <w:t xml:space="preserve"> What influence does aerobic exercise have on vascular function, assessed by flow-mediated dilation, for post-menopausal individuals?</w:t>
      </w:r>
    </w:p>
    <w:p w14:paraId="35D81B7C" w14:textId="35CE9B4B" w:rsidR="00AD4030" w:rsidRPr="001906BD" w:rsidRDefault="00AD4030" w:rsidP="00AD4030">
      <w:pPr>
        <w:rPr>
          <w:lang w:val="en-US"/>
        </w:rPr>
      </w:pPr>
      <w:r w:rsidRPr="001906BD">
        <w:rPr>
          <w:b/>
          <w:bCs/>
          <w:lang w:val="en-US"/>
        </w:rPr>
        <w:t>Findings:</w:t>
      </w:r>
      <w:r w:rsidRPr="001906BD">
        <w:rPr>
          <w:lang w:val="en-US"/>
        </w:rPr>
        <w:t xml:space="preserve"> Nine studies (</w:t>
      </w:r>
      <w:r w:rsidRPr="001906BD">
        <w:rPr>
          <w:i/>
          <w:iCs/>
          <w:lang w:val="en-US"/>
        </w:rPr>
        <w:t>N</w:t>
      </w:r>
      <w:r w:rsidRPr="001906BD">
        <w:rPr>
          <w:lang w:val="en-US"/>
        </w:rPr>
        <w:t xml:space="preserve"> = 182), evaluating the effect of exercise on vascular function were included. Overall, exercise improved vascular function and this improvement was greater in controlled interventions compared to pre-post interventions. The improvement in vascular function was predicted by resting blood pressure and the increase in cardiorespiratory fitness. </w:t>
      </w:r>
    </w:p>
    <w:p w14:paraId="52286CAE" w14:textId="74D7CD8C" w:rsidR="00AD4030" w:rsidRPr="001906BD" w:rsidRDefault="00AD4030" w:rsidP="00AD4030">
      <w:pPr>
        <w:rPr>
          <w:lang w:val="en-US"/>
        </w:rPr>
      </w:pPr>
      <w:r w:rsidRPr="001906BD">
        <w:rPr>
          <w:b/>
          <w:bCs/>
          <w:lang w:val="en-US"/>
        </w:rPr>
        <w:t>Meaning:</w:t>
      </w:r>
      <w:r w:rsidRPr="001906BD">
        <w:rPr>
          <w:lang w:val="en-US"/>
        </w:rPr>
        <w:t xml:space="preserve"> Based on these findings, postmenopausal individuals can improve their vascular function. Exercise can be of benefit to those with a higher resting blood pressure, and a low cardiorespiratory fitness. </w:t>
      </w:r>
    </w:p>
    <w:p w14:paraId="2DEC0192" w14:textId="77777777" w:rsidR="00AD4030" w:rsidRPr="001906BD" w:rsidRDefault="00AD4030" w:rsidP="005811D7">
      <w:pPr>
        <w:pStyle w:val="Heading1"/>
        <w:numPr>
          <w:ilvl w:val="0"/>
          <w:numId w:val="0"/>
        </w:numPr>
        <w:ind w:left="432" w:hanging="432"/>
        <w:jc w:val="center"/>
        <w:rPr>
          <w:lang w:val="en-US"/>
        </w:rPr>
      </w:pPr>
    </w:p>
    <w:p w14:paraId="245E735C" w14:textId="15F55977" w:rsidR="00AD4030" w:rsidRPr="001906BD" w:rsidRDefault="00AD4030" w:rsidP="005811D7">
      <w:pPr>
        <w:pStyle w:val="Heading1"/>
        <w:numPr>
          <w:ilvl w:val="0"/>
          <w:numId w:val="0"/>
        </w:numPr>
        <w:ind w:left="432" w:hanging="432"/>
        <w:jc w:val="center"/>
        <w:rPr>
          <w:lang w:val="en-US"/>
        </w:rPr>
      </w:pPr>
    </w:p>
    <w:p w14:paraId="0075E966" w14:textId="4687A640" w:rsidR="00AD4030" w:rsidRPr="001906BD" w:rsidRDefault="00AD4030" w:rsidP="00AD4030">
      <w:pPr>
        <w:rPr>
          <w:lang w:val="en-US"/>
        </w:rPr>
      </w:pPr>
    </w:p>
    <w:p w14:paraId="611BA549" w14:textId="77777777" w:rsidR="00AD4030" w:rsidRPr="001906BD" w:rsidRDefault="00AD4030" w:rsidP="00AD4030">
      <w:pPr>
        <w:rPr>
          <w:lang w:val="en-US"/>
        </w:rPr>
        <w:sectPr w:rsidR="00AD4030" w:rsidRPr="001906BD" w:rsidSect="00AD4030">
          <w:pgSz w:w="11900" w:h="16840"/>
          <w:pgMar w:top="1440" w:right="1440" w:bottom="1440" w:left="1440" w:header="708" w:footer="708" w:gutter="0"/>
          <w:cols w:space="708"/>
          <w:titlePg/>
          <w:docGrid w:linePitch="360"/>
        </w:sectPr>
      </w:pPr>
    </w:p>
    <w:p w14:paraId="403701C6" w14:textId="790B4FD1" w:rsidR="00DC61CF" w:rsidRPr="001906BD" w:rsidRDefault="00DC61CF" w:rsidP="00AD4030">
      <w:pPr>
        <w:pStyle w:val="Heading1"/>
        <w:numPr>
          <w:ilvl w:val="0"/>
          <w:numId w:val="0"/>
        </w:numPr>
        <w:jc w:val="center"/>
        <w:rPr>
          <w:lang w:val="en-US"/>
        </w:rPr>
      </w:pPr>
      <w:r w:rsidRPr="001906BD">
        <w:rPr>
          <w:lang w:val="en-US"/>
        </w:rPr>
        <w:lastRenderedPageBreak/>
        <w:t>Abstract</w:t>
      </w:r>
    </w:p>
    <w:p w14:paraId="01A4FCDD" w14:textId="77777777" w:rsidR="004E51CA" w:rsidRPr="001906BD" w:rsidRDefault="004E51CA" w:rsidP="004E51CA">
      <w:pPr>
        <w:rPr>
          <w:lang w:val="en-US"/>
        </w:rPr>
      </w:pPr>
    </w:p>
    <w:p w14:paraId="6D27FDE7" w14:textId="77777777" w:rsidR="00AD4030" w:rsidRPr="001906BD" w:rsidRDefault="00AD4030" w:rsidP="004E51CA">
      <w:pPr>
        <w:spacing w:line="276" w:lineRule="auto"/>
        <w:rPr>
          <w:rFonts w:ascii="Times New Roman" w:hAnsi="Times New Roman" w:cs="Times New Roman"/>
          <w:szCs w:val="24"/>
          <w:lang w:val="en-US"/>
        </w:rPr>
      </w:pPr>
      <w:r w:rsidRPr="001906BD">
        <w:rPr>
          <w:rFonts w:ascii="Times New Roman" w:hAnsi="Times New Roman" w:cs="Times New Roman"/>
          <w:b/>
          <w:bCs/>
          <w:szCs w:val="24"/>
          <w:lang w:val="en-US"/>
        </w:rPr>
        <w:t>Importance</w:t>
      </w:r>
      <w:r w:rsidR="00737B95" w:rsidRPr="001906BD">
        <w:rPr>
          <w:rFonts w:ascii="Times New Roman" w:hAnsi="Times New Roman" w:cs="Times New Roman"/>
          <w:szCs w:val="24"/>
          <w:lang w:val="en-US"/>
        </w:rPr>
        <w:t xml:space="preserve">: </w:t>
      </w:r>
      <w:r w:rsidR="00DC5841" w:rsidRPr="001906BD">
        <w:rPr>
          <w:rFonts w:ascii="Times New Roman" w:hAnsi="Times New Roman" w:cs="Times New Roman"/>
          <w:szCs w:val="24"/>
          <w:lang w:val="en-US"/>
        </w:rPr>
        <w:t xml:space="preserve">Cardiovascular disease </w:t>
      </w:r>
      <w:r w:rsidR="00F3765F" w:rsidRPr="001906BD">
        <w:rPr>
          <w:rFonts w:ascii="Times New Roman" w:hAnsi="Times New Roman" w:cs="Times New Roman"/>
          <w:szCs w:val="24"/>
          <w:lang w:val="en-US"/>
        </w:rPr>
        <w:t xml:space="preserve">(CVD) </w:t>
      </w:r>
      <w:r w:rsidR="00DC5841" w:rsidRPr="001906BD">
        <w:rPr>
          <w:rFonts w:ascii="Times New Roman" w:hAnsi="Times New Roman" w:cs="Times New Roman"/>
          <w:szCs w:val="24"/>
          <w:lang w:val="en-US"/>
        </w:rPr>
        <w:t xml:space="preserve">is a leading cause of morbidity and mortality for </w:t>
      </w:r>
      <w:r w:rsidR="006468C1" w:rsidRPr="001906BD">
        <w:rPr>
          <w:rFonts w:ascii="Times New Roman" w:hAnsi="Times New Roman" w:cs="Times New Roman"/>
          <w:szCs w:val="24"/>
          <w:lang w:val="en-US"/>
        </w:rPr>
        <w:t xml:space="preserve">menopausal </w:t>
      </w:r>
      <w:r w:rsidR="00A51963" w:rsidRPr="001906BD">
        <w:rPr>
          <w:rFonts w:ascii="Times New Roman" w:hAnsi="Times New Roman" w:cs="Times New Roman"/>
          <w:szCs w:val="24"/>
          <w:lang w:val="en-US"/>
        </w:rPr>
        <w:t>individuals</w:t>
      </w:r>
      <w:r w:rsidR="000A4281" w:rsidRPr="001906BD">
        <w:rPr>
          <w:rFonts w:ascii="Times New Roman" w:hAnsi="Times New Roman" w:cs="Times New Roman"/>
          <w:szCs w:val="24"/>
          <w:lang w:val="en-US"/>
        </w:rPr>
        <w:t xml:space="preserve">. </w:t>
      </w:r>
      <w:r w:rsidR="00F3765F" w:rsidRPr="001906BD">
        <w:rPr>
          <w:rFonts w:ascii="Times New Roman" w:hAnsi="Times New Roman" w:cs="Times New Roman"/>
          <w:szCs w:val="24"/>
          <w:lang w:val="en-US"/>
        </w:rPr>
        <w:t>Flow mediated dilation</w:t>
      </w:r>
      <w:r w:rsidR="009E23FC" w:rsidRPr="001906BD">
        <w:rPr>
          <w:rFonts w:ascii="Times New Roman" w:hAnsi="Times New Roman" w:cs="Times New Roman"/>
          <w:szCs w:val="24"/>
          <w:lang w:val="en-US"/>
        </w:rPr>
        <w:t xml:space="preserve"> (FMD)</w:t>
      </w:r>
      <w:r w:rsidR="00F3765F" w:rsidRPr="001906BD">
        <w:rPr>
          <w:rFonts w:ascii="Times New Roman" w:hAnsi="Times New Roman" w:cs="Times New Roman"/>
          <w:szCs w:val="24"/>
          <w:lang w:val="en-US"/>
        </w:rPr>
        <w:t xml:space="preserve">; a surrogate marker </w:t>
      </w:r>
      <w:r w:rsidR="008768FD" w:rsidRPr="001906BD">
        <w:rPr>
          <w:rFonts w:ascii="Times New Roman" w:hAnsi="Times New Roman" w:cs="Times New Roman"/>
          <w:szCs w:val="24"/>
          <w:lang w:val="en-US"/>
        </w:rPr>
        <w:t xml:space="preserve">of </w:t>
      </w:r>
      <w:r w:rsidR="00F3765F" w:rsidRPr="001906BD">
        <w:rPr>
          <w:rFonts w:ascii="Times New Roman" w:hAnsi="Times New Roman" w:cs="Times New Roman"/>
          <w:szCs w:val="24"/>
          <w:lang w:val="en-US"/>
        </w:rPr>
        <w:t>CVD, improve</w:t>
      </w:r>
      <w:r w:rsidR="008768FD" w:rsidRPr="001906BD">
        <w:rPr>
          <w:rFonts w:ascii="Times New Roman" w:hAnsi="Times New Roman" w:cs="Times New Roman"/>
          <w:szCs w:val="24"/>
          <w:lang w:val="en-US"/>
        </w:rPr>
        <w:t>s</w:t>
      </w:r>
      <w:r w:rsidR="00F3765F" w:rsidRPr="001906BD">
        <w:rPr>
          <w:rFonts w:ascii="Times New Roman" w:hAnsi="Times New Roman" w:cs="Times New Roman"/>
          <w:szCs w:val="24"/>
          <w:lang w:val="en-US"/>
        </w:rPr>
        <w:t xml:space="preserve"> with </w:t>
      </w:r>
      <w:r w:rsidR="0090160F" w:rsidRPr="001906BD">
        <w:rPr>
          <w:rFonts w:ascii="Times New Roman" w:hAnsi="Times New Roman" w:cs="Times New Roman"/>
          <w:szCs w:val="24"/>
          <w:lang w:val="en-US"/>
        </w:rPr>
        <w:t xml:space="preserve">aerobic </w:t>
      </w:r>
      <w:r w:rsidR="00F3765F" w:rsidRPr="001906BD">
        <w:rPr>
          <w:rFonts w:ascii="Times New Roman" w:hAnsi="Times New Roman" w:cs="Times New Roman"/>
          <w:szCs w:val="24"/>
          <w:lang w:val="en-US"/>
        </w:rPr>
        <w:t xml:space="preserve">exercise training </w:t>
      </w:r>
      <w:r w:rsidR="0090160F" w:rsidRPr="001906BD">
        <w:rPr>
          <w:rFonts w:ascii="Times New Roman" w:hAnsi="Times New Roman" w:cs="Times New Roman"/>
          <w:szCs w:val="24"/>
          <w:lang w:val="en-US"/>
        </w:rPr>
        <w:t>in healthy and diseased cohorts</w:t>
      </w:r>
      <w:r w:rsidR="008768FD" w:rsidRPr="001906BD">
        <w:rPr>
          <w:rFonts w:ascii="Times New Roman" w:hAnsi="Times New Roman" w:cs="Times New Roman"/>
          <w:szCs w:val="24"/>
          <w:lang w:val="en-US"/>
        </w:rPr>
        <w:t xml:space="preserve">. </w:t>
      </w:r>
      <w:r w:rsidR="00FD56D1" w:rsidRPr="001906BD">
        <w:rPr>
          <w:rFonts w:ascii="Times New Roman" w:hAnsi="Times New Roman" w:cs="Times New Roman"/>
          <w:szCs w:val="24"/>
          <w:lang w:val="en-US"/>
        </w:rPr>
        <w:t xml:space="preserve">However, </w:t>
      </w:r>
      <w:r w:rsidR="00C55F0A" w:rsidRPr="001906BD">
        <w:rPr>
          <w:rFonts w:ascii="Times New Roman" w:hAnsi="Times New Roman" w:cs="Times New Roman"/>
          <w:szCs w:val="24"/>
          <w:lang w:val="en-US"/>
        </w:rPr>
        <w:t xml:space="preserve">systematic evaluation and precise estimate of this effect for menopausal </w:t>
      </w:r>
      <w:r w:rsidR="00A51963" w:rsidRPr="001906BD">
        <w:rPr>
          <w:rFonts w:ascii="Times New Roman" w:hAnsi="Times New Roman" w:cs="Times New Roman"/>
          <w:szCs w:val="24"/>
          <w:lang w:val="en-US"/>
        </w:rPr>
        <w:t>individuals</w:t>
      </w:r>
      <w:r w:rsidR="00C55F0A" w:rsidRPr="001906BD">
        <w:rPr>
          <w:rFonts w:ascii="Times New Roman" w:hAnsi="Times New Roman" w:cs="Times New Roman"/>
          <w:szCs w:val="24"/>
          <w:lang w:val="en-US"/>
        </w:rPr>
        <w:t xml:space="preserve"> is unknown. </w:t>
      </w:r>
    </w:p>
    <w:p w14:paraId="2D51F91D" w14:textId="7AB40559" w:rsidR="0092574F" w:rsidRPr="001906BD" w:rsidRDefault="00AD4030" w:rsidP="004E51CA">
      <w:pPr>
        <w:spacing w:line="276" w:lineRule="auto"/>
        <w:rPr>
          <w:rFonts w:ascii="Times New Roman" w:hAnsi="Times New Roman" w:cs="Times New Roman"/>
          <w:sz w:val="22"/>
          <w:szCs w:val="24"/>
          <w:lang w:val="en-US"/>
        </w:rPr>
      </w:pPr>
      <w:r w:rsidRPr="001906BD">
        <w:rPr>
          <w:rFonts w:ascii="Times New Roman" w:hAnsi="Times New Roman" w:cs="Times New Roman"/>
          <w:b/>
          <w:bCs/>
          <w:szCs w:val="24"/>
          <w:lang w:val="en-US"/>
        </w:rPr>
        <w:t>Objective:</w:t>
      </w:r>
      <w:r w:rsidRPr="001906BD">
        <w:rPr>
          <w:rFonts w:ascii="Times New Roman" w:hAnsi="Times New Roman" w:cs="Times New Roman"/>
          <w:szCs w:val="24"/>
          <w:lang w:val="en-US"/>
        </w:rPr>
        <w:t xml:space="preserve"> </w:t>
      </w:r>
      <w:r w:rsidR="00C55F0A" w:rsidRPr="001906BD">
        <w:rPr>
          <w:rFonts w:ascii="Times New Roman" w:hAnsi="Times New Roman" w:cs="Times New Roman"/>
          <w:szCs w:val="24"/>
          <w:lang w:val="en-US"/>
        </w:rPr>
        <w:t xml:space="preserve">We conducted a systematic </w:t>
      </w:r>
      <w:r w:rsidR="009E23FC" w:rsidRPr="001906BD">
        <w:rPr>
          <w:rFonts w:ascii="Times New Roman" w:hAnsi="Times New Roman" w:cs="Times New Roman"/>
          <w:szCs w:val="24"/>
          <w:lang w:val="en-US"/>
        </w:rPr>
        <w:t xml:space="preserve">review </w:t>
      </w:r>
      <w:r w:rsidR="00FD56D1" w:rsidRPr="001906BD">
        <w:rPr>
          <w:rFonts w:ascii="Times New Roman" w:hAnsi="Times New Roman" w:cs="Times New Roman"/>
          <w:szCs w:val="24"/>
          <w:lang w:val="en-US"/>
        </w:rPr>
        <w:t xml:space="preserve">with </w:t>
      </w:r>
      <w:r w:rsidR="009E23FC" w:rsidRPr="001906BD">
        <w:rPr>
          <w:rFonts w:ascii="Times New Roman" w:hAnsi="Times New Roman" w:cs="Times New Roman"/>
          <w:szCs w:val="24"/>
          <w:lang w:val="en-US"/>
        </w:rPr>
        <w:t xml:space="preserve">meta-analysis </w:t>
      </w:r>
      <w:r w:rsidR="005F76E4" w:rsidRPr="001906BD">
        <w:rPr>
          <w:rFonts w:ascii="Times New Roman" w:hAnsi="Times New Roman" w:cs="Times New Roman"/>
          <w:szCs w:val="24"/>
          <w:lang w:val="en-US"/>
        </w:rPr>
        <w:t xml:space="preserve">to </w:t>
      </w:r>
      <w:r w:rsidR="00937C06" w:rsidRPr="001906BD">
        <w:rPr>
          <w:rFonts w:ascii="Times New Roman" w:hAnsi="Times New Roman" w:cs="Times New Roman"/>
          <w:szCs w:val="24"/>
          <w:lang w:val="en-US"/>
        </w:rPr>
        <w:t xml:space="preserve">evaluate the influence of exercise training on FMD in post-menopausal </w:t>
      </w:r>
      <w:r w:rsidR="00A51963" w:rsidRPr="001906BD">
        <w:rPr>
          <w:rFonts w:ascii="Times New Roman" w:hAnsi="Times New Roman" w:cs="Times New Roman"/>
          <w:szCs w:val="24"/>
          <w:lang w:val="en-US"/>
        </w:rPr>
        <w:t>individuals</w:t>
      </w:r>
      <w:r w:rsidR="00937C06" w:rsidRPr="001906BD">
        <w:rPr>
          <w:rFonts w:ascii="Times New Roman" w:hAnsi="Times New Roman" w:cs="Times New Roman"/>
          <w:szCs w:val="24"/>
          <w:lang w:val="en-US"/>
        </w:rPr>
        <w:t>.</w:t>
      </w:r>
      <w:r w:rsidR="004E51CA" w:rsidRPr="001906BD">
        <w:rPr>
          <w:rFonts w:ascii="Times New Roman" w:hAnsi="Times New Roman" w:cs="Times New Roman"/>
          <w:szCs w:val="24"/>
          <w:lang w:val="en-US"/>
        </w:rPr>
        <w:t xml:space="preserve"> </w:t>
      </w:r>
    </w:p>
    <w:p w14:paraId="5F709A1D" w14:textId="4C4B947A" w:rsidR="0092574F" w:rsidRPr="001906BD" w:rsidRDefault="00AD4030" w:rsidP="004E51CA">
      <w:pPr>
        <w:spacing w:line="276" w:lineRule="auto"/>
        <w:rPr>
          <w:rFonts w:ascii="Times New Roman" w:hAnsi="Times New Roman" w:cs="Times New Roman"/>
          <w:sz w:val="22"/>
          <w:szCs w:val="24"/>
          <w:lang w:val="en-US"/>
        </w:rPr>
      </w:pPr>
      <w:r w:rsidRPr="001906BD">
        <w:rPr>
          <w:rFonts w:ascii="Times New Roman" w:hAnsi="Times New Roman" w:cs="Times New Roman"/>
          <w:b/>
          <w:bCs/>
          <w:szCs w:val="24"/>
          <w:lang w:val="en-US"/>
        </w:rPr>
        <w:t>Evidence Review</w:t>
      </w:r>
      <w:r w:rsidR="00737B95" w:rsidRPr="001906BD">
        <w:rPr>
          <w:rFonts w:ascii="Times New Roman" w:hAnsi="Times New Roman" w:cs="Times New Roman"/>
          <w:b/>
          <w:bCs/>
          <w:szCs w:val="24"/>
          <w:lang w:val="en-US"/>
        </w:rPr>
        <w:t>:</w:t>
      </w:r>
      <w:r w:rsidR="00737B95" w:rsidRPr="001906BD">
        <w:rPr>
          <w:rFonts w:ascii="Times New Roman" w:hAnsi="Times New Roman" w:cs="Times New Roman"/>
          <w:szCs w:val="24"/>
          <w:lang w:val="en-US"/>
        </w:rPr>
        <w:t xml:space="preserve"> </w:t>
      </w:r>
      <w:r w:rsidR="00B95297" w:rsidRPr="001906BD">
        <w:rPr>
          <w:rFonts w:ascii="Times New Roman" w:hAnsi="Times New Roman" w:cs="Times New Roman"/>
          <w:szCs w:val="24"/>
          <w:lang w:val="en-US"/>
        </w:rPr>
        <w:t xml:space="preserve">Studies were </w:t>
      </w:r>
      <w:r w:rsidR="0036487F" w:rsidRPr="001906BD">
        <w:rPr>
          <w:rFonts w:ascii="Times New Roman" w:hAnsi="Times New Roman" w:cs="Times New Roman"/>
          <w:szCs w:val="24"/>
          <w:lang w:val="en-US"/>
        </w:rPr>
        <w:t xml:space="preserve">identified from systematic </w:t>
      </w:r>
      <w:r w:rsidR="009E41AC" w:rsidRPr="001906BD">
        <w:rPr>
          <w:rFonts w:ascii="Times New Roman" w:hAnsi="Times New Roman" w:cs="Times New Roman"/>
          <w:szCs w:val="24"/>
          <w:lang w:val="en-US"/>
        </w:rPr>
        <w:t xml:space="preserve">search of </w:t>
      </w:r>
      <w:r w:rsidR="00A93D47" w:rsidRPr="001906BD">
        <w:rPr>
          <w:rFonts w:ascii="Times New Roman" w:hAnsi="Times New Roman" w:cs="Times New Roman"/>
          <w:szCs w:val="24"/>
          <w:lang w:val="en-US"/>
        </w:rPr>
        <w:t xml:space="preserve">major electronic databases </w:t>
      </w:r>
      <w:r w:rsidR="00737B95" w:rsidRPr="001906BD">
        <w:rPr>
          <w:rFonts w:ascii="Times New Roman" w:hAnsi="Times New Roman" w:cs="Times New Roman"/>
          <w:szCs w:val="24"/>
          <w:lang w:val="en-US"/>
        </w:rPr>
        <w:t xml:space="preserve">(PubMed, ScienceDirect and Cochrane Library) </w:t>
      </w:r>
      <w:r w:rsidR="00A93D47" w:rsidRPr="001906BD">
        <w:rPr>
          <w:rFonts w:ascii="Times New Roman" w:hAnsi="Times New Roman" w:cs="Times New Roman"/>
          <w:szCs w:val="24"/>
          <w:lang w:val="en-US"/>
        </w:rPr>
        <w:t>from inception to February 2021</w:t>
      </w:r>
      <w:r w:rsidR="00E20577" w:rsidRPr="001906BD">
        <w:rPr>
          <w:rFonts w:ascii="Times New Roman" w:hAnsi="Times New Roman" w:cs="Times New Roman"/>
          <w:szCs w:val="24"/>
          <w:lang w:val="en-US"/>
        </w:rPr>
        <w:t xml:space="preserve">. </w:t>
      </w:r>
      <w:r w:rsidR="00E85F04" w:rsidRPr="001906BD">
        <w:rPr>
          <w:rFonts w:ascii="Times New Roman" w:hAnsi="Times New Roman" w:cs="Times New Roman"/>
          <w:szCs w:val="24"/>
          <w:lang w:val="en-US"/>
        </w:rPr>
        <w:t xml:space="preserve">Healthy, post-menopausal </w:t>
      </w:r>
      <w:r w:rsidR="00A51963" w:rsidRPr="001906BD">
        <w:rPr>
          <w:rFonts w:ascii="Times New Roman" w:hAnsi="Times New Roman" w:cs="Times New Roman"/>
          <w:szCs w:val="24"/>
          <w:lang w:val="en-US"/>
        </w:rPr>
        <w:t>individuals</w:t>
      </w:r>
      <w:r w:rsidR="00E85F04" w:rsidRPr="001906BD">
        <w:rPr>
          <w:rFonts w:ascii="Times New Roman" w:hAnsi="Times New Roman" w:cs="Times New Roman"/>
          <w:szCs w:val="24"/>
          <w:lang w:val="en-US"/>
        </w:rPr>
        <w:t xml:space="preserve"> were included, following an aerobic exercise intervention assessing FMD. </w:t>
      </w:r>
      <w:r w:rsidR="00737B95" w:rsidRPr="001906BD">
        <w:rPr>
          <w:rFonts w:ascii="Times New Roman" w:hAnsi="Times New Roman" w:cs="Times New Roman"/>
          <w:szCs w:val="24"/>
          <w:lang w:val="en-US"/>
        </w:rPr>
        <w:t>A</w:t>
      </w:r>
      <w:r w:rsidR="00921FF6" w:rsidRPr="001906BD">
        <w:rPr>
          <w:rFonts w:ascii="Times New Roman" w:hAnsi="Times New Roman" w:cs="Times New Roman"/>
          <w:szCs w:val="24"/>
          <w:lang w:val="en-US"/>
        </w:rPr>
        <w:t xml:space="preserve"> random-effects </w:t>
      </w:r>
      <w:r w:rsidR="00737B95" w:rsidRPr="001906BD">
        <w:rPr>
          <w:rFonts w:ascii="Times New Roman" w:hAnsi="Times New Roman" w:cs="Times New Roman"/>
          <w:szCs w:val="24"/>
          <w:lang w:val="en-US"/>
        </w:rPr>
        <w:t xml:space="preserve">meta-analysis was used </w:t>
      </w:r>
      <w:r w:rsidR="00AB6710" w:rsidRPr="001906BD">
        <w:rPr>
          <w:rFonts w:ascii="Times New Roman" w:hAnsi="Times New Roman" w:cs="Times New Roman"/>
          <w:szCs w:val="24"/>
          <w:lang w:val="en-US"/>
        </w:rPr>
        <w:t xml:space="preserve">to calculate a pooled </w:t>
      </w:r>
      <w:r w:rsidR="00B34EE0" w:rsidRPr="001906BD">
        <w:rPr>
          <w:rFonts w:ascii="Times New Roman" w:hAnsi="Times New Roman" w:cs="Times New Roman"/>
          <w:szCs w:val="24"/>
          <w:lang w:val="en-US"/>
        </w:rPr>
        <w:t>effect size</w:t>
      </w:r>
      <w:r w:rsidR="002C1E91" w:rsidRPr="001906BD">
        <w:rPr>
          <w:rFonts w:ascii="Times New Roman" w:hAnsi="Times New Roman" w:cs="Times New Roman"/>
          <w:szCs w:val="24"/>
          <w:lang w:val="en-US"/>
        </w:rPr>
        <w:t xml:space="preserve"> (mean difference</w:t>
      </w:r>
      <w:r w:rsidR="00A97F6A" w:rsidRPr="001906BD">
        <w:rPr>
          <w:rFonts w:ascii="Times New Roman" w:hAnsi="Times New Roman" w:cs="Times New Roman"/>
          <w:szCs w:val="24"/>
          <w:lang w:val="en-US"/>
        </w:rPr>
        <w:t xml:space="preserve"> (MD)</w:t>
      </w:r>
      <w:r w:rsidR="002C1E91" w:rsidRPr="001906BD">
        <w:rPr>
          <w:rFonts w:ascii="Times New Roman" w:hAnsi="Times New Roman" w:cs="Times New Roman"/>
          <w:szCs w:val="24"/>
          <w:lang w:val="en-US"/>
        </w:rPr>
        <w:t xml:space="preserve">) with 95% </w:t>
      </w:r>
      <w:r w:rsidR="00B34EE0" w:rsidRPr="001906BD">
        <w:rPr>
          <w:rFonts w:ascii="Times New Roman" w:hAnsi="Times New Roman" w:cs="Times New Roman"/>
          <w:szCs w:val="24"/>
          <w:lang w:val="en-US"/>
        </w:rPr>
        <w:t>confidence interval</w:t>
      </w:r>
      <w:r w:rsidR="00A97F6A" w:rsidRPr="001906BD">
        <w:rPr>
          <w:rFonts w:ascii="Times New Roman" w:hAnsi="Times New Roman" w:cs="Times New Roman"/>
          <w:szCs w:val="24"/>
          <w:lang w:val="en-US"/>
        </w:rPr>
        <w:t xml:space="preserve"> (CI)</w:t>
      </w:r>
      <w:r w:rsidR="002C1E91" w:rsidRPr="001906BD">
        <w:rPr>
          <w:rFonts w:ascii="Times New Roman" w:hAnsi="Times New Roman" w:cs="Times New Roman"/>
          <w:szCs w:val="24"/>
          <w:lang w:val="en-US"/>
        </w:rPr>
        <w:t xml:space="preserve">. </w:t>
      </w:r>
      <w:r w:rsidR="00E85F04" w:rsidRPr="001906BD">
        <w:rPr>
          <w:rFonts w:ascii="Times New Roman" w:hAnsi="Times New Roman" w:cs="Times New Roman"/>
          <w:szCs w:val="24"/>
          <w:lang w:val="en-US"/>
        </w:rPr>
        <w:t xml:space="preserve">Heterogeneity was assessed using </w:t>
      </w:r>
      <w:r w:rsidR="00E85F04" w:rsidRPr="001906BD">
        <w:rPr>
          <w:rFonts w:ascii="Times New Roman" w:hAnsi="Times New Roman" w:cs="Times New Roman"/>
          <w:i/>
          <w:iCs/>
          <w:szCs w:val="24"/>
          <w:lang w:val="en-US"/>
        </w:rPr>
        <w:t>I</w:t>
      </w:r>
      <w:r w:rsidR="00E85F04" w:rsidRPr="001906BD">
        <w:rPr>
          <w:rFonts w:ascii="Times New Roman" w:hAnsi="Times New Roman" w:cs="Times New Roman"/>
          <w:i/>
          <w:iCs/>
          <w:szCs w:val="24"/>
          <w:vertAlign w:val="superscript"/>
          <w:lang w:val="en-US"/>
        </w:rPr>
        <w:t>2</w:t>
      </w:r>
      <w:r w:rsidR="00E85F04" w:rsidRPr="001906BD">
        <w:rPr>
          <w:rFonts w:ascii="Times New Roman" w:hAnsi="Times New Roman" w:cs="Times New Roman"/>
          <w:i/>
          <w:iCs/>
          <w:szCs w:val="24"/>
          <w:lang w:val="en-US"/>
        </w:rPr>
        <w:t xml:space="preserve"> </w:t>
      </w:r>
      <w:r w:rsidR="00E85F04" w:rsidRPr="001906BD">
        <w:rPr>
          <w:rFonts w:ascii="Times New Roman" w:hAnsi="Times New Roman" w:cs="Times New Roman"/>
          <w:szCs w:val="24"/>
          <w:lang w:val="en-US"/>
        </w:rPr>
        <w:t>statistics. M</w:t>
      </w:r>
      <w:r w:rsidR="00737B95" w:rsidRPr="001906BD">
        <w:rPr>
          <w:rFonts w:ascii="Times New Roman" w:hAnsi="Times New Roman" w:cs="Times New Roman"/>
          <w:szCs w:val="24"/>
          <w:lang w:val="en-US"/>
        </w:rPr>
        <w:t>eta-regre</w:t>
      </w:r>
      <w:r w:rsidR="00E85F04" w:rsidRPr="001906BD">
        <w:rPr>
          <w:rFonts w:ascii="Times New Roman" w:hAnsi="Times New Roman" w:cs="Times New Roman"/>
          <w:szCs w:val="24"/>
          <w:lang w:val="en-US"/>
        </w:rPr>
        <w:t>ssion was used to assess the association between changes in FMD and physical characteristics (e.g</w:t>
      </w:r>
      <w:r w:rsidR="003573B8" w:rsidRPr="001906BD">
        <w:rPr>
          <w:rFonts w:ascii="Times New Roman" w:hAnsi="Times New Roman" w:cs="Times New Roman"/>
          <w:szCs w:val="24"/>
          <w:lang w:val="en-US"/>
        </w:rPr>
        <w:t>.,</w:t>
      </w:r>
      <w:r w:rsidR="00E85F04" w:rsidRPr="001906BD">
        <w:rPr>
          <w:rFonts w:ascii="Times New Roman" w:hAnsi="Times New Roman" w:cs="Times New Roman"/>
          <w:szCs w:val="24"/>
          <w:lang w:val="en-US"/>
        </w:rPr>
        <w:t xml:space="preserve"> blood pressure, </w:t>
      </w:r>
      <w:r w:rsidR="00DE3018" w:rsidRPr="001906BD">
        <w:rPr>
          <w:rFonts w:ascii="Times New Roman" w:hAnsi="Times New Roman" w:cs="Times New Roman"/>
          <w:szCs w:val="24"/>
          <w:lang w:val="en-US"/>
        </w:rPr>
        <w:t>age, baseline FMD) and intervention details (</w:t>
      </w:r>
      <w:r w:rsidR="004F4361">
        <w:rPr>
          <w:rFonts w:ascii="Times New Roman" w:hAnsi="Times New Roman" w:cs="Times New Roman"/>
          <w:szCs w:val="24"/>
          <w:lang w:val="en-US"/>
        </w:rPr>
        <w:t>metabolic equivalents</w:t>
      </w:r>
      <w:r w:rsidR="004F4361" w:rsidRPr="001906BD">
        <w:rPr>
          <w:rFonts w:ascii="Times New Roman" w:hAnsi="Times New Roman" w:cs="Times New Roman"/>
          <w:szCs w:val="24"/>
          <w:lang w:val="en-US"/>
        </w:rPr>
        <w:t xml:space="preserve"> </w:t>
      </w:r>
      <w:r w:rsidR="00DE3018" w:rsidRPr="001906BD">
        <w:rPr>
          <w:rFonts w:ascii="Times New Roman" w:hAnsi="Times New Roman" w:cs="Times New Roman"/>
          <w:szCs w:val="24"/>
          <w:lang w:val="en-US"/>
        </w:rPr>
        <w:t xml:space="preserve">and change in maximal oxygen uptake </w:t>
      </w:r>
      <w:r w:rsidR="00DE3018" w:rsidRPr="001906BD">
        <w:rPr>
          <w:rFonts w:ascii="Times New Roman" w:eastAsiaTheme="minorEastAsia" w:hAnsi="Times New Roman" w:cs="Times New Roman"/>
          <w:szCs w:val="24"/>
          <w:lang w:val="en-US"/>
        </w:rPr>
        <w:t>[</w:t>
      </w:r>
      <m:oMath>
        <m:r>
          <w:rPr>
            <w:rFonts w:ascii="Cambria Math" w:hAnsi="Cambria Math" w:cs="Times New Roman"/>
            <w:color w:val="000000" w:themeColor="text1"/>
            <w:szCs w:val="24"/>
            <w:lang w:val="en-US"/>
          </w:rPr>
          <m:t xml:space="preserve">∆ </m:t>
        </m:r>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2max</m:t>
            </m:r>
          </m:sub>
        </m:sSub>
      </m:oMath>
      <w:r w:rsidR="00DE3018" w:rsidRPr="001906BD">
        <w:rPr>
          <w:rFonts w:ascii="Times New Roman" w:eastAsiaTheme="minorEastAsia" w:hAnsi="Times New Roman" w:cs="Times New Roman"/>
          <w:szCs w:val="24"/>
          <w:lang w:val="en-US"/>
        </w:rPr>
        <w:t>])</w:t>
      </w:r>
      <w:r w:rsidR="00E85F04" w:rsidRPr="001906BD">
        <w:rPr>
          <w:rFonts w:ascii="Times New Roman" w:hAnsi="Times New Roman" w:cs="Times New Roman"/>
          <w:szCs w:val="24"/>
          <w:lang w:val="en-US"/>
        </w:rPr>
        <w:t xml:space="preserve">. For variables that significantly correlated, a multiple meta-regression model was used to assess the accounted variance in between-study </w:t>
      </w:r>
      <m:oMath>
        <m:r>
          <w:rPr>
            <w:rFonts w:ascii="Cambria Math" w:hAnsi="Cambria Math" w:cs="Times New Roman"/>
            <w:szCs w:val="24"/>
            <w:lang w:val="en-US"/>
          </w:rPr>
          <m:t>∆</m:t>
        </m:r>
      </m:oMath>
      <w:r w:rsidR="00E85F04" w:rsidRPr="001906BD">
        <w:rPr>
          <w:rFonts w:ascii="Times New Roman" w:eastAsiaTheme="minorEastAsia" w:hAnsi="Times New Roman" w:cs="Times New Roman"/>
          <w:iCs/>
          <w:szCs w:val="24"/>
          <w:lang w:val="en-US"/>
        </w:rPr>
        <w:t>FMD%</w:t>
      </w:r>
      <w:r w:rsidR="00E85F04" w:rsidRPr="001906BD">
        <w:rPr>
          <w:rFonts w:ascii="Times New Roman" w:hAnsi="Times New Roman" w:cs="Times New Roman"/>
          <w:szCs w:val="24"/>
          <w:lang w:val="en-US"/>
        </w:rPr>
        <w:t xml:space="preserve">. </w:t>
      </w:r>
      <w:r w:rsidR="00737B95" w:rsidRPr="001906BD">
        <w:rPr>
          <w:rFonts w:ascii="Times New Roman" w:hAnsi="Times New Roman" w:cs="Times New Roman"/>
          <w:szCs w:val="24"/>
          <w:lang w:val="en-US"/>
        </w:rPr>
        <w:t xml:space="preserve">Study quality was assessed using the National Heart, Lung and Blood Institute assessment tool. </w:t>
      </w:r>
    </w:p>
    <w:p w14:paraId="68B03C2E" w14:textId="59E2FAFE" w:rsidR="007E6B03" w:rsidRPr="001906BD" w:rsidRDefault="00AD4030" w:rsidP="004E51CA">
      <w:pPr>
        <w:spacing w:line="276" w:lineRule="auto"/>
        <w:rPr>
          <w:rFonts w:ascii="Times New Roman" w:eastAsiaTheme="minorEastAsia" w:hAnsi="Times New Roman" w:cs="Times New Roman"/>
          <w:iCs/>
          <w:szCs w:val="24"/>
          <w:lang w:val="en-US"/>
        </w:rPr>
      </w:pPr>
      <w:r w:rsidRPr="001906BD">
        <w:rPr>
          <w:rFonts w:ascii="Times New Roman" w:hAnsi="Times New Roman" w:cs="Times New Roman"/>
          <w:b/>
          <w:bCs/>
          <w:szCs w:val="24"/>
          <w:lang w:val="en-US"/>
        </w:rPr>
        <w:t>Findings</w:t>
      </w:r>
      <w:r w:rsidR="00737B95" w:rsidRPr="001906BD">
        <w:rPr>
          <w:rFonts w:ascii="Times New Roman" w:hAnsi="Times New Roman" w:cs="Times New Roman"/>
          <w:b/>
          <w:bCs/>
          <w:szCs w:val="24"/>
          <w:lang w:val="en-US"/>
        </w:rPr>
        <w:t>:</w:t>
      </w:r>
      <w:r w:rsidR="00737B95" w:rsidRPr="001906BD">
        <w:rPr>
          <w:rFonts w:ascii="Times New Roman" w:hAnsi="Times New Roman" w:cs="Times New Roman"/>
          <w:szCs w:val="24"/>
          <w:lang w:val="en-US"/>
        </w:rPr>
        <w:t xml:space="preserve"> Nine studies</w:t>
      </w:r>
      <w:r w:rsidR="00092416" w:rsidRPr="001906BD">
        <w:rPr>
          <w:rFonts w:ascii="Times New Roman" w:hAnsi="Times New Roman" w:cs="Times New Roman"/>
          <w:szCs w:val="24"/>
          <w:lang w:val="en-US"/>
        </w:rPr>
        <w:t>,</w:t>
      </w:r>
      <w:r w:rsidR="00737B95" w:rsidRPr="001906BD">
        <w:rPr>
          <w:rFonts w:ascii="Times New Roman" w:hAnsi="Times New Roman" w:cs="Times New Roman"/>
          <w:szCs w:val="24"/>
          <w:lang w:val="en-US"/>
        </w:rPr>
        <w:t xml:space="preserve"> including 11 interventions [</w:t>
      </w:r>
      <w:r w:rsidR="00745222" w:rsidRPr="001906BD">
        <w:rPr>
          <w:rFonts w:ascii="Times New Roman" w:hAnsi="Times New Roman" w:cs="Times New Roman"/>
          <w:szCs w:val="24"/>
          <w:lang w:val="en-US"/>
        </w:rPr>
        <w:t>6</w:t>
      </w:r>
      <w:r w:rsidR="00737B95" w:rsidRPr="001906BD">
        <w:rPr>
          <w:rFonts w:ascii="Times New Roman" w:hAnsi="Times New Roman" w:cs="Times New Roman"/>
          <w:szCs w:val="24"/>
          <w:lang w:val="en-US"/>
        </w:rPr>
        <w:t xml:space="preserve"> </w:t>
      </w:r>
      <w:r w:rsidR="00467FA4" w:rsidRPr="001906BD">
        <w:rPr>
          <w:rFonts w:ascii="Times New Roman" w:hAnsi="Times New Roman" w:cs="Times New Roman"/>
          <w:szCs w:val="24"/>
          <w:lang w:val="en-US"/>
        </w:rPr>
        <w:t>controlled interventions</w:t>
      </w:r>
      <w:r w:rsidR="00737B95" w:rsidRPr="001906BD">
        <w:rPr>
          <w:rFonts w:ascii="Times New Roman" w:hAnsi="Times New Roman" w:cs="Times New Roman"/>
          <w:szCs w:val="24"/>
          <w:lang w:val="en-US"/>
        </w:rPr>
        <w:t xml:space="preserve"> and </w:t>
      </w:r>
      <w:r w:rsidR="00716D10" w:rsidRPr="001906BD">
        <w:rPr>
          <w:rFonts w:ascii="Times New Roman" w:hAnsi="Times New Roman" w:cs="Times New Roman"/>
          <w:szCs w:val="24"/>
          <w:lang w:val="en-US"/>
        </w:rPr>
        <w:t>5</w:t>
      </w:r>
      <w:r w:rsidR="00737B95" w:rsidRPr="001906BD">
        <w:rPr>
          <w:rFonts w:ascii="Times New Roman" w:hAnsi="Times New Roman" w:cs="Times New Roman"/>
          <w:szCs w:val="24"/>
          <w:lang w:val="en-US"/>
        </w:rPr>
        <w:t xml:space="preserve"> pre-post </w:t>
      </w:r>
      <w:r w:rsidR="00467FA4" w:rsidRPr="001906BD">
        <w:rPr>
          <w:rFonts w:ascii="Times New Roman" w:hAnsi="Times New Roman" w:cs="Times New Roman"/>
          <w:szCs w:val="24"/>
          <w:lang w:val="en-US"/>
        </w:rPr>
        <w:t>intervention</w:t>
      </w:r>
      <w:r w:rsidR="00C71E57" w:rsidRPr="001906BD">
        <w:rPr>
          <w:rFonts w:ascii="Times New Roman" w:hAnsi="Times New Roman" w:cs="Times New Roman"/>
          <w:szCs w:val="24"/>
          <w:lang w:val="en-US"/>
        </w:rPr>
        <w:t>s;</w:t>
      </w:r>
      <w:r w:rsidR="00737B95" w:rsidRPr="001906BD">
        <w:rPr>
          <w:rFonts w:ascii="Times New Roman" w:hAnsi="Times New Roman" w:cs="Times New Roman"/>
          <w:szCs w:val="24"/>
          <w:lang w:val="en-US"/>
        </w:rPr>
        <w:t xml:space="preserve"> </w:t>
      </w:r>
      <w:r w:rsidR="00737B95" w:rsidRPr="001906BD">
        <w:rPr>
          <w:rFonts w:ascii="Times New Roman" w:hAnsi="Times New Roman" w:cs="Times New Roman"/>
          <w:i/>
          <w:iCs/>
          <w:szCs w:val="24"/>
          <w:lang w:val="en-US"/>
        </w:rPr>
        <w:t>N</w:t>
      </w:r>
      <w:r w:rsidR="00737B95" w:rsidRPr="001906BD">
        <w:rPr>
          <w:rFonts w:ascii="Times New Roman" w:hAnsi="Times New Roman" w:cs="Times New Roman"/>
          <w:szCs w:val="24"/>
          <w:lang w:val="en-US"/>
        </w:rPr>
        <w:t xml:space="preserve"> = </w:t>
      </w:r>
      <w:r w:rsidR="00EA724D" w:rsidRPr="001906BD">
        <w:rPr>
          <w:rFonts w:ascii="Times New Roman" w:hAnsi="Times New Roman" w:cs="Times New Roman"/>
          <w:szCs w:val="24"/>
          <w:lang w:val="en-US"/>
        </w:rPr>
        <w:t>182</w:t>
      </w:r>
      <w:r w:rsidR="00737B95" w:rsidRPr="001906BD">
        <w:rPr>
          <w:rFonts w:ascii="Times New Roman" w:hAnsi="Times New Roman" w:cs="Times New Roman"/>
          <w:szCs w:val="24"/>
          <w:lang w:val="en-US"/>
        </w:rPr>
        <w:t>]</w:t>
      </w:r>
      <w:r w:rsidR="00092416" w:rsidRPr="001906BD">
        <w:rPr>
          <w:rFonts w:ascii="Times New Roman" w:hAnsi="Times New Roman" w:cs="Times New Roman"/>
          <w:szCs w:val="24"/>
          <w:lang w:val="en-US"/>
        </w:rPr>
        <w:t>,</w:t>
      </w:r>
      <w:r w:rsidR="00737B95" w:rsidRPr="001906BD">
        <w:rPr>
          <w:rFonts w:ascii="Times New Roman" w:hAnsi="Times New Roman" w:cs="Times New Roman"/>
          <w:szCs w:val="24"/>
          <w:lang w:val="en-US"/>
        </w:rPr>
        <w:t xml:space="preserve"> with age ranges of 52 ± 4 to 64 ± 7 years underwent quantitative pooling of data. </w:t>
      </w:r>
      <w:r w:rsidR="00DF0BB1" w:rsidRPr="001906BD">
        <w:rPr>
          <w:rFonts w:ascii="Times New Roman" w:hAnsi="Times New Roman" w:cs="Times New Roman"/>
          <w:szCs w:val="24"/>
          <w:lang w:val="en-US"/>
        </w:rPr>
        <w:t>Exercise training</w:t>
      </w:r>
      <w:r w:rsidR="00103CB0" w:rsidRPr="001906BD">
        <w:rPr>
          <w:rFonts w:ascii="Times New Roman" w:hAnsi="Times New Roman" w:cs="Times New Roman"/>
          <w:szCs w:val="24"/>
          <w:lang w:val="en-US"/>
        </w:rPr>
        <w:t xml:space="preserve"> significant</w:t>
      </w:r>
      <w:r w:rsidR="00791860" w:rsidRPr="001906BD">
        <w:rPr>
          <w:rFonts w:ascii="Times New Roman" w:hAnsi="Times New Roman" w:cs="Times New Roman"/>
          <w:szCs w:val="24"/>
          <w:lang w:val="en-US"/>
        </w:rPr>
        <w:t>ly</w:t>
      </w:r>
      <w:r w:rsidR="00103CB0" w:rsidRPr="001906BD">
        <w:rPr>
          <w:rFonts w:ascii="Times New Roman" w:hAnsi="Times New Roman" w:cs="Times New Roman"/>
          <w:szCs w:val="24"/>
          <w:lang w:val="en-US"/>
        </w:rPr>
        <w:t xml:space="preserve"> improve</w:t>
      </w:r>
      <w:r w:rsidR="00DF0BB1" w:rsidRPr="001906BD">
        <w:rPr>
          <w:rFonts w:ascii="Times New Roman" w:hAnsi="Times New Roman" w:cs="Times New Roman"/>
          <w:szCs w:val="24"/>
          <w:lang w:val="en-US"/>
        </w:rPr>
        <w:t xml:space="preserve">d </w:t>
      </w:r>
      <m:oMath>
        <m:r>
          <w:rPr>
            <w:rFonts w:ascii="Cambria Math" w:hAnsi="Cambria Math" w:cs="Times New Roman"/>
            <w:szCs w:val="24"/>
            <w:lang w:val="en-US"/>
          </w:rPr>
          <m:t>∆</m:t>
        </m:r>
      </m:oMath>
      <w:r w:rsidR="00103CB0" w:rsidRPr="001906BD">
        <w:rPr>
          <w:rFonts w:ascii="Times New Roman" w:eastAsiaTheme="minorEastAsia" w:hAnsi="Times New Roman" w:cs="Times New Roman"/>
          <w:iCs/>
          <w:szCs w:val="24"/>
          <w:lang w:val="en-US"/>
        </w:rPr>
        <w:t xml:space="preserve">FMD% </w:t>
      </w:r>
      <w:r w:rsidR="00103CB0" w:rsidRPr="001906BD">
        <w:rPr>
          <w:rFonts w:ascii="Times New Roman" w:hAnsi="Times New Roman" w:cs="Times New Roman"/>
          <w:szCs w:val="24"/>
          <w:lang w:val="en-US"/>
        </w:rPr>
        <w:t xml:space="preserve">(MD: </w:t>
      </w:r>
      <w:r w:rsidR="00EA724D" w:rsidRPr="001906BD">
        <w:rPr>
          <w:rFonts w:ascii="Times New Roman" w:hAnsi="Times New Roman" w:cs="Times New Roman"/>
          <w:szCs w:val="24"/>
          <w:lang w:val="en-US"/>
        </w:rPr>
        <w:t>0.99</w:t>
      </w:r>
      <w:r w:rsidR="00103CB0" w:rsidRPr="001906BD">
        <w:rPr>
          <w:rFonts w:ascii="Times New Roman" w:hAnsi="Times New Roman" w:cs="Times New Roman"/>
          <w:szCs w:val="24"/>
          <w:lang w:val="en-US"/>
        </w:rPr>
        <w:t xml:space="preserve">, 95% CI: </w:t>
      </w:r>
      <w:r w:rsidR="00EA724D" w:rsidRPr="001906BD">
        <w:rPr>
          <w:rFonts w:ascii="Times New Roman" w:hAnsi="Times New Roman" w:cs="Times New Roman"/>
          <w:szCs w:val="24"/>
          <w:lang w:val="en-US"/>
        </w:rPr>
        <w:t>0.46</w:t>
      </w:r>
      <w:r w:rsidR="00103CB0" w:rsidRPr="001906BD">
        <w:rPr>
          <w:rFonts w:ascii="Times New Roman" w:hAnsi="Times New Roman" w:cs="Times New Roman"/>
          <w:szCs w:val="24"/>
          <w:lang w:val="en-US"/>
        </w:rPr>
        <w:t xml:space="preserve"> – </w:t>
      </w:r>
      <w:r w:rsidR="00EA724D" w:rsidRPr="001906BD">
        <w:rPr>
          <w:rFonts w:ascii="Times New Roman" w:hAnsi="Times New Roman" w:cs="Times New Roman"/>
          <w:szCs w:val="24"/>
          <w:lang w:val="en-US"/>
        </w:rPr>
        <w:t>1.52</w:t>
      </w:r>
      <w:r w:rsidR="00103CB0" w:rsidRPr="001906BD">
        <w:rPr>
          <w:rFonts w:ascii="Times New Roman" w:hAnsi="Times New Roman" w:cs="Times New Roman"/>
          <w:szCs w:val="24"/>
          <w:lang w:val="en-US"/>
        </w:rPr>
        <w:t xml:space="preserve">, </w:t>
      </w:r>
      <w:r w:rsidR="00103CB0" w:rsidRPr="001906BD">
        <w:rPr>
          <w:rFonts w:ascii="Times New Roman" w:hAnsi="Times New Roman" w:cs="Times New Roman"/>
          <w:i/>
          <w:iCs/>
          <w:szCs w:val="24"/>
          <w:lang w:val="en-US"/>
        </w:rPr>
        <w:t xml:space="preserve">P </w:t>
      </w:r>
      <w:r w:rsidR="00EA724D" w:rsidRPr="001906BD">
        <w:rPr>
          <w:rFonts w:ascii="Times New Roman" w:hAnsi="Times New Roman" w:cs="Times New Roman"/>
          <w:szCs w:val="24"/>
          <w:lang w:val="en-US"/>
        </w:rPr>
        <w:t>&lt; 0.001</w:t>
      </w:r>
      <w:r w:rsidR="00103CB0" w:rsidRPr="001906BD">
        <w:rPr>
          <w:rFonts w:ascii="Times New Roman" w:hAnsi="Times New Roman" w:cs="Times New Roman"/>
          <w:szCs w:val="24"/>
          <w:lang w:val="en-US"/>
        </w:rPr>
        <w:t>)</w:t>
      </w:r>
      <w:r w:rsidR="00791860" w:rsidRPr="001906BD">
        <w:rPr>
          <w:rFonts w:ascii="Times New Roman" w:hAnsi="Times New Roman" w:cs="Times New Roman"/>
          <w:szCs w:val="24"/>
          <w:lang w:val="en-US"/>
        </w:rPr>
        <w:t xml:space="preserve">. </w:t>
      </w:r>
      <w:r w:rsidR="00DE4A1E" w:rsidRPr="001906BD">
        <w:rPr>
          <w:rFonts w:ascii="Times New Roman" w:hAnsi="Times New Roman" w:cs="Times New Roman"/>
          <w:szCs w:val="24"/>
          <w:lang w:val="en-US"/>
        </w:rPr>
        <w:t xml:space="preserve"> </w:t>
      </w:r>
      <w:r w:rsidR="00791860" w:rsidRPr="001906BD">
        <w:rPr>
          <w:rFonts w:ascii="Times New Roman" w:hAnsi="Times New Roman" w:cs="Times New Roman"/>
          <w:szCs w:val="24"/>
          <w:lang w:val="en-US"/>
        </w:rPr>
        <w:t>B</w:t>
      </w:r>
      <w:r w:rsidR="0031431E" w:rsidRPr="001906BD">
        <w:rPr>
          <w:rFonts w:ascii="Times New Roman" w:hAnsi="Times New Roman" w:cs="Times New Roman"/>
          <w:szCs w:val="24"/>
          <w:lang w:val="en-US"/>
        </w:rPr>
        <w:t>etween-study heterogeneity was large and statistically significant (I</w:t>
      </w:r>
      <w:r w:rsidR="0031431E" w:rsidRPr="001906BD">
        <w:rPr>
          <w:rFonts w:ascii="Times New Roman" w:hAnsi="Times New Roman" w:cs="Times New Roman"/>
          <w:szCs w:val="24"/>
          <w:vertAlign w:val="superscript"/>
          <w:lang w:val="en-US"/>
        </w:rPr>
        <w:t>2</w:t>
      </w:r>
      <w:r w:rsidR="0031431E" w:rsidRPr="001906BD">
        <w:rPr>
          <w:rFonts w:ascii="Times New Roman" w:hAnsi="Times New Roman" w:cs="Times New Roman"/>
          <w:szCs w:val="24"/>
          <w:lang w:val="en-US"/>
        </w:rPr>
        <w:t xml:space="preserve"> = 93.8%, </w:t>
      </w:r>
      <w:r w:rsidR="0031431E" w:rsidRPr="001906BD">
        <w:rPr>
          <w:rFonts w:ascii="Times New Roman" w:hAnsi="Times New Roman" w:cs="Times New Roman"/>
          <w:i/>
          <w:iCs/>
          <w:szCs w:val="24"/>
          <w:lang w:val="en-US"/>
        </w:rPr>
        <w:t xml:space="preserve">P </w:t>
      </w:r>
      <w:r w:rsidR="0031431E" w:rsidRPr="001906BD">
        <w:rPr>
          <w:rFonts w:ascii="Times New Roman" w:hAnsi="Times New Roman" w:cs="Times New Roman"/>
          <w:szCs w:val="24"/>
          <w:lang w:val="en-US"/>
        </w:rPr>
        <w:t>&lt; 0.001).</w:t>
      </w:r>
      <w:r w:rsidR="00487E18" w:rsidRPr="001906BD">
        <w:rPr>
          <w:rFonts w:ascii="Times New Roman" w:hAnsi="Times New Roman" w:cs="Times New Roman"/>
          <w:szCs w:val="24"/>
          <w:lang w:val="en-US"/>
        </w:rPr>
        <w:t xml:space="preserve"> </w:t>
      </w:r>
      <w:r w:rsidR="00467FA4" w:rsidRPr="001906BD">
        <w:rPr>
          <w:rFonts w:ascii="Times New Roman" w:hAnsi="Times New Roman" w:cs="Times New Roman"/>
          <w:szCs w:val="24"/>
          <w:lang w:val="en-US"/>
        </w:rPr>
        <w:t xml:space="preserve">Posthoc </w:t>
      </w:r>
      <w:r w:rsidR="00487E18" w:rsidRPr="001906BD">
        <w:rPr>
          <w:rFonts w:ascii="Times New Roman" w:hAnsi="Times New Roman" w:cs="Times New Roman"/>
          <w:szCs w:val="24"/>
          <w:lang w:val="en-US"/>
        </w:rPr>
        <w:t xml:space="preserve">analysis based on study design identified significant heterogeneity in the </w:t>
      </w:r>
      <w:r w:rsidR="00DB75AF" w:rsidRPr="001906BD">
        <w:rPr>
          <w:rFonts w:ascii="Times New Roman" w:hAnsi="Times New Roman" w:cs="Times New Roman"/>
          <w:szCs w:val="24"/>
          <w:lang w:val="en-US"/>
        </w:rPr>
        <w:t>MD</w:t>
      </w:r>
      <w:r w:rsidR="0067405D" w:rsidRPr="001906BD">
        <w:rPr>
          <w:rFonts w:ascii="Times New Roman" w:hAnsi="Times New Roman" w:cs="Times New Roman"/>
          <w:szCs w:val="24"/>
          <w:lang w:val="en-US"/>
        </w:rPr>
        <w:t xml:space="preserve"> </w:t>
      </w:r>
      <w:r w:rsidR="00487E18" w:rsidRPr="001906BD">
        <w:rPr>
          <w:rFonts w:ascii="Times New Roman" w:hAnsi="Times New Roman" w:cs="Times New Roman"/>
          <w:szCs w:val="24"/>
          <w:lang w:val="en-US"/>
        </w:rPr>
        <w:t xml:space="preserve">in </w:t>
      </w:r>
      <m:oMath>
        <m:r>
          <w:rPr>
            <w:rFonts w:ascii="Cambria Math" w:hAnsi="Cambria Math" w:cs="Times New Roman"/>
            <w:szCs w:val="24"/>
            <w:lang w:val="en-US"/>
          </w:rPr>
          <m:t>∆</m:t>
        </m:r>
      </m:oMath>
      <w:r w:rsidR="00487E18" w:rsidRPr="001906BD">
        <w:rPr>
          <w:rFonts w:ascii="Times New Roman" w:eastAsiaTheme="minorEastAsia" w:hAnsi="Times New Roman" w:cs="Times New Roman"/>
          <w:iCs/>
          <w:szCs w:val="24"/>
          <w:lang w:val="en-US"/>
        </w:rPr>
        <w:t xml:space="preserve">FMD% between </w:t>
      </w:r>
      <w:r w:rsidR="00467FA4" w:rsidRPr="001906BD">
        <w:rPr>
          <w:rFonts w:ascii="Times New Roman" w:eastAsiaTheme="minorEastAsia" w:hAnsi="Times New Roman" w:cs="Times New Roman"/>
          <w:iCs/>
          <w:szCs w:val="24"/>
          <w:lang w:val="en-US"/>
        </w:rPr>
        <w:t xml:space="preserve">controlled </w:t>
      </w:r>
      <w:r w:rsidR="00487E18" w:rsidRPr="001906BD">
        <w:rPr>
          <w:rFonts w:ascii="Times New Roman" w:eastAsiaTheme="minorEastAsia" w:hAnsi="Times New Roman" w:cs="Times New Roman"/>
          <w:iCs/>
          <w:szCs w:val="24"/>
          <w:lang w:val="en-US"/>
        </w:rPr>
        <w:t xml:space="preserve">and pre-post study </w:t>
      </w:r>
      <w:r w:rsidR="00467FA4" w:rsidRPr="001906BD">
        <w:rPr>
          <w:rFonts w:ascii="Times New Roman" w:eastAsiaTheme="minorEastAsia" w:hAnsi="Times New Roman" w:cs="Times New Roman"/>
          <w:iCs/>
          <w:szCs w:val="24"/>
          <w:lang w:val="en-US"/>
        </w:rPr>
        <w:t xml:space="preserve">interventions </w:t>
      </w:r>
      <w:r w:rsidR="00487E18" w:rsidRPr="001906BD">
        <w:rPr>
          <w:rFonts w:ascii="Times New Roman" w:eastAsiaTheme="minorEastAsia" w:hAnsi="Times New Roman" w:cs="Times New Roman"/>
          <w:iCs/>
          <w:szCs w:val="24"/>
          <w:lang w:val="en-US"/>
        </w:rPr>
        <w:t>(</w:t>
      </w:r>
      <w:r w:rsidR="00487E18" w:rsidRPr="001906BD">
        <w:rPr>
          <w:rFonts w:ascii="Times New Roman" w:eastAsiaTheme="minorEastAsia" w:hAnsi="Times New Roman" w:cs="Times New Roman"/>
          <w:i/>
          <w:szCs w:val="24"/>
          <w:lang w:val="en-US"/>
        </w:rPr>
        <w:t>P</w:t>
      </w:r>
      <w:r w:rsidR="00487E18" w:rsidRPr="001906BD">
        <w:rPr>
          <w:rFonts w:ascii="Times New Roman" w:eastAsiaTheme="minorEastAsia" w:hAnsi="Times New Roman" w:cs="Times New Roman"/>
          <w:iCs/>
          <w:szCs w:val="24"/>
          <w:lang w:val="en-US"/>
        </w:rPr>
        <w:t xml:space="preserve"> </w:t>
      </w:r>
      <w:r w:rsidR="00E83461">
        <w:rPr>
          <w:rFonts w:ascii="Times New Roman" w:eastAsiaTheme="minorEastAsia" w:hAnsi="Times New Roman" w:cs="Times New Roman"/>
          <w:iCs/>
          <w:szCs w:val="24"/>
          <w:lang w:val="en-US"/>
        </w:rPr>
        <w:t>&lt;</w:t>
      </w:r>
      <w:r w:rsidR="00487E18" w:rsidRPr="001906BD">
        <w:rPr>
          <w:rFonts w:ascii="Times New Roman" w:eastAsiaTheme="minorEastAsia" w:hAnsi="Times New Roman" w:cs="Times New Roman"/>
          <w:iCs/>
          <w:szCs w:val="24"/>
          <w:lang w:val="en-US"/>
        </w:rPr>
        <w:t xml:space="preserve"> 0.0</w:t>
      </w:r>
      <w:r w:rsidR="00E83461">
        <w:rPr>
          <w:rFonts w:ascii="Times New Roman" w:eastAsiaTheme="minorEastAsia" w:hAnsi="Times New Roman" w:cs="Times New Roman"/>
          <w:iCs/>
          <w:szCs w:val="24"/>
          <w:lang w:val="en-US"/>
        </w:rPr>
        <w:t>5</w:t>
      </w:r>
      <w:r w:rsidR="00487E18" w:rsidRPr="001906BD">
        <w:rPr>
          <w:rFonts w:ascii="Times New Roman" w:eastAsiaTheme="minorEastAsia" w:hAnsi="Times New Roman" w:cs="Times New Roman"/>
          <w:iCs/>
          <w:szCs w:val="24"/>
          <w:lang w:val="en-US"/>
        </w:rPr>
        <w:t xml:space="preserve">). </w:t>
      </w:r>
      <w:r w:rsidR="0031431E" w:rsidRPr="001906BD">
        <w:rPr>
          <w:rFonts w:ascii="Times New Roman" w:hAnsi="Times New Roman" w:cs="Times New Roman"/>
          <w:szCs w:val="24"/>
          <w:lang w:val="en-US"/>
        </w:rPr>
        <w:t xml:space="preserve">According to </w:t>
      </w:r>
      <w:r w:rsidR="0031431E" w:rsidRPr="001906BD">
        <w:rPr>
          <w:rFonts w:ascii="Times New Roman" w:eastAsiaTheme="minorEastAsia" w:hAnsi="Times New Roman" w:cs="Times New Roman"/>
          <w:iCs/>
          <w:szCs w:val="24"/>
          <w:lang w:val="en-US"/>
        </w:rPr>
        <w:t>m</w:t>
      </w:r>
      <w:r w:rsidR="006B0190" w:rsidRPr="001906BD">
        <w:rPr>
          <w:rFonts w:ascii="Times New Roman" w:eastAsiaTheme="minorEastAsia" w:hAnsi="Times New Roman" w:cs="Times New Roman"/>
          <w:iCs/>
          <w:szCs w:val="24"/>
          <w:lang w:val="en-US"/>
        </w:rPr>
        <w:t>ultiple meta-regression</w:t>
      </w:r>
      <w:r w:rsidR="0031431E" w:rsidRPr="001906BD">
        <w:rPr>
          <w:rFonts w:ascii="Times New Roman" w:eastAsiaTheme="minorEastAsia" w:hAnsi="Times New Roman" w:cs="Times New Roman"/>
          <w:iCs/>
          <w:szCs w:val="24"/>
          <w:lang w:val="en-US"/>
        </w:rPr>
        <w:t xml:space="preserve">, </w:t>
      </w:r>
      <w:r w:rsidR="006B0190" w:rsidRPr="001906BD">
        <w:rPr>
          <w:rFonts w:ascii="Times New Roman" w:eastAsiaTheme="minorEastAsia" w:hAnsi="Times New Roman" w:cs="Times New Roman"/>
          <w:iCs/>
          <w:szCs w:val="24"/>
          <w:lang w:val="en-US"/>
        </w:rPr>
        <w:t xml:space="preserve">diastolic and systolic blood pressure, and </w:t>
      </w:r>
      <m:oMath>
        <m:r>
          <w:rPr>
            <w:rFonts w:ascii="Cambria Math" w:hAnsi="Cambria Math" w:cs="Times New Roman"/>
            <w:color w:val="000000" w:themeColor="text1"/>
            <w:szCs w:val="24"/>
            <w:lang w:val="en-US"/>
          </w:rPr>
          <m:t xml:space="preserve">∆ </m:t>
        </m:r>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 xml:space="preserve">2max </m:t>
            </m:r>
          </m:sub>
        </m:sSub>
      </m:oMath>
      <w:r w:rsidR="006B0190" w:rsidRPr="001906BD">
        <w:rPr>
          <w:rFonts w:ascii="Times New Roman" w:eastAsiaTheme="minorEastAsia" w:hAnsi="Times New Roman" w:cs="Times New Roman"/>
          <w:szCs w:val="24"/>
          <w:lang w:val="en-US"/>
        </w:rPr>
        <w:t xml:space="preserve"> significantly predicted </w:t>
      </w:r>
      <m:oMath>
        <m:r>
          <w:rPr>
            <w:rFonts w:ascii="Cambria Math" w:hAnsi="Cambria Math" w:cs="Times New Roman"/>
            <w:szCs w:val="24"/>
            <w:lang w:val="en-US"/>
          </w:rPr>
          <m:t>∆</m:t>
        </m:r>
      </m:oMath>
      <w:r w:rsidR="006B0190" w:rsidRPr="001906BD">
        <w:rPr>
          <w:rFonts w:ascii="Times New Roman" w:eastAsiaTheme="minorEastAsia" w:hAnsi="Times New Roman" w:cs="Times New Roman"/>
          <w:iCs/>
          <w:szCs w:val="24"/>
          <w:lang w:val="en-US"/>
        </w:rPr>
        <w:t xml:space="preserve">FMD% (Q = 15.74, df = 3, </w:t>
      </w:r>
      <w:r w:rsidR="006B0190" w:rsidRPr="001906BD">
        <w:rPr>
          <w:rFonts w:ascii="Times New Roman" w:eastAsiaTheme="minorEastAsia" w:hAnsi="Times New Roman" w:cs="Times New Roman"/>
          <w:i/>
          <w:szCs w:val="24"/>
          <w:lang w:val="en-US"/>
        </w:rPr>
        <w:t>P</w:t>
      </w:r>
      <w:r w:rsidR="006B0190" w:rsidRPr="001906BD">
        <w:rPr>
          <w:rFonts w:ascii="Times New Roman" w:eastAsiaTheme="minorEastAsia" w:hAnsi="Times New Roman" w:cs="Times New Roman"/>
          <w:iCs/>
          <w:szCs w:val="24"/>
          <w:lang w:val="en-US"/>
        </w:rPr>
        <w:t xml:space="preserve"> </w:t>
      </w:r>
      <w:r w:rsidR="00E83461">
        <w:rPr>
          <w:rFonts w:ascii="Times New Roman" w:eastAsiaTheme="minorEastAsia" w:hAnsi="Times New Roman" w:cs="Times New Roman"/>
          <w:iCs/>
          <w:szCs w:val="24"/>
          <w:lang w:val="en-US"/>
        </w:rPr>
        <w:t>&lt;</w:t>
      </w:r>
      <w:r w:rsidR="006B0190" w:rsidRPr="001906BD">
        <w:rPr>
          <w:rFonts w:ascii="Times New Roman" w:eastAsiaTheme="minorEastAsia" w:hAnsi="Times New Roman" w:cs="Times New Roman"/>
          <w:iCs/>
          <w:szCs w:val="24"/>
          <w:lang w:val="en-US"/>
        </w:rPr>
        <w:t xml:space="preserve"> 0.01, R</w:t>
      </w:r>
      <w:r w:rsidR="006B0190" w:rsidRPr="001906BD">
        <w:rPr>
          <w:rFonts w:ascii="Times New Roman" w:eastAsiaTheme="minorEastAsia" w:hAnsi="Times New Roman" w:cs="Times New Roman"/>
          <w:iCs/>
          <w:szCs w:val="24"/>
          <w:vertAlign w:val="superscript"/>
          <w:lang w:val="en-US"/>
        </w:rPr>
        <w:t>2</w:t>
      </w:r>
      <w:r w:rsidR="006B0190" w:rsidRPr="001906BD">
        <w:rPr>
          <w:rFonts w:ascii="Times New Roman" w:eastAsiaTheme="minorEastAsia" w:hAnsi="Times New Roman" w:cs="Times New Roman"/>
          <w:iCs/>
          <w:szCs w:val="24"/>
          <w:lang w:val="en-US"/>
        </w:rPr>
        <w:t xml:space="preserve"> = 0.72).</w:t>
      </w:r>
    </w:p>
    <w:p w14:paraId="5F2DB4C9" w14:textId="09E67734" w:rsidR="00834DFA" w:rsidRPr="001906BD" w:rsidRDefault="005811D7" w:rsidP="004E51CA">
      <w:pPr>
        <w:spacing w:line="276" w:lineRule="auto"/>
        <w:rPr>
          <w:rFonts w:ascii="Times New Roman" w:hAnsi="Times New Roman" w:cs="Times New Roman"/>
          <w:sz w:val="22"/>
          <w:szCs w:val="24"/>
          <w:lang w:val="en-US"/>
        </w:rPr>
      </w:pPr>
      <w:r w:rsidRPr="001906BD">
        <w:rPr>
          <w:rFonts w:ascii="Times New Roman" w:eastAsia="Times New Roman" w:hAnsi="Times New Roman" w:cs="Times New Roman"/>
          <w:b/>
          <w:bCs/>
          <w:color w:val="000000"/>
          <w:szCs w:val="24"/>
          <w:lang w:val="en-US" w:eastAsia="en-GB"/>
        </w:rPr>
        <w:t>Conclusion</w:t>
      </w:r>
      <w:r w:rsidR="00AD4030" w:rsidRPr="001906BD">
        <w:rPr>
          <w:rFonts w:ascii="Times New Roman" w:eastAsia="Times New Roman" w:hAnsi="Times New Roman" w:cs="Times New Roman"/>
          <w:b/>
          <w:bCs/>
          <w:color w:val="000000"/>
          <w:szCs w:val="24"/>
          <w:lang w:val="en-US" w:eastAsia="en-GB"/>
        </w:rPr>
        <w:t>s</w:t>
      </w:r>
      <w:r w:rsidR="00BC610C">
        <w:rPr>
          <w:rFonts w:ascii="Times New Roman" w:eastAsia="Times New Roman" w:hAnsi="Times New Roman" w:cs="Times New Roman"/>
          <w:b/>
          <w:bCs/>
          <w:color w:val="000000"/>
          <w:szCs w:val="24"/>
          <w:lang w:val="en-US" w:eastAsia="en-GB"/>
        </w:rPr>
        <w:t xml:space="preserve"> </w:t>
      </w:r>
      <w:r w:rsidR="009D4462">
        <w:rPr>
          <w:rFonts w:ascii="Times New Roman" w:eastAsia="Times New Roman" w:hAnsi="Times New Roman" w:cs="Times New Roman"/>
          <w:b/>
          <w:bCs/>
          <w:color w:val="000000"/>
          <w:szCs w:val="24"/>
          <w:lang w:val="en-US" w:eastAsia="en-GB"/>
        </w:rPr>
        <w:t>&amp;</w:t>
      </w:r>
      <w:r w:rsidR="00BC610C">
        <w:rPr>
          <w:rFonts w:ascii="Times New Roman" w:eastAsia="Times New Roman" w:hAnsi="Times New Roman" w:cs="Times New Roman"/>
          <w:b/>
          <w:bCs/>
          <w:color w:val="000000"/>
          <w:szCs w:val="24"/>
          <w:lang w:val="en-US" w:eastAsia="en-GB"/>
        </w:rPr>
        <w:t xml:space="preserve"> Relevance</w:t>
      </w:r>
      <w:r w:rsidRPr="001906BD">
        <w:rPr>
          <w:rFonts w:ascii="Times New Roman" w:eastAsia="Times New Roman" w:hAnsi="Times New Roman" w:cs="Times New Roman"/>
          <w:b/>
          <w:bCs/>
          <w:color w:val="000000"/>
          <w:szCs w:val="24"/>
          <w:lang w:val="en-US" w:eastAsia="en-GB"/>
        </w:rPr>
        <w:t>:</w:t>
      </w:r>
      <w:r w:rsidRPr="001906BD">
        <w:rPr>
          <w:rFonts w:ascii="Times New Roman" w:eastAsia="Times New Roman" w:hAnsi="Times New Roman" w:cs="Times New Roman"/>
          <w:color w:val="000000"/>
          <w:szCs w:val="24"/>
          <w:lang w:val="en-US" w:eastAsia="en-GB"/>
        </w:rPr>
        <w:t xml:space="preserve"> </w:t>
      </w:r>
      <w:r w:rsidR="00791860" w:rsidRPr="001906BD">
        <w:rPr>
          <w:rFonts w:ascii="Times New Roman" w:eastAsia="Times New Roman" w:hAnsi="Times New Roman" w:cs="Times New Roman"/>
          <w:color w:val="000000"/>
          <w:szCs w:val="24"/>
          <w:lang w:val="en-US" w:eastAsia="en-GB"/>
        </w:rPr>
        <w:t>A</w:t>
      </w:r>
      <w:r w:rsidR="00DB75AF" w:rsidRPr="001906BD">
        <w:rPr>
          <w:rFonts w:ascii="Times New Roman" w:eastAsia="Times New Roman" w:hAnsi="Times New Roman" w:cs="Times New Roman"/>
          <w:color w:val="000000"/>
          <w:szCs w:val="24"/>
          <w:lang w:val="en-US" w:eastAsia="en-GB"/>
        </w:rPr>
        <w:t xml:space="preserve">erobic exercise training improves </w:t>
      </w:r>
      <w:r w:rsidR="00834DFA" w:rsidRPr="001906BD">
        <w:rPr>
          <w:rFonts w:ascii="Times New Roman" w:eastAsia="Times New Roman" w:hAnsi="Times New Roman" w:cs="Times New Roman"/>
          <w:color w:val="000000"/>
          <w:szCs w:val="24"/>
          <w:lang w:val="en-US" w:eastAsia="en-GB"/>
        </w:rPr>
        <w:t xml:space="preserve">FMD </w:t>
      </w:r>
      <w:r w:rsidR="00DB75AF" w:rsidRPr="001906BD">
        <w:rPr>
          <w:rFonts w:ascii="Times New Roman" w:eastAsia="Times New Roman" w:hAnsi="Times New Roman" w:cs="Times New Roman"/>
          <w:color w:val="000000"/>
          <w:szCs w:val="24"/>
          <w:lang w:val="en-US" w:eastAsia="en-GB"/>
        </w:rPr>
        <w:t>for post-</w:t>
      </w:r>
      <w:r w:rsidR="00834DFA" w:rsidRPr="001906BD">
        <w:rPr>
          <w:rFonts w:ascii="Times New Roman" w:eastAsia="Times New Roman" w:hAnsi="Times New Roman" w:cs="Times New Roman"/>
          <w:color w:val="000000"/>
          <w:szCs w:val="24"/>
          <w:lang w:val="en-US" w:eastAsia="en-GB"/>
        </w:rPr>
        <w:t xml:space="preserve">menopausal </w:t>
      </w:r>
      <w:r w:rsidR="00A51963" w:rsidRPr="001906BD">
        <w:rPr>
          <w:rFonts w:ascii="Times New Roman" w:eastAsia="Times New Roman" w:hAnsi="Times New Roman" w:cs="Times New Roman"/>
          <w:color w:val="000000"/>
          <w:szCs w:val="24"/>
          <w:lang w:val="en-US" w:eastAsia="en-GB"/>
        </w:rPr>
        <w:t>individuals</w:t>
      </w:r>
      <w:r w:rsidR="0067405D" w:rsidRPr="001906BD">
        <w:rPr>
          <w:rFonts w:ascii="Times New Roman" w:eastAsia="Times New Roman" w:hAnsi="Times New Roman" w:cs="Times New Roman"/>
          <w:color w:val="000000"/>
          <w:szCs w:val="24"/>
          <w:lang w:val="en-US" w:eastAsia="en-GB"/>
        </w:rPr>
        <w:t xml:space="preserve"> and this observation</w:t>
      </w:r>
      <w:r w:rsidR="00F149DA" w:rsidRPr="001906BD">
        <w:rPr>
          <w:rFonts w:ascii="Times New Roman" w:eastAsia="Times New Roman" w:hAnsi="Times New Roman" w:cs="Times New Roman"/>
          <w:color w:val="000000"/>
          <w:szCs w:val="24"/>
          <w:lang w:val="en-US" w:eastAsia="en-GB"/>
        </w:rPr>
        <w:t xml:space="preserve"> was </w:t>
      </w:r>
      <w:r w:rsidR="00834DFA" w:rsidRPr="001906BD">
        <w:rPr>
          <w:rFonts w:ascii="Times New Roman" w:eastAsia="Times New Roman" w:hAnsi="Times New Roman" w:cs="Times New Roman"/>
          <w:color w:val="000000"/>
          <w:szCs w:val="24"/>
          <w:lang w:val="en-US" w:eastAsia="en-GB"/>
        </w:rPr>
        <w:t xml:space="preserve">greater </w:t>
      </w:r>
      <w:r w:rsidR="0067405D" w:rsidRPr="001906BD">
        <w:rPr>
          <w:rFonts w:ascii="Times New Roman" w:eastAsia="Times New Roman" w:hAnsi="Times New Roman" w:cs="Times New Roman"/>
          <w:color w:val="000000"/>
          <w:szCs w:val="24"/>
          <w:lang w:val="en-US" w:eastAsia="en-GB"/>
        </w:rPr>
        <w:t xml:space="preserve">among </w:t>
      </w:r>
      <w:r w:rsidR="00467FA4" w:rsidRPr="001906BD">
        <w:rPr>
          <w:rFonts w:ascii="Times New Roman" w:eastAsia="Times New Roman" w:hAnsi="Times New Roman" w:cs="Times New Roman"/>
          <w:color w:val="000000"/>
          <w:szCs w:val="24"/>
          <w:lang w:val="en-US" w:eastAsia="en-GB"/>
        </w:rPr>
        <w:t xml:space="preserve">controlled </w:t>
      </w:r>
      <w:r w:rsidR="00834DFA" w:rsidRPr="001906BD">
        <w:rPr>
          <w:rFonts w:ascii="Times New Roman" w:eastAsia="Times New Roman" w:hAnsi="Times New Roman" w:cs="Times New Roman"/>
          <w:color w:val="000000"/>
          <w:szCs w:val="24"/>
          <w:lang w:val="en-US" w:eastAsia="en-GB"/>
        </w:rPr>
        <w:t xml:space="preserve">versus pre-post </w:t>
      </w:r>
      <w:r w:rsidR="00467FA4" w:rsidRPr="001906BD">
        <w:rPr>
          <w:rFonts w:ascii="Times New Roman" w:eastAsia="Times New Roman" w:hAnsi="Times New Roman" w:cs="Times New Roman"/>
          <w:color w:val="000000"/>
          <w:szCs w:val="24"/>
          <w:lang w:val="en-US" w:eastAsia="en-GB"/>
        </w:rPr>
        <w:t>interventions</w:t>
      </w:r>
      <w:r w:rsidR="00834DFA" w:rsidRPr="001906BD">
        <w:rPr>
          <w:rFonts w:ascii="Times New Roman" w:eastAsia="Times New Roman" w:hAnsi="Times New Roman" w:cs="Times New Roman"/>
          <w:color w:val="000000"/>
          <w:szCs w:val="24"/>
          <w:lang w:val="en-US" w:eastAsia="en-GB"/>
        </w:rPr>
        <w:t xml:space="preserve">. A higher resting blood pressure and </w:t>
      </w:r>
      <w:r w:rsidR="00E85F04" w:rsidRPr="001906BD">
        <w:rPr>
          <w:rFonts w:ascii="Times New Roman" w:eastAsia="Times New Roman" w:hAnsi="Times New Roman" w:cs="Times New Roman"/>
          <w:color w:val="000000"/>
          <w:szCs w:val="24"/>
          <w:lang w:val="en-US" w:eastAsia="en-GB"/>
        </w:rPr>
        <w:t xml:space="preserve">the </w:t>
      </w:r>
      <w:r w:rsidR="00834DFA" w:rsidRPr="001906BD">
        <w:rPr>
          <w:rFonts w:ascii="Times New Roman" w:eastAsia="Times New Roman" w:hAnsi="Times New Roman" w:cs="Times New Roman"/>
          <w:color w:val="000000"/>
          <w:szCs w:val="24"/>
          <w:lang w:val="en-US" w:eastAsia="en-GB"/>
        </w:rPr>
        <w:t>greatest</w:t>
      </w:r>
      <w:r w:rsidR="0067405D" w:rsidRPr="001906BD">
        <w:rPr>
          <w:rFonts w:ascii="Times New Roman" w:eastAsia="Times New Roman" w:hAnsi="Times New Roman" w:cs="Times New Roman"/>
          <w:color w:val="000000"/>
          <w:szCs w:val="24"/>
          <w:lang w:val="en-US" w:eastAsia="en-GB"/>
        </w:rPr>
        <w:t xml:space="preserve"> </w:t>
      </w:r>
      <m:oMath>
        <m:r>
          <w:rPr>
            <w:rFonts w:ascii="Cambria Math" w:hAnsi="Cambria Math" w:cs="Times New Roman"/>
            <w:color w:val="000000" w:themeColor="text1"/>
            <w:szCs w:val="24"/>
            <w:lang w:val="en-US"/>
          </w:rPr>
          <m:t xml:space="preserve">∆ </m:t>
        </m:r>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 xml:space="preserve">2max </m:t>
            </m:r>
          </m:sub>
        </m:sSub>
      </m:oMath>
      <w:r w:rsidR="00DE3018" w:rsidRPr="001906BD">
        <w:rPr>
          <w:rFonts w:ascii="Times New Roman" w:eastAsia="Times New Roman" w:hAnsi="Times New Roman" w:cs="Times New Roman"/>
          <w:szCs w:val="24"/>
          <w:lang w:val="en-US"/>
        </w:rPr>
        <w:t>,</w:t>
      </w:r>
      <w:r w:rsidR="00DE3018" w:rsidRPr="001906BD">
        <w:rPr>
          <w:rFonts w:ascii="Times New Roman" w:eastAsiaTheme="minorEastAsia" w:hAnsi="Times New Roman" w:cs="Times New Roman"/>
          <w:szCs w:val="24"/>
          <w:lang w:val="en-US"/>
        </w:rPr>
        <w:t xml:space="preserve"> </w:t>
      </w:r>
      <w:r w:rsidR="00834DFA" w:rsidRPr="001906BD">
        <w:rPr>
          <w:rFonts w:ascii="Times New Roman" w:eastAsia="Times New Roman" w:hAnsi="Times New Roman" w:cs="Times New Roman"/>
          <w:color w:val="000000"/>
          <w:szCs w:val="24"/>
          <w:lang w:val="en-US" w:eastAsia="en-GB"/>
        </w:rPr>
        <w:t xml:space="preserve"> yielded the largest improvements in FMD. </w:t>
      </w:r>
    </w:p>
    <w:p w14:paraId="4A888CA1" w14:textId="77777777" w:rsidR="00834DFA" w:rsidRPr="001906BD" w:rsidRDefault="00834DFA" w:rsidP="004E51CA">
      <w:pPr>
        <w:spacing w:line="276" w:lineRule="auto"/>
        <w:rPr>
          <w:rFonts w:ascii="Times New Roman" w:hAnsi="Times New Roman" w:cs="Times New Roman"/>
          <w:szCs w:val="24"/>
          <w:lang w:val="en-US"/>
        </w:rPr>
      </w:pPr>
    </w:p>
    <w:p w14:paraId="21DDA096" w14:textId="77777777" w:rsidR="006B0190" w:rsidRPr="001906BD" w:rsidRDefault="006B0190" w:rsidP="004E51CA">
      <w:pPr>
        <w:spacing w:line="276" w:lineRule="auto"/>
        <w:rPr>
          <w:rFonts w:ascii="Times New Roman" w:hAnsi="Times New Roman" w:cs="Times New Roman"/>
          <w:szCs w:val="24"/>
          <w:lang w:val="en-US"/>
        </w:rPr>
      </w:pPr>
    </w:p>
    <w:p w14:paraId="510944CE" w14:textId="24BBE8AA" w:rsidR="00BD4125" w:rsidRPr="001906BD" w:rsidRDefault="009845D0" w:rsidP="004E51CA">
      <w:pPr>
        <w:spacing w:line="276" w:lineRule="auto"/>
        <w:rPr>
          <w:rFonts w:ascii="Times New Roman" w:hAnsi="Times New Roman" w:cs="Times New Roman"/>
          <w:szCs w:val="24"/>
          <w:lang w:val="en-US"/>
        </w:rPr>
      </w:pPr>
      <w:r w:rsidRPr="001906BD">
        <w:rPr>
          <w:rFonts w:ascii="Times New Roman" w:hAnsi="Times New Roman" w:cs="Times New Roman"/>
          <w:b/>
          <w:bCs/>
          <w:szCs w:val="24"/>
          <w:lang w:val="en-US"/>
        </w:rPr>
        <w:t>Key words:</w:t>
      </w:r>
      <w:r w:rsidRPr="001906BD">
        <w:rPr>
          <w:rFonts w:ascii="Times New Roman" w:hAnsi="Times New Roman" w:cs="Times New Roman"/>
          <w:szCs w:val="24"/>
          <w:lang w:val="en-US"/>
        </w:rPr>
        <w:t xml:space="preserve"> endothelial function, post-menopausal, exercise, flow-mediated dilation</w:t>
      </w:r>
    </w:p>
    <w:p w14:paraId="57D9851E" w14:textId="4ED4B50D" w:rsidR="00E64EC7" w:rsidRPr="001906BD" w:rsidRDefault="00E64EC7" w:rsidP="004E51CA">
      <w:pPr>
        <w:spacing w:line="276" w:lineRule="auto"/>
        <w:rPr>
          <w:rFonts w:ascii="Times New Roman" w:hAnsi="Times New Roman" w:cs="Times New Roman"/>
          <w:szCs w:val="24"/>
          <w:lang w:val="en-US"/>
        </w:rPr>
      </w:pPr>
    </w:p>
    <w:p w14:paraId="513295CE" w14:textId="77777777" w:rsidR="00E64EC7" w:rsidRPr="001906BD" w:rsidRDefault="00E64EC7" w:rsidP="004E51CA">
      <w:pPr>
        <w:spacing w:line="276" w:lineRule="auto"/>
        <w:rPr>
          <w:rFonts w:ascii="Times New Roman" w:eastAsia="Times New Roman" w:hAnsi="Times New Roman" w:cs="Times New Roman"/>
          <w:color w:val="000000"/>
          <w:szCs w:val="24"/>
          <w:lang w:val="en-US" w:eastAsia="en-GB"/>
        </w:rPr>
      </w:pPr>
    </w:p>
    <w:p w14:paraId="51D1B882" w14:textId="3A451331" w:rsidR="00C64B00" w:rsidRPr="001906BD" w:rsidRDefault="00DC61CF" w:rsidP="00AD4030">
      <w:pPr>
        <w:pStyle w:val="Heading1"/>
        <w:numPr>
          <w:ilvl w:val="0"/>
          <w:numId w:val="0"/>
        </w:numPr>
        <w:ind w:left="432" w:hanging="432"/>
        <w:rPr>
          <w:lang w:val="en-US"/>
        </w:rPr>
      </w:pPr>
      <w:r w:rsidRPr="001906BD">
        <w:rPr>
          <w:lang w:val="en-US"/>
        </w:rPr>
        <w:lastRenderedPageBreak/>
        <w:t>Introduction</w:t>
      </w:r>
    </w:p>
    <w:p w14:paraId="06FE1A24" w14:textId="77777777" w:rsidR="00870ED4" w:rsidRPr="001906BD" w:rsidRDefault="00870ED4" w:rsidP="00870ED4">
      <w:pPr>
        <w:rPr>
          <w:lang w:val="en-US"/>
        </w:rPr>
      </w:pPr>
    </w:p>
    <w:p w14:paraId="44DC2F5B" w14:textId="0142A053" w:rsidR="0048421B" w:rsidRPr="001906BD" w:rsidRDefault="007677B2" w:rsidP="00CE181A">
      <w:pPr>
        <w:rPr>
          <w:rFonts w:ascii="Times New Roman" w:hAnsi="Times New Roman" w:cs="Times New Roman"/>
          <w:szCs w:val="24"/>
          <w:lang w:val="en-US"/>
        </w:rPr>
      </w:pPr>
      <w:r w:rsidRPr="001906BD">
        <w:rPr>
          <w:rFonts w:ascii="Times New Roman" w:hAnsi="Times New Roman" w:cs="Times New Roman"/>
          <w:szCs w:val="24"/>
          <w:lang w:val="en-US"/>
        </w:rPr>
        <w:t>Cardiovascular disease</w:t>
      </w:r>
      <w:r w:rsidR="00A2043F" w:rsidRPr="001906BD">
        <w:rPr>
          <w:rFonts w:ascii="Times New Roman" w:hAnsi="Times New Roman" w:cs="Times New Roman"/>
          <w:szCs w:val="24"/>
          <w:lang w:val="en-US"/>
        </w:rPr>
        <w:t xml:space="preserve"> (CVD)</w:t>
      </w:r>
      <w:r w:rsidRPr="001906BD">
        <w:rPr>
          <w:rFonts w:ascii="Times New Roman" w:hAnsi="Times New Roman" w:cs="Times New Roman"/>
          <w:szCs w:val="24"/>
          <w:lang w:val="en-US"/>
        </w:rPr>
        <w:t xml:space="preserve"> </w:t>
      </w:r>
      <w:r w:rsidR="002875C9" w:rsidRPr="001906BD">
        <w:rPr>
          <w:rFonts w:ascii="Times New Roman" w:hAnsi="Times New Roman" w:cs="Times New Roman"/>
          <w:szCs w:val="24"/>
          <w:lang w:val="en-US"/>
        </w:rPr>
        <w:t xml:space="preserve">is </w:t>
      </w:r>
      <w:r w:rsidR="001B3E20" w:rsidRPr="001906BD">
        <w:rPr>
          <w:rFonts w:ascii="Times New Roman" w:hAnsi="Times New Roman" w:cs="Times New Roman"/>
          <w:szCs w:val="24"/>
          <w:lang w:val="en-US"/>
        </w:rPr>
        <w:t>a</w:t>
      </w:r>
      <w:r w:rsidRPr="001906BD">
        <w:rPr>
          <w:rFonts w:ascii="Times New Roman" w:hAnsi="Times New Roman" w:cs="Times New Roman"/>
          <w:szCs w:val="24"/>
          <w:lang w:val="en-US"/>
        </w:rPr>
        <w:t xml:space="preserve"> leading cause of </w:t>
      </w:r>
      <w:r w:rsidR="002875C9" w:rsidRPr="001906BD">
        <w:rPr>
          <w:rFonts w:ascii="Times New Roman" w:hAnsi="Times New Roman" w:cs="Times New Roman"/>
          <w:szCs w:val="24"/>
          <w:lang w:val="en-US"/>
        </w:rPr>
        <w:t xml:space="preserve">morbidity and mortality </w:t>
      </w:r>
      <w:r w:rsidR="00965018" w:rsidRPr="001906BD">
        <w:rPr>
          <w:rFonts w:ascii="Times New Roman" w:hAnsi="Times New Roman" w:cs="Times New Roman"/>
          <w:szCs w:val="24"/>
          <w:lang w:val="en-US"/>
        </w:rPr>
        <w:t xml:space="preserve">for </w:t>
      </w:r>
      <w:r w:rsidR="002875C9" w:rsidRPr="001906BD">
        <w:rPr>
          <w:rFonts w:ascii="Times New Roman" w:hAnsi="Times New Roman" w:cs="Times New Roman"/>
          <w:szCs w:val="24"/>
          <w:lang w:val="en-US"/>
        </w:rPr>
        <w:t xml:space="preserve">women </w:t>
      </w:r>
      <w:r w:rsidR="00B40D84"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SN":"0009-7322","author":[{"dropping-particle":"","family":"Benjamin","given":"Emelia J","non-dropping-particle":"","parse-names":false,"suffix":""},{"dropping-particle":"","family":"Muntner","given":"Paul","non-dropping-particle":"","parse-names":false,"suffix":""},{"dropping-particle":"","family":"Alonso","given":"Alvaro","non-dropping-particle":"","parse-names":false,"suffix":""},{"dropping-particle":"","family":"Bittencourt","given":"Marcio S","non-dropping-particle":"","parse-names":false,"suffix":""},{"dropping-particle":"","family":"Callaway","given":"Clifton W","non-dropping-particle":"","parse-names":false,"suffix":""},{"dropping-particle":"","family":"Carson","given":"April P","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Das","given":"Sandeep R","non-dropping-particle":"","parse-names":false,"suffix":""}],"container-title":"Circulation","id":"ITEM-1","issue":"10","issued":{"date-parts":[["2019"]]},"page":"e56-e528","publisher":"Am Heart Assoc","title":"Heart disease and stroke statistics—2019 update: a report from the American Heart Association","type":"article-journal","volume":"139"},"uris":["http://www.mendeley.com/documents/?uuid=83e8fd9f-0199-4934-861d-5c88ff9868e8"]}],"mendeley":{"formattedCitation":"&lt;sup&gt;1&lt;/sup&gt;","plainTextFormattedCitation":"1","previouslyFormattedCitation":"&lt;sup&gt;1&lt;/sup&gt;"},"properties":{"noteIndex":0},"schema":"https://github.com/citation-style-language/schema/raw/master/csl-citation.json"}</w:instrText>
      </w:r>
      <w:r w:rsidR="00B40D84"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1</w:t>
      </w:r>
      <w:r w:rsidR="00B40D84" w:rsidRPr="001906BD">
        <w:rPr>
          <w:rFonts w:ascii="Times New Roman" w:hAnsi="Times New Roman" w:cs="Times New Roman"/>
          <w:szCs w:val="24"/>
          <w:lang w:val="en-US"/>
        </w:rPr>
        <w:fldChar w:fldCharType="end"/>
      </w:r>
      <w:r w:rsidR="00C33FF8" w:rsidRPr="001906BD">
        <w:rPr>
          <w:rFonts w:ascii="Times New Roman" w:hAnsi="Times New Roman" w:cs="Times New Roman"/>
          <w:szCs w:val="24"/>
          <w:lang w:val="en-US"/>
        </w:rPr>
        <w:t>.</w:t>
      </w:r>
      <w:r w:rsidR="00C47DEF" w:rsidRPr="001906BD">
        <w:rPr>
          <w:rFonts w:ascii="Times New Roman" w:hAnsi="Times New Roman" w:cs="Times New Roman"/>
          <w:szCs w:val="24"/>
          <w:lang w:val="en-US"/>
        </w:rPr>
        <w:t xml:space="preserve"> </w:t>
      </w:r>
      <w:r w:rsidR="00A2043F" w:rsidRPr="001906BD">
        <w:rPr>
          <w:rFonts w:ascii="Times New Roman" w:hAnsi="Times New Roman" w:cs="Times New Roman"/>
          <w:szCs w:val="24"/>
          <w:lang w:val="en-US"/>
        </w:rPr>
        <w:t>M</w:t>
      </w:r>
      <w:r w:rsidR="00900086" w:rsidRPr="001906BD">
        <w:rPr>
          <w:rFonts w:ascii="Times New Roman" w:hAnsi="Times New Roman" w:cs="Times New Roman"/>
          <w:szCs w:val="24"/>
          <w:lang w:val="en-US"/>
        </w:rPr>
        <w:t xml:space="preserve">enopause </w:t>
      </w:r>
      <w:r w:rsidR="008A3893" w:rsidRPr="001906BD">
        <w:rPr>
          <w:rFonts w:ascii="Times New Roman" w:hAnsi="Times New Roman" w:cs="Times New Roman"/>
          <w:szCs w:val="24"/>
          <w:lang w:val="en-US"/>
        </w:rPr>
        <w:t xml:space="preserve">is </w:t>
      </w:r>
      <w:r w:rsidR="00174E99" w:rsidRPr="001906BD">
        <w:rPr>
          <w:rFonts w:ascii="Times New Roman" w:hAnsi="Times New Roman" w:cs="Times New Roman"/>
          <w:szCs w:val="24"/>
          <w:lang w:val="en-US"/>
        </w:rPr>
        <w:t xml:space="preserve">an </w:t>
      </w:r>
      <w:r w:rsidR="008A3893" w:rsidRPr="001906BD">
        <w:rPr>
          <w:rFonts w:ascii="Times New Roman" w:hAnsi="Times New Roman" w:cs="Times New Roman"/>
          <w:szCs w:val="24"/>
          <w:lang w:val="en-US"/>
        </w:rPr>
        <w:t xml:space="preserve">established CVD </w:t>
      </w:r>
      <w:r w:rsidR="00174E99" w:rsidRPr="001906BD">
        <w:rPr>
          <w:rFonts w:ascii="Times New Roman" w:hAnsi="Times New Roman" w:cs="Times New Roman"/>
          <w:szCs w:val="24"/>
          <w:lang w:val="en-US"/>
        </w:rPr>
        <w:t xml:space="preserve">risk factor </w:t>
      </w:r>
      <w:r w:rsidR="008A3893" w:rsidRPr="001906BD">
        <w:rPr>
          <w:rFonts w:ascii="Times New Roman" w:hAnsi="Times New Roman" w:cs="Times New Roman"/>
          <w:szCs w:val="24"/>
          <w:lang w:val="en-US"/>
        </w:rPr>
        <w:t xml:space="preserve">due, at least in part, to the decline in the </w:t>
      </w:r>
      <w:r w:rsidR="005A11E8" w:rsidRPr="001906BD">
        <w:rPr>
          <w:rFonts w:ascii="Times New Roman" w:hAnsi="Times New Roman" w:cs="Times New Roman"/>
          <w:szCs w:val="24"/>
          <w:lang w:val="en-US"/>
        </w:rPr>
        <w:t xml:space="preserve">cardioprotective </w:t>
      </w:r>
      <w:r w:rsidR="002A726B" w:rsidRPr="001906BD">
        <w:rPr>
          <w:rFonts w:ascii="Times New Roman" w:hAnsi="Times New Roman" w:cs="Times New Roman"/>
          <w:szCs w:val="24"/>
          <w:lang w:val="en-US"/>
        </w:rPr>
        <w:t>hormone, oestrogen</w:t>
      </w:r>
      <w:r w:rsidR="00A85A92" w:rsidRPr="001906BD">
        <w:rPr>
          <w:rFonts w:ascii="Times New Roman" w:hAnsi="Times New Roman" w:cs="Times New Roman"/>
          <w:szCs w:val="24"/>
          <w:lang w:val="en-US"/>
        </w:rPr>
        <w:t xml:space="preserve"> </w:t>
      </w:r>
      <w:r w:rsidR="00D40021"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BN":"0512-3054 (Print)\r0512-3054","PMID":"8942292","author":[{"dropping-particle":"","family":"WHO","given":"","non-dropping-particle":"","parse-names":false,"suffix":""}],"container-title":"World Health Organ Tech Rep Ser","edition":"1996/01/01","id":"ITEM-1","issued":{"date-parts":[["1996"]]},"language":"eng","note":"Technical Report\nSwitzerland\nWorld Health Organ Tech Rep Ser. 1996;866:1-107.","page":"1-107","title":"Research on the menopause in the 1990s. Report of a WHO Scientific Group","type":"article-journal","volume":"866"},"uris":["http://www.mendeley.com/documents/?uuid=87f4b11d-0f68-42a7-a7c8-92cf0ee0ed67"]}],"mendeley":{"formattedCitation":"&lt;sup&gt;2&lt;/sup&gt;","plainTextFormattedCitation":"2","previouslyFormattedCitation":"&lt;sup&gt;2&lt;/sup&gt;"},"properties":{"noteIndex":0},"schema":"https://github.com/citation-style-language/schema/raw/master/csl-citation.json"}</w:instrText>
      </w:r>
      <w:r w:rsidR="00D40021"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2</w:t>
      </w:r>
      <w:r w:rsidR="00D40021" w:rsidRPr="001906BD">
        <w:rPr>
          <w:rFonts w:ascii="Times New Roman" w:hAnsi="Times New Roman" w:cs="Times New Roman"/>
          <w:szCs w:val="24"/>
          <w:lang w:val="en-US"/>
        </w:rPr>
        <w:fldChar w:fldCharType="end"/>
      </w:r>
      <w:r w:rsidR="002A726B" w:rsidRPr="001906BD">
        <w:rPr>
          <w:rFonts w:ascii="Times New Roman" w:hAnsi="Times New Roman" w:cs="Times New Roman"/>
          <w:szCs w:val="24"/>
          <w:lang w:val="en-US"/>
        </w:rPr>
        <w:t xml:space="preserve">. </w:t>
      </w:r>
      <w:r w:rsidR="00B80020" w:rsidRPr="001906BD">
        <w:rPr>
          <w:rFonts w:ascii="Times New Roman" w:hAnsi="Times New Roman" w:cs="Times New Roman"/>
          <w:color w:val="000000" w:themeColor="text1"/>
          <w:szCs w:val="24"/>
          <w:lang w:val="en-US"/>
        </w:rPr>
        <w:t xml:space="preserve">This multifunctional hormone </w:t>
      </w:r>
      <w:r w:rsidR="008B0B0A" w:rsidRPr="001906BD">
        <w:rPr>
          <w:rFonts w:ascii="Times New Roman" w:hAnsi="Times New Roman" w:cs="Times New Roman"/>
          <w:color w:val="000000" w:themeColor="text1"/>
          <w:szCs w:val="24"/>
          <w:lang w:val="en-US"/>
        </w:rPr>
        <w:t xml:space="preserve">plays a critical role </w:t>
      </w:r>
      <w:r w:rsidR="001B3E20" w:rsidRPr="001906BD">
        <w:rPr>
          <w:rFonts w:ascii="Times New Roman" w:hAnsi="Times New Roman" w:cs="Times New Roman"/>
          <w:color w:val="000000" w:themeColor="text1"/>
          <w:szCs w:val="24"/>
          <w:lang w:val="en-US"/>
        </w:rPr>
        <w:t xml:space="preserve">in </w:t>
      </w:r>
      <w:r w:rsidR="00162B3B" w:rsidRPr="001906BD">
        <w:rPr>
          <w:rFonts w:ascii="Times New Roman" w:hAnsi="Times New Roman" w:cs="Times New Roman"/>
          <w:color w:val="000000" w:themeColor="text1"/>
          <w:szCs w:val="24"/>
          <w:lang w:val="en-US"/>
        </w:rPr>
        <w:t xml:space="preserve">mediating </w:t>
      </w:r>
      <w:r w:rsidR="008A3893" w:rsidRPr="001906BD">
        <w:rPr>
          <w:rFonts w:ascii="Times New Roman" w:hAnsi="Times New Roman" w:cs="Times New Roman"/>
          <w:color w:val="000000" w:themeColor="text1"/>
          <w:szCs w:val="24"/>
          <w:lang w:val="en-US"/>
        </w:rPr>
        <w:t xml:space="preserve">cardiovascular health </w:t>
      </w:r>
      <w:r w:rsidR="008B0B0A" w:rsidRPr="001906BD">
        <w:rPr>
          <w:rFonts w:ascii="Times New Roman" w:hAnsi="Times New Roman" w:cs="Times New Roman"/>
          <w:color w:val="000000" w:themeColor="text1"/>
          <w:szCs w:val="24"/>
          <w:lang w:val="en-US"/>
        </w:rPr>
        <w:t xml:space="preserve">by </w:t>
      </w:r>
      <w:r w:rsidR="00A4347D" w:rsidRPr="001906BD">
        <w:rPr>
          <w:rFonts w:ascii="Times New Roman" w:hAnsi="Times New Roman" w:cs="Times New Roman"/>
          <w:color w:val="000000" w:themeColor="text1"/>
          <w:szCs w:val="24"/>
          <w:lang w:val="en-US"/>
        </w:rPr>
        <w:t>stimulating</w:t>
      </w:r>
      <w:r w:rsidR="001076F1" w:rsidRPr="001906BD">
        <w:rPr>
          <w:rFonts w:ascii="Times New Roman" w:hAnsi="Times New Roman" w:cs="Times New Roman"/>
          <w:color w:val="000000" w:themeColor="text1"/>
          <w:szCs w:val="24"/>
          <w:lang w:val="en-US"/>
        </w:rPr>
        <w:t xml:space="preserve"> </w:t>
      </w:r>
      <w:r w:rsidR="008B0B0A" w:rsidRPr="001906BD">
        <w:rPr>
          <w:rFonts w:ascii="Times New Roman" w:hAnsi="Times New Roman" w:cs="Times New Roman"/>
          <w:color w:val="000000" w:themeColor="text1"/>
          <w:szCs w:val="24"/>
          <w:lang w:val="en-US"/>
        </w:rPr>
        <w:t xml:space="preserve">vasodilation, modulating inflammatory processes, regulating oxidative stress and maintaining </w:t>
      </w:r>
      <w:r w:rsidR="00B80020" w:rsidRPr="001906BD">
        <w:rPr>
          <w:rFonts w:ascii="Times New Roman" w:hAnsi="Times New Roman" w:cs="Times New Roman"/>
          <w:color w:val="000000" w:themeColor="text1"/>
          <w:szCs w:val="24"/>
          <w:lang w:val="en-US"/>
        </w:rPr>
        <w:t>endothelial</w:t>
      </w:r>
      <w:r w:rsidR="008B0B0A" w:rsidRPr="001906BD">
        <w:rPr>
          <w:rFonts w:ascii="Times New Roman" w:hAnsi="Times New Roman" w:cs="Times New Roman"/>
          <w:color w:val="000000" w:themeColor="text1"/>
          <w:szCs w:val="24"/>
          <w:lang w:val="en-US"/>
        </w:rPr>
        <w:t xml:space="preserve"> function</w:t>
      </w:r>
      <w:r w:rsidR="005212E3" w:rsidRPr="001906BD">
        <w:rPr>
          <w:rFonts w:ascii="Times New Roman" w:hAnsi="Times New Roman" w:cs="Times New Roman"/>
          <w:color w:val="000000" w:themeColor="text1"/>
          <w:szCs w:val="24"/>
          <w:lang w:val="en-US"/>
        </w:rPr>
        <w:t xml:space="preserve"> </w:t>
      </w:r>
      <w:r w:rsidR="005212E3" w:rsidRPr="001906BD">
        <w:rPr>
          <w:rFonts w:ascii="Times New Roman" w:hAnsi="Times New Roman" w:cs="Times New Roman"/>
          <w:color w:val="000000" w:themeColor="text1"/>
          <w:szCs w:val="24"/>
          <w:lang w:val="en-US"/>
        </w:rPr>
        <w:fldChar w:fldCharType="begin" w:fldLock="1"/>
      </w:r>
      <w:r w:rsidR="007062F3">
        <w:rPr>
          <w:rFonts w:ascii="Times New Roman" w:hAnsi="Times New Roman" w:cs="Times New Roman"/>
          <w:color w:val="000000" w:themeColor="text1"/>
          <w:szCs w:val="24"/>
          <w:lang w:val="en-US"/>
        </w:rPr>
        <w:instrText>ADDIN CSL_CITATION {"citationItems":[{"id":"ITEM-1","itemData":{"ISSN":"0022-3751","author":[{"dropping-particle":"","family":"Novella","given":"Susana","non-dropping-particle":"","parse-names":false,"suffix":""},{"dropping-particle":"","family":"Pérez‐Cremades","given":"Daniel","non-dropping-particle":"","parse-names":false,"suffix":""},{"dropping-particle":"","family":"Mompeón","given":"Ana","non-dropping-particle":"","parse-names":false,"suffix":""},{"dropping-particle":"","family":"Hermenegildo","given":"Carlos","non-dropping-particle":"","parse-names":false,"suffix":""}],"container-title":"The Journal of physiology","id":"ITEM-1","issue":"19","issued":{"date-parts":[["2019"]]},"page":"4873-4886","publisher":"Wiley Online Library","title":"Mechanisms underlying the influence of oestrogen on cardiovascular physiology in women","type":"article-journal","volume":"597"},"uris":["http://www.mendeley.com/documents/?uuid=e7db5a90-7952-4d0e-b2a9-a9a400d260ee"]}],"mendeley":{"formattedCitation":"&lt;sup&gt;3&lt;/sup&gt;","plainTextFormattedCitation":"3","previouslyFormattedCitation":"&lt;sup&gt;3&lt;/sup&gt;"},"properties":{"noteIndex":0},"schema":"https://github.com/citation-style-language/schema/raw/master/csl-citation.json"}</w:instrText>
      </w:r>
      <w:r w:rsidR="005212E3" w:rsidRPr="001906BD">
        <w:rPr>
          <w:rFonts w:ascii="Times New Roman" w:hAnsi="Times New Roman" w:cs="Times New Roman"/>
          <w:color w:val="000000" w:themeColor="text1"/>
          <w:szCs w:val="24"/>
          <w:lang w:val="en-US"/>
        </w:rPr>
        <w:fldChar w:fldCharType="separate"/>
      </w:r>
      <w:r w:rsidR="007062F3" w:rsidRPr="007062F3">
        <w:rPr>
          <w:rFonts w:ascii="Times New Roman" w:hAnsi="Times New Roman" w:cs="Times New Roman"/>
          <w:noProof/>
          <w:color w:val="000000" w:themeColor="text1"/>
          <w:szCs w:val="24"/>
          <w:vertAlign w:val="superscript"/>
          <w:lang w:val="en-US"/>
        </w:rPr>
        <w:t>3</w:t>
      </w:r>
      <w:r w:rsidR="005212E3" w:rsidRPr="001906BD">
        <w:rPr>
          <w:rFonts w:ascii="Times New Roman" w:hAnsi="Times New Roman" w:cs="Times New Roman"/>
          <w:color w:val="000000" w:themeColor="text1"/>
          <w:szCs w:val="24"/>
          <w:lang w:val="en-US"/>
        </w:rPr>
        <w:fldChar w:fldCharType="end"/>
      </w:r>
      <w:r w:rsidR="00174E99" w:rsidRPr="001906BD">
        <w:rPr>
          <w:rFonts w:ascii="Times New Roman" w:hAnsi="Times New Roman" w:cs="Times New Roman"/>
          <w:color w:val="000000" w:themeColor="text1"/>
          <w:szCs w:val="24"/>
          <w:lang w:val="en-US"/>
        </w:rPr>
        <w:t xml:space="preserve">. </w:t>
      </w:r>
    </w:p>
    <w:p w14:paraId="5DF09A32" w14:textId="73C3D775" w:rsidR="001340BF" w:rsidRPr="001906BD" w:rsidRDefault="005212E3" w:rsidP="00CE181A">
      <w:pPr>
        <w:rPr>
          <w:rFonts w:ascii="Times New Roman" w:hAnsi="Times New Roman" w:cs="Times New Roman"/>
          <w:color w:val="000000" w:themeColor="text1"/>
          <w:szCs w:val="24"/>
          <w:lang w:val="en-US"/>
        </w:rPr>
      </w:pPr>
      <w:r w:rsidRPr="001906BD">
        <w:rPr>
          <w:rFonts w:ascii="Times New Roman" w:hAnsi="Times New Roman" w:cs="Times New Roman"/>
          <w:color w:val="000000" w:themeColor="text1"/>
          <w:szCs w:val="24"/>
          <w:lang w:val="en-US"/>
        </w:rPr>
        <w:t xml:space="preserve">Endothelial </w:t>
      </w:r>
      <w:r w:rsidR="00672218" w:rsidRPr="001906BD">
        <w:rPr>
          <w:rFonts w:ascii="Times New Roman" w:hAnsi="Times New Roman" w:cs="Times New Roman"/>
          <w:color w:val="000000" w:themeColor="text1"/>
          <w:szCs w:val="24"/>
          <w:lang w:val="en-US"/>
        </w:rPr>
        <w:t>function</w:t>
      </w:r>
      <w:r w:rsidR="008A3893" w:rsidRPr="001906BD">
        <w:rPr>
          <w:rFonts w:ascii="Times New Roman" w:hAnsi="Times New Roman" w:cs="Times New Roman"/>
          <w:color w:val="000000" w:themeColor="text1"/>
          <w:szCs w:val="24"/>
          <w:lang w:val="en-US"/>
        </w:rPr>
        <w:t xml:space="preserve"> is a surrogate marker of </w:t>
      </w:r>
      <w:r w:rsidR="001076F1" w:rsidRPr="001906BD">
        <w:rPr>
          <w:rFonts w:ascii="Times New Roman" w:hAnsi="Times New Roman" w:cs="Times New Roman"/>
          <w:color w:val="000000" w:themeColor="text1"/>
          <w:szCs w:val="24"/>
          <w:lang w:val="en-US"/>
        </w:rPr>
        <w:t>CVD</w:t>
      </w:r>
      <w:r w:rsidR="008A3893" w:rsidRPr="001906BD">
        <w:rPr>
          <w:rFonts w:ascii="Times New Roman" w:hAnsi="Times New Roman" w:cs="Times New Roman"/>
          <w:color w:val="000000" w:themeColor="text1"/>
          <w:szCs w:val="24"/>
          <w:lang w:val="en-US"/>
        </w:rPr>
        <w:t xml:space="preserve"> and</w:t>
      </w:r>
      <w:r w:rsidR="00174E99" w:rsidRPr="001906BD">
        <w:rPr>
          <w:rFonts w:ascii="Times New Roman" w:hAnsi="Times New Roman" w:cs="Times New Roman"/>
          <w:color w:val="000000" w:themeColor="text1"/>
          <w:szCs w:val="24"/>
          <w:lang w:val="en-US"/>
        </w:rPr>
        <w:t xml:space="preserve"> </w:t>
      </w:r>
      <w:r w:rsidR="008C7A6D" w:rsidRPr="001906BD">
        <w:rPr>
          <w:rFonts w:ascii="Times New Roman" w:hAnsi="Times New Roman" w:cs="Times New Roman"/>
          <w:color w:val="000000" w:themeColor="text1"/>
          <w:szCs w:val="24"/>
          <w:lang w:val="en-US"/>
        </w:rPr>
        <w:t xml:space="preserve">can be </w:t>
      </w:r>
      <w:r w:rsidR="00066AA0" w:rsidRPr="001906BD">
        <w:rPr>
          <w:rFonts w:ascii="Times New Roman" w:hAnsi="Times New Roman" w:cs="Times New Roman"/>
          <w:color w:val="000000" w:themeColor="text1"/>
          <w:szCs w:val="24"/>
          <w:lang w:val="en-US"/>
        </w:rPr>
        <w:t>measured</w:t>
      </w:r>
      <w:r w:rsidR="00D76E67" w:rsidRPr="001906BD">
        <w:rPr>
          <w:rFonts w:ascii="Times New Roman" w:hAnsi="Times New Roman" w:cs="Times New Roman"/>
          <w:color w:val="000000" w:themeColor="text1"/>
          <w:szCs w:val="24"/>
          <w:lang w:val="en-US"/>
        </w:rPr>
        <w:t xml:space="preserve"> non-invasively</w:t>
      </w:r>
      <w:r w:rsidR="00066AA0" w:rsidRPr="001906BD">
        <w:rPr>
          <w:rFonts w:ascii="Times New Roman" w:hAnsi="Times New Roman" w:cs="Times New Roman"/>
          <w:color w:val="000000" w:themeColor="text1"/>
          <w:szCs w:val="24"/>
          <w:lang w:val="en-US"/>
        </w:rPr>
        <w:t xml:space="preserve"> using the flow mediated dilation (FMD) test</w:t>
      </w:r>
      <w:r w:rsidR="008A3893" w:rsidRPr="001906BD">
        <w:rPr>
          <w:rFonts w:ascii="Times New Roman" w:hAnsi="Times New Roman" w:cs="Times New Roman"/>
          <w:color w:val="000000" w:themeColor="text1"/>
          <w:szCs w:val="24"/>
          <w:lang w:val="en-US"/>
        </w:rPr>
        <w:t xml:space="preserve"> at the </w:t>
      </w:r>
      <w:r w:rsidR="009502E5" w:rsidRPr="001906BD">
        <w:rPr>
          <w:rFonts w:ascii="Times New Roman" w:hAnsi="Times New Roman" w:cs="Times New Roman"/>
          <w:color w:val="000000" w:themeColor="text1"/>
          <w:szCs w:val="24"/>
          <w:lang w:val="en-US"/>
        </w:rPr>
        <w:t>brachial artery</w:t>
      </w:r>
      <w:r w:rsidR="008C7A6D" w:rsidRPr="001906BD">
        <w:rPr>
          <w:rFonts w:ascii="Times New Roman" w:hAnsi="Times New Roman" w:cs="Times New Roman"/>
          <w:color w:val="000000" w:themeColor="text1"/>
          <w:szCs w:val="24"/>
          <w:lang w:val="en-US"/>
        </w:rPr>
        <w:t xml:space="preserve"> </w:t>
      </w:r>
      <w:r w:rsidR="008C7A6D" w:rsidRPr="001906BD">
        <w:rPr>
          <w:rFonts w:ascii="Times New Roman" w:hAnsi="Times New Roman" w:cs="Times New Roman"/>
          <w:color w:val="000000" w:themeColor="text1"/>
          <w:szCs w:val="24"/>
          <w:lang w:val="en-US"/>
        </w:rPr>
        <w:fldChar w:fldCharType="begin" w:fldLock="1"/>
      </w:r>
      <w:r w:rsidR="007062F3">
        <w:rPr>
          <w:rFonts w:ascii="Times New Roman" w:hAnsi="Times New Roman" w:cs="Times New Roman"/>
          <w:color w:val="000000" w:themeColor="text1"/>
          <w:szCs w:val="24"/>
          <w:lang w:val="en-US"/>
        </w:rPr>
        <w:instrText>ADDIN CSL_CITATION {"citationItems":[{"id":"ITEM-1","itemData":{"ISSN":"0195-668X","author":[{"dropping-particle":"","family":"Thijssen","given":"Dick H","non-dropping-particle":"","parse-names":false,"suffix":""},{"dropping-particle":"","family":"Bruno","given":"R.M. Rosa Maria","non-dropping-particle":"","parse-names":false,"suffix":""},{"dropping-particle":"","family":"Mil","given":"Anke C C M","non-dropping-particle":"van","parse-names":false,"suffix":""},{"dropping-particle":"","family":"Holder","given":"S.M. Sophie M","non-dropping-particle":"","parse-names":false,"suffix":""},{"dropping-particle":"","family":"Faita","given":"Francesco","non-dropping-particle":"","parse-names":false,"suffix":""},{"dropping-particle":"","family":"Greyling","given":"Arno","non-dropping-particle":"","parse-names":false,"suffix":""},{"dropping-particle":"","family":"Zock","given":"P.L Peter L","non-dropping-particle":"","parse-names":false,"suffix":""},{"dropping-particle":"","family":"Taddei","given":"Stefano","non-dropping-particle":"","parse-names":false,"suffix":""},{"dropping-particle":"","family":"Deanfield","given":"John E J.E.","non-dropping-particle":"","parse-names":false,"suffix":""},{"dropping-particle":"","family":"Luscher","given":"Thomas","non-dropping-particle":"","parse-names":false,"suffix":""}],"container-title":"European heart journal","id":"ITEM-1","issue":"30","issued":{"date-parts":[["2019"]]},"page":"2534-2547","publisher":"Oxford University Press","title":"Expert consensus and evidence-based recommendations for the assessment of flow-mediated dilation in humans","type":"article-journal","volume":"40"},"uris":["http://www.mendeley.com/documents/?uuid=8016a999-7ea3-4d67-8a39-6e085b207f6e"]}],"mendeley":{"formattedCitation":"&lt;sup&gt;4&lt;/sup&gt;","plainTextFormattedCitation":"4","previouslyFormattedCitation":"&lt;sup&gt;4&lt;/sup&gt;"},"properties":{"noteIndex":0},"schema":"https://github.com/citation-style-language/schema/raw/master/csl-citation.json"}</w:instrText>
      </w:r>
      <w:r w:rsidR="008C7A6D" w:rsidRPr="001906BD">
        <w:rPr>
          <w:rFonts w:ascii="Times New Roman" w:hAnsi="Times New Roman" w:cs="Times New Roman"/>
          <w:color w:val="000000" w:themeColor="text1"/>
          <w:szCs w:val="24"/>
          <w:lang w:val="en-US"/>
        </w:rPr>
        <w:fldChar w:fldCharType="separate"/>
      </w:r>
      <w:r w:rsidR="007062F3" w:rsidRPr="007062F3">
        <w:rPr>
          <w:rFonts w:ascii="Times New Roman" w:hAnsi="Times New Roman" w:cs="Times New Roman"/>
          <w:noProof/>
          <w:color w:val="000000" w:themeColor="text1"/>
          <w:szCs w:val="24"/>
          <w:vertAlign w:val="superscript"/>
          <w:lang w:val="en-US"/>
        </w:rPr>
        <w:t>4</w:t>
      </w:r>
      <w:r w:rsidR="008C7A6D" w:rsidRPr="001906BD">
        <w:rPr>
          <w:rFonts w:ascii="Times New Roman" w:hAnsi="Times New Roman" w:cs="Times New Roman"/>
          <w:color w:val="000000" w:themeColor="text1"/>
          <w:szCs w:val="24"/>
          <w:lang w:val="en-US"/>
        </w:rPr>
        <w:fldChar w:fldCharType="end"/>
      </w:r>
      <w:r w:rsidR="008C7A6D" w:rsidRPr="001906BD">
        <w:rPr>
          <w:rFonts w:ascii="Times New Roman" w:hAnsi="Times New Roman" w:cs="Times New Roman"/>
          <w:color w:val="000000" w:themeColor="text1"/>
          <w:szCs w:val="24"/>
          <w:lang w:val="en-US"/>
        </w:rPr>
        <w:t xml:space="preserve">. </w:t>
      </w:r>
      <w:r w:rsidR="00FD6596" w:rsidRPr="001906BD">
        <w:rPr>
          <w:rFonts w:ascii="Times New Roman" w:hAnsi="Times New Roman" w:cs="Times New Roman"/>
          <w:color w:val="000000" w:themeColor="text1"/>
          <w:szCs w:val="24"/>
          <w:lang w:val="en-US"/>
        </w:rPr>
        <w:t xml:space="preserve">This is </w:t>
      </w:r>
      <w:r w:rsidR="002C55DD" w:rsidRPr="001906BD">
        <w:rPr>
          <w:rFonts w:ascii="Times New Roman" w:hAnsi="Times New Roman" w:cs="Times New Roman"/>
          <w:color w:val="000000" w:themeColor="text1"/>
          <w:szCs w:val="24"/>
          <w:lang w:val="en-US"/>
        </w:rPr>
        <w:t>a clinically meaningful outcome since</w:t>
      </w:r>
      <w:r w:rsidR="006268F0" w:rsidRPr="001906BD">
        <w:rPr>
          <w:rFonts w:ascii="Times New Roman" w:hAnsi="Times New Roman" w:cs="Times New Roman"/>
          <w:color w:val="000000" w:themeColor="text1"/>
          <w:szCs w:val="24"/>
          <w:lang w:val="en-US"/>
        </w:rPr>
        <w:t xml:space="preserve"> </w:t>
      </w:r>
      <w:r w:rsidR="00174E99" w:rsidRPr="001906BD">
        <w:rPr>
          <w:rFonts w:ascii="Times New Roman" w:hAnsi="Times New Roman" w:cs="Times New Roman"/>
          <w:color w:val="000000" w:themeColor="text1"/>
          <w:szCs w:val="24"/>
          <w:lang w:val="en-US"/>
        </w:rPr>
        <w:t>CVD risk can be reduced by 8-13%</w:t>
      </w:r>
      <w:r w:rsidR="002C55DD" w:rsidRPr="001906BD">
        <w:rPr>
          <w:rFonts w:ascii="Times New Roman" w:hAnsi="Times New Roman" w:cs="Times New Roman"/>
          <w:color w:val="000000" w:themeColor="text1"/>
          <w:szCs w:val="24"/>
          <w:lang w:val="en-US"/>
        </w:rPr>
        <w:t>,</w:t>
      </w:r>
      <w:r w:rsidR="00174E99" w:rsidRPr="001906BD">
        <w:rPr>
          <w:rFonts w:ascii="Times New Roman" w:hAnsi="Times New Roman" w:cs="Times New Roman"/>
          <w:color w:val="000000" w:themeColor="text1"/>
          <w:szCs w:val="24"/>
          <w:lang w:val="en-US"/>
        </w:rPr>
        <w:t xml:space="preserve"> per percent point increase in brachial FMD </w:t>
      </w:r>
      <w:r w:rsidR="00174E99" w:rsidRPr="001906BD">
        <w:rPr>
          <w:rFonts w:ascii="Times New Roman" w:hAnsi="Times New Roman" w:cs="Times New Roman"/>
          <w:color w:val="000000" w:themeColor="text1"/>
          <w:szCs w:val="24"/>
          <w:lang w:val="en-US"/>
        </w:rPr>
        <w:fldChar w:fldCharType="begin" w:fldLock="1"/>
      </w:r>
      <w:r w:rsidR="007062F3">
        <w:rPr>
          <w:rFonts w:ascii="Times New Roman" w:hAnsi="Times New Roman" w:cs="Times New Roman"/>
          <w:color w:val="000000" w:themeColor="text1"/>
          <w:szCs w:val="24"/>
          <w:lang w:val="en-US"/>
        </w:rPr>
        <w:instrText>ADDIN CSL_CITATION {"citationItems":[{"id":"ITEM-1","itemData":{"DOI":"10.1016/j.ijcard.2012.09.047","ISBN":"1874-1754 (Electronic)\r0167-5273 (Linking)","PMID":"23041097","abstract":"BACKGROUND: Flow-mediated dilation (FMD) is an accepted technique to quantify endothelial function and has shown to have prognostic value for future cardiovascular disease (CVD). The predictive strength of FMD in CVD patients compared to populations not diagnosed for CVD warrants further investigation. We systematically reviewed prospective studies that investigated the association between brachial FMD and future cardiovascular events, with particular focus on the role of underlying health status. METHODS: To obtain eligible studies, several literature databases were systematically searched through March 2011. Pooled overall risk estimates were calculated separately for continuous risk estimates for CVD (per 1% higher FMD) and for categorical risk estimates for CVD (having high vs. low FMD), based on random-effects models. RESULTS: A total of 23 studies including 14,753 subjects were eligible for inclusion in the meta-analysis. For studies reporting continuous risk estimates, the pooled overall CVD risk was 0.92 (95%CI: 0.88; 0.95) per 1% higher FMD. The observed association seemed stronger (P-value&lt;0.01) in diseased populations than in asymptomatic populations (0.87 (95%CI: 0.83; 0.92) and 0.96 (95%CI: 0.92; 1.00) per 1% higher FMD, respectively). For studies reporting categorical risk estimates, the pooled overall CVD risk for high vs. low FMD was similar in both types of populations, on average 0.49 (95%CI: 0.39; 0.62). CONCLUSIONS: Our findings show that brachial FMD is inversely associated with future CVD events, with some indications for a stronger relation in diseased populations. Endothelial dysfunction may be considered relevant for classifying subjects in terms of CVD risk.","author":[{"dropping-particle":"","family":"Ras","given":"R T","non-dropping-particle":"","parse-names":false,"suffix":""},{"dropping-particle":"","family":"Streppel","given":"M T","non-dropping-particle":"","parse-names":false,"suffix":""},{"dropping-particle":"","family":"Draijer","given":"R","non-dropping-particle":"","parse-names":false,"suffix":""},{"dropping-particle":"","family":"Zock","given":"P L","non-dropping-particle":"","parse-names":false,"suffix":""}],"container-title":"Int J Cardiol","edition":"2012/10/09","id":"ITEM-1","issue":"1","issued":{"date-parts":[["2013"]]},"note":"Ras, Rouyanne T\nStreppel, Martinette T\nDraijer, Richard\nZock, Peter L\neng\nMeta-Analysis\nReview\nNetherlands\nInt J Cardiol. 2013 Sep 20;168(1):344-51. doi: 10.1016/j.ijcard.2012.09.047. Epub 2012 Oct 4.","page":"344-351","title":"Flow-mediated dilation and cardiovascular risk prediction: a systematic review with meta-analysis","type":"article-journal","volume":"168"},"uris":["http://www.mendeley.com/documents/?uuid=2bf87e32-e9ea-40a8-863d-b2db631f9ab3"]},{"id":"ITEM-2","itemData":{"DOI":"10.1007/s10554-010-9616-1","ISBN":"1875-8312 (Electronic)\r1569-5794 (Linking)","PMID":"20339920","abstract":"BACKGROUND: We conducted a meta-analysis of observational studies which examined the association between flow-mediated dilatation (FMD) of brachial artery, a noninvasive measure of endothelial function, and future cardiovascular events. METHODS: Electronic databases were searched using a predefined search strategy. Data was independently abstracted on study characteristics, study quality, and outcomes by two reviewers. The multivariate relative risks, adjusted for confounding factors, were calculated from individual studies and then pooled using random-effects models. Statistical heterogeneity was evaluated using I2 statistics. Subgroup analyses and meta-regression analyses were conducted to assess the robustness of the meta-analysis. Publication bias was examined with funnel plot analysis and Egger's test. RESULTS: Four population-based cohort studies and ten convenience-cohort studies, involving 5,547 participants, were included in the meta-analysis. The pooled relative risks of cardiovascular events per 1% increase in brachial FMD, adjusted for confounding risk factors, was 0.87 (95% CI, 0.83- 0.91). The significant associations between brachial FMD and cardiovascular events were consistent among all subgroups evaluated, suggesting the robustness of the meta-analysis. However, the presence of heterogeneity in study quality, the remaining confounding factors, and publication bias in the available literature prevent a definitive evaluation of the additional predictive value of brachial FMD beyond traditional cardiovascular risk factors. CONCLUSIONS: The meta-analysis of heterogeneous studies with moderate methodological quality suggested that impairment of brachial FMD is significantly associated with future cardiovascular events. Further prospective randomized trials are warranted to confirm the efficacy of the usage of brachial FMD in the management of cardiovascular diseases.","author":[{"dropping-particle":"","family":"Inaba","given":"Y","non-dropping-particle":"","parse-names":false,"suffix":""},{"dropping-particle":"","family":"Chen","given":"J A","non-dropping-particle":"","parse-names":false,"suffix":""},{"dropping-particle":"","family":"Bergmann","given":"S R","non-dropping-particle":"","parse-names":false,"suffix":""}],"container-title":"Int J Cardiovasc Imaging","edition":"2010/03/27","id":"ITEM-2","issue":"6","issued":{"date-parts":[["2010"]]},"note":"Inaba, Yoichi\nChen, Jennifer A\nBergmann, Steven R\neng\nMeta-Analysis\nInt J Cardiovasc Imaging. 2010 Aug;26(6):631-40. doi: 10.1007/s10554-010-9616-1. Epub 2010 Mar 26.","page":"631-640","title":"Prediction of future cardiovascular outcomes by flow-mediated vasodilatation of brachial artery: a meta-analysis","type":"article-journal","volume":"26"},"uris":["http://www.mendeley.com/documents/?uuid=537950f4-abf8-4d64-904a-70e2219ce88e"]},{"id":"ITEM-3","itemData":{"ISSN":"2047-9980","author":[{"dropping-particle":"","family":"Matsuzawa","given":"Yasushi","non-dropping-particle":"","parse-names":false,"suffix":""},{"dropping-particle":"","family":"Kwon","given":"Taek‐Geun","non-dropping-particle":"","parse-names":false,"suffix":""},{"dropping-particle":"","family":"Lennon","given":"Ryan J","non-dropping-particle":"","parse-names":false,"suffix":""},{"dropping-particle":"","family":"Lerman","given":"Lilach O","non-dropping-particle":"","parse-names":false,"suffix":""},{"dropping-particle":"","family":"Lerman","given":"Amir","non-dropping-particle":"","parse-names":false,"suffix":""}],"container-title":"Journal of the American Heart Association","id":"ITEM-3","issue":"11","issued":{"date-parts":[["2015"]]},"page":"e002270","publisher":"Am Heart Assoc","title":"Prognostic value of flow‐mediated vasodilation in brachial artery and fingertip artery for cardiovascular events: a systematic review and meta‐analysis","type":"article-journal","volume":"4"},"uris":["http://www.mendeley.com/documents/?uuid=3c54d2d7-015e-4c11-9f46-a99e1d3511ec"]},{"id":"ITEM-4","itemData":{"ISSN":"2047-2412","author":[{"dropping-particle":"","family":"Xu","given":"Yang","non-dropping-particle":"","parse-names":false,"suffix":""},{"dropping-particle":"","family":"Arora","given":"Rakesh C","non-dropping-particle":"","parse-names":false,"suffix":""},{"dropping-particle":"","family":"Hiebert","given":"Brett M","non-dropping-particle":"","parse-names":false,"suffix":""},{"dropping-particle":"","family":"Lerner","given":"Blake","non-dropping-particle":"","parse-names":false,"suffix":""},{"dropping-particle":"","family":"Szwajcer","given":"Andrea","non-dropping-particle":"","parse-names":false,"suffix":""},{"dropping-particle":"","family":"McDonald","given":"Kerry","non-dropping-particle":"","parse-names":false,"suffix":""},{"dropping-particle":"","family":"Rigatto","given":"Claudio","non-dropping-particle":"","parse-names":false,"suffix":""},{"dropping-particle":"","family":"Komenda","given":"Paul","non-dropping-particle":"","parse-names":false,"suffix":""},{"dropping-particle":"","family":"Sood","given":"Manish M","non-dropping-particle":"","parse-names":false,"suffix":""},{"dropping-particle":"","family":"Tangri","given":"Navdeep","non-dropping-particle":"","parse-names":false,"suffix":""}],"container-title":"European Heart Journal–Cardiovascular Imaging","id":"ITEM-4","issue":"7","issued":{"date-parts":[["2014"]]},"page":"736-746","publisher":"Oxford University Press","title":"Non-invasive endothelial function testing and the risk of adverse outcomes: a systematic review and meta-analysis","type":"article-journal","volume":"15"},"uris":["http://www.mendeley.com/documents/?uuid=a51abcd3-c23f-4056-94f0-08e536dbefbc"]}],"mendeley":{"formattedCitation":"&lt;sup&gt;5–8&lt;/sup&gt;","plainTextFormattedCitation":"5–8","previouslyFormattedCitation":"&lt;sup&gt;5–8&lt;/sup&gt;"},"properties":{"noteIndex":0},"schema":"https://github.com/citation-style-language/schema/raw/master/csl-citation.json"}</w:instrText>
      </w:r>
      <w:r w:rsidR="00174E99" w:rsidRPr="001906BD">
        <w:rPr>
          <w:rFonts w:ascii="Times New Roman" w:hAnsi="Times New Roman" w:cs="Times New Roman"/>
          <w:color w:val="000000" w:themeColor="text1"/>
          <w:szCs w:val="24"/>
          <w:lang w:val="en-US"/>
        </w:rPr>
        <w:fldChar w:fldCharType="separate"/>
      </w:r>
      <w:r w:rsidR="007062F3" w:rsidRPr="007062F3">
        <w:rPr>
          <w:rFonts w:ascii="Times New Roman" w:hAnsi="Times New Roman" w:cs="Times New Roman"/>
          <w:noProof/>
          <w:color w:val="000000" w:themeColor="text1"/>
          <w:szCs w:val="24"/>
          <w:vertAlign w:val="superscript"/>
          <w:lang w:val="en-US"/>
        </w:rPr>
        <w:t>5–8</w:t>
      </w:r>
      <w:r w:rsidR="00174E99" w:rsidRPr="001906BD">
        <w:rPr>
          <w:rFonts w:ascii="Times New Roman" w:hAnsi="Times New Roman" w:cs="Times New Roman"/>
          <w:color w:val="000000" w:themeColor="text1"/>
          <w:szCs w:val="24"/>
          <w:lang w:val="en-US"/>
        </w:rPr>
        <w:fldChar w:fldCharType="end"/>
      </w:r>
      <w:r w:rsidR="00174E99" w:rsidRPr="001906BD">
        <w:rPr>
          <w:rFonts w:ascii="Times New Roman" w:hAnsi="Times New Roman" w:cs="Times New Roman"/>
          <w:color w:val="000000" w:themeColor="text1"/>
          <w:szCs w:val="24"/>
          <w:lang w:val="en-US"/>
        </w:rPr>
        <w:t xml:space="preserve">. </w:t>
      </w:r>
    </w:p>
    <w:p w14:paraId="541FE0A0" w14:textId="0F8A08F3" w:rsidR="00E728F8" w:rsidRPr="001906BD" w:rsidRDefault="00CC3C49" w:rsidP="00F57580">
      <w:pPr>
        <w:rPr>
          <w:rFonts w:ascii="Times New Roman" w:hAnsi="Times New Roman" w:cs="Times New Roman"/>
          <w:color w:val="000000" w:themeColor="text1"/>
          <w:szCs w:val="24"/>
          <w:lang w:val="en-US"/>
        </w:rPr>
      </w:pPr>
      <w:r w:rsidRPr="001906BD">
        <w:rPr>
          <w:rFonts w:ascii="Times New Roman" w:hAnsi="Times New Roman" w:cs="Times New Roman"/>
          <w:color w:val="000000" w:themeColor="text1"/>
          <w:szCs w:val="24"/>
          <w:lang w:val="en-US"/>
        </w:rPr>
        <w:t xml:space="preserve">It has been well established that ageing is accompanied by impaired endothelial </w:t>
      </w:r>
      <w:r w:rsidR="004C3826" w:rsidRPr="001906BD">
        <w:rPr>
          <w:rFonts w:ascii="Times New Roman" w:hAnsi="Times New Roman" w:cs="Times New Roman"/>
          <w:color w:val="000000" w:themeColor="text1"/>
          <w:szCs w:val="24"/>
          <w:lang w:val="en-US"/>
        </w:rPr>
        <w:t>function</w:t>
      </w:r>
      <w:r w:rsidRPr="001906BD">
        <w:rPr>
          <w:rFonts w:ascii="Times New Roman" w:hAnsi="Times New Roman" w:cs="Times New Roman"/>
          <w:color w:val="000000" w:themeColor="text1"/>
          <w:szCs w:val="24"/>
          <w:lang w:val="en-US"/>
        </w:rPr>
        <w:t xml:space="preserve"> as measured by FMD</w:t>
      </w:r>
      <w:r w:rsidR="00836F9C" w:rsidRPr="001906BD">
        <w:rPr>
          <w:rFonts w:ascii="Times New Roman" w:hAnsi="Times New Roman" w:cs="Times New Roman"/>
          <w:color w:val="000000" w:themeColor="text1"/>
          <w:szCs w:val="24"/>
          <w:lang w:val="en-US"/>
        </w:rPr>
        <w:t xml:space="preserve"> </w:t>
      </w:r>
      <w:r w:rsidR="00836F9C" w:rsidRPr="001906BD">
        <w:rPr>
          <w:rFonts w:ascii="Times New Roman" w:hAnsi="Times New Roman" w:cs="Times New Roman"/>
          <w:color w:val="000000" w:themeColor="text1"/>
          <w:szCs w:val="24"/>
          <w:lang w:val="en-US"/>
        </w:rPr>
        <w:fldChar w:fldCharType="begin" w:fldLock="1"/>
      </w:r>
      <w:r w:rsidR="007062F3">
        <w:rPr>
          <w:rFonts w:ascii="Times New Roman" w:hAnsi="Times New Roman" w:cs="Times New Roman"/>
          <w:color w:val="000000" w:themeColor="text1"/>
          <w:szCs w:val="24"/>
          <w:lang w:val="en-US"/>
        </w:rPr>
        <w:instrText>ADDIN CSL_CITATION {"citationItems":[{"id":"ITEM-1","itemData":{"ISBN":"0735-1097 (Print)\r0735-1097 (Linking)","PMID":"8034885","abstract":"OBJECTIVES: This study assessed whether aging is associated with progressive endothelial dysfunction, whether the pattern of any age-related decline in vascular health is different in men and women and whether any gender difference is consistent with known changes in hormonal status. BACKGROUND: Coronary and cerebrovascular disease are much less common in young and middle-aged women compared with men, although the gender difference in death from atherosclerosis is less marked after the menopause. Endothelial dysfunction is an early event in atherogenesis and is important in dynamic plaque stenosis in later life. The effect of aging on endothelial function in men and women, however, is not well known. METHODS: We used high resolution ultrasound to study endothelium-dependent and endothelium-independent vascular responses. Brachial artery physiology was investigated in 238 subjects (103 men, 135 women; mean [+/- SD] age 38 +/- 17 years, range 15 to 72) with no known risk factors for atherosclerosis. The responses to reactive hyperemia (flow-mediated dilation, which is endothelium dependent) and to glyceryl trinitrate (an endothelium-independent dilator) were assessed for all the subjects and then for men and women separately. RESULTS: On multivariate analysis for the whole group, reduced flow-mediated dilation was related to older age (r = -0.34, p &lt; 0.0001). In men, flow-mediated dilation was preserved in subjects aged &lt; or = 40 years but declined thereafter at 0.21%/year. In women, flow-mediated dilation was stable until the early 50s, after which it declined at 0.49%/year (p = 0.002 compared with men). In contrast, there was no significant change in the glyceryl trinitrate response with aging in either gender. CONCLUSIONS: Aging is associated with progressive endothelial dysfunction in normal humans, and this appears to occur earlier in men than in women. In women, however, a steep decline commences at around the time of the menopause. This is consistent with a protective effect of estrogens on the arterial wall.","author":[{"dropping-particle":"","family":"Celermajer","given":"D S","non-dropping-particle":"","parse-names":false,"suffix":""},{"dropping-particle":"","family":"Sorensen","given":"K E","non-dropping-particle":"","parse-names":false,"suffix":""},{"dropping-particle":"","family":"Spiegelhalter","given":"D J","non-dropping-particle":"","parse-names":false,"suffix":""},{"dropping-particle":"","family":"Georgakopoulos","given":"D","non-dropping-particle":"","parse-names":false,"suffix":""},{"dropping-particle":"","family":"Robinson","given":"J","non-dropping-particle":"","parse-names":false,"suffix":""},{"dropping-particle":"","family":"Deanfield","given":"J E","non-dropping-particle":"","parse-names":false,"suffix":""}],"container-title":"J Am Coll Cardiol","id":"ITEM-1","issue":"2","issued":{"date-parts":[["1994"]]},"note":"Celermajer, D S\nSorensen, K E\nSpiegelhalter, D J\nGeorgakopoulos, D\nRobinson, J\nDeanfield, J E\neng\nResearch Support, Non-U.S. Gov't\n1994/08/01\nJ Am Coll Cardiol. 1994 Aug;24(2):471-6.","page":"471-476","title":"Aging is associated with endothelial dysfunction in healthy men years before the age-related decline in women","type":"article-journal","volume":"24"},"uris":["http://www.mendeley.com/documents/?uuid=4dcf545e-74df-4d3e-bc25-66294acc86c0"]},{"id":"ITEM-2","itemData":{"DOI":"10.1080/10739680600618967","ISSN":"1073-9688 (Print)","PMID":"16611597","abstract":"There is accumulating evidence in humans that the control of blood flow to dynamically contracting skeletal muscle is altered with normal aging. Despite some inconsistencies in the literature, most healthy older subject groups studied to date (approximately 55-75 years) exhibited attenuated leg blood flow responses to moderate intensity leg exercise in comparison to younger (approximately 20-30 years) controls. In most cases, older subjects also have higher arterial perfusion pressures at rest and at any submaximal workload than their younger counterparts, suggesting a heightened level of vasoconstriction in the legs that could result from structural and/or functional alterations within the arterial vasculature. The influence of age on vasodilator responsiveness in the contracting limbs of humans remains an open question, with reports of blunted, similar, and augmented increases in local vascular conductance during graded exercise in older vs. younger adults. Recent results from the authors' laboratory suggest that the ability of vascular smooth muscle in the legs to dilate in response to physiological and pharmacological stimuli is relatively well preserved with advancing age in men; however, a sex difference may exist in that older estrogen-deficient women exhibit blunted leg vasodilator responses compared to younger women. Potential mechanisms underlying altered vascular control within the resistance vasculature of contracting muscles of older men and women remain to be determined, but could include (1) fewer, smaller, and/or stiffer vessels, (2) impaired endothelium-dependent vasodilation, (3) augmented sympathetic vasoconstriction, (4) alterations in metabolic or myogenic control, and (5) reduced effectiveness of the skeletal muscle pump. Systematic research involving both humans and animal models will be necessary to fully elucidate the mechanisms underlying compromised muscle blood flow in old age.","author":[{"dropping-particle":"","family":"Proctor","given":"David N","non-dropping-particle":"","parse-names":false,"suffix":""},{"dropping-particle":"","family":"Parker","given":"Beth A","non-dropping-particle":"","parse-names":false,"suffix":""}],"container-title":"Microcirculation (New York, N.Y. : 1994)","id":"ITEM-2","issue":"4","issued":{"date-parts":[["2006","6"]]},"language":"eng","page":"315-327","publisher-place":"United States","title":"Vasodilation and vascular control in contracting muscle of the aging human.","type":"article-journal","volume":"13"},"uris":["http://www.mendeley.com/documents/?uuid=265ea494-cff4-446d-b999-1cd800f75e8f"]},{"id":"ITEM-3","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3","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mendeley":{"formattedCitation":"&lt;sup&gt;9–11&lt;/sup&gt;","plainTextFormattedCitation":"9–11","previouslyFormattedCitation":"&lt;sup&gt;9–11&lt;/sup&gt;"},"properties":{"noteIndex":0},"schema":"https://github.com/citation-style-language/schema/raw/master/csl-citation.json"}</w:instrText>
      </w:r>
      <w:r w:rsidR="00836F9C" w:rsidRPr="001906BD">
        <w:rPr>
          <w:rFonts w:ascii="Times New Roman" w:hAnsi="Times New Roman" w:cs="Times New Roman"/>
          <w:color w:val="000000" w:themeColor="text1"/>
          <w:szCs w:val="24"/>
          <w:lang w:val="en-US"/>
        </w:rPr>
        <w:fldChar w:fldCharType="separate"/>
      </w:r>
      <w:r w:rsidR="007062F3" w:rsidRPr="007062F3">
        <w:rPr>
          <w:rFonts w:ascii="Times New Roman" w:hAnsi="Times New Roman" w:cs="Times New Roman"/>
          <w:noProof/>
          <w:color w:val="000000" w:themeColor="text1"/>
          <w:szCs w:val="24"/>
          <w:vertAlign w:val="superscript"/>
          <w:lang w:val="en-US"/>
        </w:rPr>
        <w:t>9–11</w:t>
      </w:r>
      <w:r w:rsidR="00836F9C" w:rsidRPr="001906BD">
        <w:rPr>
          <w:rFonts w:ascii="Times New Roman" w:hAnsi="Times New Roman" w:cs="Times New Roman"/>
          <w:color w:val="000000" w:themeColor="text1"/>
          <w:szCs w:val="24"/>
          <w:lang w:val="en-US"/>
        </w:rPr>
        <w:fldChar w:fldCharType="end"/>
      </w:r>
      <w:r w:rsidRPr="001906BD">
        <w:rPr>
          <w:rFonts w:ascii="Times New Roman" w:hAnsi="Times New Roman" w:cs="Times New Roman"/>
          <w:color w:val="000000" w:themeColor="text1"/>
          <w:szCs w:val="24"/>
          <w:lang w:val="en-US"/>
        </w:rPr>
        <w:t xml:space="preserve">. </w:t>
      </w:r>
      <w:r w:rsidR="00F74EDF" w:rsidRPr="001906BD">
        <w:rPr>
          <w:rFonts w:ascii="Times New Roman" w:hAnsi="Times New Roman" w:cs="Times New Roman"/>
          <w:color w:val="000000" w:themeColor="text1"/>
          <w:szCs w:val="24"/>
          <w:lang w:val="en-US"/>
        </w:rPr>
        <w:t>T</w:t>
      </w:r>
      <w:r w:rsidR="008A3893" w:rsidRPr="001906BD">
        <w:rPr>
          <w:rFonts w:ascii="Times New Roman" w:hAnsi="Times New Roman" w:cs="Times New Roman"/>
          <w:color w:val="000000" w:themeColor="text1"/>
          <w:szCs w:val="24"/>
          <w:lang w:val="en-US"/>
        </w:rPr>
        <w:t>h</w:t>
      </w:r>
      <w:r w:rsidR="004C3826" w:rsidRPr="001906BD">
        <w:rPr>
          <w:rFonts w:ascii="Times New Roman" w:hAnsi="Times New Roman" w:cs="Times New Roman"/>
          <w:color w:val="000000" w:themeColor="text1"/>
          <w:szCs w:val="24"/>
          <w:lang w:val="en-US"/>
        </w:rPr>
        <w:t>is</w:t>
      </w:r>
      <w:r w:rsidR="008A3893" w:rsidRPr="001906BD">
        <w:rPr>
          <w:rFonts w:ascii="Times New Roman" w:hAnsi="Times New Roman" w:cs="Times New Roman"/>
          <w:color w:val="000000" w:themeColor="text1"/>
          <w:szCs w:val="24"/>
          <w:lang w:val="en-US"/>
        </w:rPr>
        <w:t xml:space="preserve"> age-related decline in </w:t>
      </w:r>
      <w:r w:rsidR="00B46246" w:rsidRPr="001906BD">
        <w:rPr>
          <w:rFonts w:ascii="Times New Roman" w:hAnsi="Times New Roman" w:cs="Times New Roman"/>
          <w:color w:val="000000" w:themeColor="text1"/>
          <w:szCs w:val="24"/>
          <w:lang w:val="en-US"/>
        </w:rPr>
        <w:t>FMD</w:t>
      </w:r>
      <w:r w:rsidR="008A3893" w:rsidRPr="001906BD">
        <w:rPr>
          <w:rFonts w:ascii="Times New Roman" w:hAnsi="Times New Roman" w:cs="Times New Roman"/>
          <w:color w:val="000000" w:themeColor="text1"/>
          <w:szCs w:val="24"/>
          <w:lang w:val="en-US"/>
        </w:rPr>
        <w:t xml:space="preserve"> </w:t>
      </w:r>
      <w:r w:rsidR="00F74EDF" w:rsidRPr="001906BD">
        <w:rPr>
          <w:rFonts w:ascii="Times New Roman" w:hAnsi="Times New Roman" w:cs="Times New Roman"/>
          <w:color w:val="000000" w:themeColor="text1"/>
          <w:szCs w:val="24"/>
          <w:lang w:val="en-US"/>
        </w:rPr>
        <w:t>becomes</w:t>
      </w:r>
      <w:r w:rsidR="002C4EB3" w:rsidRPr="001906BD">
        <w:rPr>
          <w:rFonts w:ascii="Times New Roman" w:hAnsi="Times New Roman" w:cs="Times New Roman"/>
          <w:color w:val="000000" w:themeColor="text1"/>
          <w:szCs w:val="24"/>
          <w:lang w:val="en-US"/>
        </w:rPr>
        <w:t xml:space="preserve"> </w:t>
      </w:r>
      <w:r w:rsidR="00F74EDF" w:rsidRPr="001906BD">
        <w:rPr>
          <w:rFonts w:ascii="Times New Roman" w:hAnsi="Times New Roman" w:cs="Times New Roman"/>
          <w:color w:val="000000" w:themeColor="text1"/>
          <w:szCs w:val="24"/>
          <w:lang w:val="en-US"/>
        </w:rPr>
        <w:t xml:space="preserve">exaggerated for </w:t>
      </w:r>
      <w:r w:rsidR="00005DE9" w:rsidRPr="001906BD">
        <w:rPr>
          <w:rFonts w:ascii="Times New Roman" w:hAnsi="Times New Roman" w:cs="Times New Roman"/>
          <w:color w:val="000000" w:themeColor="text1"/>
          <w:szCs w:val="24"/>
          <w:lang w:val="en-US"/>
        </w:rPr>
        <w:t>individuals</w:t>
      </w:r>
      <w:r w:rsidR="008A3893" w:rsidRPr="001906BD">
        <w:rPr>
          <w:rFonts w:ascii="Times New Roman" w:hAnsi="Times New Roman" w:cs="Times New Roman"/>
          <w:color w:val="000000" w:themeColor="text1"/>
          <w:szCs w:val="24"/>
          <w:lang w:val="en-US"/>
        </w:rPr>
        <w:t xml:space="preserve"> </w:t>
      </w:r>
      <w:r w:rsidR="00F74EDF" w:rsidRPr="001906BD">
        <w:rPr>
          <w:rFonts w:ascii="Times New Roman" w:hAnsi="Times New Roman" w:cs="Times New Roman"/>
          <w:color w:val="000000" w:themeColor="text1"/>
          <w:szCs w:val="24"/>
          <w:lang w:val="en-US"/>
        </w:rPr>
        <w:t xml:space="preserve">around the timing of menopause </w:t>
      </w:r>
      <w:r w:rsidR="000174DC" w:rsidRPr="001906BD">
        <w:rPr>
          <w:rFonts w:ascii="Times New Roman" w:hAnsi="Times New Roman" w:cs="Times New Roman"/>
          <w:color w:val="000000" w:themeColor="text1"/>
          <w:szCs w:val="24"/>
          <w:lang w:val="en-US"/>
        </w:rPr>
        <w:t>onset</w:t>
      </w:r>
      <w:r w:rsidR="001D624E" w:rsidRPr="001906BD">
        <w:rPr>
          <w:rFonts w:ascii="Times New Roman" w:hAnsi="Times New Roman" w:cs="Times New Roman"/>
          <w:color w:val="000000" w:themeColor="text1"/>
          <w:szCs w:val="24"/>
          <w:lang w:val="en-US"/>
        </w:rPr>
        <w:t>,</w:t>
      </w:r>
      <w:r w:rsidR="000174DC" w:rsidRPr="001906BD">
        <w:rPr>
          <w:rFonts w:ascii="Times New Roman" w:hAnsi="Times New Roman" w:cs="Times New Roman"/>
          <w:color w:val="000000" w:themeColor="text1"/>
          <w:szCs w:val="24"/>
          <w:lang w:val="en-US"/>
        </w:rPr>
        <w:t xml:space="preserve"> </w:t>
      </w:r>
      <w:r w:rsidR="001A28CC" w:rsidRPr="001906BD">
        <w:rPr>
          <w:rFonts w:ascii="Times New Roman" w:hAnsi="Times New Roman" w:cs="Times New Roman"/>
          <w:color w:val="000000" w:themeColor="text1"/>
          <w:szCs w:val="24"/>
          <w:lang w:val="en-US"/>
        </w:rPr>
        <w:t>and therefore elevate</w:t>
      </w:r>
      <w:r w:rsidR="001D624E" w:rsidRPr="001906BD">
        <w:rPr>
          <w:rFonts w:ascii="Times New Roman" w:hAnsi="Times New Roman" w:cs="Times New Roman"/>
          <w:color w:val="000000" w:themeColor="text1"/>
          <w:szCs w:val="24"/>
          <w:lang w:val="en-US"/>
        </w:rPr>
        <w:t>s</w:t>
      </w:r>
      <w:r w:rsidR="001A28CC" w:rsidRPr="001906BD">
        <w:rPr>
          <w:rFonts w:ascii="Times New Roman" w:hAnsi="Times New Roman" w:cs="Times New Roman"/>
          <w:color w:val="000000" w:themeColor="text1"/>
          <w:szCs w:val="24"/>
          <w:lang w:val="en-US"/>
        </w:rPr>
        <w:t xml:space="preserve"> </w:t>
      </w:r>
      <w:r w:rsidR="001D624E" w:rsidRPr="001906BD">
        <w:rPr>
          <w:rFonts w:ascii="Times New Roman" w:hAnsi="Times New Roman" w:cs="Times New Roman"/>
          <w:color w:val="000000" w:themeColor="text1"/>
          <w:szCs w:val="24"/>
          <w:lang w:val="en-US"/>
        </w:rPr>
        <w:t xml:space="preserve">CVD </w:t>
      </w:r>
      <w:r w:rsidR="001A28CC" w:rsidRPr="001906BD">
        <w:rPr>
          <w:rFonts w:ascii="Times New Roman" w:hAnsi="Times New Roman" w:cs="Times New Roman"/>
          <w:color w:val="000000" w:themeColor="text1"/>
          <w:szCs w:val="24"/>
          <w:lang w:val="en-US"/>
        </w:rPr>
        <w:t>risk</w:t>
      </w:r>
      <w:r w:rsidR="001052E2" w:rsidRPr="001906BD">
        <w:rPr>
          <w:rFonts w:ascii="Times New Roman" w:hAnsi="Times New Roman" w:cs="Times New Roman"/>
          <w:color w:val="000000" w:themeColor="text1"/>
          <w:szCs w:val="24"/>
          <w:lang w:val="en-US"/>
        </w:rPr>
        <w:t xml:space="preserve"> </w:t>
      </w:r>
      <w:r w:rsidR="00B46246"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DOI":"10.1210/jc.2012-2244","ISBN":"1945-7197 (Electronic) 0021-972X (Linking)","ISSN":"1945-7197 (Electronic)","PMID":"22969140","abstract":"CONTEXT: The stages of the menopause transition are characterized by changes in ovarian hormones and increased cardiovascular disease (CVD) risk factors and vasomotor symptoms that may adversely affect vascular health. OBJECTIVE: We tested the hypothesis that endothelial function, a predictor of CVD, would be reduced across the stages of the menopause transition, independent of CVD risk factors and vasomotor symptoms. DESIGN, SETTING, AND PARTICIPANTS: This was a cross-sectional study of 132 healthy women from the general community aged 22-70 yr, categorized as premenopausal (n = 33, 32 +/- 6 yr; mean +/- SD), early perimenopausal (n = 20, 49 +/- 3 yr) or late perimenopausal (n = 22, 50 +/- 4 yr), or early (n = 30, 55 +/- 3 yr) or late postmenopausal (n = 27, 61 +/- 4 yr). MAIN OUTCOME: Endothelial-dependent vasodilation was measured by brachial artery flow-mediated dilation (FMD) using ultrasound. RESULTS: Brachial artery FMD was significantly different among the groups (P &lt; 0.001). It was highest in premenopausal women (9.9 +/- 2.1%) with progressive decrements in perimenopausal (early: 8.2 +/- 2.5%; late: 6.5 +/- 1.9%) and postmenopausal women (early: 5.5 +/- 1.9%; late: 4.7 +/- 1.7%). Adjustment for risk factors, vasomotor symptoms, and sex hormones did not alter the association (P &lt; 0.001). In subgroup analyses of women aged 50-59 yr, brachial artery FMD was lower in late peri- and early and late postmenopausal compared with early perimenopausal women (P &lt; 0.001) but was not different between late perimenopausal and either early or late postmenopausal women. CONCLUSIONS: Our findings suggest that a decline in endothelial function begins during the early stages of menopause (perimenopause) and worsens with the loss of ovarian function and prolonged estrogen deficiency. These data add to the accumulating evidence that the perimenopausal window is a critical time period for adverse changes in CVD risk.","author":[{"dropping-particle":"","family":"Moreau","given":"Kerrie L","non-dropping-particle":"","parse-names":false,"suffix":""},{"dropping-particle":"","family":"Hildreth","given":"Kerry L","non-dropping-particle":"","parse-names":false,"suffix":""},{"dropping-particle":"","family":"Meditz","given":"Amie L","non-dropping-particle":"","parse-names":false,"suffix":""},{"dropping-particle":"","family":"Deane","given":"Kevin D","non-dropping-particle":"","parse-names":false,"suffix":""},{"dropping-particle":"","family":"Kohrt","given":"Wendy M","non-dropping-particle":"","parse-names":false,"suffix":""}],"container-title":"J Clin Endocrinol Metab","id":"ITEM-1","issue":"12","issued":{"date-parts":[["2012","12"]]},"language":"eng","note":"From Duplicate 1 (Endothelial function is impaired across the stages of the menopause transition in healthy women - Moreau, K L; Hildreth, K L; Meditz, A L; Deane, K D; Kohrt, W M)\n\nMoreau, Kerrie L\nHildreth, Kerry L\nMeditz, Amie L\nDeane, Kevin D\nKohrt, Wendy M\neng\nAG027678/AG/NIA NIH HHS/\nAG20683/AG/NIA NIH HHS/\nP30 DK048520/DK/NIDDK NIH HHS/\nRR-00051/RR/NCRR NIH HHS/\nRR-025780/RR/NCRR NIH HHS/\nResearch Support, N.I.H., Extramural\nResearch Support, Non-U.S. Gov't\n2012/09/13 06:00\nJ Clin Endocrinol Metab. 2012 Dec;97(12):4692-700. doi: 10.1210/jc.2012-2244. Epub 2012 Sep 11.\n\nFrom Duplicate 2 (Endothelial function is impaired across the stages of the menopause transition in healthy women - Moreau, Kerrie L; Hildreth, Kerry L; Meditz, Amie L; Deane, Kevin D; Kohrt, Wendy M)\n\nFrom Duplicate 2 (Endothelial function is impaired across the stages of the menopause transition in healthy women - Moreau, K L; Hildreth, K L; Meditz, A L; Deane, K D; Kohrt, W M)\n\nMoreau, Kerrie L\nHildreth, Kerry L\nMeditz, Amie L\nDeane, Kevin D\nKohrt, Wendy M\neng\nAG027678/AG/NIA NIH HHS/\nAG20683/AG/NIA NIH HHS/\nP30 DK048520/DK/NIDDK NIH HHS/\nRR-00051/RR/NCRR NIH HHS/\nRR-025780/RR/NCRR NIH HHS/\nResearch Support, N.I.H., Extramural\nResearch Support, Non-U.S. Gov't\n2012/09/13 06:00\nJ Clin Endocrinol Metab. 2012 Dec;97(12):4692-700. doi: 10.1210/jc.2012-2244. Epub 2012 Sep 11.","page":"4692-4700","publisher-place":"United States","title":"Endothelial function is impaired across the stages of the menopause transition in healthy women","type":"article-journal","volume":"97"},"uris":["http://www.mendeley.com/documents/?uuid=bec9c14f-42e4-4553-933e-e6feac191a30"]},{"id":"ITEM-2","itemData":{"DOI":"10.1016/0140-6736(92)93147-F","ISSN":"01406736","PMID":"1359209","abstract":"Endothelial dysfunction is an early event in experimental studies of atherogenesis, preceding formation of plaques. We have devised a non-invasive method for testing endothelial function, to find out whether abnormalities are present in symptom-free children and young adults at high risk of atherosclerosis. With high-resolution ultrasound, we measured the diameter of the superficial femoral and brachial arteries at rest, during reactive hyperaemia (with increased flow causing endothelium-dependent dilatation), and after sublingual glyceryl trinitrate (GTN; causing endothelium-independent dilatation) in 100 subjects-50 controls without vascular risk factors (aged 8-57 years), 20 cigarette smokers (aged 17-62 years), 10 children with familial hypercholesterolaemia (FH; aged 8-16 years), and 20 patients with established coronary artery disease (CAD). Adequate scans were obtained in all but 6 cases. Flow-mediated dilatation was observed in arteries from all control subjects. Dilatation was inversely related to baseline vessel diameter (r= -0·81, p&lt;0·0001); in arteries of 6·0 mm or less, mean dilatation was 10 (SE 2)%. In smokers, FH children, and adults with CAD, flow-mediated dilatation was much reduced or absent (p&lt;0·001 for comparison with each relevant control group). Dilatation in response to GTN was present in all groups. Endothelial dysfunction is present in children and adults with risk factors for atherosclerosis, such as smoking and hypercholesterolaemia, before anatomical evidence of plaque formation in the arteries studied. This may be an important early event in atherogenesis. © 1992.","author":[{"dropping-particle":"","family":"Celermajer","given":"D. S.","non-dropping-particle":"","parse-names":false,"suffix":""},{"dropping-particle":"","family":"Sorensen","given":"K. E.","non-dropping-particle":"","parse-names":false,"suffix":""},{"dropping-particle":"","family":"Gooch","given":"V. M.","non-dropping-particle":"","parse-names":false,"suffix":""},{"dropping-particle":"","family":"Miller","given":"0. 1.","non-dropping-particle":"","parse-names":false,"suffix":""},{"dropping-particle":"","family":"Sullivan","given":"I. D.","non-dropping-particle":"","parse-names":false,"suffix":""},{"dropping-particle":"","family":"Lloyd","given":"J. K.","non-dropping-particle":"","parse-names":false,"suffix":""},{"dropping-particle":"","family":"Deanfield","given":"J. E.","non-dropping-particle":"","parse-names":false,"suffix":""},{"dropping-particle":"","family":"Spiegelhalter","given":"D. J.","non-dropping-particle":"","parse-names":false,"suffix":""}],"container-title":"The Lancet","id":"ITEM-2","issue":"8828","issued":{"date-parts":[["1992"]]},"page":"1111-1115","title":"Non-invasive detection of endothelial dysfunction in children and adults at risk of atherosclerosis","type":"article-journal","volume":"340"},"uris":["http://www.mendeley.com/documents/?uuid=8cc8d278-ba59-4cc3-b35a-f3ef47e8a327"]}],"mendeley":{"formattedCitation":"&lt;sup&gt;12,13&lt;/sup&gt;","plainTextFormattedCitation":"12,13","previouslyFormattedCitation":"&lt;sup&gt;12,13&lt;/sup&gt;"},"properties":{"noteIndex":0},"schema":"https://github.com/citation-style-language/schema/raw/master/csl-citation.json"}</w:instrText>
      </w:r>
      <w:r w:rsidR="00B46246"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12,13</w:t>
      </w:r>
      <w:r w:rsidR="00B46246" w:rsidRPr="001906BD">
        <w:rPr>
          <w:rFonts w:ascii="Times New Roman" w:hAnsi="Times New Roman" w:cs="Times New Roman"/>
          <w:szCs w:val="24"/>
          <w:lang w:val="en-US"/>
        </w:rPr>
        <w:fldChar w:fldCharType="end"/>
      </w:r>
      <w:r w:rsidR="00B46246" w:rsidRPr="001906BD">
        <w:rPr>
          <w:rFonts w:ascii="Times New Roman" w:hAnsi="Times New Roman" w:cs="Times New Roman"/>
          <w:color w:val="000000" w:themeColor="text1"/>
          <w:szCs w:val="24"/>
          <w:lang w:val="en-US"/>
        </w:rPr>
        <w:t>.</w:t>
      </w:r>
      <w:r w:rsidR="008B35DA" w:rsidRPr="001906BD">
        <w:rPr>
          <w:rFonts w:ascii="Times New Roman" w:hAnsi="Times New Roman" w:cs="Times New Roman"/>
          <w:color w:val="000000" w:themeColor="text1"/>
          <w:szCs w:val="24"/>
          <w:lang w:val="en-US"/>
        </w:rPr>
        <w:t xml:space="preserve"> </w:t>
      </w:r>
      <w:r w:rsidR="002B546E" w:rsidRPr="001906BD">
        <w:rPr>
          <w:rFonts w:ascii="Times New Roman" w:hAnsi="Times New Roman" w:cs="Times New Roman"/>
          <w:color w:val="000000" w:themeColor="text1"/>
          <w:szCs w:val="24"/>
          <w:lang w:val="en-US"/>
        </w:rPr>
        <w:t>Pharmacological treatments including hormone therapy (HT) have shown promise in attenuating and improving FMD in post-menopausal individuals</w:t>
      </w:r>
      <w:r w:rsidR="001D624E" w:rsidRPr="001906BD">
        <w:rPr>
          <w:rFonts w:ascii="Times New Roman" w:hAnsi="Times New Roman" w:cs="Times New Roman"/>
          <w:color w:val="000000" w:themeColor="text1"/>
          <w:szCs w:val="24"/>
          <w:lang w:val="en-US"/>
        </w:rPr>
        <w:t xml:space="preserve"> </w:t>
      </w:r>
      <w:r w:rsidR="00F76091" w:rsidRPr="001906BD">
        <w:rPr>
          <w:rFonts w:ascii="Times New Roman" w:hAnsi="Times New Roman" w:cs="Times New Roman"/>
          <w:color w:val="000000" w:themeColor="text1"/>
          <w:szCs w:val="24"/>
          <w:lang w:val="en-US"/>
        </w:rPr>
        <w:t xml:space="preserve">via reductions in oxidative stress </w:t>
      </w:r>
      <w:r w:rsidR="00484C48" w:rsidRPr="001906BD">
        <w:rPr>
          <w:rFonts w:ascii="Times New Roman" w:hAnsi="Times New Roman" w:cs="Times New Roman"/>
          <w:color w:val="000000" w:themeColor="text1"/>
          <w:szCs w:val="24"/>
          <w:lang w:val="en-US"/>
        </w:rPr>
        <w:fldChar w:fldCharType="begin" w:fldLock="1"/>
      </w:r>
      <w:r w:rsidR="007062F3">
        <w:rPr>
          <w:rFonts w:ascii="Times New Roman" w:hAnsi="Times New Roman" w:cs="Times New Roman"/>
          <w:color w:val="000000" w:themeColor="text1"/>
          <w:szCs w:val="24"/>
          <w:lang w:val="en-US"/>
        </w:rPr>
        <w:instrText>ADDIN CSL_CITATION {"citationItems":[{"id":"ITEM-1","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1","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2","itemData":{"ISSN":"8750-7587","author":[{"dropping-particle":"","family":"Ozemek","given":"Cemal","non-dropping-particle":"","parse-names":false,"suffix":""},{"dropping-particle":"","family":"Hildreth","given":"Kerry L","non-dropping-particle":"","parse-names":false,"suffix":""},{"dropping-particle":"","family":"Blatchford","given":"Patrick J","non-dropping-particle":"","parse-names":false,"suffix":""},{"dropping-particle":"","family":"Hurt","given":"K Joseph","non-dropping-particle":"","parse-names":false,"suffix":""},{"dropping-particle":"","family":"Bok","given":"Rachael","non-dropping-particle":"","parse-names":false,"suffix":""},{"dropping-particle":"","family":"Seals","given":"Douglas R","non-dropping-particle":"","parse-names":false,"suffix":""},{"dropping-particle":"","family":"Kohrt","given":"Wendy M","non-dropping-particle":"","parse-names":false,"suffix":""},{"dropping-particle":"","family":"Moreau","given":"Kerrie L","non-dropping-particle":"","parse-names":false,"suffix":""}],"container-title":"Journal of Applied Physiology","id":"ITEM-2","issue":"4","issued":{"date-parts":[["2020"]]},"page":"739-747","publisher":"American Physiological Society Bethesda, MD","title":"Effects of resveratrol or estradiol on postexercise endothelial function in estrogen-deficient postmenopausal women","type":"article-journal","volume":"128"},"uris":["http://www.mendeley.com/documents/?uuid=a3969b18-f859-443a-aebe-a3683652a7c0"]}],"mendeley":{"formattedCitation":"&lt;sup&gt;14,15&lt;/sup&gt;","plainTextFormattedCitation":"14,15","previouslyFormattedCitation":"&lt;sup&gt;14,15&lt;/sup&gt;"},"properties":{"noteIndex":0},"schema":"https://github.com/citation-style-language/schema/raw/master/csl-citation.json"}</w:instrText>
      </w:r>
      <w:r w:rsidR="00484C48" w:rsidRPr="001906BD">
        <w:rPr>
          <w:rFonts w:ascii="Times New Roman" w:hAnsi="Times New Roman" w:cs="Times New Roman"/>
          <w:color w:val="000000" w:themeColor="text1"/>
          <w:szCs w:val="24"/>
          <w:lang w:val="en-US"/>
        </w:rPr>
        <w:fldChar w:fldCharType="separate"/>
      </w:r>
      <w:r w:rsidR="007062F3" w:rsidRPr="007062F3">
        <w:rPr>
          <w:rFonts w:ascii="Times New Roman" w:hAnsi="Times New Roman" w:cs="Times New Roman"/>
          <w:noProof/>
          <w:color w:val="000000" w:themeColor="text1"/>
          <w:szCs w:val="24"/>
          <w:vertAlign w:val="superscript"/>
          <w:lang w:val="en-US"/>
        </w:rPr>
        <w:t>14,15</w:t>
      </w:r>
      <w:r w:rsidR="00484C48" w:rsidRPr="001906BD">
        <w:rPr>
          <w:rFonts w:ascii="Times New Roman" w:hAnsi="Times New Roman" w:cs="Times New Roman"/>
          <w:color w:val="000000" w:themeColor="text1"/>
          <w:szCs w:val="24"/>
          <w:lang w:val="en-US"/>
        </w:rPr>
        <w:fldChar w:fldCharType="end"/>
      </w:r>
      <w:r w:rsidR="002B546E" w:rsidRPr="001906BD">
        <w:rPr>
          <w:rFonts w:ascii="Times New Roman" w:hAnsi="Times New Roman" w:cs="Times New Roman"/>
          <w:color w:val="000000" w:themeColor="text1"/>
          <w:szCs w:val="24"/>
          <w:lang w:val="en-US"/>
        </w:rPr>
        <w:t xml:space="preserve">. However, </w:t>
      </w:r>
      <w:r w:rsidR="00531175" w:rsidRPr="001906BD">
        <w:rPr>
          <w:rFonts w:ascii="Times New Roman" w:hAnsi="Times New Roman" w:cs="Times New Roman"/>
          <w:color w:val="000000" w:themeColor="text1"/>
          <w:szCs w:val="24"/>
          <w:lang w:val="en-US"/>
        </w:rPr>
        <w:t xml:space="preserve">the use of HT has also shown to be </w:t>
      </w:r>
      <w:r w:rsidR="006820AD" w:rsidRPr="001906BD">
        <w:rPr>
          <w:rFonts w:ascii="Times New Roman" w:hAnsi="Times New Roman" w:cs="Times New Roman"/>
          <w:color w:val="000000" w:themeColor="text1"/>
          <w:szCs w:val="24"/>
          <w:lang w:val="en-US"/>
        </w:rPr>
        <w:t xml:space="preserve">associated with </w:t>
      </w:r>
      <w:r w:rsidR="00D31A9D" w:rsidRPr="001906BD">
        <w:rPr>
          <w:rFonts w:ascii="Times New Roman" w:hAnsi="Times New Roman" w:cs="Times New Roman"/>
          <w:color w:val="000000" w:themeColor="text1"/>
          <w:szCs w:val="24"/>
          <w:lang w:val="en-US"/>
        </w:rPr>
        <w:t xml:space="preserve">an increased </w:t>
      </w:r>
      <w:r w:rsidR="006820AD" w:rsidRPr="001906BD">
        <w:rPr>
          <w:rFonts w:ascii="Times New Roman" w:hAnsi="Times New Roman" w:cs="Times New Roman"/>
          <w:color w:val="000000" w:themeColor="text1"/>
          <w:szCs w:val="24"/>
          <w:lang w:val="en-US"/>
        </w:rPr>
        <w:t xml:space="preserve">risk of cancer </w:t>
      </w:r>
      <w:r w:rsidR="00684CAE" w:rsidRPr="001906BD">
        <w:rPr>
          <w:rFonts w:ascii="Times New Roman" w:hAnsi="Times New Roman" w:cs="Times New Roman"/>
          <w:color w:val="000000" w:themeColor="text1"/>
          <w:szCs w:val="24"/>
          <w:lang w:val="en-US"/>
        </w:rPr>
        <w:t xml:space="preserve">and </w:t>
      </w:r>
      <w:r w:rsidR="00D31A9D" w:rsidRPr="001906BD">
        <w:rPr>
          <w:rFonts w:ascii="Times New Roman" w:hAnsi="Times New Roman" w:cs="Times New Roman"/>
          <w:color w:val="000000" w:themeColor="text1"/>
          <w:szCs w:val="24"/>
          <w:lang w:val="en-US"/>
        </w:rPr>
        <w:t xml:space="preserve">CVD </w:t>
      </w:r>
      <w:r w:rsidR="00667276"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SN":"0140-6736","author":[{"dropping-particle":"","family":"Chlebowski","given":"Rowan T","non-dropping-particle":"","parse-names":false,"suffix":""},{"dropping-particle":"","family":"Schwartz","given":"Ann G","non-dropping-particle":"","parse-names":false,"suffix":""},{"dropping-particle":"","family":"Wakelee","given":"Heather","non-dropping-particle":"","parse-names":false,"suffix":""},{"dropping-particle":"","family":"Anderson","given":"Garnet L","non-dropping-particle":"","parse-names":false,"suffix":""},{"dropping-particle":"","family":"Stefanick","given":"Marcia L","non-dropping-particle":"","parse-names":false,"suffix":""},{"dropping-particle":"","family":"Manson","given":"JoAnn E","non-dropping-particle":"","parse-names":false,"suffix":""},{"dropping-particle":"","family":"Rodabough","given":"Rebecca J","non-dropping-particle":"","parse-names":false,"suffix":""},{"dropping-particle":"","family":"Chien","given":"Jason W","non-dropping-particle":"","parse-names":false,"suffix":""},{"dropping-particle":"","family":"Wactawski-Wende","given":"Jean","non-dropping-particle":"","parse-names":false,"suffix":""},{"dropping-particle":"","family":"Gass","given":"Margery","non-dropping-particle":"","parse-names":false,"suffix":""}],"container-title":"The Lancet","id":"ITEM-1","issue":"9697","issued":{"date-parts":[["2009"]]},"page":"1243-1251","publisher":"Elsevier","title":"Oestrogen plus progestin and lung cancer in postmenopausal women (Women's Health Initiative trial): a post-hoc analysis of a randomised controlled trial","type":"article-journal","volume":"374"},"uris":["http://www.mendeley.com/documents/?uuid=f08fdaec-ec49-4204-8774-53742a2b5581"]},{"id":"ITEM-2","itemData":{"ISSN":"0140-6736","author":[{"dropping-particle":"","family":"Vandenbroucke","given":"Jan P","non-dropping-particle":"","parse-names":false,"suffix":""}],"container-title":"The Lancet","id":"ITEM-2","issue":"9671","issued":{"date-parts":[["2009"]]},"page":"1233-1235","publisher":"Elsevier","title":"The HRT controversy: observational studies and RCTs fall in line","type":"article-journal","volume":"373"},"uris":["http://www.mendeley.com/documents/?uuid=d034e20f-00fe-471a-b6f6-0a27c89f38a8"]},{"id":"ITEM-3","itemData":{"ISSN":"1476-6256","author":[{"dropping-particle":"","family":"Prentice","given":"Ross L","non-dropping-particle":"","parse-names":false,"suffix":""},{"dropping-particle":"","family":"Langer","given":"Robert D","non-dropping-particle":"","parse-names":false,"suffix":""},{"dropping-particle":"","family":"Stefanick","given":"Marcia L","non-dropping-particle":"","parse-names":false,"suffix":""},{"dropping-particle":"V","family":"Howard","given":"Barbara","non-dropping-particle":"","parse-names":false,"suffix":""},{"dropping-particle":"","family":"Pettinger","given":"Mary","non-dropping-particle":"","parse-names":false,"suffix":""},{"dropping-particle":"","family":"Anderson","given":"Garnet L","non-dropping-particle":"","parse-names":false,"suffix":""},{"dropping-particle":"","family":"Barad","given":"David","non-dropping-particle":"","parse-names":false,"suffix":""},{"dropping-particle":"","family":"Curb","given":"J David","non-dropping-particle":"","parse-names":false,"suffix":""},{"dropping-particle":"","family":"Kotchen","given":"Jane","non-dropping-particle":"","parse-names":false,"suffix":""},{"dropping-particle":"","family":"Kuller","given":"Lewis","non-dropping-particle":"","parse-names":false,"suffix":""}],"container-title":"American journal of epidemiology","id":"ITEM-3","issue":"7","issued":{"date-parts":[["2006"]]},"page":"589-599","publisher":"Oxford University Press","title":"Combined analysis of Women's Health Initiative observational and clinical trial data on postmenopausal hormone treatment and cardiovascular disease","type":"article-journal","volume":"163"},"uris":["http://www.mendeley.com/documents/?uuid=68086e32-8b77-40ba-80e0-d4789332f792"]},{"id":"ITEM-4","itemData":{"ISSN":"0959-8138","author":[{"dropping-particle":"","family":"Vinogradova","given":"Yana","non-dropping-particle":"","parse-names":false,"suffix":""},{"dropping-particle":"","family":"Coupland","given":"Carol","non-dropping-particle":"","parse-names":false,"suffix":""},{"dropping-particle":"","family":"Hippisley-Cox","given":"Julia","non-dropping-particle":"","parse-names":false,"suffix":""}],"container-title":"bmj","id":"ITEM-4","issued":{"date-parts":[["2019"]]},"publisher":"British Medical Journal Publishing Group","title":"Use of hormone replacement therapy and risk of venous thromboembolism: nested case-control studies using the QResearch and CPRD databases","type":"article-journal","volume":"364"},"uris":["http://www.mendeley.com/documents/?uuid=1d6da2a0-8017-45f1-b965-5bf110486cda"]}],"mendeley":{"formattedCitation":"&lt;sup&gt;16–19&lt;/sup&gt;","plainTextFormattedCitation":"16–19","previouslyFormattedCitation":"&lt;sup&gt;16–19&lt;/sup&gt;"},"properties":{"noteIndex":0},"schema":"https://github.com/citation-style-language/schema/raw/master/csl-citation.json"}</w:instrText>
      </w:r>
      <w:r w:rsidR="00667276"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16–19</w:t>
      </w:r>
      <w:r w:rsidR="00667276" w:rsidRPr="001906BD">
        <w:rPr>
          <w:rFonts w:ascii="Times New Roman" w:hAnsi="Times New Roman" w:cs="Times New Roman"/>
          <w:szCs w:val="24"/>
          <w:lang w:val="en-US"/>
        </w:rPr>
        <w:fldChar w:fldCharType="end"/>
      </w:r>
      <w:r w:rsidR="00684CAE" w:rsidRPr="001906BD">
        <w:rPr>
          <w:rFonts w:ascii="Times New Roman" w:hAnsi="Times New Roman" w:cs="Times New Roman"/>
          <w:color w:val="000000" w:themeColor="text1"/>
          <w:szCs w:val="24"/>
          <w:lang w:val="en-US"/>
        </w:rPr>
        <w:t xml:space="preserve">. </w:t>
      </w:r>
      <w:r w:rsidR="00FF0EF3" w:rsidRPr="001906BD">
        <w:rPr>
          <w:rFonts w:ascii="Times New Roman" w:hAnsi="Times New Roman" w:cs="Times New Roman"/>
          <w:color w:val="000000" w:themeColor="text1"/>
          <w:szCs w:val="24"/>
          <w:lang w:val="en-US"/>
        </w:rPr>
        <w:t xml:space="preserve">Equally, there is evidence to show no association with HT use and cancer risk </w:t>
      </w:r>
      <w:r w:rsidR="0089150E" w:rsidRPr="001906BD">
        <w:rPr>
          <w:rFonts w:ascii="Times New Roman" w:hAnsi="Times New Roman" w:cs="Times New Roman"/>
          <w:color w:val="000000" w:themeColor="text1"/>
          <w:szCs w:val="24"/>
          <w:lang w:val="en-US"/>
        </w:rPr>
        <w:fldChar w:fldCharType="begin" w:fldLock="1"/>
      </w:r>
      <w:r w:rsidR="007062F3">
        <w:rPr>
          <w:rFonts w:ascii="Times New Roman" w:hAnsi="Times New Roman" w:cs="Times New Roman"/>
          <w:color w:val="000000" w:themeColor="text1"/>
          <w:szCs w:val="24"/>
          <w:lang w:val="en-US"/>
        </w:rPr>
        <w:instrText>ADDIN CSL_CITATION {"citationItems":[{"id":"ITEM-1","itemData":{"ISSN":"0378-5122","author":[{"dropping-particle":"","family":"Anderson","given":"Garnet L","non-dropping-particle":"","parse-names":false,"suffix":""},{"dropping-particle":"","family":"Chlebowski","given":"Rowan T","non-dropping-particle":"","parse-names":false,"suffix":""},{"dropping-particle":"","family":"Rossouw","given":"Jacques E","non-dropping-particle":"","parse-names":false,"suffix":""},{"dropping-particle":"","family":"Rodabough","given":"Rebecca J","non-dropping-particle":"","parse-names":false,"suffix":""},{"dropping-particle":"","family":"McTiernan","given":"Anne","non-dropping-particle":"","parse-names":false,"suffix":""},{"dropping-particle":"","family":"Margolis","given":"Karen L","non-dropping-particle":"","parse-names":false,"suffix":""},{"dropping-particle":"","family":"Aggerwal","given":"Anita","non-dropping-particle":"","parse-names":false,"suffix":""},{"dropping-particle":"","family":"Curb","given":"J David","non-dropping-particle":"","parse-names":false,"suffix":""},{"dropping-particle":"","family":"Hendrix","given":"Susan L","non-dropping-particle":"","parse-names":false,"suffix":""},{"dropping-particle":"","family":"Hubbell","given":"F Allan","non-dropping-particle":"","parse-names":false,"suffix":""}],"container-title":"Maturitas","id":"ITEM-1","issue":"2","issued":{"date-parts":[["2006"]]},"page":"103-115","publisher":"Elsevier","title":"Prior hormone therapy and breast cancer risk in the Women's Health Initiative randomized trial of estrogen plus progestin","type":"article-journal","volume":"55"},"uris":["http://www.mendeley.com/documents/?uuid=a0d251bc-4be7-47ee-aa85-e065da1814e2"]},{"id":"ITEM-2","itemData":{"ISSN":"0098-7484","author":[{"dropping-particle":"","family":"Stefanick","given":"Marcia L","non-dropping-particle":"","parse-names":false,"suffix":""},{"dropping-particle":"","family":"Anderson","given":"Garnet L","non-dropping-particle":"","parse-names":false,"suffix":""},{"dropping-particle":"","family":"Margolis","given":"Karen L","non-dropping-particle":"","parse-names":false,"suffix":""},{"dropping-particle":"","family":"Hendrix","given":"Susan L","non-dropping-particle":"","parse-names":false,"suffix":""},{"dropping-particle":"","family":"Rodabough","given":"Rebecca J","non-dropping-particle":"","parse-names":false,"suffix":""},{"dropping-particle":"","family":"Paskett","given":"Electra D","non-dropping-particle":"","parse-names":false,"suffix":""},{"dropping-particle":"","family":"Lane","given":"Dorothy S","non-dropping-particle":"","parse-names":false,"suffix":""},{"dropping-particle":"","family":"Hubbell","given":"F Allan","non-dropping-particle":"","parse-names":false,"suffix":""},{"dropping-particle":"","family":"Assaf","given":"Annlouise R","non-dropping-particle":"","parse-names":false,"suffix":""},{"dropping-particle":"","family":"Sarto","given":"Gloria E","non-dropping-particle":"","parse-names":false,"suffix":""}],"container-title":"Jama","id":"ITEM-2","issue":"14","issued":{"date-parts":[["2006"]]},"page":"1647-1657","publisher":"American Medical Association","title":"Effects of conjugated equine estrogens on breast cancer and mammography screening in postmenopausal women with hysterectomy","type":"article-journal","volume":"295"},"uris":["http://www.mendeley.com/documents/?uuid=b526bd42-f354-45f0-8011-5e22356e1d53"]}],"mendeley":{"formattedCitation":"&lt;sup&gt;20,21&lt;/sup&gt;","plainTextFormattedCitation":"20,21","previouslyFormattedCitation":"&lt;sup&gt;20,21&lt;/sup&gt;"},"properties":{"noteIndex":0},"schema":"https://github.com/citation-style-language/schema/raw/master/csl-citation.json"}</w:instrText>
      </w:r>
      <w:r w:rsidR="0089150E" w:rsidRPr="001906BD">
        <w:rPr>
          <w:rFonts w:ascii="Times New Roman" w:hAnsi="Times New Roman" w:cs="Times New Roman"/>
          <w:color w:val="000000" w:themeColor="text1"/>
          <w:szCs w:val="24"/>
          <w:lang w:val="en-US"/>
        </w:rPr>
        <w:fldChar w:fldCharType="separate"/>
      </w:r>
      <w:r w:rsidR="007062F3" w:rsidRPr="007062F3">
        <w:rPr>
          <w:rFonts w:ascii="Times New Roman" w:hAnsi="Times New Roman" w:cs="Times New Roman"/>
          <w:noProof/>
          <w:color w:val="000000" w:themeColor="text1"/>
          <w:szCs w:val="24"/>
          <w:vertAlign w:val="superscript"/>
          <w:lang w:val="en-US"/>
        </w:rPr>
        <w:t>20,21</w:t>
      </w:r>
      <w:r w:rsidR="0089150E" w:rsidRPr="001906BD">
        <w:rPr>
          <w:rFonts w:ascii="Times New Roman" w:hAnsi="Times New Roman" w:cs="Times New Roman"/>
          <w:color w:val="000000" w:themeColor="text1"/>
          <w:szCs w:val="24"/>
          <w:lang w:val="en-US"/>
        </w:rPr>
        <w:fldChar w:fldCharType="end"/>
      </w:r>
      <w:r w:rsidR="003172BD" w:rsidRPr="001906BD">
        <w:rPr>
          <w:rFonts w:ascii="Times New Roman" w:hAnsi="Times New Roman" w:cs="Times New Roman"/>
          <w:color w:val="000000" w:themeColor="text1"/>
          <w:szCs w:val="24"/>
          <w:lang w:val="en-US"/>
        </w:rPr>
        <w:t xml:space="preserve">. </w:t>
      </w:r>
      <w:r w:rsidR="00FD2FFA" w:rsidRPr="001906BD">
        <w:rPr>
          <w:rFonts w:ascii="Times New Roman" w:hAnsi="Times New Roman" w:cs="Times New Roman"/>
          <w:color w:val="000000" w:themeColor="text1"/>
          <w:szCs w:val="24"/>
          <w:lang w:val="en-US"/>
        </w:rPr>
        <w:t>Unsurprisingly</w:t>
      </w:r>
      <w:r w:rsidR="0067095C" w:rsidRPr="001906BD">
        <w:rPr>
          <w:rFonts w:ascii="Times New Roman" w:hAnsi="Times New Roman" w:cs="Times New Roman"/>
          <w:color w:val="000000" w:themeColor="text1"/>
          <w:szCs w:val="24"/>
          <w:lang w:val="en-US"/>
        </w:rPr>
        <w:t xml:space="preserve">, there remains great controversy regarding this approach </w:t>
      </w:r>
      <w:r w:rsidR="00FD2FFA" w:rsidRPr="001906BD">
        <w:rPr>
          <w:rFonts w:ascii="Times New Roman" w:hAnsi="Times New Roman" w:cs="Times New Roman"/>
          <w:color w:val="000000" w:themeColor="text1"/>
          <w:szCs w:val="24"/>
          <w:lang w:val="en-US"/>
        </w:rPr>
        <w:t xml:space="preserve">for vascular benefits and non-pharmacological interventions </w:t>
      </w:r>
      <w:r w:rsidR="00056250" w:rsidRPr="001906BD">
        <w:rPr>
          <w:rFonts w:ascii="Times New Roman" w:hAnsi="Times New Roman" w:cs="Times New Roman"/>
          <w:color w:val="000000" w:themeColor="text1"/>
          <w:szCs w:val="24"/>
          <w:lang w:val="en-US"/>
        </w:rPr>
        <w:t xml:space="preserve">are likely preferrable to avoid such risks. </w:t>
      </w:r>
    </w:p>
    <w:p w14:paraId="4554A346" w14:textId="3D861CE8" w:rsidR="00D300AB" w:rsidRPr="001906BD" w:rsidRDefault="00056250" w:rsidP="00386F7B">
      <w:pPr>
        <w:rPr>
          <w:rFonts w:ascii="Times New Roman" w:hAnsi="Times New Roman" w:cs="Times New Roman"/>
          <w:szCs w:val="24"/>
          <w:lang w:val="en-US"/>
        </w:rPr>
      </w:pPr>
      <w:r w:rsidRPr="001906BD">
        <w:rPr>
          <w:rFonts w:ascii="Times New Roman" w:hAnsi="Times New Roman" w:cs="Times New Roman"/>
          <w:szCs w:val="24"/>
          <w:lang w:val="en-US"/>
        </w:rPr>
        <w:t>A</w:t>
      </w:r>
      <w:r w:rsidR="00044CFF" w:rsidRPr="001906BD">
        <w:rPr>
          <w:rFonts w:ascii="Times New Roman" w:hAnsi="Times New Roman" w:cs="Times New Roman"/>
          <w:szCs w:val="24"/>
          <w:lang w:val="en-US"/>
        </w:rPr>
        <w:t>erobic exercise</w:t>
      </w:r>
      <w:r w:rsidR="003E3660" w:rsidRPr="001906BD">
        <w:rPr>
          <w:rFonts w:ascii="Times New Roman" w:hAnsi="Times New Roman" w:cs="Times New Roman"/>
          <w:szCs w:val="24"/>
          <w:lang w:val="en-US"/>
        </w:rPr>
        <w:t xml:space="preserve"> </w:t>
      </w:r>
      <w:r w:rsidR="002C4BDB" w:rsidRPr="001906BD">
        <w:rPr>
          <w:rFonts w:ascii="Times New Roman" w:hAnsi="Times New Roman" w:cs="Times New Roman"/>
          <w:szCs w:val="24"/>
          <w:lang w:val="en-US"/>
        </w:rPr>
        <w:t xml:space="preserve">improves FMD across a range of healthy and diseased populations, with higher </w:t>
      </w:r>
      <w:r w:rsidR="00FC349F" w:rsidRPr="001906BD">
        <w:rPr>
          <w:rFonts w:ascii="Times New Roman" w:hAnsi="Times New Roman" w:cs="Times New Roman"/>
          <w:szCs w:val="24"/>
          <w:lang w:val="en-US"/>
        </w:rPr>
        <w:t xml:space="preserve">aerobic and resistance exercise </w:t>
      </w:r>
      <w:r w:rsidR="002C4BDB" w:rsidRPr="001906BD">
        <w:rPr>
          <w:rFonts w:ascii="Times New Roman" w:hAnsi="Times New Roman" w:cs="Times New Roman"/>
          <w:szCs w:val="24"/>
          <w:lang w:val="en-US"/>
        </w:rPr>
        <w:t>training volumes and intensit</w:t>
      </w:r>
      <w:r w:rsidR="00200DEA" w:rsidRPr="001906BD">
        <w:rPr>
          <w:rFonts w:ascii="Times New Roman" w:hAnsi="Times New Roman" w:cs="Times New Roman"/>
          <w:szCs w:val="24"/>
          <w:lang w:val="en-US"/>
        </w:rPr>
        <w:t>ies</w:t>
      </w:r>
      <w:r w:rsidR="002C4BDB" w:rsidRPr="001906BD">
        <w:rPr>
          <w:rFonts w:ascii="Times New Roman" w:hAnsi="Times New Roman" w:cs="Times New Roman"/>
          <w:szCs w:val="24"/>
          <w:lang w:val="en-US"/>
        </w:rPr>
        <w:t xml:space="preserve"> yielding the greatest benefits</w:t>
      </w:r>
      <w:r w:rsidR="00EE6F0D" w:rsidRPr="001906BD">
        <w:rPr>
          <w:rFonts w:ascii="Times New Roman" w:hAnsi="Times New Roman" w:cs="Times New Roman"/>
          <w:szCs w:val="24"/>
          <w:lang w:val="en-US"/>
        </w:rPr>
        <w:t xml:space="preserve"> </w:t>
      </w:r>
      <w:r w:rsidR="002C4BDB"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1","issue":"2","issued":{"date-parts":[["2015"]]},"page":"279-296","publisher":"Springer","title":"Exercise modalities and endothelial function: a systematic review and dose–response meta-analysis of randomized controlled trials","type":"article-journal","volume":"45"},"uris":["http://www.mendeley.com/documents/?uuid=cf71261f-5eee-47ae-b409-c4c73c314471"]},{"id":"ITEM-2","itemData":{"ISSN":"1932-7501","author":[{"dropping-particle":"","family":"Early","given":"Kate S","non-dropping-particle":"","parse-names":false,"suffix":""},{"dropping-particle":"","family":"Stewart","given":"Abigail","non-dropping-particle":"","parse-names":false,"suffix":""},{"dropping-particle":"","family":"Johannsen","given":"Neil","non-dropping-particle":"","parse-names":false,"suffix":""},{"dropping-particle":"","family":"Lavie","given":"Carl J","non-dropping-particle":"","parse-names":false,"suffix":""},{"dropping-particle":"","family":"Thomas","given":"Jerry R","non-dropping-particle":"","parse-names":false,"suffix":""},{"dropping-particle":"","family":"Welsch","given":"Michael","non-dropping-particle":"","parse-names":false,"suffix":""}],"container-title":"Journal of Cardiopulmonary Rehabilitation and Prevention","id":"ITEM-2","issue":"2","issued":{"date-parts":[["2017"]]},"page":"77-89","publisher":"LWW","title":"The effects of exercise training on brachial artery flow-mediated dilation: a meta-analysis","type":"article-journal","volume":"37"},"uris":["http://www.mendeley.com/documents/?uuid=5a5448b7-eea6-4732-8c52-8fdea6c2f912"]}],"mendeley":{"formattedCitation":"&lt;sup&gt;22,23&lt;/sup&gt;","plainTextFormattedCitation":"22,23","previouslyFormattedCitation":"&lt;sup&gt;22,23&lt;/sup&gt;"},"properties":{"noteIndex":0},"schema":"https://github.com/citation-style-language/schema/raw/master/csl-citation.json"}</w:instrText>
      </w:r>
      <w:r w:rsidR="002C4BDB"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22,23</w:t>
      </w:r>
      <w:r w:rsidR="002C4BDB" w:rsidRPr="001906BD">
        <w:rPr>
          <w:rFonts w:ascii="Times New Roman" w:hAnsi="Times New Roman" w:cs="Times New Roman"/>
          <w:szCs w:val="24"/>
          <w:lang w:val="en-US"/>
        </w:rPr>
        <w:fldChar w:fldCharType="end"/>
      </w:r>
      <w:r w:rsidR="002C4BDB" w:rsidRPr="001906BD">
        <w:rPr>
          <w:rFonts w:ascii="Times New Roman" w:hAnsi="Times New Roman" w:cs="Times New Roman"/>
          <w:szCs w:val="24"/>
          <w:lang w:val="en-US"/>
        </w:rPr>
        <w:t>.</w:t>
      </w:r>
      <w:r w:rsidR="00C54F36" w:rsidRPr="001906BD">
        <w:rPr>
          <w:rFonts w:ascii="Times New Roman" w:hAnsi="Times New Roman" w:cs="Times New Roman"/>
          <w:szCs w:val="24"/>
          <w:lang w:val="en-US"/>
        </w:rPr>
        <w:t xml:space="preserve"> </w:t>
      </w:r>
      <w:r w:rsidR="00386F7B" w:rsidRPr="001906BD">
        <w:rPr>
          <w:rFonts w:ascii="Times New Roman" w:hAnsi="Times New Roman" w:cs="Times New Roman"/>
          <w:szCs w:val="24"/>
          <w:lang w:val="en-US"/>
        </w:rPr>
        <w:t xml:space="preserve">A single meta-analysis </w:t>
      </w:r>
      <w:r w:rsidR="004D3066">
        <w:rPr>
          <w:rFonts w:ascii="Times New Roman" w:hAnsi="Times New Roman" w:cs="Times New Roman"/>
          <w:szCs w:val="24"/>
          <w:lang w:val="en-US"/>
        </w:rPr>
        <w:t>that included</w:t>
      </w:r>
      <w:r w:rsidR="004D3066" w:rsidRPr="004D3066">
        <w:rPr>
          <w:rFonts w:ascii="Times New Roman" w:hAnsi="Times New Roman" w:cs="Times New Roman"/>
          <w:szCs w:val="24"/>
          <w:lang w:val="en-US"/>
        </w:rPr>
        <w:t xml:space="preserve"> </w:t>
      </w:r>
      <w:r w:rsidR="004D3066" w:rsidRPr="001906BD">
        <w:rPr>
          <w:rFonts w:ascii="Times New Roman" w:hAnsi="Times New Roman" w:cs="Times New Roman"/>
          <w:szCs w:val="24"/>
          <w:lang w:val="en-US"/>
        </w:rPr>
        <w:t>four interventions</w:t>
      </w:r>
      <w:r w:rsidR="004D3066">
        <w:rPr>
          <w:rFonts w:ascii="Times New Roman" w:hAnsi="Times New Roman" w:cs="Times New Roman"/>
          <w:szCs w:val="24"/>
          <w:lang w:val="en-US"/>
        </w:rPr>
        <w:t xml:space="preserve"> comprising of </w:t>
      </w:r>
      <w:r w:rsidR="004D3066" w:rsidRPr="001906BD">
        <w:rPr>
          <w:rFonts w:ascii="Times New Roman" w:hAnsi="Times New Roman" w:cs="Times New Roman"/>
          <w:szCs w:val="24"/>
          <w:lang w:val="en-US"/>
        </w:rPr>
        <w:t xml:space="preserve">post-menopausal individuals with existing cardiovascular and metabolic disease </w:t>
      </w:r>
      <w:r w:rsidR="004D3066" w:rsidRPr="001906BD">
        <w:rPr>
          <w:rFonts w:ascii="Times New Roman" w:hAnsi="Times New Roman" w:cs="Times New Roman"/>
          <w:szCs w:val="24"/>
          <w:lang w:val="en-US"/>
        </w:rPr>
        <w:fldChar w:fldCharType="begin" w:fldLock="1"/>
      </w:r>
      <w:r w:rsidR="004D3066">
        <w:rPr>
          <w:rFonts w:ascii="Times New Roman" w:hAnsi="Times New Roman" w:cs="Times New Roman"/>
          <w:szCs w:val="24"/>
          <w:lang w:val="en-US"/>
        </w:rPr>
        <w:instrText>ADDIN CSL_CITATION {"citationItems":[{"id":"ITEM-1","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1","issue":"2","issued":{"date-parts":[["2015"]]},"page":"279-296","publisher":"Springer","title":"Exercise modalities and endothelial function: a systematic review and dose–response meta-analysis of randomized controlled trials","type":"article-journal","volume":"45"},"uris":["http://www.mendeley.com/documents/?uuid=cf71261f-5eee-47ae-b409-c4c73c314471"]}],"mendeley":{"formattedCitation":"&lt;sup&gt;22&lt;/sup&gt;","plainTextFormattedCitation":"22","previouslyFormattedCitation":"&lt;sup&gt;22&lt;/sup&gt;"},"properties":{"noteIndex":0},"schema":"https://github.com/citation-style-language/schema/raw/master/csl-citation.json"}</w:instrText>
      </w:r>
      <w:r w:rsidR="004D3066" w:rsidRPr="001906BD">
        <w:rPr>
          <w:rFonts w:ascii="Times New Roman" w:hAnsi="Times New Roman" w:cs="Times New Roman"/>
          <w:szCs w:val="24"/>
          <w:lang w:val="en-US"/>
        </w:rPr>
        <w:fldChar w:fldCharType="separate"/>
      </w:r>
      <w:r w:rsidR="004D3066" w:rsidRPr="007062F3">
        <w:rPr>
          <w:rFonts w:ascii="Times New Roman" w:hAnsi="Times New Roman" w:cs="Times New Roman"/>
          <w:noProof/>
          <w:szCs w:val="24"/>
          <w:vertAlign w:val="superscript"/>
          <w:lang w:val="en-US"/>
        </w:rPr>
        <w:t>22</w:t>
      </w:r>
      <w:r w:rsidR="004D3066" w:rsidRPr="001906BD">
        <w:rPr>
          <w:rFonts w:ascii="Times New Roman" w:hAnsi="Times New Roman" w:cs="Times New Roman"/>
          <w:szCs w:val="24"/>
          <w:lang w:val="en-US"/>
        </w:rPr>
        <w:fldChar w:fldCharType="end"/>
      </w:r>
      <w:r w:rsidR="004D3066" w:rsidRPr="004D3066">
        <w:rPr>
          <w:rFonts w:ascii="Times New Roman" w:hAnsi="Times New Roman" w:cs="Times New Roman"/>
          <w:szCs w:val="24"/>
          <w:lang w:val="en-US"/>
        </w:rPr>
        <w:t xml:space="preserve"> </w:t>
      </w:r>
      <w:r w:rsidR="004D3066" w:rsidRPr="001906BD">
        <w:rPr>
          <w:rFonts w:ascii="Times New Roman" w:hAnsi="Times New Roman" w:cs="Times New Roman"/>
          <w:szCs w:val="24"/>
          <w:lang w:val="en-US"/>
        </w:rPr>
        <w:t>demonstrated exercise-induced improvement</w:t>
      </w:r>
      <w:r w:rsidR="004D3066">
        <w:rPr>
          <w:rFonts w:ascii="Times New Roman" w:hAnsi="Times New Roman" w:cs="Times New Roman"/>
          <w:szCs w:val="24"/>
          <w:lang w:val="en-US"/>
        </w:rPr>
        <w:t>s</w:t>
      </w:r>
      <w:r w:rsidR="004D3066" w:rsidRPr="001906BD">
        <w:rPr>
          <w:rFonts w:ascii="Times New Roman" w:hAnsi="Times New Roman" w:cs="Times New Roman"/>
          <w:szCs w:val="24"/>
          <w:lang w:val="en-US"/>
        </w:rPr>
        <w:t xml:space="preserve"> in FMD.</w:t>
      </w:r>
      <w:r w:rsidR="00386F7B" w:rsidRPr="001906BD">
        <w:rPr>
          <w:rFonts w:ascii="Times New Roman" w:hAnsi="Times New Roman" w:cs="Times New Roman"/>
          <w:szCs w:val="24"/>
          <w:lang w:val="en-US"/>
        </w:rPr>
        <w:t xml:space="preserve"> </w:t>
      </w:r>
      <w:r w:rsidR="004D3066">
        <w:rPr>
          <w:rFonts w:ascii="Times New Roman" w:hAnsi="Times New Roman" w:cs="Times New Roman"/>
          <w:szCs w:val="24"/>
          <w:lang w:val="en-US"/>
        </w:rPr>
        <w:t>Aside from the small number of interventions, t</w:t>
      </w:r>
      <w:r w:rsidR="002B2288">
        <w:rPr>
          <w:rFonts w:ascii="Times New Roman" w:hAnsi="Times New Roman" w:cs="Times New Roman"/>
          <w:szCs w:val="24"/>
          <w:lang w:val="en-US"/>
        </w:rPr>
        <w:t xml:space="preserve">he translation of this finding to healthy menopausal women is </w:t>
      </w:r>
      <w:r w:rsidR="003334B5">
        <w:rPr>
          <w:rFonts w:ascii="Times New Roman" w:hAnsi="Times New Roman" w:cs="Times New Roman"/>
          <w:szCs w:val="24"/>
          <w:lang w:val="en-US"/>
        </w:rPr>
        <w:t>challenging. Th</w:t>
      </w:r>
      <w:r w:rsidR="00386F7B">
        <w:rPr>
          <w:rFonts w:ascii="Times New Roman" w:hAnsi="Times New Roman" w:cs="Times New Roman"/>
          <w:szCs w:val="24"/>
          <w:lang w:val="en-US"/>
        </w:rPr>
        <w:t xml:space="preserve">is is because the responsiveness of the endothelium to exercise training </w:t>
      </w:r>
      <w:r w:rsidR="003334B5">
        <w:rPr>
          <w:rFonts w:ascii="Times New Roman" w:hAnsi="Times New Roman" w:cs="Times New Roman"/>
          <w:szCs w:val="24"/>
          <w:lang w:val="en-US"/>
        </w:rPr>
        <w:t>may be dampened by the menopause related loss of oestrogen that facilitates the release of nitric oxide and therefore, vasodilation</w:t>
      </w:r>
      <w:r w:rsidR="008E6088">
        <w:rPr>
          <w:rFonts w:ascii="Times New Roman" w:hAnsi="Times New Roman" w:cs="Times New Roman"/>
          <w:szCs w:val="24"/>
          <w:lang w:val="en-US"/>
        </w:rPr>
        <w:t xml:space="preserve"> </w:t>
      </w:r>
      <w:r w:rsidR="008E6088">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113/jp277056","ISBN":"0022-3751","PMID":"31077368","abstract":"As women enter menopause at mid-life, oestrogen production ceases and its many beneficial effects on cardiovascular health are lost whereby the age-related risk of cardiovascular disease is accelerated. Oestrogen acts via oestrogen receptors and can activate the oestrogen response element leading to upregulation of a number of proteins of importance for vascular health, including the vasodilator and anti-atherogenic enzyme endothelial nitric oxide synthase and angiogenic factors. Hormone replacement therapy can to some extent counteract the loss of oestrogen although studies have shown that such treatment may only be effective if initiated soon after menopause, the so-called timing hypothesis. An attractive alternative to hormone therapy is regular physical activity, as it is known that exercise induces many of the same cardiovascular health protective effects as oestrogen. Nevertheless, results from studies on the effect of physical activity on vascular function and cardiovascular health are inconsistent, with some studies showing a lack of effect of a physical activity programme and others showing a beneficial effect. The reason for this divergence is unclear but here we explore whether there may be a timing aspect also for exercise training, the exercise timing hypothesis, in which initiation of exercise interventions soon after menopause may be more effective than initiation many years after. The possibility that oestrogen-related receptor-alpha and oxidative stress may play a role in such a timing effect is discussed.","author":[{"dropping-particle":"","family":"Gliemann","given":"L","non-dropping-particle":"","parse-names":false,"suffix":""},{"dropping-particle":"","family":"Hellsten","given":"Y","non-dropping-particle":"","parse-names":false,"suffix":""}],"container-title":"The Journal of physiology","id":"ITEM-1","issue":"ja","issued":{"date-parts":[["2019"]]},"note":"From Duplicate 2 (The exercise timing hypothesis: can exercise training compensate for the reduction in blood vessel function after menopause if timed right? - Gliemann, L; Hellsten, Y)\n\nFrom Duplicate 2 (The exercise timing hypothesis: can exercise training compensate for the reduction in blood vessel function after menopause if timed right? - Gliemann, L; Hellsten, Y)\n\nGliemann, L\nHellsten, Y\neng\nIndependent Research Fund Denmark\nThe Danish Ministry of Culture Research Fund\nEngland\n2019/05/12 06:00\nJ Physiol. 2019 May 11. doi: 10.1113/JP277056.","title":"The exercise timing hypothesis: can exercise training compensate for the reduction in blood vessel function after menopause if timed right?","type":"article-journal","volume":"0"},"uris":["http://www.mendeley.com/documents/?uuid=2fa44228-2226-40bf-9605-0a91d96400ca"]},{"id":"ITEM-2","itemData":{"author":[{"dropping-particle":"","family":"Hellsten","given":"Ylva","non-dropping-particle":"","parse-names":false,"suffix":""},{"dropping-particle":"","family":"Nyberg","given":"Michael","non-dropping-particle":"","parse-names":false,"suffix":""}],"container-title":"Comprehensive Physiology","id":"ITEM-2","issue":"1","issued":{"date-parts":[["2016"]]},"page":"1-32","publisher":"Wiley Online Library","title":"Cardiovascular adaptations to exercise training","type":"article-journal","volume":"6"},"uris":["http://www.mendeley.com/documents/?uuid=fbbb4e6b-5f5e-4180-8671-7c08f7689017"]}],"mendeley":{"formattedCitation":"&lt;sup&gt;24,25&lt;/sup&gt;","plainTextFormattedCitation":"24,25","previouslyFormattedCitation":"&lt;sup&gt;24,25&lt;/sup&gt;"},"properties":{"noteIndex":0},"schema":"https://github.com/citation-style-language/schema/raw/master/csl-citation.json"}</w:instrText>
      </w:r>
      <w:r w:rsidR="008E6088">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24,25</w:t>
      </w:r>
      <w:r w:rsidR="008E6088">
        <w:rPr>
          <w:rFonts w:ascii="Times New Roman" w:hAnsi="Times New Roman" w:cs="Times New Roman"/>
          <w:szCs w:val="24"/>
          <w:lang w:val="en-US"/>
        </w:rPr>
        <w:fldChar w:fldCharType="end"/>
      </w:r>
      <w:r w:rsidR="003334B5">
        <w:rPr>
          <w:rFonts w:ascii="Times New Roman" w:hAnsi="Times New Roman" w:cs="Times New Roman"/>
          <w:szCs w:val="24"/>
          <w:lang w:val="en-US"/>
        </w:rPr>
        <w:t>.</w:t>
      </w:r>
      <w:r w:rsidR="00386F7B">
        <w:rPr>
          <w:rFonts w:ascii="Times New Roman" w:hAnsi="Times New Roman" w:cs="Times New Roman"/>
          <w:szCs w:val="24"/>
          <w:lang w:val="en-US"/>
        </w:rPr>
        <w:t xml:space="preserve"> To date,</w:t>
      </w:r>
      <w:r w:rsidR="000D5444" w:rsidRPr="001906BD">
        <w:rPr>
          <w:rFonts w:ascii="Times New Roman" w:hAnsi="Times New Roman" w:cs="Times New Roman"/>
          <w:szCs w:val="24"/>
          <w:lang w:val="en-US"/>
        </w:rPr>
        <w:t xml:space="preserve"> the impact of exercise on FMD in healthy post-menopausal </w:t>
      </w:r>
      <w:r w:rsidR="00737CB8" w:rsidRPr="001906BD">
        <w:rPr>
          <w:rFonts w:ascii="Times New Roman" w:hAnsi="Times New Roman" w:cs="Times New Roman"/>
          <w:szCs w:val="24"/>
          <w:lang w:val="en-US"/>
        </w:rPr>
        <w:t>individuals</w:t>
      </w:r>
      <w:r w:rsidR="000D5444" w:rsidRPr="001906BD">
        <w:rPr>
          <w:rFonts w:ascii="Times New Roman" w:hAnsi="Times New Roman" w:cs="Times New Roman"/>
          <w:szCs w:val="24"/>
          <w:lang w:val="en-US"/>
        </w:rPr>
        <w:t xml:space="preserve"> has not been e</w:t>
      </w:r>
      <w:r w:rsidR="003C74B2" w:rsidRPr="001906BD">
        <w:rPr>
          <w:rFonts w:ascii="Times New Roman" w:hAnsi="Times New Roman" w:cs="Times New Roman"/>
          <w:szCs w:val="24"/>
          <w:lang w:val="en-US"/>
        </w:rPr>
        <w:t>valuated with meta-analysis</w:t>
      </w:r>
      <w:r w:rsidR="000D5444" w:rsidRPr="001906BD">
        <w:rPr>
          <w:rFonts w:ascii="Times New Roman" w:hAnsi="Times New Roman" w:cs="Times New Roman"/>
          <w:szCs w:val="24"/>
          <w:lang w:val="en-US"/>
        </w:rPr>
        <w:t>. Therefore</w:t>
      </w:r>
      <w:r w:rsidR="00A92812" w:rsidRPr="001906BD">
        <w:rPr>
          <w:rFonts w:ascii="Times New Roman" w:hAnsi="Times New Roman" w:cs="Times New Roman"/>
          <w:szCs w:val="24"/>
          <w:lang w:val="en-US"/>
        </w:rPr>
        <w:t>,</w:t>
      </w:r>
      <w:r w:rsidR="000D5444" w:rsidRPr="001906BD">
        <w:rPr>
          <w:rFonts w:ascii="Times New Roman" w:hAnsi="Times New Roman" w:cs="Times New Roman"/>
          <w:szCs w:val="24"/>
          <w:lang w:val="en-US"/>
        </w:rPr>
        <w:t xml:space="preserve"> t</w:t>
      </w:r>
      <w:r w:rsidR="00EE6F0D" w:rsidRPr="001906BD">
        <w:rPr>
          <w:rFonts w:ascii="Times New Roman" w:hAnsi="Times New Roman" w:cs="Times New Roman"/>
          <w:szCs w:val="24"/>
          <w:lang w:val="en-US"/>
        </w:rPr>
        <w:t>he aim of this study was to</w:t>
      </w:r>
      <w:r w:rsidR="00C40801" w:rsidRPr="001906BD">
        <w:rPr>
          <w:rFonts w:ascii="Times New Roman" w:hAnsi="Times New Roman" w:cs="Times New Roman"/>
          <w:szCs w:val="24"/>
          <w:lang w:val="en-US"/>
        </w:rPr>
        <w:t xml:space="preserve"> perform a systematic review with meta-analysis to </w:t>
      </w:r>
      <w:r w:rsidR="00737CB8" w:rsidRPr="001906BD">
        <w:rPr>
          <w:rFonts w:ascii="Times New Roman" w:hAnsi="Times New Roman" w:cs="Times New Roman"/>
          <w:szCs w:val="24"/>
          <w:lang w:val="en-US"/>
        </w:rPr>
        <w:t xml:space="preserve">investigate </w:t>
      </w:r>
      <w:r w:rsidR="00C40801" w:rsidRPr="001906BD">
        <w:rPr>
          <w:rFonts w:ascii="Times New Roman" w:hAnsi="Times New Roman" w:cs="Times New Roman"/>
          <w:szCs w:val="24"/>
          <w:lang w:val="en-US"/>
        </w:rPr>
        <w:t xml:space="preserve">the influence of aerobic exercise training on </w:t>
      </w:r>
      <w:r w:rsidR="00F93AA6" w:rsidRPr="001906BD">
        <w:rPr>
          <w:rFonts w:ascii="Times New Roman" w:hAnsi="Times New Roman" w:cs="Times New Roman"/>
          <w:szCs w:val="24"/>
          <w:lang w:val="en-US"/>
        </w:rPr>
        <w:t xml:space="preserve">FMD in post-menopausal </w:t>
      </w:r>
      <w:r w:rsidR="00005DE9" w:rsidRPr="001906BD">
        <w:rPr>
          <w:rFonts w:ascii="Times New Roman" w:hAnsi="Times New Roman" w:cs="Times New Roman"/>
          <w:szCs w:val="24"/>
          <w:lang w:val="en-US"/>
        </w:rPr>
        <w:t>individuals</w:t>
      </w:r>
      <w:r w:rsidR="007A1BE1" w:rsidRPr="001906BD">
        <w:rPr>
          <w:rFonts w:ascii="Times New Roman" w:hAnsi="Times New Roman" w:cs="Times New Roman"/>
          <w:szCs w:val="24"/>
          <w:lang w:val="en-US"/>
        </w:rPr>
        <w:t xml:space="preserve"> with appraisal of study quality </w:t>
      </w:r>
      <w:r w:rsidR="00D34582" w:rsidRPr="001906BD">
        <w:rPr>
          <w:rFonts w:ascii="Times New Roman" w:hAnsi="Times New Roman" w:cs="Times New Roman"/>
          <w:szCs w:val="24"/>
          <w:lang w:val="en-US"/>
        </w:rPr>
        <w:t xml:space="preserve">in this field. </w:t>
      </w:r>
      <w:r w:rsidR="00DF65BF" w:rsidRPr="001906BD">
        <w:rPr>
          <w:rFonts w:ascii="Times New Roman" w:hAnsi="Times New Roman" w:cs="Times New Roman"/>
          <w:szCs w:val="24"/>
          <w:lang w:val="en-US"/>
        </w:rPr>
        <w:t xml:space="preserve">We </w:t>
      </w:r>
      <w:r w:rsidR="001906BD" w:rsidRPr="001906BD">
        <w:rPr>
          <w:rFonts w:ascii="Times New Roman" w:hAnsi="Times New Roman" w:cs="Times New Roman"/>
          <w:szCs w:val="24"/>
          <w:lang w:val="en-US"/>
        </w:rPr>
        <w:t>hypothesized</w:t>
      </w:r>
      <w:r w:rsidR="00DF65BF" w:rsidRPr="001906BD">
        <w:rPr>
          <w:rFonts w:ascii="Times New Roman" w:hAnsi="Times New Roman" w:cs="Times New Roman"/>
          <w:szCs w:val="24"/>
          <w:lang w:val="en-US"/>
        </w:rPr>
        <w:t xml:space="preserve"> that </w:t>
      </w:r>
      <w:r w:rsidR="00DF65BF" w:rsidRPr="001906BD">
        <w:rPr>
          <w:rFonts w:ascii="Times New Roman" w:hAnsi="Times New Roman" w:cs="Times New Roman"/>
          <w:szCs w:val="24"/>
          <w:lang w:val="en-US"/>
        </w:rPr>
        <w:lastRenderedPageBreak/>
        <w:t xml:space="preserve">FMD in post-menopausal </w:t>
      </w:r>
      <w:r w:rsidR="00175A44" w:rsidRPr="001906BD">
        <w:rPr>
          <w:rFonts w:ascii="Times New Roman" w:hAnsi="Times New Roman" w:cs="Times New Roman"/>
          <w:szCs w:val="24"/>
          <w:lang w:val="en-US"/>
        </w:rPr>
        <w:t>individuals</w:t>
      </w:r>
      <w:r w:rsidR="00DF65BF" w:rsidRPr="001906BD">
        <w:rPr>
          <w:rFonts w:ascii="Times New Roman" w:hAnsi="Times New Roman" w:cs="Times New Roman"/>
          <w:szCs w:val="24"/>
          <w:lang w:val="en-US"/>
        </w:rPr>
        <w:t xml:space="preserve"> would significantly improve following aerobic exercise training. </w:t>
      </w:r>
    </w:p>
    <w:p w14:paraId="08EB9CE4" w14:textId="592BC354" w:rsidR="0004385C" w:rsidRPr="001906BD" w:rsidRDefault="00DC61CF" w:rsidP="00AD4030">
      <w:pPr>
        <w:pStyle w:val="Heading1"/>
        <w:numPr>
          <w:ilvl w:val="0"/>
          <w:numId w:val="0"/>
        </w:numPr>
        <w:spacing w:line="360" w:lineRule="auto"/>
        <w:ind w:left="432" w:hanging="432"/>
        <w:rPr>
          <w:lang w:val="en-US"/>
        </w:rPr>
      </w:pPr>
      <w:r w:rsidRPr="001906BD">
        <w:rPr>
          <w:lang w:val="en-US"/>
        </w:rPr>
        <w:t>Methods</w:t>
      </w:r>
    </w:p>
    <w:p w14:paraId="5CF7B665" w14:textId="77777777" w:rsidR="00AC5163" w:rsidRPr="001906BD" w:rsidRDefault="00AC5163" w:rsidP="00F55E56">
      <w:pPr>
        <w:pStyle w:val="NoSpacing"/>
        <w:jc w:val="both"/>
        <w:rPr>
          <w:rFonts w:asciiTheme="majorHAnsi" w:hAnsiTheme="majorHAnsi" w:cstheme="majorHAnsi"/>
          <w:lang w:val="en-US"/>
        </w:rPr>
      </w:pPr>
    </w:p>
    <w:p w14:paraId="4BD822E7" w14:textId="3B68131A" w:rsidR="00354321" w:rsidRPr="001906BD" w:rsidRDefault="009323BB" w:rsidP="00174E99">
      <w:pPr>
        <w:rPr>
          <w:rFonts w:cstheme="majorHAnsi"/>
          <w:szCs w:val="24"/>
          <w:lang w:val="en-US"/>
        </w:rPr>
      </w:pPr>
      <w:r w:rsidRPr="001906BD">
        <w:rPr>
          <w:rFonts w:cstheme="majorHAnsi"/>
          <w:szCs w:val="24"/>
          <w:lang w:val="en-US"/>
        </w:rPr>
        <w:t>Th</w:t>
      </w:r>
      <w:r w:rsidR="00E255FC" w:rsidRPr="001906BD">
        <w:rPr>
          <w:rFonts w:cstheme="majorHAnsi"/>
          <w:szCs w:val="24"/>
          <w:lang w:val="en-US"/>
        </w:rPr>
        <w:t>is</w:t>
      </w:r>
      <w:r w:rsidRPr="001906BD">
        <w:rPr>
          <w:rFonts w:cstheme="majorHAnsi"/>
          <w:szCs w:val="24"/>
          <w:lang w:val="en-US"/>
        </w:rPr>
        <w:t xml:space="preserve"> </w:t>
      </w:r>
      <w:r w:rsidR="00E255FC" w:rsidRPr="001906BD">
        <w:rPr>
          <w:rFonts w:cstheme="majorHAnsi"/>
          <w:szCs w:val="24"/>
          <w:lang w:val="en-US"/>
        </w:rPr>
        <w:t>study was</w:t>
      </w:r>
      <w:r w:rsidRPr="001906BD">
        <w:rPr>
          <w:rFonts w:cstheme="majorHAnsi"/>
          <w:szCs w:val="24"/>
          <w:lang w:val="en-US"/>
        </w:rPr>
        <w:t xml:space="preserve"> conducted in accordance with the Preferred Reporting Items for Systematic Review and Meta-Analysis (PRISMA</w:t>
      </w:r>
      <w:r w:rsidR="00174E99" w:rsidRPr="001906BD">
        <w:rPr>
          <w:rFonts w:cstheme="majorHAnsi"/>
          <w:szCs w:val="24"/>
          <w:lang w:val="en-US"/>
        </w:rPr>
        <w:t xml:space="preserve"> 2020</w:t>
      </w:r>
      <w:r w:rsidRPr="001906BD">
        <w:rPr>
          <w:rFonts w:cstheme="majorHAnsi"/>
          <w:szCs w:val="24"/>
          <w:lang w:val="en-US"/>
        </w:rPr>
        <w:t>)</w:t>
      </w:r>
      <w:r w:rsidR="00354321" w:rsidRPr="001906BD">
        <w:rPr>
          <w:rFonts w:cstheme="majorHAnsi"/>
          <w:szCs w:val="24"/>
          <w:lang w:val="en-US"/>
        </w:rPr>
        <w:t xml:space="preserve"> guidelines and the checklist was completed</w:t>
      </w:r>
      <w:r w:rsidR="00BF27E7" w:rsidRPr="001906BD">
        <w:rPr>
          <w:rFonts w:cstheme="majorHAnsi"/>
          <w:szCs w:val="24"/>
          <w:lang w:val="en-US"/>
        </w:rPr>
        <w:t xml:space="preserve"> </w:t>
      </w:r>
      <w:r w:rsidR="00427B2B" w:rsidRPr="001906BD">
        <w:rPr>
          <w:rFonts w:cstheme="majorHAnsi"/>
          <w:szCs w:val="24"/>
          <w:lang w:val="en-US"/>
        </w:rPr>
        <w:fldChar w:fldCharType="begin" w:fldLock="1"/>
      </w:r>
      <w:r w:rsidR="00FC0931">
        <w:rPr>
          <w:rFonts w:cstheme="majorHAnsi"/>
          <w:szCs w:val="24"/>
          <w:lang w:val="en-US"/>
        </w:rPr>
        <w:instrText>ADDIN CSL_CITATION {"citationItems":[{"id":"ITEM-1","itemData":{"ISSN":"1756-1833","author":[{"dropping-particle":"","family":"Page","given":"Matthew J","non-dropping-particle":"","parse-names":false,"suffix":""},{"dropping-particle":"","family":"Moher","given":"David","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container-title":"bmj","id":"ITEM-1","issued":{"date-parts":[["2021"]]},"publisher":"British Medical Journal Publishing Group","title":"PRISMA 2020 explanation and elaboration: updated guidance and exemplars for reporting systematic reviews","type":"article-journal","volume":"372"},"uris":["http://www.mendeley.com/documents/?uuid=57f48dce-6096-4009-bc9e-318c147495e7"]}],"mendeley":{"formattedCitation":"&lt;sup&gt;26&lt;/sup&gt;","plainTextFormattedCitation":"26","previouslyFormattedCitation":"&lt;sup&gt;26&lt;/sup&gt;"},"properties":{"noteIndex":0},"schema":"https://github.com/citation-style-language/schema/raw/master/csl-citation.json"}</w:instrText>
      </w:r>
      <w:r w:rsidR="00427B2B" w:rsidRPr="001906BD">
        <w:rPr>
          <w:rFonts w:cstheme="majorHAnsi"/>
          <w:szCs w:val="24"/>
          <w:lang w:val="en-US"/>
        </w:rPr>
        <w:fldChar w:fldCharType="separate"/>
      </w:r>
      <w:r w:rsidR="008E6088" w:rsidRPr="008E6088">
        <w:rPr>
          <w:rFonts w:cstheme="majorHAnsi"/>
          <w:noProof/>
          <w:szCs w:val="24"/>
          <w:vertAlign w:val="superscript"/>
          <w:lang w:val="en-US"/>
        </w:rPr>
        <w:t>26</w:t>
      </w:r>
      <w:r w:rsidR="00427B2B" w:rsidRPr="001906BD">
        <w:rPr>
          <w:rFonts w:cstheme="majorHAnsi"/>
          <w:szCs w:val="24"/>
          <w:lang w:val="en-US"/>
        </w:rPr>
        <w:fldChar w:fldCharType="end"/>
      </w:r>
      <w:r w:rsidR="00BF27E7" w:rsidRPr="001906BD">
        <w:rPr>
          <w:rFonts w:cstheme="majorHAnsi"/>
          <w:szCs w:val="24"/>
          <w:lang w:val="en-US"/>
        </w:rPr>
        <w:t xml:space="preserve">. </w:t>
      </w:r>
    </w:p>
    <w:p w14:paraId="02B972D5" w14:textId="767ED725" w:rsidR="00354321" w:rsidRPr="001906BD" w:rsidRDefault="00354321" w:rsidP="00F55E56">
      <w:pPr>
        <w:pStyle w:val="Subtitle"/>
        <w:rPr>
          <w:lang w:val="en-US"/>
        </w:rPr>
      </w:pPr>
      <w:r w:rsidRPr="001906BD">
        <w:rPr>
          <w:lang w:val="en-US"/>
        </w:rPr>
        <w:t>Protocol and Registration</w:t>
      </w:r>
    </w:p>
    <w:p w14:paraId="4505A956" w14:textId="0DC65905" w:rsidR="00354321" w:rsidRPr="001906BD" w:rsidRDefault="00354321" w:rsidP="00AD4030">
      <w:pPr>
        <w:spacing w:after="0"/>
        <w:jc w:val="left"/>
        <w:rPr>
          <w:lang w:val="en-US"/>
        </w:rPr>
      </w:pPr>
      <w:r w:rsidRPr="001906BD">
        <w:rPr>
          <w:rFonts w:cstheme="majorHAnsi"/>
          <w:szCs w:val="24"/>
          <w:lang w:val="en-US"/>
        </w:rPr>
        <w:t xml:space="preserve">The systematic review examining the impact of aerobic exercise training on FMD in post-menopausal </w:t>
      </w:r>
      <w:r w:rsidR="00175A44" w:rsidRPr="001906BD">
        <w:rPr>
          <w:rFonts w:cstheme="majorHAnsi"/>
          <w:szCs w:val="24"/>
          <w:lang w:val="en-US"/>
        </w:rPr>
        <w:t>individuals</w:t>
      </w:r>
      <w:r w:rsidRPr="001906BD">
        <w:rPr>
          <w:rFonts w:cstheme="majorHAnsi"/>
          <w:szCs w:val="24"/>
          <w:lang w:val="en-US"/>
        </w:rPr>
        <w:t xml:space="preserve"> was registered</w:t>
      </w:r>
      <w:r w:rsidR="00B066EF" w:rsidRPr="001906BD">
        <w:rPr>
          <w:rFonts w:cstheme="majorHAnsi"/>
          <w:szCs w:val="24"/>
          <w:lang w:val="en-US"/>
        </w:rPr>
        <w:t xml:space="preserve"> with PROSPERO, the </w:t>
      </w:r>
      <w:r w:rsidRPr="001906BD">
        <w:rPr>
          <w:rFonts w:cstheme="majorHAnsi"/>
          <w:szCs w:val="24"/>
          <w:lang w:val="en-US"/>
        </w:rPr>
        <w:t>i</w:t>
      </w:r>
      <w:r w:rsidR="00B066EF" w:rsidRPr="001906BD">
        <w:rPr>
          <w:rFonts w:cstheme="majorHAnsi"/>
          <w:szCs w:val="24"/>
          <w:lang w:val="en-US"/>
        </w:rPr>
        <w:t xml:space="preserve">nternational </w:t>
      </w:r>
      <w:r w:rsidRPr="001906BD">
        <w:rPr>
          <w:rFonts w:cstheme="majorHAnsi"/>
          <w:szCs w:val="24"/>
          <w:lang w:val="en-US"/>
        </w:rPr>
        <w:t>p</w:t>
      </w:r>
      <w:r w:rsidR="00B066EF" w:rsidRPr="001906BD">
        <w:rPr>
          <w:rFonts w:cstheme="majorHAnsi"/>
          <w:szCs w:val="24"/>
          <w:lang w:val="en-US"/>
        </w:rPr>
        <w:t xml:space="preserve">rospective </w:t>
      </w:r>
      <w:r w:rsidRPr="001906BD">
        <w:rPr>
          <w:rFonts w:cstheme="majorHAnsi"/>
          <w:szCs w:val="24"/>
          <w:lang w:val="en-US"/>
        </w:rPr>
        <w:t>r</w:t>
      </w:r>
      <w:r w:rsidR="00B066EF" w:rsidRPr="001906BD">
        <w:rPr>
          <w:rFonts w:cstheme="majorHAnsi"/>
          <w:szCs w:val="24"/>
          <w:lang w:val="en-US"/>
        </w:rPr>
        <w:t xml:space="preserve">egister of </w:t>
      </w:r>
      <w:r w:rsidRPr="001906BD">
        <w:rPr>
          <w:rFonts w:cstheme="majorHAnsi"/>
          <w:szCs w:val="24"/>
          <w:lang w:val="en-US"/>
        </w:rPr>
        <w:t>s</w:t>
      </w:r>
      <w:r w:rsidR="00B066EF" w:rsidRPr="001906BD">
        <w:rPr>
          <w:rFonts w:cstheme="majorHAnsi"/>
          <w:szCs w:val="24"/>
          <w:lang w:val="en-US"/>
        </w:rPr>
        <w:t xml:space="preserve">ystematic </w:t>
      </w:r>
      <w:r w:rsidRPr="001906BD">
        <w:rPr>
          <w:rFonts w:cstheme="majorHAnsi"/>
          <w:szCs w:val="24"/>
          <w:lang w:val="en-US"/>
        </w:rPr>
        <w:t>r</w:t>
      </w:r>
      <w:r w:rsidR="00B066EF" w:rsidRPr="001906BD">
        <w:rPr>
          <w:rFonts w:cstheme="majorHAnsi"/>
          <w:szCs w:val="24"/>
          <w:lang w:val="en-US"/>
        </w:rPr>
        <w:t>eviews</w:t>
      </w:r>
      <w:r w:rsidR="00B066EF" w:rsidRPr="001906BD" w:rsidDel="0077604A">
        <w:rPr>
          <w:rFonts w:cstheme="majorHAnsi"/>
          <w:szCs w:val="24"/>
          <w:lang w:val="en-US"/>
        </w:rPr>
        <w:t xml:space="preserve"> </w:t>
      </w:r>
      <w:r w:rsidR="00B066EF" w:rsidRPr="001906BD">
        <w:rPr>
          <w:rFonts w:cstheme="majorHAnsi"/>
          <w:szCs w:val="24"/>
          <w:lang w:val="en-US"/>
        </w:rPr>
        <w:t xml:space="preserve">(Registration no. </w:t>
      </w:r>
      <w:r w:rsidR="00A15FC9" w:rsidRPr="001906BD">
        <w:rPr>
          <w:lang w:val="en-US"/>
        </w:rPr>
        <w:t>CRD42021269150).</w:t>
      </w:r>
    </w:p>
    <w:p w14:paraId="3C048D6C" w14:textId="3D7E337E" w:rsidR="00354321" w:rsidRPr="001906BD" w:rsidRDefault="00354321" w:rsidP="00F55E56">
      <w:pPr>
        <w:pStyle w:val="Subtitle"/>
        <w:rPr>
          <w:lang w:val="en-US"/>
        </w:rPr>
      </w:pPr>
      <w:r w:rsidRPr="001906BD">
        <w:rPr>
          <w:lang w:val="en-US"/>
        </w:rPr>
        <w:t xml:space="preserve">Eligibility </w:t>
      </w:r>
      <w:r w:rsidR="0030464F" w:rsidRPr="001906BD">
        <w:rPr>
          <w:lang w:val="en-US"/>
        </w:rPr>
        <w:t>C</w:t>
      </w:r>
      <w:r w:rsidRPr="001906BD">
        <w:rPr>
          <w:lang w:val="en-US"/>
        </w:rPr>
        <w:t>riteria</w:t>
      </w:r>
    </w:p>
    <w:p w14:paraId="2CE52A4D" w14:textId="623E6102" w:rsidR="0030464F" w:rsidRPr="001906BD" w:rsidRDefault="00354321" w:rsidP="00174E99">
      <w:pPr>
        <w:rPr>
          <w:rFonts w:cstheme="majorHAnsi"/>
          <w:szCs w:val="24"/>
          <w:lang w:val="en-US"/>
        </w:rPr>
      </w:pPr>
      <w:r w:rsidRPr="001906BD">
        <w:rPr>
          <w:rFonts w:cstheme="majorHAnsi"/>
          <w:szCs w:val="24"/>
          <w:lang w:val="en-US"/>
        </w:rPr>
        <w:t xml:space="preserve">This study was guided by the participants, </w:t>
      </w:r>
      <w:r w:rsidR="00F55E56" w:rsidRPr="001906BD">
        <w:rPr>
          <w:rFonts w:cstheme="majorHAnsi"/>
          <w:szCs w:val="24"/>
          <w:lang w:val="en-US"/>
        </w:rPr>
        <w:t>interventions</w:t>
      </w:r>
      <w:r w:rsidRPr="001906BD">
        <w:rPr>
          <w:rFonts w:cstheme="majorHAnsi"/>
          <w:szCs w:val="24"/>
          <w:lang w:val="en-US"/>
        </w:rPr>
        <w:t xml:space="preserve">, comparisons, outcomes and study design framework </w:t>
      </w:r>
      <w:r w:rsidRPr="001906BD">
        <w:rPr>
          <w:rFonts w:cstheme="majorHAnsi"/>
          <w:szCs w:val="24"/>
          <w:lang w:val="en-US"/>
        </w:rPr>
        <w:fldChar w:fldCharType="begin" w:fldLock="1"/>
      </w:r>
      <w:r w:rsidR="00FC0931">
        <w:rPr>
          <w:rFonts w:cstheme="majorHAnsi"/>
          <w:szCs w:val="24"/>
          <w:lang w:val="en-US"/>
        </w:rPr>
        <w:instrText>ADDIN CSL_CITATION {"citationItems":[{"id":"ITEM-1","itemData":{"ISSN":"2046-4053","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container-title":"Systematic reviews","id":"ITEM-1","issue":"1","issued":{"date-parts":[["2015"]]},"page":"1-9","publisher":"BioMed Central","title":"Preferred reporting items for systematic review and meta-analysis protocols (PRISMA-P) 2015 statement","type":"article-journal","volume":"4"},"uris":["http://www.mendeley.com/documents/?uuid=16b9bb44-2121-469a-830c-1d8981c481b4"]}],"mendeley":{"formattedCitation":"&lt;sup&gt;27&lt;/sup&gt;","plainTextFormattedCitation":"27","previouslyFormattedCitation":"&lt;sup&gt;27&lt;/sup&gt;"},"properties":{"noteIndex":0},"schema":"https://github.com/citation-style-language/schema/raw/master/csl-citation.json"}</w:instrText>
      </w:r>
      <w:r w:rsidRPr="001906BD">
        <w:rPr>
          <w:rFonts w:cstheme="majorHAnsi"/>
          <w:szCs w:val="24"/>
          <w:lang w:val="en-US"/>
        </w:rPr>
        <w:fldChar w:fldCharType="separate"/>
      </w:r>
      <w:r w:rsidR="008E6088" w:rsidRPr="008E6088">
        <w:rPr>
          <w:rFonts w:cstheme="majorHAnsi"/>
          <w:noProof/>
          <w:szCs w:val="24"/>
          <w:vertAlign w:val="superscript"/>
          <w:lang w:val="en-US"/>
        </w:rPr>
        <w:t>27</w:t>
      </w:r>
      <w:r w:rsidRPr="001906BD">
        <w:rPr>
          <w:rFonts w:cstheme="majorHAnsi"/>
          <w:szCs w:val="24"/>
          <w:lang w:val="en-US"/>
        </w:rPr>
        <w:fldChar w:fldCharType="end"/>
      </w:r>
      <w:r w:rsidRPr="001906BD">
        <w:rPr>
          <w:rFonts w:cstheme="majorHAnsi"/>
          <w:szCs w:val="24"/>
          <w:lang w:val="en-US"/>
        </w:rPr>
        <w:t>.</w:t>
      </w:r>
    </w:p>
    <w:p w14:paraId="4D4C3271" w14:textId="77F88AEE" w:rsidR="00354321" w:rsidRPr="001906BD" w:rsidRDefault="00DC25A2" w:rsidP="00F55E56">
      <w:pPr>
        <w:pStyle w:val="Subtitle"/>
        <w:rPr>
          <w:lang w:val="en-US"/>
        </w:rPr>
      </w:pPr>
      <w:r w:rsidRPr="001906BD">
        <w:rPr>
          <w:lang w:val="en-US"/>
        </w:rPr>
        <w:t>P</w:t>
      </w:r>
      <w:r w:rsidR="0030464F" w:rsidRPr="001906BD">
        <w:rPr>
          <w:lang w:val="en-US"/>
        </w:rPr>
        <w:t>articipants</w:t>
      </w:r>
    </w:p>
    <w:p w14:paraId="70009941" w14:textId="414B5EA0" w:rsidR="00354321" w:rsidRPr="001906BD" w:rsidRDefault="00354321" w:rsidP="00174E99">
      <w:pPr>
        <w:rPr>
          <w:rFonts w:ascii="Times New Roman" w:hAnsi="Times New Roman" w:cs="Times New Roman"/>
          <w:szCs w:val="24"/>
          <w:lang w:val="en-US"/>
        </w:rPr>
      </w:pPr>
      <w:r w:rsidRPr="001906BD">
        <w:rPr>
          <w:rFonts w:ascii="Times New Roman" w:hAnsi="Times New Roman" w:cs="Times New Roman"/>
          <w:szCs w:val="24"/>
          <w:lang w:val="en-US"/>
        </w:rPr>
        <w:t xml:space="preserve">The population of interest included </w:t>
      </w:r>
      <w:r w:rsidR="00175A44" w:rsidRPr="001906BD">
        <w:rPr>
          <w:rFonts w:ascii="Times New Roman" w:hAnsi="Times New Roman" w:cs="Times New Roman"/>
          <w:szCs w:val="24"/>
          <w:lang w:val="en-US"/>
        </w:rPr>
        <w:t>individuals</w:t>
      </w:r>
      <w:r w:rsidRPr="001906BD">
        <w:rPr>
          <w:rFonts w:ascii="Times New Roman" w:hAnsi="Times New Roman" w:cs="Times New Roman"/>
          <w:szCs w:val="24"/>
          <w:lang w:val="en-US"/>
        </w:rPr>
        <w:t xml:space="preserve"> described or defined by study authors as post-menopausal </w:t>
      </w:r>
      <w:r w:rsidR="00175A44" w:rsidRPr="001906BD">
        <w:rPr>
          <w:rFonts w:ascii="Times New Roman" w:hAnsi="Times New Roman" w:cs="Times New Roman"/>
          <w:szCs w:val="24"/>
          <w:lang w:val="en-US"/>
        </w:rPr>
        <w:t>individuals</w:t>
      </w:r>
      <w:r w:rsidR="00DC25A2" w:rsidRPr="001906BD">
        <w:rPr>
          <w:rFonts w:ascii="Times New Roman" w:hAnsi="Times New Roman" w:cs="Times New Roman"/>
          <w:szCs w:val="24"/>
          <w:lang w:val="en-US"/>
        </w:rPr>
        <w:t xml:space="preserve">, </w:t>
      </w:r>
      <w:r w:rsidRPr="001906BD">
        <w:rPr>
          <w:rFonts w:ascii="Times New Roman" w:hAnsi="Times New Roman" w:cs="Times New Roman"/>
          <w:szCs w:val="24"/>
          <w:lang w:val="en-US"/>
        </w:rPr>
        <w:t>report</w:t>
      </w:r>
      <w:r w:rsidR="00DC25A2" w:rsidRPr="001906BD">
        <w:rPr>
          <w:rFonts w:ascii="Times New Roman" w:hAnsi="Times New Roman" w:cs="Times New Roman"/>
          <w:szCs w:val="24"/>
          <w:lang w:val="en-US"/>
        </w:rPr>
        <w:t>ing</w:t>
      </w:r>
      <w:r w:rsidRPr="001906BD">
        <w:rPr>
          <w:rFonts w:ascii="Times New Roman" w:hAnsi="Times New Roman" w:cs="Times New Roman"/>
          <w:szCs w:val="24"/>
          <w:lang w:val="en-US"/>
        </w:rPr>
        <w:t xml:space="preserve"> as healthy without known cardiovascular, metabolic (including diabetes)</w:t>
      </w:r>
      <w:r w:rsidR="00DC25A2" w:rsidRPr="001906BD">
        <w:rPr>
          <w:rFonts w:ascii="Times New Roman" w:hAnsi="Times New Roman" w:cs="Times New Roman"/>
          <w:szCs w:val="24"/>
          <w:lang w:val="en-US"/>
        </w:rPr>
        <w:t>,</w:t>
      </w:r>
      <w:r w:rsidRPr="001906BD">
        <w:rPr>
          <w:rFonts w:ascii="Times New Roman" w:hAnsi="Times New Roman" w:cs="Times New Roman"/>
          <w:szCs w:val="24"/>
          <w:lang w:val="en-US"/>
        </w:rPr>
        <w:t xml:space="preserve"> respiratory diseases (or studies that used exclusion criteria pertaining to associated diseases) and were not on HT).</w:t>
      </w:r>
    </w:p>
    <w:p w14:paraId="00EAA143" w14:textId="0276AE1F" w:rsidR="00DC25A2" w:rsidRPr="001906BD" w:rsidRDefault="0030464F" w:rsidP="00F55E56">
      <w:pPr>
        <w:pStyle w:val="Subtitle"/>
        <w:rPr>
          <w:lang w:val="en-US"/>
        </w:rPr>
      </w:pPr>
      <w:r w:rsidRPr="001906BD">
        <w:rPr>
          <w:lang w:val="en-US"/>
        </w:rPr>
        <w:t>Intervention (Exposure)</w:t>
      </w:r>
    </w:p>
    <w:p w14:paraId="64EDDA70" w14:textId="431C316A" w:rsidR="00DC25A2" w:rsidRPr="001906BD" w:rsidRDefault="00DC25A2" w:rsidP="00174E99">
      <w:pPr>
        <w:rPr>
          <w:rFonts w:ascii="Times New Roman" w:hAnsi="Times New Roman" w:cs="Times New Roman"/>
          <w:szCs w:val="24"/>
          <w:lang w:val="en-US"/>
        </w:rPr>
      </w:pPr>
      <w:r w:rsidRPr="001906BD">
        <w:rPr>
          <w:rFonts w:ascii="Times New Roman" w:hAnsi="Times New Roman" w:cs="Times New Roman"/>
          <w:szCs w:val="24"/>
          <w:lang w:val="en-US"/>
        </w:rPr>
        <w:t>Studies that employed an aerobic exercise intervention</w:t>
      </w:r>
      <w:r w:rsidR="0031491C" w:rsidRPr="001906BD">
        <w:rPr>
          <w:rFonts w:ascii="Times New Roman" w:hAnsi="Times New Roman" w:cs="Times New Roman"/>
          <w:szCs w:val="24"/>
          <w:lang w:val="en-US"/>
        </w:rPr>
        <w:t xml:space="preserve"> of any frequency, duration, and intensity. </w:t>
      </w:r>
      <w:r w:rsidRPr="001906BD">
        <w:rPr>
          <w:rFonts w:ascii="Times New Roman" w:hAnsi="Times New Roman" w:cs="Times New Roman"/>
          <w:szCs w:val="24"/>
          <w:lang w:val="en-US"/>
        </w:rPr>
        <w:t>For multi-modality interventions (for example, diet plus exercise), the placebo group/no diet group were extracted as the control group.</w:t>
      </w:r>
    </w:p>
    <w:p w14:paraId="0C343BBA" w14:textId="60285CFE" w:rsidR="00DC25A2" w:rsidRPr="001906BD" w:rsidRDefault="00DC25A2" w:rsidP="00F55E56">
      <w:pPr>
        <w:pStyle w:val="Subtitle"/>
        <w:rPr>
          <w:lang w:val="en-US"/>
        </w:rPr>
      </w:pPr>
      <w:r w:rsidRPr="001906BD">
        <w:rPr>
          <w:lang w:val="en-US"/>
        </w:rPr>
        <w:t>C</w:t>
      </w:r>
      <w:r w:rsidR="0030464F" w:rsidRPr="001906BD">
        <w:rPr>
          <w:lang w:val="en-US"/>
        </w:rPr>
        <w:t>omparison</w:t>
      </w:r>
    </w:p>
    <w:p w14:paraId="1B8E5D3C" w14:textId="0103C75A" w:rsidR="00DC25A2" w:rsidRPr="001906BD" w:rsidRDefault="00DC25A2" w:rsidP="00174E99">
      <w:pPr>
        <w:rPr>
          <w:rFonts w:ascii="Times New Roman" w:hAnsi="Times New Roman" w:cs="Times New Roman"/>
          <w:szCs w:val="24"/>
          <w:lang w:val="en-US"/>
        </w:rPr>
      </w:pPr>
      <w:r w:rsidRPr="001906BD">
        <w:rPr>
          <w:rFonts w:ascii="Times New Roman" w:hAnsi="Times New Roman" w:cs="Times New Roman"/>
          <w:szCs w:val="24"/>
          <w:lang w:val="en-US"/>
        </w:rPr>
        <w:t xml:space="preserve">Eligible comparators </w:t>
      </w:r>
      <w:r w:rsidR="0031491C" w:rsidRPr="001906BD">
        <w:rPr>
          <w:rFonts w:ascii="Times New Roman" w:hAnsi="Times New Roman" w:cs="Times New Roman"/>
          <w:szCs w:val="24"/>
          <w:lang w:val="en-US"/>
        </w:rPr>
        <w:t>included</w:t>
      </w:r>
      <w:r w:rsidRPr="001906BD">
        <w:rPr>
          <w:rFonts w:ascii="Times New Roman" w:hAnsi="Times New Roman" w:cs="Times New Roman"/>
          <w:szCs w:val="24"/>
          <w:lang w:val="en-US"/>
        </w:rPr>
        <w:t xml:space="preserve"> no exercise</w:t>
      </w:r>
      <w:r w:rsidR="0031491C" w:rsidRPr="001906BD">
        <w:rPr>
          <w:rFonts w:ascii="Times New Roman" w:hAnsi="Times New Roman" w:cs="Times New Roman"/>
          <w:szCs w:val="24"/>
          <w:lang w:val="en-US"/>
        </w:rPr>
        <w:t>.</w:t>
      </w:r>
    </w:p>
    <w:p w14:paraId="090369DE" w14:textId="7D132F3E" w:rsidR="0031491C" w:rsidRPr="001906BD" w:rsidRDefault="0031491C" w:rsidP="00F55E56">
      <w:pPr>
        <w:pStyle w:val="Subtitle"/>
        <w:rPr>
          <w:lang w:val="en-US"/>
        </w:rPr>
      </w:pPr>
      <w:r w:rsidRPr="001906BD">
        <w:rPr>
          <w:lang w:val="en-US"/>
        </w:rPr>
        <w:t>O</w:t>
      </w:r>
      <w:r w:rsidR="0030464F" w:rsidRPr="001906BD">
        <w:rPr>
          <w:lang w:val="en-US"/>
        </w:rPr>
        <w:t>utcome</w:t>
      </w:r>
    </w:p>
    <w:p w14:paraId="46DDE709" w14:textId="5FADBB1F" w:rsidR="0031491C" w:rsidRPr="001906BD" w:rsidRDefault="00864A96" w:rsidP="00AE3E68">
      <w:pPr>
        <w:pStyle w:val="NoSpacing"/>
        <w:spacing w:line="360" w:lineRule="auto"/>
        <w:jc w:val="both"/>
        <w:rPr>
          <w:lang w:val="en-US"/>
        </w:rPr>
      </w:pPr>
      <w:r w:rsidRPr="001906BD">
        <w:rPr>
          <w:rFonts w:ascii="Times New Roman" w:hAnsi="Times New Roman" w:cs="Times New Roman"/>
          <w:sz w:val="24"/>
          <w:szCs w:val="24"/>
          <w:lang w:val="en-US"/>
        </w:rPr>
        <w:t>Studies were included if they determined v</w:t>
      </w:r>
      <w:r w:rsidR="00F55E56" w:rsidRPr="001906BD">
        <w:rPr>
          <w:rFonts w:ascii="Times New Roman" w:hAnsi="Times New Roman" w:cs="Times New Roman"/>
          <w:sz w:val="24"/>
          <w:szCs w:val="24"/>
          <w:lang w:val="en-US"/>
        </w:rPr>
        <w:t>ascular function using the FMD test</w:t>
      </w:r>
      <w:r w:rsidRPr="001906BD">
        <w:rPr>
          <w:rFonts w:ascii="Times New Roman" w:hAnsi="Times New Roman" w:cs="Times New Roman"/>
          <w:sz w:val="24"/>
          <w:szCs w:val="24"/>
          <w:lang w:val="en-US"/>
        </w:rPr>
        <w:t>,</w:t>
      </w:r>
      <w:r w:rsidR="00F55E56" w:rsidRPr="001906BD">
        <w:rPr>
          <w:rFonts w:ascii="Times New Roman" w:hAnsi="Times New Roman" w:cs="Times New Roman"/>
          <w:sz w:val="24"/>
          <w:szCs w:val="24"/>
          <w:lang w:val="en-US"/>
        </w:rPr>
        <w:t xml:space="preserve"> acquired by ultrasound imaging at the brachial artery. Studies were required to use a forearm occlusion with </w:t>
      </w:r>
      <w:r w:rsidR="00F55E56" w:rsidRPr="001906BD">
        <w:rPr>
          <w:rFonts w:ascii="Times New Roman" w:hAnsi="Times New Roman" w:cs="Times New Roman"/>
          <w:sz w:val="24"/>
          <w:szCs w:val="24"/>
          <w:lang w:val="en-US"/>
        </w:rPr>
        <w:lastRenderedPageBreak/>
        <w:t xml:space="preserve">no limitation imposed on the method of analysis post cuff deflation. Studies may have used a fixed time point or continuous assessment of artery diameter over a given time period </w:t>
      </w:r>
      <w:r w:rsidR="00F55E56"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ISSN":"1664-042X","author":[{"dropping-particle":"","family":"Campbell","given":"Amy","non-dropping-particle":"","parse-names":false,"suffix":""},{"dropping-particle":"","family":"Grace","given":"Fergal","non-dropping-particle":"","parse-names":false,"suffix":""},{"dropping-particle":"","family":"Ritchie","given":"Louise","non-dropping-particle":"","parse-names":false,"suffix":""},{"dropping-particle":"","family":"Beaumont","given":"Alexander","non-dropping-particle":"","parse-names":false,"suffix":""},{"dropping-particle":"","family":"Sculthorpe","given":"Nicholas","non-dropping-particle":"","parse-names":false,"suffix":""}],"container-title":"Frontiers in physiology","id":"ITEM-1","issued":{"date-parts":[["2019"]]},"page":"31","publisher":"Frontiers","title":"Long-term aerobic exercise improves vascular function into old age: a systematic review, meta-analysis and meta regression of observational and interventional studies","type":"article-journal","volume":"10"},"uris":["http://www.mendeley.com/documents/?uuid=0d31a416-f9a6-4b81-98e3-47300a4ae61d"]}],"mendeley":{"formattedCitation":"&lt;sup&gt;28&lt;/sup&gt;","plainTextFormattedCitation":"28","previouslyFormattedCitation":"&lt;sup&gt;28&lt;/sup&gt;"},"properties":{"noteIndex":0},"schema":"https://github.com/citation-style-language/schema/raw/master/csl-citation.json"}</w:instrText>
      </w:r>
      <w:r w:rsidR="00F55E56"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28</w:t>
      </w:r>
      <w:r w:rsidR="00F55E56" w:rsidRPr="001906BD">
        <w:rPr>
          <w:rFonts w:ascii="Times New Roman" w:hAnsi="Times New Roman" w:cs="Times New Roman"/>
          <w:sz w:val="24"/>
          <w:szCs w:val="24"/>
          <w:lang w:val="en-US"/>
        </w:rPr>
        <w:fldChar w:fldCharType="end"/>
      </w:r>
      <w:r w:rsidR="00F55E56" w:rsidRPr="001906BD">
        <w:rPr>
          <w:rFonts w:ascii="Times New Roman" w:hAnsi="Times New Roman" w:cs="Times New Roman"/>
          <w:sz w:val="24"/>
          <w:szCs w:val="24"/>
          <w:lang w:val="en-US"/>
        </w:rPr>
        <w:t>.</w:t>
      </w:r>
    </w:p>
    <w:p w14:paraId="05BF91AB" w14:textId="31790974" w:rsidR="0031491C" w:rsidRPr="001906BD" w:rsidRDefault="0030464F" w:rsidP="00F55E56">
      <w:pPr>
        <w:pStyle w:val="Subtitle"/>
        <w:rPr>
          <w:lang w:val="en-US"/>
        </w:rPr>
      </w:pPr>
      <w:r w:rsidRPr="001906BD">
        <w:rPr>
          <w:lang w:val="en-US"/>
        </w:rPr>
        <w:t>Study Design</w:t>
      </w:r>
    </w:p>
    <w:p w14:paraId="59EDDD9E" w14:textId="77D39D48" w:rsidR="00F55E56" w:rsidRPr="001906BD" w:rsidRDefault="0031491C" w:rsidP="00F55E56">
      <w:pPr>
        <w:rPr>
          <w:rFonts w:ascii="Times New Roman" w:hAnsi="Times New Roman" w:cs="Times New Roman"/>
          <w:szCs w:val="24"/>
          <w:lang w:val="en-US"/>
        </w:rPr>
      </w:pPr>
      <w:r w:rsidRPr="001906BD">
        <w:rPr>
          <w:rFonts w:ascii="Times New Roman" w:hAnsi="Times New Roman" w:cs="Times New Roman"/>
          <w:szCs w:val="24"/>
          <w:lang w:val="en-US"/>
        </w:rPr>
        <w:t xml:space="preserve">Studies were included if they were either </w:t>
      </w:r>
      <w:r w:rsidR="00197B47" w:rsidRPr="001906BD">
        <w:rPr>
          <w:rFonts w:ascii="Times New Roman" w:hAnsi="Times New Roman" w:cs="Times New Roman"/>
          <w:szCs w:val="24"/>
          <w:lang w:val="en-US"/>
        </w:rPr>
        <w:t xml:space="preserve">a </w:t>
      </w:r>
      <w:r w:rsidR="00B368C5" w:rsidRPr="001906BD">
        <w:rPr>
          <w:rFonts w:ascii="Times New Roman" w:hAnsi="Times New Roman" w:cs="Times New Roman"/>
          <w:szCs w:val="24"/>
          <w:lang w:val="en-US"/>
        </w:rPr>
        <w:t>controlled intervention (</w:t>
      </w:r>
      <w:r w:rsidR="001906BD" w:rsidRPr="001906BD">
        <w:rPr>
          <w:rFonts w:ascii="Times New Roman" w:hAnsi="Times New Roman" w:cs="Times New Roman"/>
          <w:szCs w:val="24"/>
          <w:lang w:val="en-US"/>
        </w:rPr>
        <w:t>randomized</w:t>
      </w:r>
      <w:r w:rsidR="00B368C5" w:rsidRPr="001906BD">
        <w:rPr>
          <w:rFonts w:ascii="Times New Roman" w:hAnsi="Times New Roman" w:cs="Times New Roman"/>
          <w:szCs w:val="24"/>
          <w:lang w:val="en-US"/>
        </w:rPr>
        <w:t xml:space="preserve"> trial (RT)</w:t>
      </w:r>
      <w:r w:rsidRPr="001906BD">
        <w:rPr>
          <w:rFonts w:ascii="Times New Roman" w:hAnsi="Times New Roman" w:cs="Times New Roman"/>
          <w:szCs w:val="24"/>
          <w:lang w:val="en-US"/>
        </w:rPr>
        <w:t xml:space="preserve">, </w:t>
      </w:r>
      <w:r w:rsidR="001906BD" w:rsidRPr="001906BD">
        <w:rPr>
          <w:rFonts w:ascii="Times New Roman" w:hAnsi="Times New Roman" w:cs="Times New Roman"/>
          <w:szCs w:val="24"/>
          <w:lang w:val="en-US"/>
        </w:rPr>
        <w:t>randomized</w:t>
      </w:r>
      <w:r w:rsidRPr="001906BD">
        <w:rPr>
          <w:rFonts w:ascii="Times New Roman" w:hAnsi="Times New Roman" w:cs="Times New Roman"/>
          <w:szCs w:val="24"/>
          <w:lang w:val="en-US"/>
        </w:rPr>
        <w:t xml:space="preserve"> controlled trial (RCT), quasi-experimental trials</w:t>
      </w:r>
      <w:r w:rsidR="00B368C5" w:rsidRPr="001906BD">
        <w:rPr>
          <w:rFonts w:ascii="Times New Roman" w:hAnsi="Times New Roman" w:cs="Times New Roman"/>
          <w:szCs w:val="24"/>
          <w:lang w:val="en-US"/>
        </w:rPr>
        <w:t>)</w:t>
      </w:r>
      <w:r w:rsidRPr="001906BD">
        <w:rPr>
          <w:rFonts w:ascii="Times New Roman" w:hAnsi="Times New Roman" w:cs="Times New Roman"/>
          <w:szCs w:val="24"/>
          <w:lang w:val="en-US"/>
        </w:rPr>
        <w:t xml:space="preserve"> </w:t>
      </w:r>
      <w:proofErr w:type="gramStart"/>
      <w:r w:rsidRPr="001906BD">
        <w:rPr>
          <w:rFonts w:ascii="Times New Roman" w:hAnsi="Times New Roman" w:cs="Times New Roman"/>
          <w:szCs w:val="24"/>
          <w:lang w:val="en-US"/>
        </w:rPr>
        <w:t>or,</w:t>
      </w:r>
      <w:proofErr w:type="gramEnd"/>
      <w:r w:rsidRPr="001906BD">
        <w:rPr>
          <w:rFonts w:ascii="Times New Roman" w:hAnsi="Times New Roman" w:cs="Times New Roman"/>
          <w:szCs w:val="24"/>
          <w:lang w:val="en-US"/>
        </w:rPr>
        <w:t xml:space="preserve"> pre – post </w:t>
      </w:r>
      <w:r w:rsidR="00B368C5" w:rsidRPr="001906BD">
        <w:rPr>
          <w:rFonts w:ascii="Times New Roman" w:hAnsi="Times New Roman" w:cs="Times New Roman"/>
          <w:szCs w:val="24"/>
          <w:lang w:val="en-US"/>
        </w:rPr>
        <w:t xml:space="preserve">interventions </w:t>
      </w:r>
      <w:r w:rsidRPr="001906BD">
        <w:rPr>
          <w:rFonts w:ascii="Times New Roman" w:hAnsi="Times New Roman" w:cs="Times New Roman"/>
          <w:szCs w:val="24"/>
          <w:lang w:val="en-US"/>
        </w:rPr>
        <w:t>without a non-exercise control</w:t>
      </w:r>
      <w:r w:rsidR="00B368C5" w:rsidRPr="001906BD">
        <w:rPr>
          <w:rFonts w:ascii="Times New Roman" w:hAnsi="Times New Roman" w:cs="Times New Roman"/>
          <w:szCs w:val="24"/>
          <w:lang w:val="en-US"/>
        </w:rPr>
        <w:t xml:space="preserve"> group</w:t>
      </w:r>
      <w:r w:rsidRPr="001906BD">
        <w:rPr>
          <w:rFonts w:ascii="Times New Roman" w:hAnsi="Times New Roman" w:cs="Times New Roman"/>
          <w:szCs w:val="24"/>
          <w:lang w:val="en-US"/>
        </w:rPr>
        <w:t>.</w:t>
      </w:r>
    </w:p>
    <w:p w14:paraId="4011B686" w14:textId="632D0543" w:rsidR="00F55E56" w:rsidRPr="001906BD" w:rsidRDefault="00F55E56" w:rsidP="00864A96">
      <w:pPr>
        <w:rPr>
          <w:lang w:val="en-US"/>
        </w:rPr>
      </w:pPr>
      <w:r w:rsidRPr="001906BD">
        <w:rPr>
          <w:b/>
          <w:lang w:val="en-US"/>
        </w:rPr>
        <w:t>Information Sources</w:t>
      </w:r>
    </w:p>
    <w:p w14:paraId="66B57F7D" w14:textId="7EF14E88" w:rsidR="005E6324" w:rsidRPr="001906BD" w:rsidRDefault="00F55E56" w:rsidP="009129EB">
      <w:pPr>
        <w:rPr>
          <w:lang w:val="en-US"/>
        </w:rPr>
      </w:pPr>
      <w:r w:rsidRPr="001906BD">
        <w:rPr>
          <w:lang w:val="en-US"/>
        </w:rPr>
        <w:t xml:space="preserve">Two </w:t>
      </w:r>
      <w:r w:rsidR="009323BB" w:rsidRPr="001906BD">
        <w:rPr>
          <w:lang w:val="en-US"/>
        </w:rPr>
        <w:t>authors (ÁB and AB) designed the electronic database searches, which were performed on PubMed</w:t>
      </w:r>
      <w:r w:rsidR="00EC13B7" w:rsidRPr="001906BD">
        <w:rPr>
          <w:lang w:val="en-US"/>
        </w:rPr>
        <w:t xml:space="preserve"> (title and abstract)</w:t>
      </w:r>
      <w:r w:rsidR="009323BB" w:rsidRPr="001906BD">
        <w:rPr>
          <w:lang w:val="en-US"/>
        </w:rPr>
        <w:t xml:space="preserve">, ScienceDirect </w:t>
      </w:r>
      <w:r w:rsidR="00EC13B7" w:rsidRPr="001906BD">
        <w:rPr>
          <w:lang w:val="en-US"/>
        </w:rPr>
        <w:t xml:space="preserve">(title, abstract and keywords) </w:t>
      </w:r>
      <w:r w:rsidR="009323BB" w:rsidRPr="001906BD">
        <w:rPr>
          <w:lang w:val="en-US"/>
        </w:rPr>
        <w:t xml:space="preserve">and the Cochrane Library </w:t>
      </w:r>
      <w:r w:rsidR="00ED6DC0" w:rsidRPr="001906BD">
        <w:rPr>
          <w:lang w:val="en-US"/>
        </w:rPr>
        <w:t>(title, abstract and keywords</w:t>
      </w:r>
      <w:r w:rsidRPr="001906BD">
        <w:rPr>
          <w:lang w:val="en-US"/>
        </w:rPr>
        <w:t xml:space="preserve">; see online Supplementary </w:t>
      </w:r>
      <w:r w:rsidR="0051191E" w:rsidRPr="001906BD">
        <w:rPr>
          <w:lang w:val="en-US"/>
        </w:rPr>
        <w:t>Digital Content</w:t>
      </w:r>
      <w:r w:rsidRPr="001906BD">
        <w:rPr>
          <w:lang w:val="en-US"/>
        </w:rPr>
        <w:t xml:space="preserve"> 1 for complete search strategies).</w:t>
      </w:r>
      <w:r w:rsidR="00ED6DC0" w:rsidRPr="001906BD">
        <w:rPr>
          <w:lang w:val="en-US"/>
        </w:rPr>
        <w:t xml:space="preserve"> </w:t>
      </w:r>
      <w:r w:rsidRPr="001906BD">
        <w:rPr>
          <w:lang w:val="en-US"/>
        </w:rPr>
        <w:t>The authors</w:t>
      </w:r>
      <w:r w:rsidR="008E3923" w:rsidRPr="001906BD">
        <w:rPr>
          <w:lang w:val="en-US"/>
        </w:rPr>
        <w:t xml:space="preserve"> identif</w:t>
      </w:r>
      <w:r w:rsidRPr="001906BD">
        <w:rPr>
          <w:lang w:val="en-US"/>
        </w:rPr>
        <w:t>ied</w:t>
      </w:r>
      <w:r w:rsidR="00F56753" w:rsidRPr="001906BD">
        <w:rPr>
          <w:lang w:val="en-US"/>
        </w:rPr>
        <w:t xml:space="preserve"> peer-reviewed journal articles published in</w:t>
      </w:r>
      <w:r w:rsidR="008E3923" w:rsidRPr="001906BD">
        <w:rPr>
          <w:lang w:val="en-US"/>
        </w:rPr>
        <w:t xml:space="preserve"> </w:t>
      </w:r>
      <w:r w:rsidR="00ED6DC0" w:rsidRPr="001906BD">
        <w:rPr>
          <w:lang w:val="en-US"/>
        </w:rPr>
        <w:t xml:space="preserve">English-language from inception to </w:t>
      </w:r>
      <w:r w:rsidR="00E45800" w:rsidRPr="001906BD">
        <w:rPr>
          <w:lang w:val="en-US"/>
        </w:rPr>
        <w:t>1</w:t>
      </w:r>
      <w:r w:rsidR="00A263C1" w:rsidRPr="001906BD">
        <w:rPr>
          <w:lang w:val="en-US"/>
        </w:rPr>
        <w:t>1</w:t>
      </w:r>
      <w:r w:rsidR="00E45800" w:rsidRPr="001906BD">
        <w:rPr>
          <w:vertAlign w:val="superscript"/>
          <w:lang w:val="en-US"/>
        </w:rPr>
        <w:t>th</w:t>
      </w:r>
      <w:r w:rsidR="00E45800" w:rsidRPr="001906BD">
        <w:rPr>
          <w:lang w:val="en-US"/>
        </w:rPr>
        <w:t xml:space="preserve"> </w:t>
      </w:r>
      <w:r w:rsidR="00A263C1" w:rsidRPr="001906BD">
        <w:rPr>
          <w:lang w:val="en-US"/>
        </w:rPr>
        <w:t xml:space="preserve">February </w:t>
      </w:r>
      <w:r w:rsidR="00E45800" w:rsidRPr="001906BD">
        <w:rPr>
          <w:lang w:val="en-US"/>
        </w:rPr>
        <w:t>202</w:t>
      </w:r>
      <w:r w:rsidR="00A263C1" w:rsidRPr="001906BD">
        <w:rPr>
          <w:lang w:val="en-US"/>
        </w:rPr>
        <w:t>1</w:t>
      </w:r>
      <w:r w:rsidR="00DD230D" w:rsidRPr="001906BD">
        <w:rPr>
          <w:lang w:val="en-US"/>
        </w:rPr>
        <w:t>.</w:t>
      </w:r>
      <w:r w:rsidR="00ED6DC0" w:rsidRPr="001906BD">
        <w:rPr>
          <w:lang w:val="en-US"/>
        </w:rPr>
        <w:t xml:space="preserve"> </w:t>
      </w:r>
      <w:r w:rsidR="008E3923" w:rsidRPr="001906BD">
        <w:rPr>
          <w:lang w:val="en-US"/>
        </w:rPr>
        <w:t xml:space="preserve">Reference lists of included articles and relevant review articles were screened for any further articles that were not identified from the systematic search. </w:t>
      </w:r>
    </w:p>
    <w:p w14:paraId="47021BCC" w14:textId="1535368D" w:rsidR="00AC5163" w:rsidRPr="001906BD" w:rsidRDefault="00EF1F7E" w:rsidP="008D4564">
      <w:pPr>
        <w:pStyle w:val="Subtitle"/>
        <w:rPr>
          <w:lang w:val="en-US"/>
        </w:rPr>
      </w:pPr>
      <w:r w:rsidRPr="001906BD">
        <w:rPr>
          <w:lang w:val="en-US"/>
        </w:rPr>
        <w:t xml:space="preserve">Study Selection and Data Extraction </w:t>
      </w:r>
    </w:p>
    <w:p w14:paraId="0CCB0D4E" w14:textId="231BF657" w:rsidR="009129EB" w:rsidRPr="001059D7" w:rsidRDefault="009129EB" w:rsidP="00AC5163">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 xml:space="preserve">Records were imported into Mendeley for de-duplication and subsequently reviewed for inclusion. </w:t>
      </w:r>
      <w:r w:rsidRPr="001059D7">
        <w:rPr>
          <w:rFonts w:ascii="Times New Roman" w:hAnsi="Times New Roman" w:cs="Times New Roman"/>
          <w:sz w:val="24"/>
          <w:szCs w:val="24"/>
          <w:lang w:val="en-US"/>
        </w:rPr>
        <w:t>The title and abstracts of all retrieved articles were independently screened by</w:t>
      </w:r>
      <w:r w:rsidRPr="001059D7" w:rsidDel="009129EB">
        <w:rPr>
          <w:rFonts w:ascii="Times New Roman" w:hAnsi="Times New Roman" w:cs="Times New Roman"/>
          <w:sz w:val="24"/>
          <w:szCs w:val="24"/>
          <w:lang w:val="en-US"/>
        </w:rPr>
        <w:t xml:space="preserve"> </w:t>
      </w:r>
      <w:r w:rsidRPr="001059D7">
        <w:rPr>
          <w:rFonts w:ascii="Times New Roman" w:hAnsi="Times New Roman" w:cs="Times New Roman"/>
          <w:sz w:val="24"/>
          <w:szCs w:val="24"/>
          <w:lang w:val="en-US"/>
        </w:rPr>
        <w:t xml:space="preserve">ÁB and AB. Abstracts that met the initial screening criteria by at least one reviewer were automatically retrieved as full-text articles. Full-text articles were then independently screened by two reviewers against study inclusion prior to extraction. For studies where at least one reviewer recommended exclusion, further review was conducted by NS for final decision on exclusion. </w:t>
      </w:r>
    </w:p>
    <w:p w14:paraId="63DE7117" w14:textId="6BE757E5" w:rsidR="00A54F9A" w:rsidRPr="001906BD" w:rsidRDefault="00E45800" w:rsidP="00AC5163">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Two authors (ÁB and AB) extracted</w:t>
      </w:r>
      <w:r w:rsidR="008D4564" w:rsidRPr="001906BD">
        <w:rPr>
          <w:rFonts w:ascii="Times New Roman" w:hAnsi="Times New Roman" w:cs="Times New Roman"/>
          <w:sz w:val="24"/>
          <w:szCs w:val="24"/>
          <w:lang w:val="en-US"/>
        </w:rPr>
        <w:t xml:space="preserve"> the</w:t>
      </w:r>
      <w:r w:rsidRPr="001906BD">
        <w:rPr>
          <w:rFonts w:ascii="Times New Roman" w:hAnsi="Times New Roman" w:cs="Times New Roman"/>
          <w:sz w:val="24"/>
          <w:szCs w:val="24"/>
          <w:lang w:val="en-US"/>
        </w:rPr>
        <w:t xml:space="preserve"> data </w:t>
      </w:r>
      <w:r w:rsidR="008D4564" w:rsidRPr="001906BD">
        <w:rPr>
          <w:rFonts w:ascii="Times New Roman" w:hAnsi="Times New Roman" w:cs="Times New Roman"/>
          <w:sz w:val="24"/>
          <w:szCs w:val="24"/>
          <w:lang w:val="en-US"/>
        </w:rPr>
        <w:t>in Microsoft Excel. Population characteristics (e.g.</w:t>
      </w:r>
      <w:r w:rsidR="00277659"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 xml:space="preserve">age, description of </w:t>
      </w:r>
      <w:r w:rsidR="00EB0991" w:rsidRPr="001906BD">
        <w:rPr>
          <w:rFonts w:ascii="Times New Roman" w:hAnsi="Times New Roman" w:cs="Times New Roman"/>
          <w:sz w:val="24"/>
          <w:szCs w:val="24"/>
          <w:lang w:val="en-US"/>
        </w:rPr>
        <w:t>post-menopausal</w:t>
      </w:r>
      <w:r w:rsidRPr="001906BD">
        <w:rPr>
          <w:rFonts w:ascii="Times New Roman" w:hAnsi="Times New Roman" w:cs="Times New Roman"/>
          <w:sz w:val="24"/>
          <w:szCs w:val="24"/>
          <w:lang w:val="en-US"/>
        </w:rPr>
        <w:t xml:space="preserve"> status, systolic blood pressure (SBP), diastolic blood pressure (DBP), body mass index (BMI)</w:t>
      </w:r>
      <w:r w:rsidR="008D4564" w:rsidRPr="001906BD">
        <w:rPr>
          <w:rFonts w:ascii="Times New Roman" w:hAnsi="Times New Roman" w:cs="Times New Roman"/>
          <w:sz w:val="24"/>
          <w:szCs w:val="24"/>
          <w:lang w:val="en-US"/>
        </w:rPr>
        <w:t xml:space="preserve"> and fitness</w:t>
      </w:r>
      <w:r w:rsidR="00F121F6">
        <w:rPr>
          <w:rFonts w:ascii="Times New Roman" w:hAnsi="Times New Roman" w:cs="Times New Roman"/>
          <w:sz w:val="24"/>
          <w:szCs w:val="24"/>
          <w:lang w:val="en-US"/>
        </w:rPr>
        <w:t>,</w:t>
      </w:r>
      <w:r w:rsidR="008D4564" w:rsidRPr="001906BD">
        <w:rPr>
          <w:rFonts w:ascii="Times New Roman" w:hAnsi="Times New Roman" w:cs="Times New Roman"/>
          <w:sz w:val="24"/>
          <w:szCs w:val="24"/>
          <w:lang w:val="en-US"/>
        </w:rPr>
        <w:t xml:space="preserve"> measured and reported as either </w:t>
      </w:r>
      <w:r w:rsidR="00F121F6">
        <w:rPr>
          <w:rFonts w:ascii="Times New Roman" w:hAnsi="Times New Roman" w:cs="Times New Roman"/>
          <w:sz w:val="24"/>
          <w:szCs w:val="24"/>
          <w:lang w:val="en-US"/>
        </w:rPr>
        <w:t>peak</w:t>
      </w:r>
      <w:r w:rsidR="00F121F6" w:rsidRPr="00354310">
        <w:rPr>
          <w:rFonts w:ascii="Times New Roman" w:hAnsi="Times New Roman" w:cs="Times New Roman"/>
          <w:sz w:val="24"/>
          <w:szCs w:val="24"/>
          <w:lang w:val="en-US"/>
        </w:rPr>
        <w:t xml:space="preserve"> </w:t>
      </w:r>
      <w:r w:rsidR="00F121F6">
        <w:rPr>
          <w:rFonts w:ascii="Times New Roman" w:hAnsi="Times New Roman" w:cs="Times New Roman"/>
          <w:sz w:val="24"/>
          <w:szCs w:val="24"/>
          <w:lang w:val="en-US"/>
        </w:rPr>
        <w:t>(</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2peak</m:t>
            </m:r>
          </m:sub>
        </m:sSub>
        <m:r>
          <w:rPr>
            <w:rFonts w:ascii="Cambria Math" w:hAnsi="Cambria Math" w:cs="Times New Roman"/>
            <w:sz w:val="24"/>
            <w:szCs w:val="24"/>
            <w:lang w:val="en-US"/>
          </w:rPr>
          <m:t>)</m:t>
        </m:r>
      </m:oMath>
      <w:r w:rsidR="008D4564" w:rsidRPr="001906BD">
        <w:rPr>
          <w:rFonts w:ascii="Times New Roman" w:eastAsiaTheme="minorEastAsia" w:hAnsi="Times New Roman" w:cs="Times New Roman"/>
          <w:sz w:val="24"/>
          <w:szCs w:val="24"/>
          <w:lang w:val="en-US"/>
        </w:rPr>
        <w:t xml:space="preserve"> or</w:t>
      </w:r>
      <w:r w:rsidR="00F121F6">
        <w:rPr>
          <w:rFonts w:ascii="Times New Roman" w:eastAsiaTheme="minorEastAsia" w:hAnsi="Times New Roman" w:cs="Times New Roman"/>
          <w:sz w:val="24"/>
          <w:szCs w:val="24"/>
          <w:lang w:val="en-US"/>
        </w:rPr>
        <w:t xml:space="preserve"> maximal</w:t>
      </w:r>
      <w:r w:rsidR="008D4564" w:rsidRPr="001906BD">
        <w:rPr>
          <w:rFonts w:ascii="Times New Roman" w:eastAsiaTheme="minorEastAsia" w:hAnsi="Times New Roman" w:cs="Times New Roman"/>
          <w:sz w:val="24"/>
          <w:szCs w:val="24"/>
          <w:lang w:val="en-US"/>
        </w:rPr>
        <w:t xml:space="preserve"> </w:t>
      </w:r>
      <w:r w:rsidR="00F121F6">
        <w:rPr>
          <w:rFonts w:ascii="Times New Roman" w:eastAsiaTheme="minorEastAsia" w:hAnsi="Times New Roman" w:cs="Times New Roman"/>
          <w:sz w:val="24"/>
          <w:szCs w:val="24"/>
          <w:lang w:val="en-US"/>
        </w:rPr>
        <w:t>(</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max⁡</m:t>
            </m:r>
          </m:sub>
        </m:sSub>
        <m:r>
          <w:rPr>
            <w:rFonts w:ascii="Cambria Math" w:hAnsi="Cambria Math" w:cs="Times New Roman"/>
            <w:sz w:val="24"/>
            <w:szCs w:val="24"/>
            <w:lang w:val="en-US"/>
          </w:rPr>
          <m:t>)</m:t>
        </m:r>
      </m:oMath>
      <w:r w:rsidR="008D4564" w:rsidRPr="001906BD">
        <w:rPr>
          <w:rFonts w:ascii="Times New Roman" w:hAnsi="Times New Roman" w:cs="Times New Roman"/>
          <w:sz w:val="24"/>
          <w:szCs w:val="24"/>
          <w:lang w:val="en-US"/>
        </w:rPr>
        <w:t xml:space="preserve"> </w:t>
      </w:r>
      <w:r w:rsidR="00F121F6" w:rsidRPr="00246822">
        <w:rPr>
          <w:rFonts w:ascii="Times New Roman" w:hAnsi="Times New Roman" w:cs="Times New Roman"/>
          <w:sz w:val="24"/>
          <w:szCs w:val="24"/>
          <w:lang w:val="en-US"/>
        </w:rPr>
        <w:t>oxygen uptake</w:t>
      </w:r>
      <w:r w:rsidR="00F121F6" w:rsidRPr="001906BD">
        <w:rPr>
          <w:rFonts w:ascii="Times New Roman" w:hAnsi="Times New Roman" w:cs="Times New Roman"/>
          <w:sz w:val="24"/>
          <w:szCs w:val="24"/>
          <w:lang w:val="en-US"/>
        </w:rPr>
        <w:t xml:space="preserve"> </w:t>
      </w:r>
      <w:r w:rsidR="00F1313B" w:rsidRPr="001906BD">
        <w:rPr>
          <w:rFonts w:ascii="Times New Roman" w:eastAsiaTheme="minorEastAsia" w:hAnsi="Times New Roman" w:cs="Times New Roman"/>
          <w:iCs/>
          <w:sz w:val="24"/>
          <w:szCs w:val="24"/>
          <w:lang w:val="en-US"/>
        </w:rPr>
        <w:t xml:space="preserve">before </w:t>
      </w:r>
      <w:r w:rsidRPr="001906BD">
        <w:rPr>
          <w:rFonts w:ascii="Times New Roman" w:eastAsiaTheme="minorEastAsia" w:hAnsi="Times New Roman" w:cs="Times New Roman"/>
          <w:iCs/>
          <w:sz w:val="24"/>
          <w:szCs w:val="24"/>
          <w:lang w:val="en-US"/>
        </w:rPr>
        <w:t xml:space="preserve">and </w:t>
      </w:r>
      <w:r w:rsidR="00F1313B" w:rsidRPr="001906BD">
        <w:rPr>
          <w:rFonts w:ascii="Times New Roman" w:eastAsiaTheme="minorEastAsia" w:hAnsi="Times New Roman" w:cs="Times New Roman"/>
          <w:iCs/>
          <w:sz w:val="24"/>
          <w:szCs w:val="24"/>
          <w:lang w:val="en-US"/>
        </w:rPr>
        <w:t xml:space="preserve">after the </w:t>
      </w:r>
      <w:r w:rsidRPr="001906BD">
        <w:rPr>
          <w:rFonts w:ascii="Times New Roman" w:eastAsiaTheme="minorEastAsia" w:hAnsi="Times New Roman" w:cs="Times New Roman"/>
          <w:iCs/>
          <w:sz w:val="24"/>
          <w:szCs w:val="24"/>
          <w:lang w:val="en-US"/>
        </w:rPr>
        <w:t>intervention</w:t>
      </w:r>
      <w:r w:rsidR="008D4564" w:rsidRPr="001906BD">
        <w:rPr>
          <w:rFonts w:ascii="Times New Roman" w:eastAsiaTheme="minorEastAsia" w:hAnsi="Times New Roman" w:cs="Times New Roman"/>
          <w:iCs/>
          <w:sz w:val="24"/>
          <w:szCs w:val="24"/>
          <w:lang w:val="en-US"/>
        </w:rPr>
        <w:t>)</w:t>
      </w:r>
      <w:r w:rsidR="008D4564" w:rsidRPr="001906BD">
        <w:rPr>
          <w:rFonts w:ascii="Times New Roman" w:hAnsi="Times New Roman" w:cs="Times New Roman"/>
          <w:iCs/>
          <w:sz w:val="24"/>
          <w:szCs w:val="24"/>
          <w:lang w:val="en-US"/>
        </w:rPr>
        <w:t>, exposure</w:t>
      </w:r>
      <w:r w:rsidRPr="001906BD">
        <w:rPr>
          <w:rFonts w:ascii="Times New Roman" w:hAnsi="Times New Roman" w:cs="Times New Roman"/>
          <w:iCs/>
          <w:sz w:val="24"/>
          <w:szCs w:val="24"/>
          <w:lang w:val="en-US"/>
        </w:rPr>
        <w:t xml:space="preserve"> </w:t>
      </w:r>
      <w:r w:rsidR="008D4564" w:rsidRPr="001906BD">
        <w:rPr>
          <w:rFonts w:ascii="Times New Roman" w:hAnsi="Times New Roman" w:cs="Times New Roman"/>
          <w:iCs/>
          <w:sz w:val="24"/>
          <w:szCs w:val="24"/>
          <w:lang w:val="en-US"/>
        </w:rPr>
        <w:t>(</w:t>
      </w:r>
      <w:r w:rsidR="00277659" w:rsidRPr="001906BD">
        <w:rPr>
          <w:rFonts w:ascii="Times New Roman" w:hAnsi="Times New Roman" w:cs="Times New Roman"/>
          <w:iCs/>
          <w:sz w:val="24"/>
          <w:szCs w:val="24"/>
          <w:lang w:val="en-US"/>
        </w:rPr>
        <w:t xml:space="preserve">e.g., </w:t>
      </w:r>
      <w:r w:rsidR="008D4564" w:rsidRPr="001906BD">
        <w:rPr>
          <w:rFonts w:ascii="Times New Roman" w:hAnsi="Times New Roman" w:cs="Times New Roman"/>
          <w:iCs/>
          <w:sz w:val="24"/>
          <w:szCs w:val="24"/>
          <w:lang w:val="en-US"/>
        </w:rPr>
        <w:t xml:space="preserve">exercise intervention duration, frequency, </w:t>
      </w:r>
      <w:r w:rsidR="00277659" w:rsidRPr="001906BD">
        <w:rPr>
          <w:rFonts w:ascii="Times New Roman" w:hAnsi="Times New Roman" w:cs="Times New Roman"/>
          <w:iCs/>
          <w:sz w:val="24"/>
          <w:szCs w:val="24"/>
          <w:lang w:val="en-US"/>
        </w:rPr>
        <w:t>intensity,</w:t>
      </w:r>
      <w:r w:rsidR="008D4564" w:rsidRPr="001906BD">
        <w:rPr>
          <w:rFonts w:ascii="Times New Roman" w:hAnsi="Times New Roman" w:cs="Times New Roman"/>
          <w:iCs/>
          <w:sz w:val="24"/>
          <w:szCs w:val="24"/>
          <w:lang w:val="en-US"/>
        </w:rPr>
        <w:t xml:space="preserve"> and type) and outcomes (</w:t>
      </w:r>
      <w:r w:rsidR="00277659" w:rsidRPr="001906BD">
        <w:rPr>
          <w:rFonts w:ascii="Times New Roman" w:hAnsi="Times New Roman" w:cs="Times New Roman"/>
          <w:iCs/>
          <w:sz w:val="24"/>
          <w:szCs w:val="24"/>
          <w:lang w:val="en-US"/>
        </w:rPr>
        <w:t xml:space="preserve">e.g., relative </w:t>
      </w:r>
      <w:r w:rsidR="008D4564" w:rsidRPr="001906BD">
        <w:rPr>
          <w:rFonts w:ascii="Times New Roman" w:hAnsi="Times New Roman" w:cs="Times New Roman"/>
          <w:sz w:val="24"/>
          <w:szCs w:val="24"/>
          <w:lang w:val="en-US"/>
        </w:rPr>
        <w:t>FMD</w:t>
      </w:r>
      <w:r w:rsidR="00EF372F" w:rsidRPr="001906BD">
        <w:rPr>
          <w:rFonts w:ascii="Times New Roman" w:hAnsi="Times New Roman" w:cs="Times New Roman"/>
          <w:sz w:val="24"/>
          <w:szCs w:val="24"/>
          <w:lang w:val="en-US"/>
        </w:rPr>
        <w:t xml:space="preserve"> and </w:t>
      </w:r>
      <w:r w:rsidR="00F8434F" w:rsidRPr="001906BD">
        <w:rPr>
          <w:rFonts w:ascii="Times New Roman" w:hAnsi="Times New Roman" w:cs="Times New Roman"/>
          <w:sz w:val="24"/>
          <w:szCs w:val="24"/>
          <w:lang w:val="en-US"/>
        </w:rPr>
        <w:t>baseline diameter</w:t>
      </w:r>
      <w:r w:rsidR="00277659" w:rsidRPr="001906BD">
        <w:rPr>
          <w:rFonts w:ascii="Times New Roman" w:hAnsi="Times New Roman" w:cs="Times New Roman"/>
          <w:sz w:val="24"/>
          <w:szCs w:val="24"/>
          <w:lang w:val="en-US"/>
        </w:rPr>
        <w:t xml:space="preserve">). </w:t>
      </w:r>
      <w:r w:rsidR="008D4564" w:rsidRPr="001906BD">
        <w:rPr>
          <w:rFonts w:ascii="Times New Roman" w:hAnsi="Times New Roman" w:cs="Times New Roman"/>
          <w:sz w:val="24"/>
          <w:szCs w:val="24"/>
          <w:lang w:val="en-US"/>
        </w:rPr>
        <w:t xml:space="preserve"> </w:t>
      </w:r>
      <w:r w:rsidR="00277659" w:rsidRPr="001906BD">
        <w:rPr>
          <w:rFonts w:ascii="Times New Roman" w:hAnsi="Times New Roman" w:cs="Times New Roman"/>
          <w:sz w:val="24"/>
          <w:szCs w:val="24"/>
          <w:lang w:val="en-US"/>
        </w:rPr>
        <w:t xml:space="preserve">For studies that reported multiple time points throughout the intervention period, only post-intervention values were used. </w:t>
      </w:r>
      <w:r w:rsidR="00AB03E6" w:rsidRPr="001906BD">
        <w:rPr>
          <w:rFonts w:ascii="Times New Roman" w:hAnsi="Times New Roman" w:cs="Times New Roman"/>
          <w:sz w:val="24"/>
          <w:szCs w:val="24"/>
          <w:lang w:val="en-US"/>
        </w:rPr>
        <w:t>For studies that investigat</w:t>
      </w:r>
      <w:r w:rsidR="00A54F9A" w:rsidRPr="001906BD">
        <w:rPr>
          <w:rFonts w:ascii="Times New Roman" w:hAnsi="Times New Roman" w:cs="Times New Roman"/>
          <w:sz w:val="24"/>
          <w:szCs w:val="24"/>
          <w:lang w:val="en-US"/>
        </w:rPr>
        <w:t>ed</w:t>
      </w:r>
      <w:r w:rsidR="00AB03E6" w:rsidRPr="001906BD">
        <w:rPr>
          <w:rFonts w:ascii="Times New Roman" w:hAnsi="Times New Roman" w:cs="Times New Roman"/>
          <w:sz w:val="24"/>
          <w:szCs w:val="24"/>
          <w:lang w:val="en-US"/>
        </w:rPr>
        <w:t xml:space="preserve"> the influence of exercise on FMD with a co-intervention (</w:t>
      </w:r>
      <w:r w:rsidR="00A54F9A" w:rsidRPr="001906BD">
        <w:rPr>
          <w:rFonts w:ascii="Times New Roman" w:hAnsi="Times New Roman" w:cs="Times New Roman"/>
          <w:sz w:val="24"/>
          <w:szCs w:val="24"/>
          <w:lang w:val="en-US"/>
        </w:rPr>
        <w:t>e</w:t>
      </w:r>
      <w:r w:rsidR="00AB03E6" w:rsidRPr="001906BD">
        <w:rPr>
          <w:rFonts w:ascii="Times New Roman" w:hAnsi="Times New Roman" w:cs="Times New Roman"/>
          <w:sz w:val="24"/>
          <w:szCs w:val="24"/>
          <w:lang w:val="en-US"/>
        </w:rPr>
        <w:t>.</w:t>
      </w:r>
      <w:r w:rsidR="00A54F9A" w:rsidRPr="001906BD">
        <w:rPr>
          <w:rFonts w:ascii="Times New Roman" w:hAnsi="Times New Roman" w:cs="Times New Roman"/>
          <w:sz w:val="24"/>
          <w:szCs w:val="24"/>
          <w:lang w:val="en-US"/>
        </w:rPr>
        <w:t>g</w:t>
      </w:r>
      <w:r w:rsidR="00AB03E6" w:rsidRPr="001906BD">
        <w:rPr>
          <w:rFonts w:ascii="Times New Roman" w:hAnsi="Times New Roman" w:cs="Times New Roman"/>
          <w:sz w:val="24"/>
          <w:szCs w:val="24"/>
          <w:lang w:val="en-US"/>
        </w:rPr>
        <w:t xml:space="preserve">., hormone treatment) </w:t>
      </w:r>
      <w:r w:rsidR="00A54F9A" w:rsidRPr="001906BD">
        <w:rPr>
          <w:rFonts w:ascii="Times New Roman" w:hAnsi="Times New Roman" w:cs="Times New Roman"/>
          <w:sz w:val="24"/>
          <w:szCs w:val="24"/>
          <w:lang w:val="en-US"/>
        </w:rPr>
        <w:t>without a non-</w:t>
      </w:r>
      <w:r w:rsidR="00A54F9A" w:rsidRPr="001906BD">
        <w:rPr>
          <w:rFonts w:ascii="Times New Roman" w:hAnsi="Times New Roman" w:cs="Times New Roman"/>
          <w:sz w:val="24"/>
          <w:szCs w:val="24"/>
          <w:lang w:val="en-US"/>
        </w:rPr>
        <w:lastRenderedPageBreak/>
        <w:t xml:space="preserve">exercise placebo condition, the data from the placebo group was extracted and treated as a pre- post study design. </w:t>
      </w:r>
    </w:p>
    <w:p w14:paraId="66ED1307" w14:textId="1844E5CA" w:rsidR="00AC5163" w:rsidRPr="001906BD" w:rsidRDefault="00E45800" w:rsidP="00AC5163">
      <w:pPr>
        <w:pStyle w:val="NoSpacing"/>
        <w:spacing w:line="360" w:lineRule="auto"/>
        <w:jc w:val="both"/>
        <w:rPr>
          <w:rFonts w:ascii="Times New Roman" w:hAnsi="Times New Roman" w:cs="Times New Roman"/>
          <w:iCs/>
          <w:sz w:val="24"/>
          <w:szCs w:val="24"/>
          <w:lang w:val="en-US"/>
        </w:rPr>
      </w:pPr>
      <w:r w:rsidRPr="001906BD">
        <w:rPr>
          <w:rFonts w:ascii="Times New Roman" w:hAnsi="Times New Roman" w:cs="Times New Roman"/>
          <w:sz w:val="24"/>
          <w:szCs w:val="24"/>
          <w:lang w:val="en-US"/>
        </w:rPr>
        <w:t xml:space="preserve">Data were extracted as mean ± standard deviation (SD). In the interest of consistency for the reader, where studies reported the standard error of the mean </w:t>
      </w:r>
      <w:r w:rsidR="009519C8" w:rsidRPr="001906BD">
        <w:rPr>
          <w:rFonts w:ascii="Times New Roman" w:hAnsi="Times New Roman" w:cs="Times New Roman"/>
          <w:sz w:val="24"/>
          <w:szCs w:val="24"/>
          <w:lang w:val="en-US"/>
        </w:rPr>
        <w:t>(</w:t>
      </w:r>
      <w:r w:rsidRPr="001906BD">
        <w:rPr>
          <w:rFonts w:ascii="Times New Roman" w:hAnsi="Times New Roman" w:cs="Times New Roman"/>
          <w:sz w:val="24"/>
          <w:szCs w:val="24"/>
          <w:lang w:val="en-US"/>
        </w:rPr>
        <w:t>SEM</w:t>
      </w:r>
      <w:r w:rsidR="009519C8" w:rsidRPr="001906BD">
        <w:rPr>
          <w:rFonts w:ascii="Times New Roman" w:hAnsi="Times New Roman" w:cs="Times New Roman"/>
          <w:sz w:val="24"/>
          <w:szCs w:val="24"/>
          <w:lang w:val="en-US"/>
        </w:rPr>
        <w:t>)</w:t>
      </w:r>
      <w:r w:rsidRPr="001906BD">
        <w:rPr>
          <w:rFonts w:ascii="Times New Roman" w:hAnsi="Times New Roman" w:cs="Times New Roman"/>
          <w:sz w:val="24"/>
          <w:szCs w:val="24"/>
          <w:lang w:val="en-US"/>
        </w:rPr>
        <w:t>, a manual conversion was applied using the formula: SD = SEM × √</w:t>
      </w:r>
      <w:r w:rsidRPr="001906BD">
        <w:rPr>
          <w:rFonts w:ascii="Times New Roman" w:hAnsi="Times New Roman" w:cs="Times New Roman"/>
          <w:i/>
          <w:iCs/>
          <w:sz w:val="24"/>
          <w:szCs w:val="24"/>
          <w:lang w:val="en-US"/>
        </w:rPr>
        <w:t>N</w:t>
      </w:r>
      <w:r w:rsidRPr="001906BD">
        <w:rPr>
          <w:rFonts w:ascii="Times New Roman" w:hAnsi="Times New Roman" w:cs="Times New Roman"/>
          <w:sz w:val="24"/>
          <w:szCs w:val="24"/>
          <w:lang w:val="en-US"/>
        </w:rPr>
        <w:t xml:space="preserve">, where </w:t>
      </w:r>
      <w:r w:rsidRPr="001906BD">
        <w:rPr>
          <w:rFonts w:ascii="Times New Roman" w:hAnsi="Times New Roman" w:cs="Times New Roman"/>
          <w:i/>
          <w:iCs/>
          <w:sz w:val="24"/>
          <w:szCs w:val="24"/>
          <w:lang w:val="en-US"/>
        </w:rPr>
        <w:t xml:space="preserve">N </w:t>
      </w:r>
      <w:r w:rsidRPr="001906BD">
        <w:rPr>
          <w:rFonts w:ascii="Times New Roman" w:hAnsi="Times New Roman" w:cs="Times New Roman"/>
          <w:sz w:val="24"/>
          <w:szCs w:val="24"/>
          <w:lang w:val="en-US"/>
        </w:rPr>
        <w:t>is the number of participants</w:t>
      </w:r>
      <w:r w:rsidR="001052E2" w:rsidRPr="001906BD">
        <w:rPr>
          <w:rFonts w:ascii="Times New Roman" w:hAnsi="Times New Roman" w:cs="Times New Roman"/>
          <w:sz w:val="24"/>
          <w:szCs w:val="24"/>
          <w:lang w:val="en-US"/>
        </w:rPr>
        <w:t xml:space="preserve"> </w:t>
      </w:r>
      <w:r w:rsidR="001052E2"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ISSN":"1179-2035","author":[{"dropping-particle":"","family":"Beaumont","given":"Alexander","non-dropping-particle":"","parse-names":false,"suffix":""},{"dropping-particle":"","family":"Grace","given":"Fergal","non-dropping-particle":"","parse-names":false,"suffix":""},{"dropping-particle":"","family":"Richards","given":"Joanna","non-dropping-particle":"","parse-names":false,"suffix":""},{"dropping-particle":"","family":"Hough","given":"John","non-dropping-particle":"","parse-names":false,"suffix":""},{"dropping-particle":"","family":"Oxborough","given":"David","non-dropping-particle":"","parse-names":false,"suffix":""},{"dropping-particle":"","family":"Sculthorpe","given":"Nicholas","non-dropping-particle":"","parse-names":false,"suffix":""}],"container-title":"Sports Medicine","id":"ITEM-1","issue":"6","issued":{"date-parts":[["2017"]]},"page":"1145-1170","publisher":"Springer","title":"Left ventricular speckle tracking-derived cardiac strain and cardiac twist mechanics in athletes: a systematic review and meta-analysis of controlled studies","type":"article-journal","volume":"47"},"uris":["http://www.mendeley.com/documents/?uuid=177edaf9-14ae-4e08-b896-d7296bfaccb1"]}],"mendeley":{"formattedCitation":"&lt;sup&gt;29&lt;/sup&gt;","plainTextFormattedCitation":"29","previouslyFormattedCitation":"&lt;sup&gt;29&lt;/sup&gt;"},"properties":{"noteIndex":0},"schema":"https://github.com/citation-style-language/schema/raw/master/csl-citation.json"}</w:instrText>
      </w:r>
      <w:r w:rsidR="001052E2"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29</w:t>
      </w:r>
      <w:r w:rsidR="001052E2"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Data were extracted from the text and within tables and figures. For the latter, study authors were contacted by email to ascertain the mean ± SD, however, if the authors did not respond, the data were manually extracted using the calibrated measuring function within ‘ImageJ’ (Image Processing and Analysis in Java, Maryland, USA)</w:t>
      </w:r>
      <w:r w:rsidR="00B274D1" w:rsidRPr="001906BD">
        <w:rPr>
          <w:rFonts w:ascii="Times New Roman" w:hAnsi="Times New Roman" w:cs="Times New Roman"/>
          <w:sz w:val="24"/>
          <w:szCs w:val="24"/>
          <w:lang w:val="en-US"/>
        </w:rPr>
        <w:t xml:space="preserve"> </w:t>
      </w:r>
      <w:r w:rsidR="003D0A8E"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ISSN":"1081-8693","author":[{"dropping-particle":"","family":"Abràmoff","given":"Michael D","non-dropping-particle":"","parse-names":false,"suffix":""},{"dropping-particle":"","family":"Magalhães","given":"Paulo J","non-dropping-particle":"","parse-names":false,"suffix":""},{"dropping-particle":"","family":"Ram","given":"Sunanda J","non-dropping-particle":"","parse-names":false,"suffix":""}],"container-title":"Biophotonics international","id":"ITEM-1","issue":"7","issued":{"date-parts":[["2004"]]},"page":"36-42","publisher":"Laurin Publishing","title":"Image processing with ImageJ","type":"article-journal","volume":"11"},"uris":["http://www.mendeley.com/documents/?uuid=1640e43b-a347-4c88-ada9-b0d51a256fea"]}],"mendeley":{"formattedCitation":"&lt;sup&gt;30&lt;/sup&gt;","plainTextFormattedCitation":"30","previouslyFormattedCitation":"&lt;sup&gt;30&lt;/sup&gt;"},"properties":{"noteIndex":0},"schema":"https://github.com/citation-style-language/schema/raw/master/csl-citation.json"}</w:instrText>
      </w:r>
      <w:r w:rsidR="003D0A8E"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0</w:t>
      </w:r>
      <w:r w:rsidR="003D0A8E" w:rsidRPr="001906BD">
        <w:rPr>
          <w:rFonts w:ascii="Times New Roman" w:hAnsi="Times New Roman" w:cs="Times New Roman"/>
          <w:sz w:val="24"/>
          <w:szCs w:val="24"/>
          <w:lang w:val="en-US"/>
        </w:rPr>
        <w:fldChar w:fldCharType="end"/>
      </w:r>
      <w:r w:rsidR="003D0A8E" w:rsidRPr="001906BD">
        <w:rPr>
          <w:rFonts w:ascii="Times New Roman" w:hAnsi="Times New Roman" w:cs="Times New Roman"/>
          <w:sz w:val="24"/>
          <w:szCs w:val="24"/>
          <w:lang w:val="en-US"/>
        </w:rPr>
        <w:t>.</w:t>
      </w:r>
      <w:r w:rsidRPr="001906BD">
        <w:rPr>
          <w:rFonts w:ascii="Times New Roman" w:hAnsi="Times New Roman" w:cs="Times New Roman"/>
          <w:sz w:val="24"/>
          <w:szCs w:val="24"/>
          <w:lang w:val="en-US"/>
        </w:rPr>
        <w:t xml:space="preserve"> </w:t>
      </w:r>
      <w:r w:rsidRPr="001906BD">
        <w:rPr>
          <w:rFonts w:ascii="Times New Roman" w:hAnsi="Times New Roman" w:cs="Times New Roman"/>
          <w:iCs/>
          <w:sz w:val="24"/>
          <w:szCs w:val="24"/>
          <w:lang w:val="en-US"/>
        </w:rPr>
        <w:t xml:space="preserve">When absolute </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2max</m:t>
            </m:r>
          </m:sub>
        </m:sSub>
      </m:oMath>
      <w:r w:rsidR="00DD230D" w:rsidRPr="001906BD">
        <w:rPr>
          <w:rFonts w:ascii="Times New Roman" w:eastAsiaTheme="minorEastAsia" w:hAnsi="Times New Roman" w:cs="Times New Roman"/>
          <w:iCs/>
          <w:sz w:val="24"/>
          <w:szCs w:val="24"/>
          <w:lang w:val="en-US"/>
        </w:rPr>
        <w:t xml:space="preserve"> </w:t>
      </w:r>
      <w:r w:rsidRPr="001906BD">
        <w:rPr>
          <w:rFonts w:ascii="Times New Roman" w:hAnsi="Times New Roman" w:cs="Times New Roman"/>
          <w:iCs/>
          <w:sz w:val="24"/>
          <w:szCs w:val="24"/>
          <w:lang w:val="en-US"/>
        </w:rPr>
        <w:t>(L.min</w:t>
      </w:r>
      <w:r w:rsidRPr="001906BD">
        <w:rPr>
          <w:rFonts w:ascii="Times New Roman" w:hAnsi="Times New Roman" w:cs="Times New Roman"/>
          <w:iCs/>
          <w:sz w:val="24"/>
          <w:szCs w:val="24"/>
          <w:vertAlign w:val="superscript"/>
          <w:lang w:val="en-US"/>
        </w:rPr>
        <w:t>-1</w:t>
      </w:r>
      <w:r w:rsidRPr="001906BD">
        <w:rPr>
          <w:rFonts w:ascii="Times New Roman" w:hAnsi="Times New Roman" w:cs="Times New Roman"/>
          <w:iCs/>
          <w:sz w:val="24"/>
          <w:szCs w:val="24"/>
          <w:lang w:val="en-US"/>
        </w:rPr>
        <w:t>) was reported, relative</w:t>
      </w:r>
      <w:r w:rsidR="00DD230D" w:rsidRPr="001906BD">
        <w:rPr>
          <w:rFonts w:ascii="Times New Roman" w:hAnsi="Times New Roman" w:cs="Times New Roman"/>
          <w:iCs/>
          <w:sz w:val="24"/>
          <w:szCs w:val="24"/>
          <w:lang w:val="en-US"/>
        </w:rPr>
        <w:t xml:space="preserve"> </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2max</m:t>
            </m:r>
          </m:sub>
        </m:sSub>
      </m:oMath>
      <w:r w:rsidR="00DD230D" w:rsidRPr="001906BD">
        <w:rPr>
          <w:rFonts w:ascii="Times New Roman" w:eastAsiaTheme="minorEastAsia" w:hAnsi="Times New Roman" w:cs="Times New Roman"/>
          <w:iCs/>
          <w:sz w:val="24"/>
          <w:szCs w:val="24"/>
          <w:lang w:val="en-US"/>
        </w:rPr>
        <w:t xml:space="preserve"> </w:t>
      </w:r>
      <w:r w:rsidRPr="001906BD">
        <w:rPr>
          <w:rFonts w:ascii="Times New Roman" w:hAnsi="Times New Roman" w:cs="Times New Roman"/>
          <w:iCs/>
          <w:sz w:val="24"/>
          <w:szCs w:val="24"/>
          <w:lang w:val="en-US"/>
        </w:rPr>
        <w:t xml:space="preserve"> (mL.kg.min</w:t>
      </w:r>
      <w:r w:rsidRPr="001906BD">
        <w:rPr>
          <w:rFonts w:ascii="Times New Roman" w:hAnsi="Times New Roman" w:cs="Times New Roman"/>
          <w:iCs/>
          <w:sz w:val="24"/>
          <w:szCs w:val="24"/>
          <w:vertAlign w:val="superscript"/>
          <w:lang w:val="en-US"/>
        </w:rPr>
        <w:t>-1</w:t>
      </w:r>
      <w:r w:rsidRPr="001906BD">
        <w:rPr>
          <w:rFonts w:ascii="Times New Roman" w:hAnsi="Times New Roman" w:cs="Times New Roman"/>
          <w:iCs/>
          <w:sz w:val="24"/>
          <w:szCs w:val="24"/>
          <w:lang w:val="en-US"/>
        </w:rPr>
        <w:t xml:space="preserve">) </w:t>
      </w:r>
      <w:r w:rsidR="00787993" w:rsidRPr="001906BD">
        <w:rPr>
          <w:rFonts w:ascii="Times New Roman" w:hAnsi="Times New Roman" w:cs="Times New Roman"/>
          <w:iCs/>
          <w:sz w:val="24"/>
          <w:szCs w:val="24"/>
          <w:lang w:val="en-US"/>
        </w:rPr>
        <w:t>w</w:t>
      </w:r>
      <w:r w:rsidR="0032780E" w:rsidRPr="001906BD">
        <w:rPr>
          <w:rFonts w:ascii="Times New Roman" w:hAnsi="Times New Roman" w:cs="Times New Roman"/>
          <w:iCs/>
          <w:sz w:val="24"/>
          <w:szCs w:val="24"/>
          <w:lang w:val="en-US"/>
        </w:rPr>
        <w:t>as</w:t>
      </w:r>
      <w:r w:rsidR="00787993" w:rsidRPr="001906BD">
        <w:rPr>
          <w:rFonts w:ascii="Times New Roman" w:hAnsi="Times New Roman" w:cs="Times New Roman"/>
          <w:iCs/>
          <w:sz w:val="24"/>
          <w:szCs w:val="24"/>
          <w:lang w:val="en-US"/>
        </w:rPr>
        <w:t xml:space="preserve"> calculated </w:t>
      </w:r>
      <w:r w:rsidRPr="001906BD">
        <w:rPr>
          <w:rFonts w:ascii="Times New Roman" w:hAnsi="Times New Roman" w:cs="Times New Roman"/>
          <w:iCs/>
          <w:sz w:val="24"/>
          <w:szCs w:val="24"/>
          <w:lang w:val="en-US"/>
        </w:rPr>
        <w:t>as: (L.min</w:t>
      </w:r>
      <w:r w:rsidRPr="001906BD">
        <w:rPr>
          <w:rFonts w:ascii="Times New Roman" w:hAnsi="Times New Roman" w:cs="Times New Roman"/>
          <w:iCs/>
          <w:sz w:val="24"/>
          <w:szCs w:val="24"/>
          <w:vertAlign w:val="superscript"/>
          <w:lang w:val="en-US"/>
        </w:rPr>
        <w:t>-1</w:t>
      </w:r>
      <w:r w:rsidRPr="001906BD">
        <w:rPr>
          <w:rFonts w:ascii="Times New Roman" w:hAnsi="Times New Roman" w:cs="Times New Roman"/>
          <w:iCs/>
          <w:sz w:val="24"/>
          <w:szCs w:val="24"/>
          <w:lang w:val="en-US"/>
        </w:rPr>
        <w:t>) * 1000 / body mass (kg).</w:t>
      </w:r>
    </w:p>
    <w:p w14:paraId="40546050" w14:textId="77777777" w:rsidR="00AC5163" w:rsidRPr="001906BD" w:rsidRDefault="00AC5163" w:rsidP="00AC5163">
      <w:pPr>
        <w:pStyle w:val="NoSpacing"/>
        <w:spacing w:line="360" w:lineRule="auto"/>
        <w:jc w:val="both"/>
        <w:rPr>
          <w:rFonts w:ascii="Times New Roman" w:hAnsi="Times New Roman" w:cs="Times New Roman"/>
          <w:iCs/>
          <w:sz w:val="24"/>
          <w:szCs w:val="24"/>
          <w:lang w:val="en-US"/>
        </w:rPr>
      </w:pPr>
    </w:p>
    <w:p w14:paraId="3BF0E25A" w14:textId="1BD976AF" w:rsidR="00453789" w:rsidRPr="001906BD" w:rsidRDefault="000C21B0" w:rsidP="00AD4030">
      <w:pPr>
        <w:pStyle w:val="Heading2"/>
        <w:numPr>
          <w:ilvl w:val="0"/>
          <w:numId w:val="0"/>
        </w:numPr>
        <w:ind w:left="576" w:hanging="576"/>
        <w:rPr>
          <w:lang w:val="en-US"/>
        </w:rPr>
      </w:pPr>
      <w:r w:rsidRPr="001906BD">
        <w:rPr>
          <w:lang w:val="en-US"/>
        </w:rPr>
        <w:t xml:space="preserve">Study </w:t>
      </w:r>
      <w:r w:rsidR="00D37263" w:rsidRPr="001906BD">
        <w:rPr>
          <w:lang w:val="en-US"/>
        </w:rPr>
        <w:t>Quality Assessment</w:t>
      </w:r>
      <w:r w:rsidR="00453789" w:rsidRPr="001906BD">
        <w:rPr>
          <w:lang w:val="en-US"/>
        </w:rPr>
        <w:t xml:space="preserve"> </w:t>
      </w:r>
    </w:p>
    <w:p w14:paraId="4AED7539" w14:textId="69B0045F" w:rsidR="00D33FD6" w:rsidRPr="001906BD" w:rsidRDefault="00453789" w:rsidP="00CF5768">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 xml:space="preserve">We used </w:t>
      </w:r>
      <w:r w:rsidR="00DF3CBF" w:rsidRPr="001906BD">
        <w:rPr>
          <w:rFonts w:ascii="Times New Roman" w:hAnsi="Times New Roman" w:cs="Times New Roman"/>
          <w:sz w:val="24"/>
          <w:szCs w:val="24"/>
          <w:lang w:val="en-US"/>
        </w:rPr>
        <w:t xml:space="preserve">the National Heart, Lung and </w:t>
      </w:r>
      <w:r w:rsidR="00912EE5" w:rsidRPr="001906BD">
        <w:rPr>
          <w:rFonts w:ascii="Times New Roman" w:hAnsi="Times New Roman" w:cs="Times New Roman"/>
          <w:sz w:val="24"/>
          <w:szCs w:val="24"/>
          <w:lang w:val="en-US"/>
        </w:rPr>
        <w:t>Blood Institute assessment tools (</w:t>
      </w:r>
      <w:r w:rsidR="000224D6" w:rsidRPr="001906BD">
        <w:rPr>
          <w:rFonts w:ascii="Times New Roman" w:hAnsi="Times New Roman" w:cs="Times New Roman"/>
          <w:sz w:val="24"/>
          <w:szCs w:val="24"/>
          <w:lang w:val="en-US"/>
        </w:rPr>
        <w:t xml:space="preserve">NHLBI, </w:t>
      </w:r>
      <w:proofErr w:type="spellStart"/>
      <w:r w:rsidR="000224D6" w:rsidRPr="001906BD">
        <w:rPr>
          <w:rFonts w:ascii="Times New Roman" w:hAnsi="Times New Roman" w:cs="Times New Roman"/>
          <w:sz w:val="24"/>
          <w:szCs w:val="24"/>
          <w:lang w:val="en-US"/>
        </w:rPr>
        <w:t>Bethesta</w:t>
      </w:r>
      <w:proofErr w:type="spellEnd"/>
      <w:r w:rsidR="000224D6" w:rsidRPr="001906BD">
        <w:rPr>
          <w:rFonts w:ascii="Times New Roman" w:hAnsi="Times New Roman" w:cs="Times New Roman"/>
          <w:sz w:val="24"/>
          <w:szCs w:val="24"/>
          <w:lang w:val="en-US"/>
        </w:rPr>
        <w:t>, MD)</w:t>
      </w:r>
      <w:r w:rsidRPr="001906BD">
        <w:rPr>
          <w:rFonts w:ascii="Times New Roman" w:hAnsi="Times New Roman" w:cs="Times New Roman"/>
          <w:sz w:val="24"/>
          <w:szCs w:val="24"/>
          <w:lang w:val="en-US"/>
        </w:rPr>
        <w:t xml:space="preserve"> checklists for each study design to determine the extent to which a study has addressed the possibility of bias in its design, conduct and analysis. Specifically, all studies were screened for potential sources of bias including sampling, flawed application and measurement of exposure, flawed measurement of outcomes, selective/incomplete outcomes, unidentified confounding factors and inappropriate statistical analysis. The difference in ratings were resolved through discussion. </w:t>
      </w:r>
      <w:r w:rsidR="005B2227" w:rsidRPr="001906BD">
        <w:rPr>
          <w:rFonts w:ascii="Times New Roman" w:hAnsi="Times New Roman" w:cs="Times New Roman"/>
          <w:sz w:val="24"/>
          <w:szCs w:val="24"/>
          <w:lang w:val="en-US"/>
        </w:rPr>
        <w:t xml:space="preserve">Accordingly, </w:t>
      </w:r>
      <w:r w:rsidR="0036704D" w:rsidRPr="001906BD">
        <w:rPr>
          <w:rFonts w:ascii="Times New Roman" w:hAnsi="Times New Roman" w:cs="Times New Roman"/>
          <w:sz w:val="24"/>
          <w:szCs w:val="24"/>
          <w:lang w:val="en-US"/>
        </w:rPr>
        <w:t xml:space="preserve">each individual </w:t>
      </w:r>
      <w:r w:rsidR="005B2227" w:rsidRPr="001906BD">
        <w:rPr>
          <w:rFonts w:ascii="Times New Roman" w:hAnsi="Times New Roman" w:cs="Times New Roman"/>
          <w:sz w:val="24"/>
          <w:szCs w:val="24"/>
          <w:lang w:val="en-US"/>
        </w:rPr>
        <w:t xml:space="preserve">study was </w:t>
      </w:r>
      <w:r w:rsidR="00D32AD9" w:rsidRPr="001906BD">
        <w:rPr>
          <w:rFonts w:ascii="Times New Roman" w:hAnsi="Times New Roman" w:cs="Times New Roman"/>
          <w:sz w:val="24"/>
          <w:szCs w:val="24"/>
          <w:lang w:val="en-US"/>
        </w:rPr>
        <w:t>c</w:t>
      </w:r>
      <w:r w:rsidR="002619DB" w:rsidRPr="001906BD">
        <w:rPr>
          <w:rFonts w:ascii="Times New Roman" w:hAnsi="Times New Roman" w:cs="Times New Roman"/>
          <w:sz w:val="24"/>
          <w:szCs w:val="24"/>
          <w:lang w:val="en-US"/>
        </w:rPr>
        <w:t>lassified</w:t>
      </w:r>
      <w:r w:rsidR="00D32AD9" w:rsidRPr="001906BD">
        <w:rPr>
          <w:rFonts w:ascii="Times New Roman" w:hAnsi="Times New Roman" w:cs="Times New Roman"/>
          <w:sz w:val="24"/>
          <w:szCs w:val="24"/>
          <w:lang w:val="en-US"/>
        </w:rPr>
        <w:t xml:space="preserve"> as</w:t>
      </w:r>
      <w:r w:rsidR="002619DB" w:rsidRPr="001906BD">
        <w:rPr>
          <w:rFonts w:ascii="Times New Roman" w:hAnsi="Times New Roman" w:cs="Times New Roman"/>
          <w:sz w:val="24"/>
          <w:szCs w:val="24"/>
          <w:lang w:val="en-US"/>
        </w:rPr>
        <w:t xml:space="preserve"> </w:t>
      </w:r>
      <w:r w:rsidR="00D32AD9" w:rsidRPr="001906BD">
        <w:rPr>
          <w:rFonts w:ascii="Times New Roman" w:hAnsi="Times New Roman" w:cs="Times New Roman"/>
          <w:sz w:val="24"/>
          <w:szCs w:val="24"/>
          <w:lang w:val="en-US"/>
        </w:rPr>
        <w:t>‘poor’, ‘fair’ or ‘good’</w:t>
      </w:r>
      <w:r w:rsidR="00BF6BF8" w:rsidRPr="001906BD">
        <w:rPr>
          <w:rFonts w:ascii="Times New Roman" w:hAnsi="Times New Roman" w:cs="Times New Roman"/>
          <w:sz w:val="24"/>
          <w:szCs w:val="24"/>
          <w:lang w:val="en-US"/>
        </w:rPr>
        <w:t xml:space="preserve"> </w:t>
      </w:r>
      <w:r w:rsidR="00310701" w:rsidRPr="001906BD">
        <w:rPr>
          <w:rFonts w:ascii="Times New Roman" w:hAnsi="Times New Roman" w:cs="Times New Roman"/>
          <w:sz w:val="24"/>
          <w:szCs w:val="24"/>
          <w:lang w:val="en-US"/>
        </w:rPr>
        <w:t xml:space="preserve">in accordance with </w:t>
      </w:r>
      <w:r w:rsidR="000C21B0" w:rsidRPr="001906BD">
        <w:rPr>
          <w:rFonts w:ascii="Times New Roman" w:hAnsi="Times New Roman" w:cs="Times New Roman"/>
          <w:sz w:val="24"/>
          <w:szCs w:val="24"/>
          <w:lang w:val="en-US"/>
        </w:rPr>
        <w:t xml:space="preserve">NHLBI </w:t>
      </w:r>
      <w:r w:rsidR="00310701" w:rsidRPr="001906BD">
        <w:rPr>
          <w:rFonts w:ascii="Times New Roman" w:hAnsi="Times New Roman" w:cs="Times New Roman"/>
          <w:sz w:val="24"/>
          <w:szCs w:val="24"/>
          <w:lang w:val="en-US"/>
        </w:rPr>
        <w:t>guidelines</w:t>
      </w:r>
      <w:r w:rsidR="00D32AD9" w:rsidRPr="001906BD">
        <w:rPr>
          <w:rFonts w:ascii="Times New Roman" w:hAnsi="Times New Roman" w:cs="Times New Roman"/>
          <w:sz w:val="24"/>
          <w:szCs w:val="24"/>
          <w:lang w:val="en-US"/>
        </w:rPr>
        <w:t>.</w:t>
      </w:r>
      <w:r w:rsidR="002619DB" w:rsidRPr="001906BD">
        <w:rPr>
          <w:rFonts w:ascii="Times New Roman" w:hAnsi="Times New Roman" w:cs="Times New Roman"/>
          <w:sz w:val="24"/>
          <w:szCs w:val="24"/>
          <w:lang w:val="en-US"/>
        </w:rPr>
        <w:t xml:space="preserve"> Two authors (ÁB and AB) independently conducted the quality assessment for all studies before conferring the allocated classification</w:t>
      </w:r>
      <w:r w:rsidR="009737F8" w:rsidRPr="001906BD">
        <w:rPr>
          <w:rFonts w:ascii="Times New Roman" w:hAnsi="Times New Roman" w:cs="Times New Roman"/>
          <w:sz w:val="24"/>
          <w:szCs w:val="24"/>
          <w:lang w:val="en-US"/>
        </w:rPr>
        <w:t xml:space="preserve"> along with </w:t>
      </w:r>
      <w:r w:rsidR="00570490" w:rsidRPr="001906BD">
        <w:rPr>
          <w:rFonts w:ascii="Times New Roman" w:hAnsi="Times New Roman" w:cs="Times New Roman"/>
          <w:sz w:val="24"/>
          <w:szCs w:val="24"/>
          <w:lang w:val="en-US"/>
        </w:rPr>
        <w:t>consult</w:t>
      </w:r>
      <w:r w:rsidR="00CC5DB5" w:rsidRPr="001906BD">
        <w:rPr>
          <w:rFonts w:ascii="Times New Roman" w:hAnsi="Times New Roman" w:cs="Times New Roman"/>
          <w:sz w:val="24"/>
          <w:szCs w:val="24"/>
          <w:lang w:val="en-US"/>
        </w:rPr>
        <w:t>ation with another author for arbitration (NS)</w:t>
      </w:r>
      <w:r w:rsidR="000C21B0" w:rsidRPr="001906BD">
        <w:rPr>
          <w:rFonts w:ascii="Times New Roman" w:hAnsi="Times New Roman" w:cs="Times New Roman"/>
          <w:sz w:val="24"/>
          <w:szCs w:val="24"/>
          <w:lang w:val="en-US"/>
        </w:rPr>
        <w:t xml:space="preserve"> (Table </w:t>
      </w:r>
      <w:r w:rsidR="00D47850">
        <w:rPr>
          <w:rFonts w:ascii="Times New Roman" w:hAnsi="Times New Roman" w:cs="Times New Roman"/>
          <w:sz w:val="24"/>
          <w:szCs w:val="24"/>
          <w:lang w:val="en-US"/>
        </w:rPr>
        <w:t>1</w:t>
      </w:r>
      <w:r w:rsidR="000C21B0" w:rsidRPr="001906BD">
        <w:rPr>
          <w:rFonts w:ascii="Times New Roman" w:hAnsi="Times New Roman" w:cs="Times New Roman"/>
          <w:sz w:val="24"/>
          <w:szCs w:val="24"/>
          <w:lang w:val="en-US"/>
        </w:rPr>
        <w:t>)</w:t>
      </w:r>
      <w:r w:rsidR="002619DB" w:rsidRPr="001906BD">
        <w:rPr>
          <w:rFonts w:ascii="Times New Roman" w:hAnsi="Times New Roman" w:cs="Times New Roman"/>
          <w:sz w:val="24"/>
          <w:szCs w:val="24"/>
          <w:lang w:val="en-US"/>
        </w:rPr>
        <w:t xml:space="preserve">. </w:t>
      </w:r>
    </w:p>
    <w:p w14:paraId="132A034B" w14:textId="77777777" w:rsidR="00120E4D" w:rsidRPr="001906BD" w:rsidRDefault="00120E4D" w:rsidP="00AD4030">
      <w:pPr>
        <w:pStyle w:val="Heading2"/>
        <w:numPr>
          <w:ilvl w:val="0"/>
          <w:numId w:val="0"/>
        </w:numPr>
        <w:ind w:left="576" w:hanging="576"/>
        <w:rPr>
          <w:lang w:val="en-US"/>
        </w:rPr>
      </w:pPr>
      <w:r w:rsidRPr="001906BD">
        <w:rPr>
          <w:lang w:val="en-US"/>
        </w:rPr>
        <w:t>Statistical Analysis</w:t>
      </w:r>
    </w:p>
    <w:p w14:paraId="316F3AA8" w14:textId="428C3598" w:rsidR="00120E4D" w:rsidRPr="001906BD" w:rsidRDefault="00120E4D" w:rsidP="00EB4B7E">
      <w:pPr>
        <w:pStyle w:val="NormalWeb"/>
        <w:spacing w:line="360" w:lineRule="auto"/>
        <w:rPr>
          <w:lang w:val="en-US"/>
        </w:rPr>
      </w:pPr>
      <w:r w:rsidRPr="001906BD">
        <w:rPr>
          <w:lang w:val="en-US"/>
        </w:rPr>
        <w:t xml:space="preserve">All </w:t>
      </w:r>
      <w:r w:rsidR="00C859AC" w:rsidRPr="001906BD">
        <w:rPr>
          <w:lang w:val="en-US"/>
        </w:rPr>
        <w:t xml:space="preserve">statistical </w:t>
      </w:r>
      <w:r w:rsidRPr="001906BD">
        <w:rPr>
          <w:lang w:val="en-US"/>
        </w:rPr>
        <w:t>analyses were conducted using Comprehensive Meta-Analysis (</w:t>
      </w:r>
      <w:r w:rsidR="00BE22F5" w:rsidRPr="001906BD">
        <w:rPr>
          <w:lang w:val="en-US"/>
        </w:rPr>
        <w:t xml:space="preserve">CMA; </w:t>
      </w:r>
      <w:proofErr w:type="spellStart"/>
      <w:r w:rsidRPr="001906BD">
        <w:rPr>
          <w:lang w:val="en-US"/>
        </w:rPr>
        <w:t>Biostat</w:t>
      </w:r>
      <w:proofErr w:type="spellEnd"/>
      <w:r w:rsidRPr="001906BD">
        <w:rPr>
          <w:lang w:val="en-US"/>
        </w:rPr>
        <w:t xml:space="preserve">, V3, Englewood, NJ, USA).  </w:t>
      </w:r>
      <w:r w:rsidR="00AE3E68" w:rsidRPr="001906BD">
        <w:rPr>
          <w:lang w:val="en-US"/>
        </w:rPr>
        <w:t>Since the metric of endothelial function was the same across studies (i.e., FMD%), p</w:t>
      </w:r>
      <w:r w:rsidRPr="001906BD">
        <w:rPr>
          <w:lang w:val="en-US"/>
        </w:rPr>
        <w:t xml:space="preserve">ooled random effects difference in mean ∆FMD% were calculated to determine the influence of aerobic exercise interventions on vascular function. For </w:t>
      </w:r>
      <w:r w:rsidR="00B368C5" w:rsidRPr="001906BD">
        <w:rPr>
          <w:lang w:val="en-US"/>
        </w:rPr>
        <w:t>controlled interventions</w:t>
      </w:r>
      <w:r w:rsidRPr="001906BD">
        <w:rPr>
          <w:lang w:val="en-US"/>
        </w:rPr>
        <w:t xml:space="preserve"> studies, ∆FMD% post values for intervention and control groups were used. For </w:t>
      </w:r>
      <w:r w:rsidR="003B4C2F" w:rsidRPr="001906BD">
        <w:rPr>
          <w:lang w:val="en-US"/>
        </w:rPr>
        <w:t xml:space="preserve">within </w:t>
      </w:r>
      <w:r w:rsidR="00CA4BC3">
        <w:rPr>
          <w:lang w:val="en-US"/>
        </w:rPr>
        <w:t>participant</w:t>
      </w:r>
      <w:r w:rsidR="00CA4BC3" w:rsidRPr="001906BD">
        <w:rPr>
          <w:lang w:val="en-US"/>
        </w:rPr>
        <w:t xml:space="preserve"> </w:t>
      </w:r>
      <w:r w:rsidR="003B4C2F" w:rsidRPr="001906BD">
        <w:rPr>
          <w:lang w:val="en-US"/>
        </w:rPr>
        <w:t>(</w:t>
      </w:r>
      <w:r w:rsidRPr="001906BD">
        <w:rPr>
          <w:lang w:val="en-US"/>
        </w:rPr>
        <w:t>pre-post</w:t>
      </w:r>
      <w:r w:rsidR="003B4C2F" w:rsidRPr="001906BD">
        <w:rPr>
          <w:lang w:val="en-US"/>
        </w:rPr>
        <w:t>)</w:t>
      </w:r>
      <w:r w:rsidRPr="001906BD">
        <w:rPr>
          <w:lang w:val="en-US"/>
        </w:rPr>
        <w:t xml:space="preserve"> designs, ∆FMD% was recorded before and after the intervention. </w:t>
      </w:r>
      <w:r w:rsidRPr="001906BD">
        <w:rPr>
          <w:lang w:val="en-US"/>
        </w:rPr>
        <w:lastRenderedPageBreak/>
        <w:t>Between</w:t>
      </w:r>
      <w:r w:rsidR="003B4C2F" w:rsidRPr="001906BD">
        <w:rPr>
          <w:lang w:val="en-US"/>
        </w:rPr>
        <w:t>-</w:t>
      </w:r>
      <w:r w:rsidRPr="001906BD">
        <w:rPr>
          <w:lang w:val="en-US"/>
        </w:rPr>
        <w:t>study heterogeneity was calculated as Tau</w:t>
      </w:r>
      <w:r w:rsidRPr="001906BD">
        <w:rPr>
          <w:vertAlign w:val="superscript"/>
          <w:lang w:val="en-US"/>
        </w:rPr>
        <w:t>2</w:t>
      </w:r>
      <w:r w:rsidRPr="001906BD">
        <w:rPr>
          <w:lang w:val="en-US"/>
        </w:rPr>
        <w:t xml:space="preserve">, Cochrane’s </w:t>
      </w:r>
      <w:r w:rsidRPr="001906BD">
        <w:rPr>
          <w:i/>
          <w:iCs/>
          <w:lang w:val="en-US"/>
        </w:rPr>
        <w:t>Q</w:t>
      </w:r>
      <w:r w:rsidRPr="001906BD">
        <w:rPr>
          <w:lang w:val="en-US"/>
        </w:rPr>
        <w:t xml:space="preserve"> and </w:t>
      </w:r>
      <w:r w:rsidRPr="001906BD">
        <w:rPr>
          <w:i/>
          <w:iCs/>
          <w:lang w:val="en-US"/>
        </w:rPr>
        <w:t>I</w:t>
      </w:r>
      <w:r w:rsidRPr="001906BD">
        <w:rPr>
          <w:i/>
          <w:iCs/>
          <w:vertAlign w:val="superscript"/>
          <w:lang w:val="en-US"/>
        </w:rPr>
        <w:t>2</w:t>
      </w:r>
      <w:r w:rsidRPr="001906BD">
        <w:rPr>
          <w:lang w:val="en-US"/>
        </w:rPr>
        <w:t xml:space="preserve"> statistic, and classed as either low, moderate, or high at 25%, 50%, and 75%, respectively</w:t>
      </w:r>
      <w:r w:rsidR="00D72280" w:rsidRPr="001906BD">
        <w:rPr>
          <w:lang w:val="en-US"/>
        </w:rPr>
        <w:t xml:space="preserve"> </w:t>
      </w:r>
      <w:r w:rsidR="00D72280" w:rsidRPr="001906BD">
        <w:rPr>
          <w:lang w:val="en-US"/>
        </w:rPr>
        <w:fldChar w:fldCharType="begin" w:fldLock="1"/>
      </w:r>
      <w:r w:rsidR="00FC0931">
        <w:rPr>
          <w:lang w:val="en-US"/>
        </w:rPr>
        <w:instrText>ADDIN CSL_CITATION {"citationItems":[{"id":"ITEM-1","itemData":{"ISBN":"1119536618","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non-dropping-particle":"","parse-names":false,"suffix":""},{"dropping-particle":"","family":"Li","given":"Tianjing","non-dropping-particle":"","parse-names":false,"suffix":""},{"dropping-particle":"","family":"Page","given":"Matthew J","non-dropping-particle":"","parse-names":false,"suffix":""},{"dropping-particle":"","family":"Welch","given":"Vivian A","non-dropping-particle":"","parse-names":false,"suffix":""}],"id":"ITEM-1","issued":{"date-parts":[["2019"]]},"publisher":"John Wiley &amp; Sons","title":"Cochrane handbook for systematic reviews of interventions","type":"book"},"uris":["http://www.mendeley.com/documents/?uuid=34051361-1ae9-4b7b-8b5a-80ff4d428dd6"]}],"mendeley":{"formattedCitation":"&lt;sup&gt;31&lt;/sup&gt;","plainTextFormattedCitation":"31","previouslyFormattedCitation":"&lt;sup&gt;31&lt;/sup&gt;"},"properties":{"noteIndex":0},"schema":"https://github.com/citation-style-language/schema/raw/master/csl-citation.json"}</w:instrText>
      </w:r>
      <w:r w:rsidR="00D72280" w:rsidRPr="001906BD">
        <w:rPr>
          <w:lang w:val="en-US"/>
        </w:rPr>
        <w:fldChar w:fldCharType="separate"/>
      </w:r>
      <w:r w:rsidR="008E6088" w:rsidRPr="008E6088">
        <w:rPr>
          <w:noProof/>
          <w:vertAlign w:val="superscript"/>
          <w:lang w:val="en-US"/>
        </w:rPr>
        <w:t>31</w:t>
      </w:r>
      <w:r w:rsidR="00D72280" w:rsidRPr="001906BD">
        <w:rPr>
          <w:lang w:val="en-US"/>
        </w:rPr>
        <w:fldChar w:fldCharType="end"/>
      </w:r>
      <w:r w:rsidR="00D72280" w:rsidRPr="001906BD">
        <w:rPr>
          <w:lang w:val="en-US"/>
        </w:rPr>
        <w:t xml:space="preserve">. </w:t>
      </w:r>
      <w:r w:rsidRPr="001906BD">
        <w:rPr>
          <w:lang w:val="en-US"/>
        </w:rPr>
        <w:t>Categorical moderator analysis was used to compare within (pre-post) and between (</w:t>
      </w:r>
      <w:r w:rsidR="00B368C5" w:rsidRPr="001906BD">
        <w:rPr>
          <w:lang w:val="en-US"/>
        </w:rPr>
        <w:t>controlled intervention)</w:t>
      </w:r>
      <w:r w:rsidRPr="001906BD">
        <w:rPr>
          <w:lang w:val="en-US"/>
        </w:rPr>
        <w:t xml:space="preserve"> </w:t>
      </w:r>
      <w:r w:rsidR="00CA4BC3">
        <w:rPr>
          <w:lang w:val="en-US"/>
        </w:rPr>
        <w:t>participant</w:t>
      </w:r>
      <w:r w:rsidR="00CA4BC3" w:rsidRPr="001906BD">
        <w:rPr>
          <w:lang w:val="en-US"/>
        </w:rPr>
        <w:t xml:space="preserve"> </w:t>
      </w:r>
      <w:r w:rsidRPr="001906BD">
        <w:rPr>
          <w:lang w:val="en-US"/>
        </w:rPr>
        <w:t>designs</w:t>
      </w:r>
      <w:r w:rsidR="000A4153" w:rsidRPr="001906BD">
        <w:rPr>
          <w:lang w:val="en-US"/>
        </w:rPr>
        <w:t xml:space="preserve"> by using </w:t>
      </w:r>
      <w:r w:rsidR="00940AB0" w:rsidRPr="001906BD">
        <w:rPr>
          <w:lang w:val="en-US"/>
        </w:rPr>
        <w:t xml:space="preserve">separate within </w:t>
      </w:r>
      <w:r w:rsidR="00923C69" w:rsidRPr="001906BD">
        <w:rPr>
          <w:lang w:val="en-US"/>
        </w:rPr>
        <w:t>subgroup</w:t>
      </w:r>
      <w:r w:rsidR="00940AB0" w:rsidRPr="001906BD">
        <w:rPr>
          <w:lang w:val="en-US"/>
        </w:rPr>
        <w:t xml:space="preserve"> Tau</w:t>
      </w:r>
      <w:r w:rsidR="00940AB0" w:rsidRPr="001906BD">
        <w:rPr>
          <w:vertAlign w:val="superscript"/>
          <w:lang w:val="en-US"/>
        </w:rPr>
        <w:t>2</w:t>
      </w:r>
      <w:r w:rsidRPr="001906BD">
        <w:rPr>
          <w:lang w:val="en-US"/>
        </w:rPr>
        <w:t xml:space="preserve">. Mixed effects (method of moments) meta-regression were used to determine relationships between ∆FMD% and covariates: age, SBP, DBP, BMI, </w:t>
      </w:r>
      <w:r w:rsidR="00923C69" w:rsidRPr="001906BD">
        <w:rPr>
          <w:lang w:val="en-US"/>
        </w:rPr>
        <w:t>∆</w:t>
      </w:r>
      <m:oMath>
        <m:acc>
          <m:accPr>
            <m:chr m:val="̇"/>
            <m:ctrlPr>
              <w:rPr>
                <w:rFonts w:ascii="Cambria Math" w:hAnsi="Cambria Math"/>
                <w:iCs/>
                <w:lang w:val="en-US"/>
              </w:rPr>
            </m:ctrlPr>
          </m:accPr>
          <m:e>
            <m:r>
              <m:rPr>
                <m:sty m:val="p"/>
              </m:rPr>
              <w:rPr>
                <w:rFonts w:ascii="Cambria Math" w:hAnsi="Cambria Math"/>
                <w:lang w:val="en-US"/>
              </w:rPr>
              <m:t>V</m:t>
            </m:r>
          </m:e>
        </m:acc>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ax</m:t>
            </m:r>
          </m:sub>
        </m:sSub>
      </m:oMath>
      <w:r w:rsidR="001D431C" w:rsidRPr="001906BD">
        <w:rPr>
          <w:iCs/>
          <w:lang w:val="en-US"/>
        </w:rPr>
        <w:t xml:space="preserve">, </w:t>
      </w:r>
      <w:r w:rsidRPr="001906BD">
        <w:rPr>
          <w:iCs/>
          <w:lang w:val="en-US"/>
        </w:rPr>
        <w:t>intervention duration</w:t>
      </w:r>
      <w:r w:rsidR="001D431C" w:rsidRPr="001906BD">
        <w:rPr>
          <w:iCs/>
          <w:lang w:val="en-US"/>
        </w:rPr>
        <w:t xml:space="preserve"> and total </w:t>
      </w:r>
      <w:r w:rsidR="007A700C" w:rsidRPr="001906BD">
        <w:rPr>
          <w:iCs/>
          <w:lang w:val="en-US"/>
        </w:rPr>
        <w:t>metabolic equival</w:t>
      </w:r>
      <w:r w:rsidR="00FC64FB" w:rsidRPr="001906BD">
        <w:rPr>
          <w:iCs/>
          <w:lang w:val="en-US"/>
        </w:rPr>
        <w:t>ents</w:t>
      </w:r>
      <w:r w:rsidR="00464402" w:rsidRPr="001906BD">
        <w:rPr>
          <w:iCs/>
          <w:lang w:val="en-US"/>
        </w:rPr>
        <w:t>,</w:t>
      </w:r>
      <w:r w:rsidRPr="001906BD">
        <w:rPr>
          <w:iCs/>
          <w:lang w:val="en-US"/>
        </w:rPr>
        <w:t xml:space="preserve"> when 10 </w:t>
      </w:r>
      <w:r w:rsidR="00FC64FB" w:rsidRPr="001906BD">
        <w:rPr>
          <w:iCs/>
          <w:lang w:val="en-US"/>
        </w:rPr>
        <w:t xml:space="preserve">or more </w:t>
      </w:r>
      <w:r w:rsidRPr="001906BD">
        <w:rPr>
          <w:iCs/>
          <w:lang w:val="en-US"/>
        </w:rPr>
        <w:t>comparisons were available</w:t>
      </w:r>
      <w:r w:rsidR="00D72280" w:rsidRPr="001906BD">
        <w:rPr>
          <w:iCs/>
          <w:lang w:val="en-US"/>
        </w:rPr>
        <w:t xml:space="preserve"> </w:t>
      </w:r>
      <w:r w:rsidR="00D72280" w:rsidRPr="001906BD">
        <w:rPr>
          <w:iCs/>
          <w:lang w:val="en-US"/>
        </w:rPr>
        <w:fldChar w:fldCharType="begin" w:fldLock="1"/>
      </w:r>
      <w:r w:rsidR="00FC0931">
        <w:rPr>
          <w:iCs/>
          <w:lang w:val="en-US"/>
        </w:rPr>
        <w:instrText>ADDIN CSL_CITATION {"citationItems":[{"id":"ITEM-1","itemData":{"ISBN":"1119536618","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non-dropping-particle":"","parse-names":false,"suffix":""},{"dropping-particle":"","family":"Li","given":"Tianjing","non-dropping-particle":"","parse-names":false,"suffix":""},{"dropping-particle":"","family":"Page","given":"Matthew J","non-dropping-particle":"","parse-names":false,"suffix":""},{"dropping-particle":"","family":"Welch","given":"Vivian A","non-dropping-particle":"","parse-names":false,"suffix":""}],"id":"ITEM-1","issued":{"date-parts":[["2019"]]},"publisher":"John Wiley &amp; Sons","title":"Cochrane handbook for systematic reviews of interventions","type":"book"},"uris":["http://www.mendeley.com/documents/?uuid=34051361-1ae9-4b7b-8b5a-80ff4d428dd6"]}],"mendeley":{"formattedCitation":"&lt;sup&gt;31&lt;/sup&gt;","plainTextFormattedCitation":"31","previouslyFormattedCitation":"&lt;sup&gt;31&lt;/sup&gt;"},"properties":{"noteIndex":0},"schema":"https://github.com/citation-style-language/schema/raw/master/csl-citation.json"}</w:instrText>
      </w:r>
      <w:r w:rsidR="00D72280" w:rsidRPr="001906BD">
        <w:rPr>
          <w:iCs/>
          <w:lang w:val="en-US"/>
        </w:rPr>
        <w:fldChar w:fldCharType="separate"/>
      </w:r>
      <w:r w:rsidR="008E6088" w:rsidRPr="008E6088">
        <w:rPr>
          <w:iCs/>
          <w:noProof/>
          <w:vertAlign w:val="superscript"/>
          <w:lang w:val="en-US"/>
        </w:rPr>
        <w:t>31</w:t>
      </w:r>
      <w:r w:rsidR="00D72280" w:rsidRPr="001906BD">
        <w:rPr>
          <w:iCs/>
          <w:lang w:val="en-US"/>
        </w:rPr>
        <w:fldChar w:fldCharType="end"/>
      </w:r>
      <w:r w:rsidRPr="001906BD">
        <w:rPr>
          <w:iCs/>
          <w:lang w:val="en-US"/>
        </w:rPr>
        <w:t>.</w:t>
      </w:r>
      <w:r w:rsidR="000E1C91" w:rsidRPr="001906BD">
        <w:rPr>
          <w:iCs/>
          <w:lang w:val="en-US"/>
        </w:rPr>
        <w:t xml:space="preserve"> </w:t>
      </w:r>
      <w:r w:rsidR="00DE5FC5" w:rsidRPr="001906BD">
        <w:rPr>
          <w:iCs/>
          <w:lang w:val="en-US"/>
        </w:rPr>
        <w:t>M</w:t>
      </w:r>
      <w:r w:rsidR="006843FF" w:rsidRPr="001906BD">
        <w:rPr>
          <w:iCs/>
          <w:lang w:val="en-US"/>
        </w:rPr>
        <w:t xml:space="preserve">etabolic equivalents </w:t>
      </w:r>
      <w:r w:rsidR="00C21CFA" w:rsidRPr="001906BD">
        <w:rPr>
          <w:iCs/>
          <w:lang w:val="en-US"/>
        </w:rPr>
        <w:t xml:space="preserve">of the </w:t>
      </w:r>
      <w:r w:rsidR="00B71ED7" w:rsidRPr="001906BD">
        <w:rPr>
          <w:iCs/>
          <w:lang w:val="en-US"/>
        </w:rPr>
        <w:t>task (MET</w:t>
      </w:r>
      <w:r w:rsidR="00571746" w:rsidRPr="001906BD">
        <w:rPr>
          <w:iCs/>
          <w:lang w:val="en-US"/>
        </w:rPr>
        <w:t>s</w:t>
      </w:r>
      <w:r w:rsidR="00B71ED7" w:rsidRPr="001906BD">
        <w:rPr>
          <w:iCs/>
          <w:lang w:val="en-US"/>
        </w:rPr>
        <w:t xml:space="preserve">) </w:t>
      </w:r>
      <w:r w:rsidR="006843FF" w:rsidRPr="001906BD">
        <w:rPr>
          <w:iCs/>
          <w:lang w:val="en-US"/>
        </w:rPr>
        <w:t xml:space="preserve">were calculated </w:t>
      </w:r>
      <w:r w:rsidR="005C608D" w:rsidRPr="001906BD">
        <w:rPr>
          <w:iCs/>
          <w:lang w:val="en-US"/>
        </w:rPr>
        <w:t>by converting the prescribed exercise intensity</w:t>
      </w:r>
      <w:r w:rsidR="004F1B64" w:rsidRPr="001906BD">
        <w:rPr>
          <w:iCs/>
          <w:lang w:val="en-US"/>
        </w:rPr>
        <w:t xml:space="preserve"> (%HRmax</w:t>
      </w:r>
      <w:r w:rsidR="00A67BB7" w:rsidRPr="001906BD">
        <w:rPr>
          <w:iCs/>
          <w:lang w:val="en-US"/>
        </w:rPr>
        <w:t xml:space="preserve"> and </w:t>
      </w:r>
      <w:r w:rsidR="004F1B64" w:rsidRPr="001906BD">
        <w:rPr>
          <w:iCs/>
          <w:lang w:val="en-US"/>
        </w:rPr>
        <w:t>%HRR</w:t>
      </w:r>
      <w:r w:rsidR="00A67BB7" w:rsidRPr="001906BD">
        <w:rPr>
          <w:iCs/>
          <w:lang w:val="en-US"/>
        </w:rPr>
        <w:t>)</w:t>
      </w:r>
      <w:r w:rsidR="00571746" w:rsidRPr="001906BD">
        <w:rPr>
          <w:iCs/>
          <w:lang w:val="en-US"/>
        </w:rPr>
        <w:t>,</w:t>
      </w:r>
      <w:r w:rsidR="005C608D" w:rsidRPr="001906BD">
        <w:rPr>
          <w:iCs/>
          <w:lang w:val="en-US"/>
        </w:rPr>
        <w:t xml:space="preserve"> to age</w:t>
      </w:r>
      <w:r w:rsidR="003D537B" w:rsidRPr="001906BD">
        <w:rPr>
          <w:iCs/>
          <w:lang w:val="en-US"/>
        </w:rPr>
        <w:t>-relativ</w:t>
      </w:r>
      <w:r w:rsidR="005C608D" w:rsidRPr="001906BD">
        <w:rPr>
          <w:iCs/>
          <w:lang w:val="en-US"/>
        </w:rPr>
        <w:t xml:space="preserve">e METs </w:t>
      </w:r>
      <w:r w:rsidR="004F1B64" w:rsidRPr="001906BD">
        <w:rPr>
          <w:iCs/>
          <w:lang w:val="en-US"/>
        </w:rPr>
        <w:t xml:space="preserve">according to </w:t>
      </w:r>
      <w:r w:rsidR="004F1B64" w:rsidRPr="001906BD">
        <w:rPr>
          <w:iCs/>
          <w:noProof/>
          <w:lang w:val="en-US"/>
        </w:rPr>
        <w:t xml:space="preserve">Garber </w:t>
      </w:r>
      <w:r w:rsidR="004F1B64" w:rsidRPr="001906BD">
        <w:rPr>
          <w:i/>
          <w:noProof/>
          <w:lang w:val="en-US"/>
        </w:rPr>
        <w:t>et al</w:t>
      </w:r>
      <w:r w:rsidR="004F1B64" w:rsidRPr="001906BD">
        <w:rPr>
          <w:iCs/>
          <w:noProof/>
          <w:lang w:val="en-US"/>
        </w:rPr>
        <w:t>.</w:t>
      </w:r>
      <w:r w:rsidR="00427B2B" w:rsidRPr="001906BD">
        <w:rPr>
          <w:iCs/>
          <w:noProof/>
          <w:lang w:val="en-US"/>
        </w:rPr>
        <w:t>,</w:t>
      </w:r>
      <w:r w:rsidR="004F1B64" w:rsidRPr="001906BD">
        <w:rPr>
          <w:iCs/>
          <w:noProof/>
          <w:lang w:val="en-US"/>
        </w:rPr>
        <w:t xml:space="preserve"> </w:t>
      </w:r>
      <w:r w:rsidR="004F1B64" w:rsidRPr="001906BD">
        <w:rPr>
          <w:iCs/>
          <w:lang w:val="en-US"/>
        </w:rPr>
        <w:fldChar w:fldCharType="begin" w:fldLock="1"/>
      </w:r>
      <w:r w:rsidR="00FC0931">
        <w:rPr>
          <w:iCs/>
          <w:lang w:val="en-US"/>
        </w:rPr>
        <w:instrText>ADDIN CSL_CITATION {"citationItems":[{"id":"ITEM-1","itemData":{"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Min","non-dropping-particle":"","parse-names":false,"suffix":""},{"dropping-particle":"","family":"Nieman","given":"David C","non-dropping-particle":"","parse-names":false,"suffix":""},{"dropping-particle":"","family":"Swain","given":"David P","non-dropping-particle":"","parse-names":false,"suffix":""}],"id":"ITEM-1","issued":{"date-parts":[["2011"]]},"title":"Quantity and quality of exercise for developing and maintaining cardiorespiratory, musculoskeletal, and neuromotor fitness in apparently healthy adults: guidance for prescribing exercise","type":"article-journal"},"uris":["http://www.mendeley.com/documents/?uuid=277e3eb5-deea-4651-9c7b-a8cf6493113f"]}],"mendeley":{"formattedCitation":"&lt;sup&gt;32&lt;/sup&gt;","manualFormatting":"(2011)","plainTextFormattedCitation":"32","previouslyFormattedCitation":"&lt;sup&gt;32&lt;/sup&gt;"},"properties":{"noteIndex":0},"schema":"https://github.com/citation-style-language/schema/raw/master/csl-citation.json"}</w:instrText>
      </w:r>
      <w:r w:rsidR="004F1B64" w:rsidRPr="001906BD">
        <w:rPr>
          <w:iCs/>
          <w:lang w:val="en-US"/>
        </w:rPr>
        <w:fldChar w:fldCharType="separate"/>
      </w:r>
      <w:r w:rsidR="004F1B64" w:rsidRPr="001906BD">
        <w:rPr>
          <w:iCs/>
          <w:noProof/>
          <w:lang w:val="en-US"/>
        </w:rPr>
        <w:t>(2011)</w:t>
      </w:r>
      <w:r w:rsidR="004F1B64" w:rsidRPr="001906BD">
        <w:rPr>
          <w:iCs/>
          <w:lang w:val="en-US"/>
        </w:rPr>
        <w:fldChar w:fldCharType="end"/>
      </w:r>
      <w:r w:rsidR="00427B2B" w:rsidRPr="001906BD">
        <w:rPr>
          <w:iCs/>
          <w:lang w:val="en-US"/>
        </w:rPr>
        <w:t xml:space="preserve"> </w:t>
      </w:r>
      <w:r w:rsidR="00427B2B" w:rsidRPr="001906BD">
        <w:rPr>
          <w:iCs/>
          <w:lang w:val="en-US"/>
        </w:rPr>
        <w:fldChar w:fldCharType="begin" w:fldLock="1"/>
      </w:r>
      <w:r w:rsidR="00FC0931">
        <w:rPr>
          <w:iCs/>
          <w:lang w:val="en-US"/>
        </w:rPr>
        <w:instrText>ADDIN CSL_CITATION {"citationItems":[{"id":"ITEM-1","itemData":{"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Min","non-dropping-particle":"","parse-names":false,"suffix":""},{"dropping-particle":"","family":"Nieman","given":"David C","non-dropping-particle":"","parse-names":false,"suffix":""},{"dropping-particle":"","family":"Swain","given":"David P","non-dropping-particle":"","parse-names":false,"suffix":""}],"id":"ITEM-1","issued":{"date-parts":[["2011"]]},"title":"Quantity and quality of exercise for developing and maintaining cardiorespiratory, musculoskeletal, and neuromotor fitness in apparently healthy adults: guidance for prescribing exercise","type":"article-journal"},"uris":["http://www.mendeley.com/documents/?uuid=277e3eb5-deea-4651-9c7b-a8cf6493113f"]}],"mendeley":{"formattedCitation":"&lt;sup&gt;32&lt;/sup&gt;","plainTextFormattedCitation":"32","previouslyFormattedCitation":"&lt;sup&gt;32&lt;/sup&gt;"},"properties":{"noteIndex":0},"schema":"https://github.com/citation-style-language/schema/raw/master/csl-citation.json"}</w:instrText>
      </w:r>
      <w:r w:rsidR="00427B2B" w:rsidRPr="001906BD">
        <w:rPr>
          <w:iCs/>
          <w:lang w:val="en-US"/>
        </w:rPr>
        <w:fldChar w:fldCharType="separate"/>
      </w:r>
      <w:r w:rsidR="008E6088" w:rsidRPr="008E6088">
        <w:rPr>
          <w:iCs/>
          <w:noProof/>
          <w:vertAlign w:val="superscript"/>
          <w:lang w:val="en-US"/>
        </w:rPr>
        <w:t>32</w:t>
      </w:r>
      <w:r w:rsidR="00427B2B" w:rsidRPr="001906BD">
        <w:rPr>
          <w:iCs/>
          <w:lang w:val="en-US"/>
        </w:rPr>
        <w:fldChar w:fldCharType="end"/>
      </w:r>
      <w:r w:rsidR="004F1B64" w:rsidRPr="001906BD">
        <w:rPr>
          <w:iCs/>
          <w:lang w:val="en-US"/>
        </w:rPr>
        <w:t>.</w:t>
      </w:r>
      <w:r w:rsidR="005F4278" w:rsidRPr="001906BD">
        <w:rPr>
          <w:iCs/>
          <w:lang w:val="en-US"/>
        </w:rPr>
        <w:t xml:space="preserve"> This was </w:t>
      </w:r>
      <w:r w:rsidR="00FE4BAA" w:rsidRPr="001906BD">
        <w:rPr>
          <w:iCs/>
          <w:lang w:val="en-US"/>
        </w:rPr>
        <w:t xml:space="preserve">performed to yield daily and weekly METs as well as the total METs for each intervention. The latter (total METs) was incalculable for one the treadmill intervention group from </w:t>
      </w:r>
      <w:r w:rsidR="00FE4BAA" w:rsidRPr="001906BD">
        <w:rPr>
          <w:iCs/>
          <w:lang w:val="en-US"/>
        </w:rPr>
        <w:fldChar w:fldCharType="begin" w:fldLock="1"/>
      </w:r>
      <w:r w:rsidR="00FC0931">
        <w:rPr>
          <w:iCs/>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manualFormatting":"Jo et al., (2019)","plainTextFormattedCitation":"33","previouslyFormattedCitation":"&lt;sup&gt;33&lt;/sup&gt;"},"properties":{"noteIndex":0},"schema":"https://github.com/citation-style-language/schema/raw/master/csl-citation.json"}</w:instrText>
      </w:r>
      <w:r w:rsidR="00FE4BAA" w:rsidRPr="001906BD">
        <w:rPr>
          <w:iCs/>
          <w:lang w:val="en-US"/>
        </w:rPr>
        <w:fldChar w:fldCharType="separate"/>
      </w:r>
      <w:r w:rsidR="00FE4BAA" w:rsidRPr="001906BD">
        <w:rPr>
          <w:iCs/>
          <w:noProof/>
          <w:lang w:val="en-US"/>
        </w:rPr>
        <w:t xml:space="preserve">Jo </w:t>
      </w:r>
      <w:r w:rsidR="00FE4BAA" w:rsidRPr="001906BD">
        <w:rPr>
          <w:i/>
          <w:noProof/>
          <w:lang w:val="en-US"/>
        </w:rPr>
        <w:t>et al</w:t>
      </w:r>
      <w:r w:rsidR="00FE4BAA" w:rsidRPr="001906BD">
        <w:rPr>
          <w:iCs/>
          <w:noProof/>
          <w:lang w:val="en-US"/>
        </w:rPr>
        <w:t>., (2019)</w:t>
      </w:r>
      <w:r w:rsidR="00FE4BAA" w:rsidRPr="001906BD">
        <w:rPr>
          <w:iCs/>
          <w:lang w:val="en-US"/>
        </w:rPr>
        <w:fldChar w:fldCharType="end"/>
      </w:r>
      <w:r w:rsidR="00427B2B" w:rsidRPr="001906BD">
        <w:rPr>
          <w:iCs/>
          <w:lang w:val="en-US"/>
        </w:rPr>
        <w:t xml:space="preserve"> </w:t>
      </w:r>
      <w:r w:rsidR="00427B2B" w:rsidRPr="001906BD">
        <w:rPr>
          <w:iCs/>
          <w:lang w:val="en-US"/>
        </w:rPr>
        <w:fldChar w:fldCharType="begin" w:fldLock="1"/>
      </w:r>
      <w:r w:rsidR="00FC0931">
        <w:rPr>
          <w:iCs/>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plainTextFormattedCitation":"33","previouslyFormattedCitation":"&lt;sup&gt;33&lt;/sup&gt;"},"properties":{"noteIndex":0},"schema":"https://github.com/citation-style-language/schema/raw/master/csl-citation.json"}</w:instrText>
      </w:r>
      <w:r w:rsidR="00427B2B" w:rsidRPr="001906BD">
        <w:rPr>
          <w:iCs/>
          <w:lang w:val="en-US"/>
        </w:rPr>
        <w:fldChar w:fldCharType="separate"/>
      </w:r>
      <w:r w:rsidR="008E6088" w:rsidRPr="008E6088">
        <w:rPr>
          <w:iCs/>
          <w:noProof/>
          <w:vertAlign w:val="superscript"/>
          <w:lang w:val="en-US"/>
        </w:rPr>
        <w:t>33</w:t>
      </w:r>
      <w:r w:rsidR="00427B2B" w:rsidRPr="001906BD">
        <w:rPr>
          <w:iCs/>
          <w:lang w:val="en-US"/>
        </w:rPr>
        <w:fldChar w:fldCharType="end"/>
      </w:r>
      <w:r w:rsidR="00FE4BAA" w:rsidRPr="001906BD">
        <w:rPr>
          <w:iCs/>
          <w:lang w:val="en-US"/>
        </w:rPr>
        <w:t xml:space="preserve"> as exercise frequency was not clearly stated. </w:t>
      </w:r>
      <w:r w:rsidR="00E60C98" w:rsidRPr="001906BD">
        <w:rPr>
          <w:iCs/>
          <w:lang w:val="en-US"/>
        </w:rPr>
        <w:t xml:space="preserve">Where exercise was progressed </w:t>
      </w:r>
      <w:r w:rsidR="00E607CD" w:rsidRPr="001906BD">
        <w:rPr>
          <w:iCs/>
          <w:lang w:val="en-US"/>
        </w:rPr>
        <w:t xml:space="preserve">in terms of intensity, frequency and/or duration, </w:t>
      </w:r>
      <w:r w:rsidR="00F1031F" w:rsidRPr="001906BD">
        <w:rPr>
          <w:iCs/>
          <w:lang w:val="en-US"/>
        </w:rPr>
        <w:t xml:space="preserve">METs were calculated for </w:t>
      </w:r>
      <w:r w:rsidR="003E526F" w:rsidRPr="001906BD">
        <w:rPr>
          <w:iCs/>
          <w:lang w:val="en-US"/>
        </w:rPr>
        <w:t xml:space="preserve">each prescribed </w:t>
      </w:r>
      <w:r w:rsidR="00F1031F" w:rsidRPr="001906BD">
        <w:rPr>
          <w:iCs/>
          <w:lang w:val="en-US"/>
        </w:rPr>
        <w:t xml:space="preserve">training </w:t>
      </w:r>
      <w:r w:rsidR="00F1031F" w:rsidRPr="001906BD">
        <w:rPr>
          <w:i/>
          <w:lang w:val="en-US"/>
        </w:rPr>
        <w:t>block</w:t>
      </w:r>
      <w:r w:rsidR="007F2770" w:rsidRPr="001906BD">
        <w:rPr>
          <w:i/>
          <w:lang w:val="en-US"/>
        </w:rPr>
        <w:t xml:space="preserve"> </w:t>
      </w:r>
      <w:r w:rsidR="00902BB1" w:rsidRPr="001906BD">
        <w:rPr>
          <w:iCs/>
          <w:lang w:val="en-US"/>
        </w:rPr>
        <w:t xml:space="preserve">and then </w:t>
      </w:r>
      <w:r w:rsidR="001906BD" w:rsidRPr="001906BD">
        <w:rPr>
          <w:iCs/>
          <w:lang w:val="en-US"/>
        </w:rPr>
        <w:t>totaled</w:t>
      </w:r>
      <w:r w:rsidR="00902BB1" w:rsidRPr="001906BD">
        <w:rPr>
          <w:iCs/>
          <w:lang w:val="en-US"/>
        </w:rPr>
        <w:t xml:space="preserve"> </w:t>
      </w:r>
      <w:r w:rsidR="007F2770" w:rsidRPr="001906BD">
        <w:rPr>
          <w:iCs/>
          <w:lang w:val="en-US"/>
        </w:rPr>
        <w:t xml:space="preserve">(i.e. 2 weeks </w:t>
      </w:r>
      <w:r w:rsidR="008F135E" w:rsidRPr="001906BD">
        <w:rPr>
          <w:iCs/>
          <w:lang w:val="en-US"/>
        </w:rPr>
        <w:t xml:space="preserve">at 30% HR plus </w:t>
      </w:r>
      <w:r w:rsidR="00552F73" w:rsidRPr="001906BD">
        <w:rPr>
          <w:iCs/>
          <w:lang w:val="en-US"/>
        </w:rPr>
        <w:t>22</w:t>
      </w:r>
      <w:r w:rsidR="00CB74A7" w:rsidRPr="001906BD">
        <w:rPr>
          <w:iCs/>
          <w:lang w:val="en-US"/>
        </w:rPr>
        <w:t xml:space="preserve"> weeks at 60% HRR</w:t>
      </w:r>
      <w:r w:rsidR="00552F73" w:rsidRPr="001906BD">
        <w:rPr>
          <w:iCs/>
          <w:lang w:val="en-US"/>
        </w:rPr>
        <w:t xml:space="preserve"> </w:t>
      </w:r>
      <w:r w:rsidR="00552F73" w:rsidRPr="001906BD">
        <w:rPr>
          <w:iCs/>
          <w:lang w:val="en-US"/>
        </w:rPr>
        <w:fldChar w:fldCharType="begin" w:fldLock="1"/>
      </w:r>
      <w:r w:rsidR="007062F3">
        <w:rPr>
          <w:iCs/>
          <w:lang w:val="en-US"/>
        </w:rPr>
        <w:instrText>ADDIN CSL_CITATION {"citationItems":[{"id":"ITEM-1","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1","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mendeley":{"formattedCitation":"&lt;sup&gt;11&lt;/sup&gt;","plainTextFormattedCitation":"11","previouslyFormattedCitation":"&lt;sup&gt;11&lt;/sup&gt;"},"properties":{"noteIndex":0},"schema":"https://github.com/citation-style-language/schema/raw/master/csl-citation.json"}</w:instrText>
      </w:r>
      <w:r w:rsidR="00552F73" w:rsidRPr="001906BD">
        <w:rPr>
          <w:iCs/>
          <w:lang w:val="en-US"/>
        </w:rPr>
        <w:fldChar w:fldCharType="separate"/>
      </w:r>
      <w:r w:rsidR="007062F3" w:rsidRPr="007062F3">
        <w:rPr>
          <w:iCs/>
          <w:noProof/>
          <w:vertAlign w:val="superscript"/>
          <w:lang w:val="en-US"/>
        </w:rPr>
        <w:t>11</w:t>
      </w:r>
      <w:r w:rsidR="00552F73" w:rsidRPr="001906BD">
        <w:rPr>
          <w:iCs/>
          <w:lang w:val="en-US"/>
        </w:rPr>
        <w:fldChar w:fldCharType="end"/>
      </w:r>
      <w:r w:rsidR="00552F73" w:rsidRPr="001906BD">
        <w:rPr>
          <w:iCs/>
          <w:lang w:val="en-US"/>
        </w:rPr>
        <w:t>),</w:t>
      </w:r>
      <w:r w:rsidR="00F1031F" w:rsidRPr="001906BD">
        <w:rPr>
          <w:iCs/>
          <w:lang w:val="en-US"/>
        </w:rPr>
        <w:t xml:space="preserve"> </w:t>
      </w:r>
      <w:r w:rsidR="00902BB1" w:rsidRPr="001906BD">
        <w:rPr>
          <w:iCs/>
          <w:lang w:val="en-US"/>
        </w:rPr>
        <w:t>to be</w:t>
      </w:r>
      <w:r w:rsidR="00AF6C1F" w:rsidRPr="001906BD">
        <w:rPr>
          <w:iCs/>
          <w:lang w:val="en-US"/>
        </w:rPr>
        <w:t xml:space="preserve"> used in the meta-regression</w:t>
      </w:r>
      <w:r w:rsidR="0052407F" w:rsidRPr="001906BD">
        <w:rPr>
          <w:iCs/>
          <w:lang w:val="en-US"/>
        </w:rPr>
        <w:t xml:space="preserve">. </w:t>
      </w:r>
      <w:r w:rsidR="00AE3E68" w:rsidRPr="001906BD">
        <w:rPr>
          <w:iCs/>
          <w:lang w:val="en-US"/>
        </w:rPr>
        <w:t>Although not mandatory for study inclusion,</w:t>
      </w:r>
      <w:r w:rsidR="00A54F60" w:rsidRPr="001906BD">
        <w:rPr>
          <w:iCs/>
          <w:lang w:val="en-US"/>
        </w:rPr>
        <w:t xml:space="preserve"> </w:t>
      </w:r>
      <w:r w:rsidR="00A54F60" w:rsidRPr="001906BD">
        <w:rPr>
          <w:lang w:val="en-US"/>
        </w:rPr>
        <w:t>∆</w:t>
      </w:r>
      <m:oMath>
        <m:acc>
          <m:accPr>
            <m:chr m:val="̇"/>
            <m:ctrlPr>
              <w:rPr>
                <w:rFonts w:ascii="Cambria Math" w:hAnsi="Cambria Math"/>
                <w:iCs/>
                <w:lang w:val="en-US"/>
              </w:rPr>
            </m:ctrlPr>
          </m:accPr>
          <m:e>
            <m:r>
              <m:rPr>
                <m:sty m:val="p"/>
              </m:rPr>
              <w:rPr>
                <w:rFonts w:ascii="Cambria Math" w:hAnsi="Cambria Math"/>
                <w:lang w:val="en-US"/>
              </w:rPr>
              <m:t>V</m:t>
            </m:r>
          </m:e>
        </m:acc>
        <m:sSub>
          <m:sSubPr>
            <m:ctrlPr>
              <w:rPr>
                <w:rFonts w:ascii="Cambria Math" w:hAnsi="Cambria Math"/>
                <w:iCs/>
                <w:lang w:val="en-US"/>
              </w:rPr>
            </m:ctrlPr>
          </m:sSubPr>
          <m:e>
            <m:r>
              <m:rPr>
                <m:sty m:val="p"/>
              </m:rPr>
              <w:rPr>
                <w:rFonts w:ascii="Cambria Math" w:hAnsi="Cambria Math"/>
                <w:lang w:val="en-US"/>
              </w:rPr>
              <m:t>O</m:t>
            </m:r>
          </m:e>
          <m:sub>
            <m:r>
              <m:rPr>
                <m:sty m:val="p"/>
              </m:rPr>
              <w:rPr>
                <w:rFonts w:ascii="Cambria Math" w:hAnsi="Cambria Math"/>
                <w:lang w:val="en-US"/>
              </w:rPr>
              <m:t>2max</m:t>
            </m:r>
          </m:sub>
        </m:sSub>
      </m:oMath>
      <w:r w:rsidR="00A54F60" w:rsidRPr="001906BD">
        <w:rPr>
          <w:iCs/>
          <w:lang w:val="en-US"/>
        </w:rPr>
        <w:t xml:space="preserve"> was determ</w:t>
      </w:r>
      <w:r w:rsidR="00F81E8B" w:rsidRPr="001906BD">
        <w:rPr>
          <w:iCs/>
          <w:lang w:val="en-US"/>
        </w:rPr>
        <w:t>in</w:t>
      </w:r>
      <w:r w:rsidR="00A54F60" w:rsidRPr="001906BD">
        <w:rPr>
          <w:iCs/>
          <w:lang w:val="en-US"/>
        </w:rPr>
        <w:t xml:space="preserve">ed for the intervention group </w:t>
      </w:r>
      <w:r w:rsidR="00A96672" w:rsidRPr="001906BD">
        <w:rPr>
          <w:iCs/>
          <w:lang w:val="en-US"/>
        </w:rPr>
        <w:t>only and</w:t>
      </w:r>
      <w:r w:rsidR="00A54F60" w:rsidRPr="001906BD">
        <w:rPr>
          <w:iCs/>
          <w:lang w:val="en-US"/>
        </w:rPr>
        <w:t xml:space="preserve"> </w:t>
      </w:r>
      <w:r w:rsidR="00F81E8B" w:rsidRPr="001906BD">
        <w:rPr>
          <w:iCs/>
          <w:lang w:val="en-US"/>
        </w:rPr>
        <w:t>reflect</w:t>
      </w:r>
      <w:r w:rsidR="00A96672" w:rsidRPr="001906BD">
        <w:rPr>
          <w:iCs/>
          <w:lang w:val="en-US"/>
        </w:rPr>
        <w:t xml:space="preserve">ed </w:t>
      </w:r>
      <w:r w:rsidR="00A54F60" w:rsidRPr="001906BD">
        <w:rPr>
          <w:iCs/>
          <w:lang w:val="en-US"/>
        </w:rPr>
        <w:t xml:space="preserve">the effectiveness of the </w:t>
      </w:r>
      <w:r w:rsidR="00F81E8B" w:rsidRPr="001906BD">
        <w:rPr>
          <w:iCs/>
          <w:lang w:val="en-US"/>
        </w:rPr>
        <w:t>aerobic</w:t>
      </w:r>
      <w:r w:rsidR="00A54F60" w:rsidRPr="001906BD">
        <w:rPr>
          <w:iCs/>
          <w:lang w:val="en-US"/>
        </w:rPr>
        <w:t xml:space="preserve"> exercise training. </w:t>
      </w:r>
      <w:r w:rsidR="00AF6C1F" w:rsidRPr="001906BD">
        <w:rPr>
          <w:iCs/>
          <w:lang w:val="en-US"/>
        </w:rPr>
        <w:t>Due to their interrelationship, SBP and DBP were linked to form ‘blood pressure’ (BP) and then used in the meta-regression</w:t>
      </w:r>
      <w:r w:rsidR="00C94D51" w:rsidRPr="001906BD">
        <w:rPr>
          <w:iCs/>
          <w:lang w:val="en-US"/>
        </w:rPr>
        <w:t xml:space="preserve"> using proprietary software embedded within CMA</w:t>
      </w:r>
      <w:r w:rsidR="00AF6C1F" w:rsidRPr="001906BD">
        <w:rPr>
          <w:iCs/>
          <w:lang w:val="en-US"/>
        </w:rPr>
        <w:t xml:space="preserve">. </w:t>
      </w:r>
      <w:r w:rsidR="00BA5BC3" w:rsidRPr="001906BD">
        <w:rPr>
          <w:iCs/>
          <w:lang w:val="en-US"/>
        </w:rPr>
        <w:t>C</w:t>
      </w:r>
      <w:r w:rsidR="001F608A" w:rsidRPr="001906BD">
        <w:rPr>
          <w:iCs/>
          <w:lang w:val="en-US"/>
        </w:rPr>
        <w:t xml:space="preserve">ovariates including age, SBP, DBP and BMI were pooled </w:t>
      </w:r>
      <w:r w:rsidR="00BA5BC3" w:rsidRPr="001906BD">
        <w:rPr>
          <w:iCs/>
          <w:lang w:val="en-US"/>
        </w:rPr>
        <w:t xml:space="preserve">at baseline </w:t>
      </w:r>
      <w:r w:rsidR="001F608A" w:rsidRPr="001906BD">
        <w:rPr>
          <w:iCs/>
          <w:lang w:val="en-US"/>
        </w:rPr>
        <w:t xml:space="preserve">for control and </w:t>
      </w:r>
      <w:r w:rsidR="00BA5BC3" w:rsidRPr="001906BD">
        <w:rPr>
          <w:iCs/>
          <w:lang w:val="en-US"/>
        </w:rPr>
        <w:t>exercise</w:t>
      </w:r>
      <w:r w:rsidR="001F608A" w:rsidRPr="001906BD">
        <w:rPr>
          <w:iCs/>
          <w:lang w:val="en-US"/>
        </w:rPr>
        <w:t xml:space="preserve"> groups </w:t>
      </w:r>
      <w:r w:rsidR="00BA5BC3" w:rsidRPr="001906BD">
        <w:rPr>
          <w:iCs/>
          <w:lang w:val="en-US"/>
        </w:rPr>
        <w:t xml:space="preserve">in the </w:t>
      </w:r>
      <w:r w:rsidR="001F608A" w:rsidRPr="001906BD">
        <w:rPr>
          <w:lang w:val="en-US"/>
        </w:rPr>
        <w:t xml:space="preserve">controlled intervention </w:t>
      </w:r>
      <w:r w:rsidR="00765376" w:rsidRPr="001906BD">
        <w:rPr>
          <w:lang w:val="en-US"/>
        </w:rPr>
        <w:t>studie</w:t>
      </w:r>
      <w:r w:rsidR="00765376" w:rsidRPr="001906BD">
        <w:rPr>
          <w:iCs/>
          <w:lang w:val="en-US"/>
        </w:rPr>
        <w:t>s and</w:t>
      </w:r>
      <w:r w:rsidR="001F608A" w:rsidRPr="001906BD">
        <w:rPr>
          <w:iCs/>
          <w:lang w:val="en-US"/>
        </w:rPr>
        <w:t xml:space="preserve"> entered into the meta-regression. This was performed since the outcome variable (i.e., the difference in </w:t>
      </w:r>
      <w:r w:rsidR="001F608A" w:rsidRPr="001906BD">
        <w:rPr>
          <w:lang w:val="en-US"/>
        </w:rPr>
        <w:t xml:space="preserve">mean ∆FMD%) </w:t>
      </w:r>
      <w:r w:rsidR="001F608A" w:rsidRPr="001906BD">
        <w:rPr>
          <w:iCs/>
          <w:lang w:val="en-US"/>
        </w:rPr>
        <w:t xml:space="preserve">was calculated </w:t>
      </w:r>
      <w:r w:rsidR="00BA5BC3" w:rsidRPr="001906BD">
        <w:rPr>
          <w:iCs/>
          <w:lang w:val="en-US"/>
        </w:rPr>
        <w:t>between</w:t>
      </w:r>
      <w:r w:rsidR="001F608A" w:rsidRPr="001906BD">
        <w:rPr>
          <w:iCs/>
          <w:lang w:val="en-US"/>
        </w:rPr>
        <w:t xml:space="preserve"> the intervention groups and control groups</w:t>
      </w:r>
      <w:r w:rsidR="00BA5BC3" w:rsidRPr="001906BD">
        <w:rPr>
          <w:iCs/>
          <w:lang w:val="en-US"/>
        </w:rPr>
        <w:t xml:space="preserve">. </w:t>
      </w:r>
      <w:r w:rsidR="0032596F" w:rsidRPr="001906BD">
        <w:rPr>
          <w:iCs/>
          <w:lang w:val="en-US"/>
        </w:rPr>
        <w:t xml:space="preserve">For variables that were significantly associated with </w:t>
      </w:r>
      <w:r w:rsidR="0032596F" w:rsidRPr="001906BD">
        <w:rPr>
          <w:lang w:val="en-US"/>
        </w:rPr>
        <w:t xml:space="preserve">∆FMD%, these were collectively entered into a multiple meta-regression model </w:t>
      </w:r>
      <w:r w:rsidRPr="001906BD">
        <w:rPr>
          <w:iCs/>
          <w:lang w:val="en-US"/>
        </w:rPr>
        <w:t xml:space="preserve">to determine the accounted variance using </w:t>
      </w:r>
      <w:r w:rsidR="005C5794" w:rsidRPr="001906BD">
        <w:rPr>
          <w:iCs/>
          <w:lang w:val="en-US"/>
        </w:rPr>
        <w:t>analogue</w:t>
      </w:r>
      <w:r w:rsidR="00940AB0" w:rsidRPr="001906BD">
        <w:rPr>
          <w:iCs/>
          <w:lang w:val="en-US"/>
        </w:rPr>
        <w:t xml:space="preserve"> </w:t>
      </w:r>
      <w:r w:rsidRPr="001906BD">
        <w:rPr>
          <w:iCs/>
          <w:lang w:val="en-US"/>
        </w:rPr>
        <w:t>R</w:t>
      </w:r>
      <w:r w:rsidRPr="001906BD">
        <w:rPr>
          <w:iCs/>
          <w:vertAlign w:val="superscript"/>
          <w:lang w:val="en-US"/>
        </w:rPr>
        <w:t>2</w:t>
      </w:r>
      <w:r w:rsidRPr="001906BD">
        <w:rPr>
          <w:iCs/>
          <w:lang w:val="en-US"/>
        </w:rPr>
        <w:t xml:space="preserve">. Publication bias was assessed using </w:t>
      </w:r>
      <w:r w:rsidR="00893C8A" w:rsidRPr="001906BD">
        <w:rPr>
          <w:iCs/>
          <w:lang w:val="en-US"/>
        </w:rPr>
        <w:t xml:space="preserve">two-tailed </w:t>
      </w:r>
      <w:r w:rsidRPr="001906BD">
        <w:rPr>
          <w:iCs/>
          <w:lang w:val="en-US"/>
        </w:rPr>
        <w:t>Egger’s regression</w:t>
      </w:r>
      <w:r w:rsidR="00D72280" w:rsidRPr="001906BD">
        <w:rPr>
          <w:iCs/>
          <w:lang w:val="en-US"/>
        </w:rPr>
        <w:t xml:space="preserve"> </w:t>
      </w:r>
      <w:r w:rsidR="00D72280" w:rsidRPr="001906BD">
        <w:rPr>
          <w:iCs/>
          <w:lang w:val="en-US"/>
        </w:rPr>
        <w:fldChar w:fldCharType="begin" w:fldLock="1"/>
      </w:r>
      <w:r w:rsidR="00FC0931">
        <w:rPr>
          <w:iCs/>
          <w:lang w:val="en-US"/>
        </w:rPr>
        <w:instrText>ADDIN CSL_CITATION {"citationItems":[{"id":"ITEM-1","itemData":{"ISSN":"0959-8138","author":[{"dropping-particle":"","family":"Egger","given":"Matthias","non-dropping-particle":"","parse-names":false,"suffix":""},{"dropping-particle":"","family":"Smith","given":"George Davey","non-dropping-particle":"","parse-names":false,"suffix":""},{"dropping-particle":"","family":"Schneider","given":"Martin","non-dropping-particle":"","parse-names":false,"suffix":""},{"dropping-particle":"","family":"Minder","given":"Christoph","non-dropping-particle":"","parse-names":false,"suffix":""}],"container-title":"Bmj","id":"ITEM-1","issue":"7109","issued":{"date-parts":[["1997"]]},"page":"629-634","publisher":"British Medical Journal Publishing Group","title":"Bias in meta-analysis detected by a simple, graphical test","type":"article-journal","volume":"315"},"uris":["http://www.mendeley.com/documents/?uuid=fd28cfac-c36a-415f-aff2-f099ac58491e"]}],"mendeley":{"formattedCitation":"&lt;sup&gt;34&lt;/sup&gt;","plainTextFormattedCitation":"34","previouslyFormattedCitation":"&lt;sup&gt;34&lt;/sup&gt;"},"properties":{"noteIndex":0},"schema":"https://github.com/citation-style-language/schema/raw/master/csl-citation.json"}</w:instrText>
      </w:r>
      <w:r w:rsidR="00D72280" w:rsidRPr="001906BD">
        <w:rPr>
          <w:iCs/>
          <w:lang w:val="en-US"/>
        </w:rPr>
        <w:fldChar w:fldCharType="separate"/>
      </w:r>
      <w:r w:rsidR="008E6088" w:rsidRPr="008E6088">
        <w:rPr>
          <w:iCs/>
          <w:noProof/>
          <w:vertAlign w:val="superscript"/>
          <w:lang w:val="en-US"/>
        </w:rPr>
        <w:t>34</w:t>
      </w:r>
      <w:r w:rsidR="00D72280" w:rsidRPr="001906BD">
        <w:rPr>
          <w:iCs/>
          <w:lang w:val="en-US"/>
        </w:rPr>
        <w:fldChar w:fldCharType="end"/>
      </w:r>
      <w:r w:rsidRPr="001906BD">
        <w:rPr>
          <w:iCs/>
          <w:lang w:val="en-US"/>
        </w:rPr>
        <w:t xml:space="preserve"> and </w:t>
      </w:r>
      <w:r w:rsidRPr="001906BD">
        <w:rPr>
          <w:lang w:val="en-US"/>
        </w:rPr>
        <w:t xml:space="preserve">statistical significance was granted at </w:t>
      </w:r>
      <w:r w:rsidRPr="001906BD">
        <w:rPr>
          <w:i/>
          <w:iCs/>
          <w:lang w:val="en-US"/>
        </w:rPr>
        <w:t xml:space="preserve">p </w:t>
      </w:r>
      <w:r w:rsidRPr="001906BD">
        <w:rPr>
          <w:lang w:val="en-US"/>
        </w:rPr>
        <w:t>≤ 0.05.</w:t>
      </w:r>
    </w:p>
    <w:p w14:paraId="315E2812" w14:textId="42FCCEFD" w:rsidR="00EF1F7E" w:rsidRPr="001906BD" w:rsidRDefault="00EF1F7E" w:rsidP="00AD4030">
      <w:pPr>
        <w:pStyle w:val="Heading1"/>
        <w:numPr>
          <w:ilvl w:val="0"/>
          <w:numId w:val="0"/>
        </w:numPr>
        <w:spacing w:line="360" w:lineRule="auto"/>
        <w:ind w:left="432" w:hanging="432"/>
        <w:rPr>
          <w:lang w:val="en-US"/>
        </w:rPr>
      </w:pPr>
      <w:r w:rsidRPr="001906BD">
        <w:rPr>
          <w:lang w:val="en-US"/>
        </w:rPr>
        <w:t>Results</w:t>
      </w:r>
    </w:p>
    <w:p w14:paraId="071A5060" w14:textId="141DFE2E" w:rsidR="00AC5163" w:rsidRPr="001906BD" w:rsidRDefault="00EF1F7E" w:rsidP="00AD4030">
      <w:pPr>
        <w:pStyle w:val="Heading2"/>
        <w:numPr>
          <w:ilvl w:val="0"/>
          <w:numId w:val="0"/>
        </w:numPr>
        <w:ind w:left="576" w:hanging="576"/>
        <w:rPr>
          <w:lang w:val="en-US"/>
        </w:rPr>
      </w:pPr>
      <w:r w:rsidRPr="001906BD">
        <w:rPr>
          <w:lang w:val="en-US"/>
        </w:rPr>
        <w:t>Search Outcome</w:t>
      </w:r>
      <w:r w:rsidR="00F448E9" w:rsidRPr="001906BD">
        <w:rPr>
          <w:lang w:val="en-US"/>
        </w:rPr>
        <w:t xml:space="preserve"> and </w:t>
      </w:r>
      <w:r w:rsidR="00BF1316" w:rsidRPr="001906BD">
        <w:rPr>
          <w:lang w:val="en-US"/>
        </w:rPr>
        <w:t xml:space="preserve">study </w:t>
      </w:r>
      <w:r w:rsidR="00F448E9" w:rsidRPr="001906BD">
        <w:rPr>
          <w:lang w:val="en-US"/>
        </w:rPr>
        <w:t>designs</w:t>
      </w:r>
    </w:p>
    <w:p w14:paraId="52965640" w14:textId="3DF15ED6" w:rsidR="00E45800" w:rsidRPr="001906BD" w:rsidRDefault="003151D0" w:rsidP="00AC5163">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See Fig</w:t>
      </w:r>
      <w:r w:rsidR="00296D7D" w:rsidRPr="001906BD">
        <w:rPr>
          <w:rFonts w:ascii="Times New Roman" w:hAnsi="Times New Roman" w:cs="Times New Roman"/>
          <w:sz w:val="24"/>
          <w:szCs w:val="24"/>
          <w:lang w:val="en-US"/>
        </w:rPr>
        <w:t>ure</w:t>
      </w:r>
      <w:r w:rsidRPr="001906BD">
        <w:rPr>
          <w:rFonts w:ascii="Times New Roman" w:hAnsi="Times New Roman" w:cs="Times New Roman"/>
          <w:sz w:val="24"/>
          <w:szCs w:val="24"/>
          <w:lang w:val="en-US"/>
        </w:rPr>
        <w:t xml:space="preserve"> 1 for the PRISMA flow diagram of studies </w:t>
      </w:r>
      <w:r w:rsidR="00714F21" w:rsidRPr="001906BD">
        <w:rPr>
          <w:rFonts w:ascii="Times New Roman" w:hAnsi="Times New Roman" w:cs="Times New Roman"/>
          <w:sz w:val="24"/>
          <w:szCs w:val="24"/>
          <w:lang w:val="en-US"/>
        </w:rPr>
        <w:t xml:space="preserve">pertaining to </w:t>
      </w:r>
      <w:r w:rsidR="000C64F1" w:rsidRPr="001906BD">
        <w:rPr>
          <w:rFonts w:ascii="Times New Roman" w:hAnsi="Times New Roman" w:cs="Times New Roman"/>
          <w:sz w:val="24"/>
          <w:szCs w:val="24"/>
          <w:lang w:val="en-US"/>
        </w:rPr>
        <w:t xml:space="preserve">the identification, screening, eligibility and inclusion. </w:t>
      </w:r>
      <w:r w:rsidR="006643E3" w:rsidRPr="001906BD">
        <w:rPr>
          <w:rFonts w:ascii="Times New Roman" w:hAnsi="Times New Roman" w:cs="Times New Roman"/>
          <w:sz w:val="24"/>
          <w:szCs w:val="24"/>
          <w:lang w:val="en-US"/>
        </w:rPr>
        <w:t>W</w:t>
      </w:r>
      <w:r w:rsidR="000C64F1" w:rsidRPr="001906BD">
        <w:rPr>
          <w:rFonts w:ascii="Times New Roman" w:hAnsi="Times New Roman" w:cs="Times New Roman"/>
          <w:sz w:val="24"/>
          <w:szCs w:val="24"/>
          <w:lang w:val="en-US"/>
        </w:rPr>
        <w:t xml:space="preserve">e identified </w:t>
      </w:r>
      <w:r w:rsidR="00FD76CB" w:rsidRPr="001906BD">
        <w:rPr>
          <w:rFonts w:ascii="Times New Roman" w:hAnsi="Times New Roman" w:cs="Times New Roman"/>
          <w:sz w:val="24"/>
          <w:szCs w:val="24"/>
          <w:lang w:val="en-US"/>
        </w:rPr>
        <w:t xml:space="preserve">9 </w:t>
      </w:r>
      <w:r w:rsidR="000C64F1" w:rsidRPr="001906BD">
        <w:rPr>
          <w:rFonts w:ascii="Times New Roman" w:hAnsi="Times New Roman" w:cs="Times New Roman"/>
          <w:sz w:val="24"/>
          <w:szCs w:val="24"/>
          <w:lang w:val="en-US"/>
        </w:rPr>
        <w:t>relevant studies</w:t>
      </w:r>
      <w:r w:rsidR="00B274D1"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2","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3","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3","issue":"3","issued":{"date-parts":[["2016"]]},"page":"657-667","title":"Exercise training reduces the acute physiological severity of post-menopausal hot flushes","type":"article-journal","volume":"594"},"uris":["http://www.mendeley.com/documents/?uuid=aeb79ac8-6d16-4aed-9501-7ebd4dce0525"]},{"id":"ITEM-4","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4","issued":{"date-parts":[["2019","12","28"]]},"note":"CV risk group\n\nIncluded","page":"clc.23324","title":"Effects of exergaming in postmenopausal women with high cardiovascular risk: A randomized controlled trial","type":"article-journal"},"uris":["http://www.mendeley.com/documents/?uuid=18e59d2e-9c06-4ca1-8aab-da292c4e3047"]},{"id":"ITEM-5","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5","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id":"ITEM-6","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6","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7","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7","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8","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8","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9","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9","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1,14,33,35–40&lt;/sup&gt;","plainTextFormattedCitation":"11,14,33,35–40","previouslyFormattedCitation":"&lt;sup&gt;11,14,33,35–40&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14,33,35–40</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00A54F9A" w:rsidRPr="001906BD">
        <w:rPr>
          <w:rFonts w:ascii="Times New Roman" w:hAnsi="Times New Roman" w:cs="Times New Roman"/>
          <w:sz w:val="24"/>
          <w:szCs w:val="24"/>
          <w:lang w:val="en-US"/>
        </w:rPr>
        <w:t xml:space="preserve">that </w:t>
      </w:r>
      <w:r w:rsidR="0055190D" w:rsidRPr="001906BD">
        <w:rPr>
          <w:rFonts w:ascii="Times New Roman" w:hAnsi="Times New Roman" w:cs="Times New Roman"/>
          <w:sz w:val="24"/>
          <w:szCs w:val="24"/>
          <w:lang w:val="en-US"/>
        </w:rPr>
        <w:t>included</w:t>
      </w:r>
      <w:r w:rsidR="00E45800" w:rsidRPr="001906BD">
        <w:rPr>
          <w:rFonts w:ascii="Times New Roman" w:hAnsi="Times New Roman" w:cs="Times New Roman"/>
          <w:sz w:val="24"/>
          <w:szCs w:val="24"/>
          <w:lang w:val="en-US"/>
        </w:rPr>
        <w:t xml:space="preserve">, </w:t>
      </w:r>
      <w:r w:rsidR="00E348CE" w:rsidRPr="001906BD">
        <w:rPr>
          <w:rFonts w:ascii="Times New Roman" w:hAnsi="Times New Roman" w:cs="Times New Roman"/>
          <w:sz w:val="24"/>
          <w:szCs w:val="24"/>
          <w:lang w:val="en-US"/>
        </w:rPr>
        <w:t>1 RT</w:t>
      </w:r>
      <w:r w:rsidR="005B25BF" w:rsidRPr="001906BD">
        <w:rPr>
          <w:rFonts w:ascii="Times New Roman" w:hAnsi="Times New Roman" w:cs="Times New Roman"/>
          <w:sz w:val="24"/>
          <w:szCs w:val="24"/>
          <w:lang w:val="en-US"/>
        </w:rPr>
        <w:t xml:space="preserve"> </w:t>
      </w:r>
      <w:r w:rsidR="00DF2212"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1","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39&lt;/sup&gt;","plainTextFormattedCitation":"39","previouslyFormattedCitation":"&lt;sup&gt;39&lt;/sup&gt;"},"properties":{"noteIndex":0},"schema":"https://github.com/citation-style-language/schema/raw/master/csl-citation.json"}</w:instrText>
      </w:r>
      <w:r w:rsidR="00DF2212"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9</w:t>
      </w:r>
      <w:r w:rsidR="00DF2212" w:rsidRPr="001906BD">
        <w:rPr>
          <w:rFonts w:ascii="Times New Roman" w:hAnsi="Times New Roman" w:cs="Times New Roman"/>
          <w:sz w:val="24"/>
          <w:szCs w:val="24"/>
          <w:lang w:val="en-US"/>
        </w:rPr>
        <w:fldChar w:fldCharType="end"/>
      </w:r>
      <w:r w:rsidR="00DF2212" w:rsidRPr="001906BD">
        <w:rPr>
          <w:rFonts w:ascii="Times New Roman" w:hAnsi="Times New Roman" w:cs="Times New Roman"/>
          <w:sz w:val="24"/>
          <w:szCs w:val="24"/>
          <w:lang w:val="en-US"/>
        </w:rPr>
        <w:t xml:space="preserve">, </w:t>
      </w:r>
      <w:r w:rsidR="00E47898" w:rsidRPr="001906BD">
        <w:rPr>
          <w:rFonts w:ascii="Times New Roman" w:hAnsi="Times New Roman" w:cs="Times New Roman"/>
          <w:sz w:val="24"/>
          <w:szCs w:val="24"/>
          <w:lang w:val="en-US"/>
        </w:rPr>
        <w:t>4</w:t>
      </w:r>
      <w:r w:rsidR="00E45800" w:rsidRPr="001906BD">
        <w:rPr>
          <w:rFonts w:ascii="Times New Roman" w:hAnsi="Times New Roman" w:cs="Times New Roman"/>
          <w:sz w:val="24"/>
          <w:szCs w:val="24"/>
          <w:lang w:val="en-US"/>
        </w:rPr>
        <w:t xml:space="preserve"> RCTs</w:t>
      </w:r>
      <w:r w:rsidR="005B25BF"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2","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2","issued":{"date-parts":[["2019","12","28"]]},"note":"CV risk group\n\nIncluded","page":"clc.23324","title":"Effects of exergaming in postmenopausal women with high cardiovascular risk: A randomized controlled trial","type":"article-journal"},"uris":["http://www.mendeley.com/documents/?uuid=18e59d2e-9c06-4ca1-8aab-da292c4e3047"]},{"id":"ITEM-3","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3","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4","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4","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mendeley":{"formattedCitation":"&lt;sup&gt;14,33,36,38&lt;/sup&gt;","plainTextFormattedCitation":"14,33,36,38","previouslyFormattedCitation":"&lt;sup&gt;14,33,36,38&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4,33,36,38</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00E348CE" w:rsidRPr="001906BD">
        <w:rPr>
          <w:rFonts w:ascii="Times New Roman" w:hAnsi="Times New Roman" w:cs="Times New Roman"/>
          <w:sz w:val="24"/>
          <w:szCs w:val="24"/>
          <w:lang w:val="en-US"/>
        </w:rPr>
        <w:t>3</w:t>
      </w:r>
      <w:r w:rsidR="00E061FA" w:rsidRPr="001906BD">
        <w:rPr>
          <w:rFonts w:ascii="Times New Roman" w:hAnsi="Times New Roman" w:cs="Times New Roman"/>
          <w:sz w:val="24"/>
          <w:szCs w:val="24"/>
          <w:lang w:val="en-US"/>
        </w:rPr>
        <w:t xml:space="preserve"> </w:t>
      </w:r>
      <w:r w:rsidR="00E45800" w:rsidRPr="001906BD">
        <w:rPr>
          <w:rFonts w:ascii="Times New Roman" w:hAnsi="Times New Roman" w:cs="Times New Roman"/>
          <w:sz w:val="24"/>
          <w:szCs w:val="24"/>
          <w:lang w:val="en-US"/>
        </w:rPr>
        <w:t>quasi-experiments</w:t>
      </w:r>
      <w:r w:rsidR="005B25BF"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2","issue":"3","issued":{"date-parts":[["2016"]]},"page":"657-667","title":"Exercise training reduces the acute physiological severity of post-menopausal hot flushes","type":"article-journal","volume":"594"},"uris":["http://www.mendeley.com/documents/?uuid=aeb79ac8-6d16-4aed-9501-7ebd4dce0525"]},{"id":"ITEM-3","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3","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35,37,40&lt;/sup&gt;","plainTextFormattedCitation":"35,37,40","previouslyFormattedCitation":"&lt;sup&gt;35,37,40&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5,37,40</w:t>
      </w:r>
      <w:r w:rsidR="00427B2B" w:rsidRPr="001906BD">
        <w:rPr>
          <w:rFonts w:ascii="Times New Roman" w:hAnsi="Times New Roman" w:cs="Times New Roman"/>
          <w:sz w:val="24"/>
          <w:szCs w:val="24"/>
          <w:lang w:val="en-US"/>
        </w:rPr>
        <w:fldChar w:fldCharType="end"/>
      </w:r>
      <w:r w:rsidR="00E061FA" w:rsidRPr="001906BD">
        <w:rPr>
          <w:rFonts w:ascii="Times New Roman" w:hAnsi="Times New Roman" w:cs="Times New Roman"/>
          <w:sz w:val="24"/>
          <w:szCs w:val="24"/>
          <w:lang w:val="en-US"/>
        </w:rPr>
        <w:t xml:space="preserve"> and </w:t>
      </w:r>
      <w:r w:rsidR="00E47898" w:rsidRPr="001906BD">
        <w:rPr>
          <w:rFonts w:ascii="Times New Roman" w:hAnsi="Times New Roman" w:cs="Times New Roman"/>
          <w:sz w:val="24"/>
          <w:szCs w:val="24"/>
          <w:lang w:val="en-US"/>
        </w:rPr>
        <w:t>1</w:t>
      </w:r>
      <w:r w:rsidR="00CA2973" w:rsidRPr="001906BD">
        <w:rPr>
          <w:rFonts w:ascii="Times New Roman" w:hAnsi="Times New Roman" w:cs="Times New Roman"/>
          <w:sz w:val="24"/>
          <w:szCs w:val="24"/>
          <w:lang w:val="en-US"/>
        </w:rPr>
        <w:t xml:space="preserve"> pre-post design</w:t>
      </w:r>
      <w:r w:rsidR="005B25BF"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7062F3">
        <w:rPr>
          <w:rFonts w:ascii="Times New Roman" w:hAnsi="Times New Roman" w:cs="Times New Roman"/>
          <w:sz w:val="24"/>
          <w:szCs w:val="24"/>
          <w:lang w:val="en-US"/>
        </w:rPr>
        <w:instrText>ADDIN CSL_CITATION {"citationItems":[{"id":"ITEM-1","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1","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mendeley":{"formattedCitation":"&lt;sup&gt;11&lt;/sup&gt;","plainTextFormattedCitation":"11","previouslyFormattedCitation":"&lt;sup&gt;11&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7062F3" w:rsidRPr="007062F3">
        <w:rPr>
          <w:rFonts w:ascii="Times New Roman" w:hAnsi="Times New Roman" w:cs="Times New Roman"/>
          <w:noProof/>
          <w:sz w:val="24"/>
          <w:szCs w:val="24"/>
          <w:vertAlign w:val="superscript"/>
          <w:lang w:val="en-US"/>
        </w:rPr>
        <w:t>11</w:t>
      </w:r>
      <w:r w:rsidR="00427B2B" w:rsidRPr="001906BD">
        <w:rPr>
          <w:rFonts w:ascii="Times New Roman" w:hAnsi="Times New Roman" w:cs="Times New Roman"/>
          <w:sz w:val="24"/>
          <w:szCs w:val="24"/>
          <w:lang w:val="en-US"/>
        </w:rPr>
        <w:fldChar w:fldCharType="end"/>
      </w:r>
      <w:r w:rsidR="00CA2973" w:rsidRPr="001906BD">
        <w:rPr>
          <w:rFonts w:ascii="Times New Roman" w:hAnsi="Times New Roman" w:cs="Times New Roman"/>
          <w:sz w:val="24"/>
          <w:szCs w:val="24"/>
          <w:lang w:val="en-US"/>
        </w:rPr>
        <w:t>.</w:t>
      </w:r>
      <w:r w:rsidR="00C73E6D" w:rsidRPr="001906BD">
        <w:rPr>
          <w:rFonts w:ascii="Times New Roman" w:hAnsi="Times New Roman" w:cs="Times New Roman"/>
          <w:sz w:val="24"/>
          <w:szCs w:val="24"/>
          <w:lang w:val="en-US"/>
        </w:rPr>
        <w:t xml:space="preserve"> </w:t>
      </w:r>
      <w:r w:rsidR="00E45800" w:rsidRPr="001906BD">
        <w:rPr>
          <w:rFonts w:ascii="Times New Roman" w:hAnsi="Times New Roman" w:cs="Times New Roman"/>
          <w:sz w:val="24"/>
          <w:szCs w:val="24"/>
          <w:lang w:val="en-US"/>
        </w:rPr>
        <w:t xml:space="preserve">There were </w:t>
      </w:r>
      <w:r w:rsidR="00504DEE" w:rsidRPr="001906BD">
        <w:rPr>
          <w:rFonts w:ascii="Times New Roman" w:hAnsi="Times New Roman" w:cs="Times New Roman"/>
          <w:sz w:val="24"/>
          <w:szCs w:val="24"/>
          <w:lang w:val="en-US"/>
        </w:rPr>
        <w:t>2</w:t>
      </w:r>
      <w:r w:rsidR="00E45800" w:rsidRPr="001906BD">
        <w:rPr>
          <w:rFonts w:ascii="Times New Roman" w:hAnsi="Times New Roman" w:cs="Times New Roman"/>
          <w:sz w:val="24"/>
          <w:szCs w:val="24"/>
          <w:lang w:val="en-US"/>
        </w:rPr>
        <w:t xml:space="preserve"> </w:t>
      </w:r>
      <w:r w:rsidR="00E45800" w:rsidRPr="001906BD">
        <w:rPr>
          <w:rFonts w:ascii="Times New Roman" w:hAnsi="Times New Roman" w:cs="Times New Roman"/>
          <w:sz w:val="24"/>
          <w:szCs w:val="24"/>
          <w:lang w:val="en-US"/>
        </w:rPr>
        <w:lastRenderedPageBreak/>
        <w:t>studies</w:t>
      </w:r>
      <w:r w:rsidR="00EB06C6" w:rsidRPr="001906BD">
        <w:rPr>
          <w:rFonts w:ascii="Times New Roman" w:hAnsi="Times New Roman" w:cs="Times New Roman"/>
          <w:sz w:val="24"/>
          <w:szCs w:val="24"/>
          <w:lang w:val="en-US"/>
        </w:rPr>
        <w:t xml:space="preserve"> </w:t>
      </w:r>
      <w:r w:rsidR="00E45800" w:rsidRPr="001906BD">
        <w:rPr>
          <w:rFonts w:ascii="Times New Roman" w:hAnsi="Times New Roman" w:cs="Times New Roman"/>
          <w:sz w:val="24"/>
          <w:szCs w:val="24"/>
          <w:lang w:val="en-US"/>
        </w:rPr>
        <w:t>that had more than 1 exercise intervention</w:t>
      </w:r>
      <w:r w:rsidR="005B25BF"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id":"ITEM-2","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2","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33,39&lt;/sup&gt;","plainTextFormattedCitation":"33,39","previouslyFormattedCitation":"&lt;sup&gt;33,39&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39</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00E45800" w:rsidRPr="001906BD">
        <w:rPr>
          <w:rFonts w:ascii="Times New Roman" w:hAnsi="Times New Roman" w:cs="Times New Roman"/>
          <w:sz w:val="24"/>
          <w:szCs w:val="24"/>
          <w:lang w:val="en-US"/>
        </w:rPr>
        <w:t xml:space="preserve">which enabled for </w:t>
      </w:r>
      <w:r w:rsidR="00504DEE" w:rsidRPr="001906BD">
        <w:rPr>
          <w:rFonts w:ascii="Times New Roman" w:hAnsi="Times New Roman" w:cs="Times New Roman"/>
          <w:sz w:val="24"/>
          <w:szCs w:val="24"/>
          <w:lang w:val="en-US"/>
        </w:rPr>
        <w:t>11</w:t>
      </w:r>
      <w:r w:rsidR="00E45800" w:rsidRPr="001906BD">
        <w:rPr>
          <w:rFonts w:ascii="Times New Roman" w:hAnsi="Times New Roman" w:cs="Times New Roman"/>
          <w:sz w:val="24"/>
          <w:szCs w:val="24"/>
          <w:lang w:val="en-US"/>
        </w:rPr>
        <w:t xml:space="preserve"> separate interventions</w:t>
      </w:r>
      <w:r w:rsidR="00120DD4" w:rsidRPr="001906BD">
        <w:rPr>
          <w:rFonts w:ascii="Times New Roman" w:hAnsi="Times New Roman" w:cs="Times New Roman"/>
          <w:sz w:val="24"/>
          <w:szCs w:val="24"/>
          <w:lang w:val="en-US"/>
        </w:rPr>
        <w:t xml:space="preserve"> (e.g</w:t>
      </w:r>
      <w:r w:rsidR="00466794" w:rsidRPr="001906BD">
        <w:rPr>
          <w:rFonts w:ascii="Times New Roman" w:hAnsi="Times New Roman" w:cs="Times New Roman"/>
          <w:sz w:val="24"/>
          <w:szCs w:val="24"/>
          <w:lang w:val="en-US"/>
        </w:rPr>
        <w:t xml:space="preserve">. </w:t>
      </w:r>
      <w:r w:rsidR="001906BD" w:rsidRPr="001906BD">
        <w:rPr>
          <w:rFonts w:ascii="Times New Roman" w:hAnsi="Times New Roman" w:cs="Times New Roman"/>
          <w:sz w:val="24"/>
          <w:szCs w:val="24"/>
          <w:lang w:val="en-US"/>
        </w:rPr>
        <w:t xml:space="preserve">high intensity interval training (HIIT) </w:t>
      </w:r>
      <w:r w:rsidR="00466794" w:rsidRPr="001906BD">
        <w:rPr>
          <w:rFonts w:ascii="Times New Roman" w:hAnsi="Times New Roman" w:cs="Times New Roman"/>
          <w:sz w:val="24"/>
          <w:szCs w:val="24"/>
          <w:lang w:val="en-US"/>
        </w:rPr>
        <w:t xml:space="preserve">and </w:t>
      </w:r>
      <w:r w:rsidR="005476C8" w:rsidRPr="001906BD">
        <w:rPr>
          <w:rFonts w:ascii="Times New Roman" w:hAnsi="Times New Roman" w:cs="Times New Roman"/>
          <w:sz w:val="24"/>
          <w:szCs w:val="24"/>
          <w:lang w:val="en-US"/>
        </w:rPr>
        <w:t>continuous training</w:t>
      </w:r>
      <w:r w:rsidR="00466794" w:rsidRPr="001906BD">
        <w:rPr>
          <w:rFonts w:ascii="Times New Roman" w:hAnsi="Times New Roman" w:cs="Times New Roman"/>
          <w:sz w:val="24"/>
          <w:szCs w:val="24"/>
          <w:lang w:val="en-US"/>
        </w:rPr>
        <w:t xml:space="preserve"> </w:t>
      </w:r>
      <w:r w:rsidR="004A4624" w:rsidRPr="001906BD">
        <w:rPr>
          <w:rFonts w:ascii="Times New Roman" w:hAnsi="Times New Roman" w:cs="Times New Roman"/>
          <w:sz w:val="24"/>
          <w:szCs w:val="24"/>
          <w:lang w:val="en-US"/>
        </w:rPr>
        <w:t xml:space="preserve">reported as </w:t>
      </w:r>
      <w:r w:rsidR="00EC641F" w:rsidRPr="001906BD">
        <w:rPr>
          <w:rFonts w:ascii="Times New Roman" w:hAnsi="Times New Roman" w:cs="Times New Roman"/>
          <w:sz w:val="24"/>
          <w:szCs w:val="24"/>
          <w:lang w:val="en-US"/>
        </w:rPr>
        <w:t>separate interventions</w:t>
      </w:r>
      <w:r w:rsidR="000A2DD4" w:rsidRPr="001906BD">
        <w:rPr>
          <w:rFonts w:ascii="Times New Roman" w:hAnsi="Times New Roman" w:cs="Times New Roman"/>
          <w:sz w:val="24"/>
          <w:szCs w:val="24"/>
          <w:lang w:val="en-US"/>
        </w:rPr>
        <w:t xml:space="preserve"> </w:t>
      </w:r>
      <w:r w:rsidR="000A2DD4"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1","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39&lt;/sup&gt;","plainTextFormattedCitation":"39","previouslyFormattedCitation":"&lt;sup&gt;39&lt;/sup&gt;"},"properties":{"noteIndex":0},"schema":"https://github.com/citation-style-language/schema/raw/master/csl-citation.json"}</w:instrText>
      </w:r>
      <w:r w:rsidR="000A2DD4"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9</w:t>
      </w:r>
      <w:r w:rsidR="000A2DD4"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w:t>
      </w:r>
      <w:r w:rsidR="00EC641F" w:rsidRPr="001906BD">
        <w:rPr>
          <w:rFonts w:ascii="Times New Roman" w:hAnsi="Times New Roman" w:cs="Times New Roman"/>
          <w:sz w:val="24"/>
          <w:szCs w:val="24"/>
          <w:lang w:val="en-US"/>
        </w:rPr>
        <w:t>.</w:t>
      </w:r>
      <w:r w:rsidR="00E45800" w:rsidRPr="001906BD">
        <w:rPr>
          <w:rFonts w:ascii="Times New Roman" w:hAnsi="Times New Roman" w:cs="Times New Roman"/>
          <w:sz w:val="24"/>
          <w:szCs w:val="24"/>
          <w:lang w:val="en-US"/>
        </w:rPr>
        <w:t xml:space="preserve"> </w:t>
      </w:r>
      <w:r w:rsidR="00324AD7" w:rsidRPr="001906BD">
        <w:rPr>
          <w:rFonts w:ascii="Times New Roman" w:hAnsi="Times New Roman" w:cs="Times New Roman"/>
          <w:sz w:val="24"/>
          <w:szCs w:val="24"/>
          <w:lang w:val="en-US"/>
        </w:rPr>
        <w:t xml:space="preserve">One RCT </w:t>
      </w:r>
      <w:r w:rsidR="00AE14DC" w:rsidRPr="001906BD">
        <w:rPr>
          <w:rFonts w:ascii="Times New Roman" w:hAnsi="Times New Roman" w:cs="Times New Roman"/>
          <w:sz w:val="24"/>
          <w:szCs w:val="24"/>
          <w:lang w:val="en-US"/>
        </w:rPr>
        <w:t xml:space="preserve">presented data </w:t>
      </w:r>
      <w:r w:rsidR="00AB03E6" w:rsidRPr="001906BD">
        <w:rPr>
          <w:rFonts w:ascii="Times New Roman" w:hAnsi="Times New Roman" w:cs="Times New Roman"/>
          <w:sz w:val="24"/>
          <w:szCs w:val="24"/>
          <w:lang w:val="en-US"/>
        </w:rPr>
        <w:t xml:space="preserve">investigating </w:t>
      </w:r>
      <w:r w:rsidR="00AE14DC" w:rsidRPr="001906BD">
        <w:rPr>
          <w:rFonts w:ascii="Times New Roman" w:hAnsi="Times New Roman" w:cs="Times New Roman"/>
          <w:sz w:val="24"/>
          <w:szCs w:val="24"/>
          <w:lang w:val="en-US"/>
        </w:rPr>
        <w:t>the infl</w:t>
      </w:r>
      <w:r w:rsidR="004C5828" w:rsidRPr="001906BD">
        <w:rPr>
          <w:rFonts w:ascii="Times New Roman" w:hAnsi="Times New Roman" w:cs="Times New Roman"/>
          <w:sz w:val="24"/>
          <w:szCs w:val="24"/>
          <w:lang w:val="en-US"/>
        </w:rPr>
        <w:t>uence</w:t>
      </w:r>
      <w:r w:rsidR="00AE14DC" w:rsidRPr="001906BD">
        <w:rPr>
          <w:rFonts w:ascii="Times New Roman" w:hAnsi="Times New Roman" w:cs="Times New Roman"/>
          <w:sz w:val="24"/>
          <w:szCs w:val="24"/>
          <w:lang w:val="en-US"/>
        </w:rPr>
        <w:t xml:space="preserve"> of exercise on FMD </w:t>
      </w:r>
      <w:r w:rsidR="00286D23" w:rsidRPr="001906BD">
        <w:rPr>
          <w:rFonts w:ascii="Times New Roman" w:hAnsi="Times New Roman" w:cs="Times New Roman"/>
          <w:sz w:val="24"/>
          <w:szCs w:val="24"/>
          <w:lang w:val="en-US"/>
        </w:rPr>
        <w:t>with placebo</w:t>
      </w:r>
      <w:r w:rsidR="00AB03E6" w:rsidRPr="001906BD">
        <w:rPr>
          <w:rFonts w:ascii="Times New Roman" w:hAnsi="Times New Roman" w:cs="Times New Roman"/>
          <w:sz w:val="24"/>
          <w:szCs w:val="24"/>
          <w:lang w:val="en-US"/>
        </w:rPr>
        <w:t xml:space="preserve"> hormone treatment</w:t>
      </w:r>
      <w:r w:rsidR="00286D23" w:rsidRPr="001906BD">
        <w:rPr>
          <w:rFonts w:ascii="Times New Roman" w:hAnsi="Times New Roman" w:cs="Times New Roman"/>
          <w:sz w:val="24"/>
          <w:szCs w:val="24"/>
          <w:lang w:val="en-US"/>
        </w:rPr>
        <w:t xml:space="preserve"> </w:t>
      </w:r>
      <w:r w:rsidR="001B38DF" w:rsidRPr="001906BD">
        <w:rPr>
          <w:rFonts w:ascii="Times New Roman" w:hAnsi="Times New Roman" w:cs="Times New Roman"/>
          <w:sz w:val="24"/>
          <w:szCs w:val="24"/>
          <w:lang w:val="en-US"/>
        </w:rPr>
        <w:t>without a non-exercise placebo condition</w:t>
      </w:r>
      <w:r w:rsidR="00B274D1" w:rsidRPr="001906BD">
        <w:rPr>
          <w:rFonts w:ascii="Times New Roman" w:hAnsi="Times New Roman" w:cs="Times New Roman"/>
          <w:sz w:val="24"/>
          <w:szCs w:val="24"/>
          <w:lang w:val="en-US"/>
        </w:rPr>
        <w:t xml:space="preserve"> </w:t>
      </w:r>
      <w:r w:rsidR="00E4457B" w:rsidRPr="001906BD">
        <w:rPr>
          <w:rFonts w:ascii="Times New Roman" w:hAnsi="Times New Roman" w:cs="Times New Roman"/>
          <w:sz w:val="24"/>
          <w:szCs w:val="24"/>
          <w:lang w:val="en-US"/>
        </w:rPr>
        <w:fldChar w:fldCharType="begin" w:fldLock="1"/>
      </w:r>
      <w:r w:rsidR="007062F3">
        <w:rPr>
          <w:rFonts w:ascii="Times New Roman" w:hAnsi="Times New Roman" w:cs="Times New Roman"/>
          <w:sz w:val="24"/>
          <w:szCs w:val="24"/>
          <w:lang w:val="en-US"/>
        </w:rPr>
        <w:instrText>ADDIN CSL_CITATION {"citationItems":[{"id":"ITEM-1","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1","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mendeley":{"formattedCitation":"&lt;sup&gt;14&lt;/sup&gt;","plainTextFormattedCitation":"14","previouslyFormattedCitation":"&lt;sup&gt;14&lt;/sup&gt;"},"properties":{"noteIndex":0},"schema":"https://github.com/citation-style-language/schema/raw/master/csl-citation.json"}</w:instrText>
      </w:r>
      <w:r w:rsidR="00E4457B" w:rsidRPr="001906BD">
        <w:rPr>
          <w:rFonts w:ascii="Times New Roman" w:hAnsi="Times New Roman" w:cs="Times New Roman"/>
          <w:sz w:val="24"/>
          <w:szCs w:val="24"/>
          <w:lang w:val="en-US"/>
        </w:rPr>
        <w:fldChar w:fldCharType="separate"/>
      </w:r>
      <w:r w:rsidR="007062F3" w:rsidRPr="007062F3">
        <w:rPr>
          <w:rFonts w:ascii="Times New Roman" w:hAnsi="Times New Roman" w:cs="Times New Roman"/>
          <w:noProof/>
          <w:sz w:val="24"/>
          <w:szCs w:val="24"/>
          <w:vertAlign w:val="superscript"/>
          <w:lang w:val="en-US"/>
        </w:rPr>
        <w:t>14</w:t>
      </w:r>
      <w:r w:rsidR="00E4457B" w:rsidRPr="001906BD">
        <w:rPr>
          <w:rFonts w:ascii="Times New Roman" w:hAnsi="Times New Roman" w:cs="Times New Roman"/>
          <w:sz w:val="24"/>
          <w:szCs w:val="24"/>
          <w:lang w:val="en-US"/>
        </w:rPr>
        <w:fldChar w:fldCharType="end"/>
      </w:r>
      <w:r w:rsidR="00BC7441" w:rsidRPr="001906BD">
        <w:rPr>
          <w:rFonts w:ascii="Times New Roman" w:hAnsi="Times New Roman" w:cs="Times New Roman"/>
          <w:sz w:val="24"/>
          <w:szCs w:val="24"/>
          <w:lang w:val="en-US"/>
        </w:rPr>
        <w:t xml:space="preserve">. </w:t>
      </w:r>
      <w:r w:rsidR="00925D23" w:rsidRPr="001906BD">
        <w:rPr>
          <w:rFonts w:ascii="Times New Roman" w:hAnsi="Times New Roman" w:cs="Times New Roman"/>
          <w:sz w:val="24"/>
          <w:szCs w:val="24"/>
          <w:lang w:val="en-US"/>
        </w:rPr>
        <w:t>Similarly, another</w:t>
      </w:r>
      <w:r w:rsidR="0036023C" w:rsidRPr="001906BD">
        <w:rPr>
          <w:rFonts w:ascii="Times New Roman" w:hAnsi="Times New Roman" w:cs="Times New Roman"/>
          <w:sz w:val="24"/>
          <w:szCs w:val="24"/>
          <w:lang w:val="en-US"/>
        </w:rPr>
        <w:t xml:space="preserve"> study was described as an RCT but </w:t>
      </w:r>
      <w:r w:rsidR="008D43B3" w:rsidRPr="001906BD">
        <w:rPr>
          <w:rFonts w:ascii="Times New Roman" w:hAnsi="Times New Roman" w:cs="Times New Roman"/>
          <w:sz w:val="24"/>
          <w:szCs w:val="24"/>
          <w:lang w:val="en-US"/>
        </w:rPr>
        <w:t xml:space="preserve">directly </w:t>
      </w:r>
      <w:r w:rsidR="00652D81" w:rsidRPr="001906BD">
        <w:rPr>
          <w:rFonts w:ascii="Times New Roman" w:hAnsi="Times New Roman" w:cs="Times New Roman"/>
          <w:sz w:val="24"/>
          <w:szCs w:val="24"/>
          <w:lang w:val="en-US"/>
        </w:rPr>
        <w:t xml:space="preserve">allocated some participants into the </w:t>
      </w:r>
      <w:r w:rsidR="00BD4BE3" w:rsidRPr="001906BD">
        <w:rPr>
          <w:rFonts w:ascii="Times New Roman" w:hAnsi="Times New Roman" w:cs="Times New Roman"/>
          <w:sz w:val="24"/>
          <w:szCs w:val="24"/>
          <w:lang w:val="en-US"/>
        </w:rPr>
        <w:t xml:space="preserve">intervention groups and thus, was considered a </w:t>
      </w:r>
      <w:r w:rsidR="002928D9" w:rsidRPr="001906BD">
        <w:rPr>
          <w:rFonts w:ascii="Times New Roman" w:hAnsi="Times New Roman" w:cs="Times New Roman"/>
          <w:sz w:val="24"/>
          <w:szCs w:val="24"/>
          <w:lang w:val="en-US"/>
        </w:rPr>
        <w:t>pre</w:t>
      </w:r>
      <w:r w:rsidR="00BD4BE3" w:rsidRPr="001906BD">
        <w:rPr>
          <w:rFonts w:ascii="Times New Roman" w:hAnsi="Times New Roman" w:cs="Times New Roman"/>
          <w:sz w:val="24"/>
          <w:szCs w:val="24"/>
          <w:lang w:val="en-US"/>
        </w:rPr>
        <w:t>-</w:t>
      </w:r>
      <w:r w:rsidR="002928D9" w:rsidRPr="001906BD">
        <w:rPr>
          <w:rFonts w:ascii="Times New Roman" w:hAnsi="Times New Roman" w:cs="Times New Roman"/>
          <w:sz w:val="24"/>
          <w:szCs w:val="24"/>
          <w:lang w:val="en-US"/>
        </w:rPr>
        <w:t xml:space="preserve">post </w:t>
      </w:r>
      <w:r w:rsidR="00BD4BE3" w:rsidRPr="001906BD">
        <w:rPr>
          <w:rFonts w:ascii="Times New Roman" w:hAnsi="Times New Roman" w:cs="Times New Roman"/>
          <w:sz w:val="24"/>
          <w:szCs w:val="24"/>
          <w:lang w:val="en-US"/>
        </w:rPr>
        <w:t>experimental design</w:t>
      </w:r>
      <w:r w:rsidR="00B274D1" w:rsidRPr="001906BD">
        <w:rPr>
          <w:rFonts w:ascii="Times New Roman" w:hAnsi="Times New Roman" w:cs="Times New Roman"/>
          <w:sz w:val="24"/>
          <w:szCs w:val="24"/>
          <w:lang w:val="en-US"/>
        </w:rPr>
        <w:t xml:space="preserve"> </w:t>
      </w:r>
      <w:r w:rsidR="00BC7441"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1","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40&lt;/sup&gt;","plainTextFormattedCitation":"40","previouslyFormattedCitation":"&lt;sup&gt;40&lt;/sup&gt;"},"properties":{"noteIndex":0},"schema":"https://github.com/citation-style-language/schema/raw/master/csl-citation.json"}</w:instrText>
      </w:r>
      <w:r w:rsidR="00BC7441"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40</w:t>
      </w:r>
      <w:r w:rsidR="00BC7441" w:rsidRPr="001906BD">
        <w:rPr>
          <w:rFonts w:ascii="Times New Roman" w:hAnsi="Times New Roman" w:cs="Times New Roman"/>
          <w:sz w:val="24"/>
          <w:szCs w:val="24"/>
          <w:lang w:val="en-US"/>
        </w:rPr>
        <w:fldChar w:fldCharType="end"/>
      </w:r>
      <w:r w:rsidR="00BC7441" w:rsidRPr="001906BD">
        <w:rPr>
          <w:rFonts w:ascii="Times New Roman" w:hAnsi="Times New Roman" w:cs="Times New Roman"/>
          <w:sz w:val="24"/>
          <w:szCs w:val="24"/>
          <w:lang w:val="en-US"/>
        </w:rPr>
        <w:t>.</w:t>
      </w:r>
      <w:r w:rsidR="00BD4BE3" w:rsidRPr="001906BD">
        <w:rPr>
          <w:rFonts w:ascii="Times New Roman" w:hAnsi="Times New Roman" w:cs="Times New Roman"/>
          <w:sz w:val="24"/>
          <w:szCs w:val="24"/>
          <w:lang w:val="en-US"/>
        </w:rPr>
        <w:t xml:space="preserve"> </w:t>
      </w:r>
      <w:r w:rsidR="00A54F9A" w:rsidRPr="001906BD">
        <w:rPr>
          <w:rFonts w:ascii="Times New Roman" w:hAnsi="Times New Roman" w:cs="Times New Roman"/>
          <w:sz w:val="24"/>
          <w:szCs w:val="24"/>
          <w:lang w:val="en-US"/>
        </w:rPr>
        <w:t>Another study</w:t>
      </w:r>
      <w:r w:rsidR="00595A07" w:rsidRPr="001906BD">
        <w:rPr>
          <w:rFonts w:ascii="Times New Roman" w:hAnsi="Times New Roman" w:cs="Times New Roman"/>
          <w:sz w:val="24"/>
          <w:szCs w:val="24"/>
          <w:lang w:val="en-US"/>
        </w:rPr>
        <w:t xml:space="preserve"> </w:t>
      </w:r>
      <w:r w:rsidR="00EE3536" w:rsidRPr="001906BD">
        <w:rPr>
          <w:rFonts w:ascii="Times New Roman" w:hAnsi="Times New Roman" w:cs="Times New Roman"/>
          <w:sz w:val="24"/>
          <w:szCs w:val="24"/>
          <w:lang w:val="en-US"/>
        </w:rPr>
        <w:t xml:space="preserve">consisted of 2 intervention arms with </w:t>
      </w:r>
      <w:r w:rsidR="001906BD" w:rsidRPr="001906BD">
        <w:rPr>
          <w:rFonts w:ascii="Times New Roman" w:hAnsi="Times New Roman" w:cs="Times New Roman"/>
          <w:sz w:val="24"/>
          <w:szCs w:val="24"/>
          <w:lang w:val="en-US"/>
        </w:rPr>
        <w:t>randomized</w:t>
      </w:r>
      <w:r w:rsidR="00EE3536" w:rsidRPr="001906BD">
        <w:rPr>
          <w:rFonts w:ascii="Times New Roman" w:hAnsi="Times New Roman" w:cs="Times New Roman"/>
          <w:sz w:val="24"/>
          <w:szCs w:val="24"/>
          <w:lang w:val="en-US"/>
        </w:rPr>
        <w:t xml:space="preserve"> allocation</w:t>
      </w:r>
      <w:r w:rsidR="00E97E9C" w:rsidRPr="001906BD">
        <w:rPr>
          <w:rFonts w:ascii="Times New Roman" w:hAnsi="Times New Roman" w:cs="Times New Roman"/>
          <w:sz w:val="24"/>
          <w:szCs w:val="24"/>
          <w:lang w:val="en-US"/>
        </w:rPr>
        <w:t>,</w:t>
      </w:r>
      <w:r w:rsidR="00EE3536" w:rsidRPr="001906BD">
        <w:rPr>
          <w:rFonts w:ascii="Times New Roman" w:hAnsi="Times New Roman" w:cs="Times New Roman"/>
          <w:sz w:val="24"/>
          <w:szCs w:val="24"/>
          <w:lang w:val="en-US"/>
        </w:rPr>
        <w:t xml:space="preserve"> yet </w:t>
      </w:r>
      <w:r w:rsidR="00271CC0" w:rsidRPr="001906BD">
        <w:rPr>
          <w:rFonts w:ascii="Times New Roman" w:hAnsi="Times New Roman" w:cs="Times New Roman"/>
          <w:sz w:val="24"/>
          <w:szCs w:val="24"/>
          <w:lang w:val="en-US"/>
        </w:rPr>
        <w:t>without a non-exercise control group</w:t>
      </w:r>
      <w:r w:rsidR="00504DEE" w:rsidRPr="001906BD">
        <w:rPr>
          <w:rFonts w:ascii="Times New Roman" w:hAnsi="Times New Roman" w:cs="Times New Roman"/>
          <w:sz w:val="24"/>
          <w:szCs w:val="24"/>
          <w:lang w:val="en-US"/>
        </w:rPr>
        <w:t xml:space="preserve"> </w:t>
      </w:r>
      <w:r w:rsidR="00BC7441"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1","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39&lt;/sup&gt;","plainTextFormattedCitation":"39","previouslyFormattedCitation":"&lt;sup&gt;39&lt;/sup&gt;"},"properties":{"noteIndex":0},"schema":"https://github.com/citation-style-language/schema/raw/master/csl-citation.json"}</w:instrText>
      </w:r>
      <w:r w:rsidR="00BC7441"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9</w:t>
      </w:r>
      <w:r w:rsidR="00BC7441" w:rsidRPr="001906BD">
        <w:rPr>
          <w:rFonts w:ascii="Times New Roman" w:hAnsi="Times New Roman" w:cs="Times New Roman"/>
          <w:sz w:val="24"/>
          <w:szCs w:val="24"/>
          <w:lang w:val="en-US"/>
        </w:rPr>
        <w:fldChar w:fldCharType="end"/>
      </w:r>
      <w:r w:rsidR="00BF51AB" w:rsidRPr="001906BD">
        <w:rPr>
          <w:rFonts w:ascii="Times New Roman" w:hAnsi="Times New Roman" w:cs="Times New Roman"/>
          <w:sz w:val="24"/>
          <w:szCs w:val="24"/>
          <w:lang w:val="en-US"/>
        </w:rPr>
        <w:t>.</w:t>
      </w:r>
      <w:r w:rsidR="00271CC0" w:rsidRPr="001906BD">
        <w:rPr>
          <w:rFonts w:ascii="Times New Roman" w:hAnsi="Times New Roman" w:cs="Times New Roman"/>
          <w:sz w:val="24"/>
          <w:szCs w:val="24"/>
          <w:lang w:val="en-US"/>
        </w:rPr>
        <w:t xml:space="preserve"> </w:t>
      </w:r>
      <w:r w:rsidR="00BF51AB" w:rsidRPr="001906BD">
        <w:rPr>
          <w:rFonts w:ascii="Times New Roman" w:hAnsi="Times New Roman" w:cs="Times New Roman"/>
          <w:sz w:val="24"/>
          <w:szCs w:val="24"/>
          <w:lang w:val="en-US"/>
        </w:rPr>
        <w:t xml:space="preserve">Together, these 3 study designs were </w:t>
      </w:r>
      <w:r w:rsidR="00C450C9" w:rsidRPr="001906BD">
        <w:rPr>
          <w:rFonts w:ascii="Times New Roman" w:hAnsi="Times New Roman" w:cs="Times New Roman"/>
          <w:sz w:val="24"/>
          <w:szCs w:val="24"/>
          <w:lang w:val="en-US"/>
        </w:rPr>
        <w:t>considered controlled interventions</w:t>
      </w:r>
      <w:r w:rsidR="00F448E9" w:rsidRPr="001906BD">
        <w:rPr>
          <w:rFonts w:ascii="Times New Roman" w:hAnsi="Times New Roman" w:cs="Times New Roman"/>
          <w:sz w:val="24"/>
          <w:szCs w:val="24"/>
          <w:lang w:val="en-US"/>
        </w:rPr>
        <w:t xml:space="preserve"> but </w:t>
      </w:r>
      <w:r w:rsidR="00C450C9" w:rsidRPr="001906BD">
        <w:rPr>
          <w:rFonts w:ascii="Times New Roman" w:hAnsi="Times New Roman" w:cs="Times New Roman"/>
          <w:sz w:val="24"/>
          <w:szCs w:val="24"/>
          <w:lang w:val="en-US"/>
        </w:rPr>
        <w:t xml:space="preserve">presented data that reflect </w:t>
      </w:r>
      <w:r w:rsidR="00D61CAF" w:rsidRPr="001906BD">
        <w:rPr>
          <w:rFonts w:ascii="Times New Roman" w:hAnsi="Times New Roman" w:cs="Times New Roman"/>
          <w:sz w:val="24"/>
          <w:szCs w:val="24"/>
          <w:lang w:val="en-US"/>
        </w:rPr>
        <w:t xml:space="preserve">pre-post </w:t>
      </w:r>
      <w:r w:rsidR="00F448E9" w:rsidRPr="001906BD">
        <w:rPr>
          <w:rFonts w:ascii="Times New Roman" w:hAnsi="Times New Roman" w:cs="Times New Roman"/>
          <w:sz w:val="24"/>
          <w:szCs w:val="24"/>
          <w:lang w:val="en-US"/>
        </w:rPr>
        <w:t xml:space="preserve">analysis. </w:t>
      </w:r>
      <w:r w:rsidR="00A8267B" w:rsidRPr="001906BD">
        <w:rPr>
          <w:rFonts w:ascii="Times New Roman" w:hAnsi="Times New Roman" w:cs="Times New Roman"/>
          <w:sz w:val="24"/>
          <w:szCs w:val="24"/>
          <w:lang w:val="en-US"/>
        </w:rPr>
        <w:t xml:space="preserve">Taken together, 6 comparisons </w:t>
      </w:r>
      <w:r w:rsidR="00F602F2" w:rsidRPr="001906BD">
        <w:rPr>
          <w:rFonts w:ascii="Times New Roman" w:hAnsi="Times New Roman" w:cs="Times New Roman"/>
          <w:sz w:val="24"/>
          <w:szCs w:val="24"/>
          <w:lang w:val="en-US"/>
        </w:rPr>
        <w:t xml:space="preserve">were </w:t>
      </w:r>
      <w:r w:rsidR="00A8267B" w:rsidRPr="001906BD">
        <w:rPr>
          <w:rFonts w:ascii="Times New Roman" w:hAnsi="Times New Roman" w:cs="Times New Roman"/>
          <w:sz w:val="24"/>
          <w:szCs w:val="24"/>
          <w:lang w:val="en-US"/>
        </w:rPr>
        <w:t xml:space="preserve">derived from 5 studies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2","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3","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3","issue":"3","issued":{"date-parts":[["2016"]]},"page":"657-667","title":"Exercise training reduces the acute physiological severity of post-menopausal hot flushes","type":"article-journal","volume":"594"},"uris":["http://www.mendeley.com/documents/?uuid=aeb79ac8-6d16-4aed-9501-7ebd4dce0525"]},{"id":"ITEM-4","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4","issued":{"date-parts":[["2019","12","28"]]},"note":"CV risk group\n\nIncluded","page":"clc.23324","title":"Effects of exergaming in postmenopausal women with high cardiovascular risk: A randomized controlled trial","type":"article-journal"},"uris":["http://www.mendeley.com/documents/?uuid=18e59d2e-9c06-4ca1-8aab-da292c4e3047"]},{"id":"ITEM-5","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5","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mendeley":{"formattedCitation":"&lt;sup&gt;33,35–38&lt;/sup&gt;","plainTextFormattedCitation":"33,35–38","previouslyFormattedCitation":"&lt;sup&gt;33,35–38&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35–38</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00F602F2" w:rsidRPr="001906BD">
        <w:rPr>
          <w:rFonts w:ascii="Times New Roman" w:hAnsi="Times New Roman" w:cs="Times New Roman"/>
          <w:sz w:val="24"/>
          <w:szCs w:val="24"/>
          <w:lang w:val="en-US"/>
        </w:rPr>
        <w:t xml:space="preserve">and </w:t>
      </w:r>
      <w:r w:rsidR="00EB4B7E" w:rsidRPr="001906BD">
        <w:rPr>
          <w:rFonts w:ascii="Times New Roman" w:hAnsi="Times New Roman" w:cs="Times New Roman"/>
          <w:sz w:val="24"/>
          <w:szCs w:val="24"/>
          <w:lang w:val="en-US"/>
        </w:rPr>
        <w:t xml:space="preserve">are </w:t>
      </w:r>
      <w:r w:rsidR="00B368C5" w:rsidRPr="001906BD">
        <w:rPr>
          <w:rFonts w:ascii="Times New Roman" w:hAnsi="Times New Roman" w:cs="Times New Roman"/>
          <w:sz w:val="24"/>
          <w:szCs w:val="24"/>
          <w:lang w:val="en-US"/>
        </w:rPr>
        <w:t xml:space="preserve">collectively </w:t>
      </w:r>
      <w:r w:rsidR="00EB4B7E" w:rsidRPr="001906BD">
        <w:rPr>
          <w:rFonts w:ascii="Times New Roman" w:hAnsi="Times New Roman" w:cs="Times New Roman"/>
          <w:sz w:val="24"/>
          <w:szCs w:val="24"/>
          <w:lang w:val="en-US"/>
        </w:rPr>
        <w:t xml:space="preserve">described herein as controlled interventions, comprising of between </w:t>
      </w:r>
      <w:r w:rsidR="00CA4BC3">
        <w:rPr>
          <w:rFonts w:ascii="Times New Roman" w:hAnsi="Times New Roman" w:cs="Times New Roman"/>
          <w:sz w:val="24"/>
          <w:szCs w:val="24"/>
          <w:lang w:val="en-US"/>
        </w:rPr>
        <w:t>participant</w:t>
      </w:r>
      <w:r w:rsidR="00CA4BC3" w:rsidRPr="001906BD">
        <w:rPr>
          <w:rFonts w:ascii="Times New Roman" w:hAnsi="Times New Roman" w:cs="Times New Roman"/>
          <w:sz w:val="24"/>
          <w:szCs w:val="24"/>
          <w:lang w:val="en-US"/>
        </w:rPr>
        <w:t xml:space="preserve"> </w:t>
      </w:r>
      <w:r w:rsidR="00EB4B7E" w:rsidRPr="001906BD">
        <w:rPr>
          <w:rFonts w:ascii="Times New Roman" w:hAnsi="Times New Roman" w:cs="Times New Roman"/>
          <w:sz w:val="24"/>
          <w:szCs w:val="24"/>
          <w:lang w:val="en-US"/>
        </w:rPr>
        <w:t xml:space="preserve">designs. </w:t>
      </w:r>
      <w:r w:rsidR="007D22F1" w:rsidRPr="001906BD">
        <w:rPr>
          <w:rFonts w:ascii="Times New Roman" w:hAnsi="Times New Roman" w:cs="Times New Roman"/>
          <w:sz w:val="24"/>
          <w:szCs w:val="24"/>
          <w:lang w:val="en-US"/>
        </w:rPr>
        <w:t xml:space="preserve">In contrast, </w:t>
      </w:r>
      <w:r w:rsidR="00E17748" w:rsidRPr="001906BD">
        <w:rPr>
          <w:rFonts w:ascii="Times New Roman" w:hAnsi="Times New Roman" w:cs="Times New Roman"/>
          <w:sz w:val="24"/>
          <w:szCs w:val="24"/>
          <w:lang w:val="en-US"/>
        </w:rPr>
        <w:t>5 comparisons</w:t>
      </w:r>
      <w:r w:rsidR="00EB4B7E" w:rsidRPr="001906BD">
        <w:rPr>
          <w:rFonts w:ascii="Times New Roman" w:hAnsi="Times New Roman" w:cs="Times New Roman"/>
          <w:sz w:val="24"/>
          <w:szCs w:val="24"/>
          <w:lang w:val="en-US"/>
        </w:rPr>
        <w:t xml:space="preserve"> were taken</w:t>
      </w:r>
      <w:r w:rsidR="00E17748" w:rsidRPr="001906BD">
        <w:rPr>
          <w:rFonts w:ascii="Times New Roman" w:hAnsi="Times New Roman" w:cs="Times New Roman"/>
          <w:sz w:val="24"/>
          <w:szCs w:val="24"/>
          <w:lang w:val="en-US"/>
        </w:rPr>
        <w:t xml:space="preserve"> from 4 separate studies</w:t>
      </w:r>
      <w:r w:rsidR="00C42C56" w:rsidRPr="001906BD">
        <w:rPr>
          <w:rFonts w:ascii="Times New Roman" w:hAnsi="Times New Roman" w:cs="Times New Roman"/>
          <w:sz w:val="24"/>
          <w:szCs w:val="24"/>
          <w:lang w:val="en-US"/>
        </w:rPr>
        <w:t xml:space="preserve"> </w:t>
      </w:r>
      <w:r w:rsidR="000A2DD4"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1","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2","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2","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3","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3","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4","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4","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1,14,39,40&lt;/sup&gt;","plainTextFormattedCitation":"11,14,39,40","previouslyFormattedCitation":"&lt;sup&gt;11,14,39,40&lt;/sup&gt;"},"properties":{"noteIndex":0},"schema":"https://github.com/citation-style-language/schema/raw/master/csl-citation.json"}</w:instrText>
      </w:r>
      <w:r w:rsidR="000A2DD4"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14,39,40</w:t>
      </w:r>
      <w:r w:rsidR="000A2DD4" w:rsidRPr="001906BD">
        <w:rPr>
          <w:rFonts w:ascii="Times New Roman" w:hAnsi="Times New Roman" w:cs="Times New Roman"/>
          <w:sz w:val="24"/>
          <w:szCs w:val="24"/>
          <w:lang w:val="en-US"/>
        </w:rPr>
        <w:fldChar w:fldCharType="end"/>
      </w:r>
      <w:r w:rsidR="00EB4B7E" w:rsidRPr="001906BD">
        <w:rPr>
          <w:rFonts w:ascii="Times New Roman" w:hAnsi="Times New Roman" w:cs="Times New Roman"/>
          <w:sz w:val="24"/>
          <w:szCs w:val="24"/>
          <w:lang w:val="en-US"/>
        </w:rPr>
        <w:t>,</w:t>
      </w:r>
      <w:r w:rsidR="000A2DD4" w:rsidRPr="001906BD">
        <w:rPr>
          <w:rFonts w:ascii="Times New Roman" w:hAnsi="Times New Roman" w:cs="Times New Roman"/>
          <w:sz w:val="24"/>
          <w:szCs w:val="24"/>
          <w:lang w:val="en-US"/>
        </w:rPr>
        <w:t xml:space="preserve"> </w:t>
      </w:r>
      <w:r w:rsidR="00EB4B7E" w:rsidRPr="001906BD">
        <w:rPr>
          <w:rFonts w:ascii="Times New Roman" w:hAnsi="Times New Roman" w:cs="Times New Roman"/>
          <w:sz w:val="24"/>
          <w:szCs w:val="24"/>
          <w:lang w:val="en-US"/>
        </w:rPr>
        <w:t xml:space="preserve">and are </w:t>
      </w:r>
      <w:r w:rsidR="00B368C5" w:rsidRPr="001906BD">
        <w:rPr>
          <w:rFonts w:ascii="Times New Roman" w:hAnsi="Times New Roman" w:cs="Times New Roman"/>
          <w:sz w:val="24"/>
          <w:szCs w:val="24"/>
          <w:lang w:val="en-US"/>
        </w:rPr>
        <w:t xml:space="preserve">collectively </w:t>
      </w:r>
      <w:r w:rsidR="00EB4B7E" w:rsidRPr="001906BD">
        <w:rPr>
          <w:rFonts w:ascii="Times New Roman" w:hAnsi="Times New Roman" w:cs="Times New Roman"/>
          <w:sz w:val="24"/>
          <w:szCs w:val="24"/>
          <w:lang w:val="en-US"/>
        </w:rPr>
        <w:t xml:space="preserve">described as pre-post interventions, </w:t>
      </w:r>
      <w:r w:rsidR="0069257E" w:rsidRPr="001906BD">
        <w:rPr>
          <w:rFonts w:ascii="Times New Roman" w:hAnsi="Times New Roman" w:cs="Times New Roman"/>
          <w:sz w:val="24"/>
          <w:szCs w:val="24"/>
          <w:lang w:val="en-US"/>
        </w:rPr>
        <w:t>co</w:t>
      </w:r>
      <w:r w:rsidR="00EB4B7E" w:rsidRPr="001906BD">
        <w:rPr>
          <w:rFonts w:ascii="Times New Roman" w:hAnsi="Times New Roman" w:cs="Times New Roman"/>
          <w:sz w:val="24"/>
          <w:szCs w:val="24"/>
          <w:lang w:val="en-US"/>
        </w:rPr>
        <w:t xml:space="preserve">mprising of </w:t>
      </w:r>
      <w:r w:rsidR="0069257E" w:rsidRPr="001906BD">
        <w:rPr>
          <w:rFonts w:ascii="Times New Roman" w:hAnsi="Times New Roman" w:cs="Times New Roman"/>
          <w:sz w:val="24"/>
          <w:szCs w:val="24"/>
          <w:lang w:val="en-US"/>
        </w:rPr>
        <w:t>within</w:t>
      </w:r>
      <w:r w:rsidR="00CA4BC3">
        <w:rPr>
          <w:rFonts w:ascii="Times New Roman" w:hAnsi="Times New Roman" w:cs="Times New Roman"/>
          <w:sz w:val="24"/>
          <w:szCs w:val="24"/>
          <w:lang w:val="en-US"/>
        </w:rPr>
        <w:t xml:space="preserve"> participant</w:t>
      </w:r>
      <w:r w:rsidR="0069257E" w:rsidRPr="001906BD">
        <w:rPr>
          <w:rFonts w:ascii="Times New Roman" w:hAnsi="Times New Roman" w:cs="Times New Roman"/>
          <w:sz w:val="24"/>
          <w:szCs w:val="24"/>
          <w:lang w:val="en-US"/>
        </w:rPr>
        <w:t xml:space="preserve"> designs. </w:t>
      </w:r>
      <w:r w:rsidR="007D22F1" w:rsidRPr="001906BD">
        <w:rPr>
          <w:rFonts w:ascii="Times New Roman" w:hAnsi="Times New Roman" w:cs="Times New Roman"/>
          <w:sz w:val="24"/>
          <w:szCs w:val="24"/>
          <w:lang w:val="en-US"/>
        </w:rPr>
        <w:t xml:space="preserve"> </w:t>
      </w:r>
    </w:p>
    <w:p w14:paraId="6C77C916" w14:textId="7B770EB1" w:rsidR="005D5D20" w:rsidRPr="001906BD" w:rsidRDefault="005D5D20" w:rsidP="00447A78">
      <w:pPr>
        <w:rPr>
          <w:rFonts w:ascii="Times New Roman" w:hAnsi="Times New Roman" w:cs="Times New Roman"/>
          <w:szCs w:val="24"/>
          <w:lang w:val="en-US"/>
        </w:rPr>
      </w:pPr>
    </w:p>
    <w:p w14:paraId="217B97B6" w14:textId="20EA7449" w:rsidR="00100729" w:rsidRPr="001906BD" w:rsidRDefault="00100729" w:rsidP="00100729">
      <w:pPr>
        <w:jc w:val="center"/>
        <w:rPr>
          <w:rFonts w:ascii="Times New Roman" w:hAnsi="Times New Roman" w:cs="Times New Roman"/>
          <w:b/>
          <w:bCs/>
          <w:szCs w:val="24"/>
          <w:lang w:val="en-US"/>
        </w:rPr>
      </w:pPr>
      <w:r w:rsidRPr="001906BD">
        <w:rPr>
          <w:rFonts w:ascii="Times New Roman" w:hAnsi="Times New Roman" w:cs="Times New Roman"/>
          <w:b/>
          <w:bCs/>
          <w:szCs w:val="24"/>
          <w:lang w:val="en-US"/>
        </w:rPr>
        <w:t>***INSERT FIGURE 1 NEAR HERE***</w:t>
      </w:r>
    </w:p>
    <w:p w14:paraId="5D7BE66A" w14:textId="77777777" w:rsidR="00100729" w:rsidRPr="001906BD" w:rsidRDefault="00100729" w:rsidP="00100729">
      <w:pPr>
        <w:jc w:val="center"/>
        <w:rPr>
          <w:rFonts w:ascii="Times New Roman" w:hAnsi="Times New Roman" w:cs="Times New Roman"/>
          <w:b/>
          <w:bCs/>
          <w:szCs w:val="24"/>
          <w:lang w:val="en-US"/>
        </w:rPr>
      </w:pPr>
    </w:p>
    <w:p w14:paraId="51CA12D5" w14:textId="39BA82E9" w:rsidR="0030464F" w:rsidRPr="001906BD" w:rsidRDefault="007239C7" w:rsidP="00AD4030">
      <w:pPr>
        <w:pStyle w:val="Heading2"/>
        <w:numPr>
          <w:ilvl w:val="0"/>
          <w:numId w:val="0"/>
        </w:numPr>
        <w:ind w:left="576" w:hanging="576"/>
        <w:rPr>
          <w:lang w:val="en-US"/>
        </w:rPr>
      </w:pPr>
      <w:r w:rsidRPr="001906BD">
        <w:rPr>
          <w:lang w:val="en-US"/>
        </w:rPr>
        <w:t xml:space="preserve">Study </w:t>
      </w:r>
      <w:r w:rsidR="00F13844" w:rsidRPr="001906BD">
        <w:rPr>
          <w:lang w:val="en-US"/>
        </w:rPr>
        <w:t>c</w:t>
      </w:r>
      <w:r w:rsidRPr="001906BD">
        <w:rPr>
          <w:lang w:val="en-US"/>
        </w:rPr>
        <w:t>haracteristics</w:t>
      </w:r>
      <w:r w:rsidR="00F13844" w:rsidRPr="001906BD">
        <w:rPr>
          <w:lang w:val="en-US"/>
        </w:rPr>
        <w:t>, protocol</w:t>
      </w:r>
      <w:r w:rsidR="00E64EC7" w:rsidRPr="001906BD">
        <w:rPr>
          <w:lang w:val="en-US"/>
        </w:rPr>
        <w:t>s,</w:t>
      </w:r>
      <w:r w:rsidR="00F13844" w:rsidRPr="001906BD">
        <w:rPr>
          <w:lang w:val="en-US"/>
        </w:rPr>
        <w:t xml:space="preserve"> and quality</w:t>
      </w:r>
    </w:p>
    <w:p w14:paraId="24A61F4E" w14:textId="6FD00CDC" w:rsidR="00B70333" w:rsidRPr="001906BD" w:rsidRDefault="00AD79ED" w:rsidP="00B70333">
      <w:pPr>
        <w:rPr>
          <w:rFonts w:ascii="Times New Roman" w:hAnsi="Times New Roman" w:cs="Times New Roman"/>
          <w:szCs w:val="24"/>
          <w:lang w:val="en-US"/>
        </w:rPr>
      </w:pPr>
      <w:r w:rsidRPr="001906BD">
        <w:rPr>
          <w:rFonts w:ascii="Times New Roman" w:hAnsi="Times New Roman" w:cs="Times New Roman"/>
          <w:szCs w:val="24"/>
          <w:lang w:val="en-US"/>
        </w:rPr>
        <w:t xml:space="preserve">Information pertaining to the </w:t>
      </w:r>
      <w:r w:rsidR="005E6C2D" w:rsidRPr="001906BD">
        <w:rPr>
          <w:rFonts w:ascii="Times New Roman" w:hAnsi="Times New Roman" w:cs="Times New Roman"/>
          <w:szCs w:val="24"/>
          <w:lang w:val="en-US"/>
        </w:rPr>
        <w:t xml:space="preserve">study participant </w:t>
      </w:r>
      <w:r w:rsidR="002A5337" w:rsidRPr="001906BD">
        <w:rPr>
          <w:rFonts w:ascii="Times New Roman" w:hAnsi="Times New Roman" w:cs="Times New Roman"/>
          <w:szCs w:val="24"/>
          <w:lang w:val="en-US"/>
        </w:rPr>
        <w:t>characteristics</w:t>
      </w:r>
      <w:r w:rsidR="00422C30" w:rsidRPr="001906BD">
        <w:rPr>
          <w:rFonts w:ascii="Times New Roman" w:hAnsi="Times New Roman" w:cs="Times New Roman"/>
          <w:szCs w:val="24"/>
          <w:lang w:val="en-US"/>
        </w:rPr>
        <w:t xml:space="preserve"> and FMD outcomes </w:t>
      </w:r>
      <w:r w:rsidR="00DE1832" w:rsidRPr="001906BD">
        <w:rPr>
          <w:rFonts w:ascii="Times New Roman" w:hAnsi="Times New Roman" w:cs="Times New Roman"/>
          <w:szCs w:val="24"/>
          <w:lang w:val="en-US"/>
        </w:rPr>
        <w:t xml:space="preserve">as determined from statistical analyses </w:t>
      </w:r>
      <w:r w:rsidR="00422C30" w:rsidRPr="001906BD">
        <w:rPr>
          <w:rFonts w:ascii="Times New Roman" w:hAnsi="Times New Roman" w:cs="Times New Roman"/>
          <w:szCs w:val="24"/>
          <w:lang w:val="en-US"/>
        </w:rPr>
        <w:t xml:space="preserve">are detailed in Table </w:t>
      </w:r>
      <w:r w:rsidR="00E44690">
        <w:rPr>
          <w:rFonts w:ascii="Times New Roman" w:hAnsi="Times New Roman" w:cs="Times New Roman"/>
          <w:szCs w:val="24"/>
          <w:lang w:val="en-US"/>
        </w:rPr>
        <w:t xml:space="preserve">1 and </w:t>
      </w:r>
      <w:r w:rsidR="00D47850">
        <w:rPr>
          <w:rFonts w:ascii="Times New Roman" w:hAnsi="Times New Roman" w:cs="Times New Roman"/>
          <w:szCs w:val="24"/>
          <w:lang w:val="en-US"/>
        </w:rPr>
        <w:t>2</w:t>
      </w:r>
      <w:r w:rsidR="00422C30" w:rsidRPr="001906BD">
        <w:rPr>
          <w:rFonts w:ascii="Times New Roman" w:hAnsi="Times New Roman" w:cs="Times New Roman"/>
          <w:szCs w:val="24"/>
          <w:lang w:val="en-US"/>
        </w:rPr>
        <w:t xml:space="preserve">. </w:t>
      </w:r>
      <w:r w:rsidR="00A00E41" w:rsidRPr="001906BD">
        <w:rPr>
          <w:rFonts w:ascii="Times New Roman" w:hAnsi="Times New Roman" w:cs="Times New Roman"/>
          <w:szCs w:val="24"/>
          <w:lang w:val="en-US"/>
        </w:rPr>
        <w:t>Similarly</w:t>
      </w:r>
      <w:r w:rsidR="00422C30" w:rsidRPr="001906BD">
        <w:rPr>
          <w:rFonts w:ascii="Times New Roman" w:hAnsi="Times New Roman" w:cs="Times New Roman"/>
          <w:szCs w:val="24"/>
          <w:lang w:val="en-US"/>
        </w:rPr>
        <w:t>,</w:t>
      </w:r>
      <w:r w:rsidR="002A5337" w:rsidRPr="001906BD">
        <w:rPr>
          <w:rFonts w:ascii="Times New Roman" w:hAnsi="Times New Roman" w:cs="Times New Roman"/>
          <w:szCs w:val="24"/>
          <w:lang w:val="en-US"/>
        </w:rPr>
        <w:t xml:space="preserve"> </w:t>
      </w:r>
      <w:r w:rsidR="00A00E41" w:rsidRPr="001906BD">
        <w:rPr>
          <w:rFonts w:ascii="Times New Roman" w:hAnsi="Times New Roman" w:cs="Times New Roman"/>
          <w:szCs w:val="24"/>
          <w:lang w:val="en-US"/>
        </w:rPr>
        <w:t>descriptions of FMD protocol, exercise interventions and study quality are presented in Table 2.</w:t>
      </w:r>
    </w:p>
    <w:p w14:paraId="686E8928" w14:textId="12B6E241" w:rsidR="00975C09" w:rsidRPr="001906BD" w:rsidRDefault="00975C09" w:rsidP="00B70333">
      <w:pPr>
        <w:rPr>
          <w:rFonts w:ascii="Times New Roman" w:hAnsi="Times New Roman" w:cs="Times New Roman"/>
          <w:szCs w:val="24"/>
          <w:lang w:val="en-US"/>
        </w:rPr>
      </w:pPr>
    </w:p>
    <w:p w14:paraId="0D12833A" w14:textId="77777777" w:rsidR="00D33FD6" w:rsidRPr="001906BD" w:rsidRDefault="00D33FD6" w:rsidP="00B70333">
      <w:pPr>
        <w:rPr>
          <w:rFonts w:ascii="Times New Roman" w:hAnsi="Times New Roman" w:cs="Times New Roman"/>
          <w:szCs w:val="24"/>
          <w:lang w:val="en-US"/>
        </w:rPr>
      </w:pPr>
    </w:p>
    <w:p w14:paraId="11A0ECC5" w14:textId="54602EAE" w:rsidR="00975C09" w:rsidRPr="001906BD" w:rsidRDefault="00975C09" w:rsidP="00271A3A">
      <w:pPr>
        <w:jc w:val="center"/>
        <w:rPr>
          <w:rFonts w:ascii="Times New Roman" w:hAnsi="Times New Roman" w:cs="Times New Roman"/>
          <w:b/>
          <w:bCs/>
          <w:szCs w:val="24"/>
          <w:lang w:val="en-US"/>
        </w:rPr>
      </w:pPr>
      <w:r w:rsidRPr="001906BD">
        <w:rPr>
          <w:rFonts w:ascii="Times New Roman" w:hAnsi="Times New Roman" w:cs="Times New Roman"/>
          <w:b/>
          <w:bCs/>
          <w:szCs w:val="24"/>
          <w:lang w:val="en-US"/>
        </w:rPr>
        <w:t>*** INSERT TABLES 1 AND 2 NEAR HERE ***</w:t>
      </w:r>
    </w:p>
    <w:p w14:paraId="08EBA500" w14:textId="77777777" w:rsidR="0045141B" w:rsidRPr="001906BD" w:rsidRDefault="0045141B" w:rsidP="00271A3A">
      <w:pPr>
        <w:jc w:val="center"/>
        <w:rPr>
          <w:rFonts w:ascii="Times New Roman" w:hAnsi="Times New Roman" w:cs="Times New Roman"/>
          <w:b/>
          <w:bCs/>
          <w:szCs w:val="24"/>
          <w:lang w:val="en-US"/>
        </w:rPr>
      </w:pPr>
    </w:p>
    <w:p w14:paraId="1459505E" w14:textId="50092C29" w:rsidR="00EB0FA6" w:rsidRPr="001906BD" w:rsidRDefault="00EB0FA6" w:rsidP="00AD4030">
      <w:pPr>
        <w:pStyle w:val="Heading3"/>
        <w:numPr>
          <w:ilvl w:val="0"/>
          <w:numId w:val="0"/>
        </w:numPr>
        <w:ind w:left="720" w:hanging="720"/>
        <w:rPr>
          <w:b/>
          <w:bCs w:val="0"/>
          <w:i w:val="0"/>
          <w:iCs/>
          <w:lang w:val="en-US"/>
        </w:rPr>
      </w:pPr>
      <w:r w:rsidRPr="001906BD">
        <w:rPr>
          <w:b/>
          <w:bCs w:val="0"/>
          <w:i w:val="0"/>
          <w:iCs/>
          <w:lang w:val="en-US"/>
        </w:rPr>
        <w:t xml:space="preserve">Participants </w:t>
      </w:r>
    </w:p>
    <w:p w14:paraId="101FBA4B" w14:textId="77777777" w:rsidR="00AC5163" w:rsidRPr="001906BD" w:rsidRDefault="00AC5163" w:rsidP="00AC5163">
      <w:pPr>
        <w:pStyle w:val="NoSpacing"/>
        <w:rPr>
          <w:lang w:val="en-US"/>
        </w:rPr>
      </w:pPr>
    </w:p>
    <w:p w14:paraId="115E4909" w14:textId="1B8A3AF3" w:rsidR="00A81E1D" w:rsidRPr="001906BD" w:rsidRDefault="00C73E6D" w:rsidP="001052E2">
      <w:pPr>
        <w:rPr>
          <w:rFonts w:ascii="Times New Roman" w:hAnsi="Times New Roman" w:cs="Times New Roman"/>
          <w:szCs w:val="24"/>
          <w:lang w:val="en-US"/>
        </w:rPr>
      </w:pPr>
      <w:r w:rsidRPr="001906BD">
        <w:rPr>
          <w:rFonts w:ascii="Times New Roman" w:hAnsi="Times New Roman" w:cs="Times New Roman"/>
          <w:szCs w:val="24"/>
          <w:lang w:val="en-US"/>
        </w:rPr>
        <w:t xml:space="preserve">Sample sizes ranged from </w:t>
      </w:r>
      <w:r w:rsidR="00644F88" w:rsidRPr="001906BD">
        <w:rPr>
          <w:rFonts w:ascii="Times New Roman" w:hAnsi="Times New Roman" w:cs="Times New Roman"/>
          <w:szCs w:val="24"/>
          <w:lang w:val="en-US"/>
        </w:rPr>
        <w:t xml:space="preserve">6 </w:t>
      </w:r>
      <w:r w:rsidR="00CA3136" w:rsidRPr="001906BD">
        <w:rPr>
          <w:rFonts w:ascii="Times New Roman" w:hAnsi="Times New Roman" w:cs="Times New Roman"/>
          <w:szCs w:val="24"/>
          <w:lang w:val="en-US"/>
        </w:rPr>
        <w:t>to</w:t>
      </w:r>
      <w:r w:rsidR="00644F88" w:rsidRPr="001906BD">
        <w:rPr>
          <w:rFonts w:ascii="Times New Roman" w:hAnsi="Times New Roman" w:cs="Times New Roman"/>
          <w:szCs w:val="24"/>
          <w:lang w:val="en-US"/>
        </w:rPr>
        <w:t xml:space="preserve"> </w:t>
      </w:r>
      <w:r w:rsidR="009708F7" w:rsidRPr="001906BD">
        <w:rPr>
          <w:rFonts w:ascii="Times New Roman" w:hAnsi="Times New Roman" w:cs="Times New Roman"/>
          <w:szCs w:val="24"/>
          <w:lang w:val="en-US"/>
        </w:rPr>
        <w:t>26</w:t>
      </w:r>
      <w:r w:rsidR="004720D6" w:rsidRPr="001906BD">
        <w:rPr>
          <w:rFonts w:ascii="Times New Roman" w:hAnsi="Times New Roman" w:cs="Times New Roman"/>
          <w:szCs w:val="24"/>
          <w:lang w:val="en-US"/>
        </w:rPr>
        <w:t xml:space="preserve"> </w:t>
      </w:r>
      <w:r w:rsidR="00EF6F60" w:rsidRPr="001906BD">
        <w:rPr>
          <w:rFonts w:ascii="Times New Roman" w:hAnsi="Times New Roman" w:cs="Times New Roman"/>
          <w:szCs w:val="24"/>
          <w:lang w:val="en-US"/>
        </w:rPr>
        <w:t>(</w:t>
      </w:r>
      <w:r w:rsidR="00E83461">
        <w:rPr>
          <w:rFonts w:ascii="Times New Roman" w:hAnsi="Times New Roman" w:cs="Times New Roman"/>
          <w:szCs w:val="24"/>
          <w:lang w:val="en-US"/>
        </w:rPr>
        <w:t>N</w:t>
      </w:r>
      <w:r w:rsidR="009D4462">
        <w:rPr>
          <w:rFonts w:ascii="Times New Roman" w:hAnsi="Times New Roman" w:cs="Times New Roman"/>
          <w:szCs w:val="24"/>
          <w:lang w:val="en-US"/>
        </w:rPr>
        <w:t xml:space="preserve"> </w:t>
      </w:r>
      <w:r w:rsidR="00EF6F60" w:rsidRPr="001906BD">
        <w:rPr>
          <w:rFonts w:ascii="Times New Roman" w:hAnsi="Times New Roman" w:cs="Times New Roman"/>
          <w:szCs w:val="24"/>
          <w:lang w:val="en-US"/>
        </w:rPr>
        <w:t>=</w:t>
      </w:r>
      <w:r w:rsidR="009D4462">
        <w:rPr>
          <w:rFonts w:ascii="Times New Roman" w:hAnsi="Times New Roman" w:cs="Times New Roman"/>
          <w:szCs w:val="24"/>
          <w:lang w:val="en-US"/>
        </w:rPr>
        <w:t xml:space="preserve"> </w:t>
      </w:r>
      <w:r w:rsidR="00427B2B" w:rsidRPr="001906BD">
        <w:rPr>
          <w:rFonts w:ascii="Times New Roman" w:hAnsi="Times New Roman" w:cs="Times New Roman"/>
          <w:szCs w:val="24"/>
          <w:lang w:val="en-US"/>
        </w:rPr>
        <w:t>182</w:t>
      </w:r>
      <w:r w:rsidR="00EF6F60" w:rsidRPr="001906BD">
        <w:rPr>
          <w:rFonts w:ascii="Times New Roman" w:hAnsi="Times New Roman" w:cs="Times New Roman"/>
          <w:szCs w:val="24"/>
          <w:lang w:val="en-US"/>
        </w:rPr>
        <w:t xml:space="preserve">) </w:t>
      </w:r>
      <w:r w:rsidR="00692011" w:rsidRPr="001906BD">
        <w:rPr>
          <w:rFonts w:ascii="Times New Roman" w:hAnsi="Times New Roman" w:cs="Times New Roman"/>
          <w:szCs w:val="24"/>
          <w:lang w:val="en-US"/>
        </w:rPr>
        <w:t xml:space="preserve">with </w:t>
      </w:r>
      <w:r w:rsidR="00F32191" w:rsidRPr="001906BD">
        <w:rPr>
          <w:rFonts w:ascii="Times New Roman" w:hAnsi="Times New Roman" w:cs="Times New Roman"/>
          <w:szCs w:val="24"/>
          <w:lang w:val="en-US"/>
        </w:rPr>
        <w:t xml:space="preserve">an age range of </w:t>
      </w:r>
      <w:r w:rsidR="00CF2F1C" w:rsidRPr="001906BD">
        <w:rPr>
          <w:rFonts w:ascii="Times New Roman" w:hAnsi="Times New Roman" w:cs="Times New Roman"/>
          <w:szCs w:val="24"/>
          <w:lang w:val="en-US"/>
        </w:rPr>
        <w:t xml:space="preserve">52 ± </w:t>
      </w:r>
      <w:r w:rsidR="00DE1B4F" w:rsidRPr="001906BD">
        <w:rPr>
          <w:rFonts w:ascii="Times New Roman" w:hAnsi="Times New Roman" w:cs="Times New Roman"/>
          <w:szCs w:val="24"/>
          <w:lang w:val="en-US"/>
        </w:rPr>
        <w:t xml:space="preserve">4 </w:t>
      </w:r>
      <w:r w:rsidR="00CA3136" w:rsidRPr="001906BD">
        <w:rPr>
          <w:rFonts w:ascii="Times New Roman" w:hAnsi="Times New Roman" w:cs="Times New Roman"/>
          <w:szCs w:val="24"/>
          <w:lang w:val="en-US"/>
        </w:rPr>
        <w:t>to 64 ± 7 years</w:t>
      </w:r>
      <w:r w:rsidR="002049D6" w:rsidRPr="001906BD">
        <w:rPr>
          <w:rFonts w:ascii="Times New Roman" w:hAnsi="Times New Roman" w:cs="Times New Roman"/>
          <w:szCs w:val="24"/>
          <w:lang w:val="en-US"/>
        </w:rPr>
        <w:t xml:space="preserve"> and</w:t>
      </w:r>
      <w:r w:rsidR="00CA3136" w:rsidRPr="001906BD">
        <w:rPr>
          <w:rFonts w:ascii="Times New Roman" w:hAnsi="Times New Roman" w:cs="Times New Roman"/>
          <w:szCs w:val="24"/>
          <w:lang w:val="en-US"/>
        </w:rPr>
        <w:t xml:space="preserve"> a</w:t>
      </w:r>
      <w:r w:rsidR="00F939E9" w:rsidRPr="001906BD">
        <w:rPr>
          <w:rFonts w:ascii="Times New Roman" w:hAnsi="Times New Roman" w:cs="Times New Roman"/>
          <w:szCs w:val="24"/>
          <w:lang w:val="en-US"/>
        </w:rPr>
        <w:t xml:space="preserve"> mean age of </w:t>
      </w:r>
      <w:r w:rsidR="00414177" w:rsidRPr="001906BD">
        <w:rPr>
          <w:rFonts w:ascii="Times New Roman" w:hAnsi="Times New Roman" w:cs="Times New Roman"/>
          <w:szCs w:val="24"/>
          <w:lang w:val="en-US"/>
        </w:rPr>
        <w:t>59 years</w:t>
      </w:r>
      <w:r w:rsidR="00466D36" w:rsidRPr="001906BD">
        <w:rPr>
          <w:rFonts w:ascii="Times New Roman" w:hAnsi="Times New Roman" w:cs="Times New Roman"/>
          <w:szCs w:val="24"/>
          <w:lang w:val="en-US"/>
        </w:rPr>
        <w:t xml:space="preserve">. </w:t>
      </w:r>
      <w:r w:rsidR="00670DE2" w:rsidRPr="001906BD">
        <w:rPr>
          <w:rFonts w:ascii="Times New Roman" w:hAnsi="Times New Roman" w:cs="Times New Roman"/>
          <w:szCs w:val="24"/>
          <w:lang w:val="en-US"/>
        </w:rPr>
        <w:t xml:space="preserve">Participants were described as </w:t>
      </w:r>
      <w:r w:rsidR="00EB0991" w:rsidRPr="001906BD">
        <w:rPr>
          <w:rFonts w:ascii="Times New Roman" w:hAnsi="Times New Roman" w:cs="Times New Roman"/>
          <w:szCs w:val="24"/>
          <w:lang w:val="en-US"/>
        </w:rPr>
        <w:t>post-menopausal</w:t>
      </w:r>
      <w:r w:rsidR="00DA0DCB" w:rsidRPr="001906BD">
        <w:rPr>
          <w:rFonts w:ascii="Times New Roman" w:hAnsi="Times New Roman" w:cs="Times New Roman"/>
          <w:szCs w:val="24"/>
          <w:lang w:val="en-US"/>
        </w:rPr>
        <w:t xml:space="preserve"> having had </w:t>
      </w:r>
      <w:proofErr w:type="spellStart"/>
      <w:r w:rsidR="00DA0DCB" w:rsidRPr="001906BD">
        <w:rPr>
          <w:rFonts w:ascii="Times New Roman" w:hAnsi="Times New Roman" w:cs="Times New Roman"/>
          <w:szCs w:val="24"/>
          <w:lang w:val="en-US"/>
        </w:rPr>
        <w:t>amenohorrea</w:t>
      </w:r>
      <w:proofErr w:type="spellEnd"/>
      <w:r w:rsidR="00383A6E" w:rsidRPr="001906BD">
        <w:rPr>
          <w:rFonts w:ascii="Times New Roman" w:hAnsi="Times New Roman" w:cs="Times New Roman"/>
          <w:szCs w:val="24"/>
          <w:lang w:val="en-US"/>
        </w:rPr>
        <w:t xml:space="preserve"> for at least </w:t>
      </w:r>
      <w:r w:rsidR="00782A26" w:rsidRPr="001906BD">
        <w:rPr>
          <w:rFonts w:ascii="Times New Roman" w:hAnsi="Times New Roman" w:cs="Times New Roman"/>
          <w:szCs w:val="24"/>
          <w:lang w:val="en-US"/>
        </w:rPr>
        <w:t>1 year</w:t>
      </w:r>
      <w:r w:rsidR="00B274D1" w:rsidRPr="001906BD">
        <w:rPr>
          <w:rFonts w:ascii="Times New Roman" w:hAnsi="Times New Roman" w:cs="Times New Roman"/>
          <w:szCs w:val="24"/>
          <w:lang w:val="en-US"/>
        </w:rPr>
        <w:t xml:space="preserve"> </w:t>
      </w:r>
      <w:r w:rsidR="00427B2B"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2","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2","issue":"3","issued":{"date-parts":[["2016"]]},"page":"657-667","title":"Exercise training reduces the acute physiological severity of post-menopausal hot flushes","type":"article-journal","volume":"594"},"uris":["http://www.mendeley.com/documents/?uuid=aeb79ac8-6d16-4aed-9501-7ebd4dce0525"]},{"id":"ITEM-3","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3","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4","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4","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5","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5","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4,36,37,39,40&lt;/sup&gt;","plainTextFormattedCitation":"14,36,37,39,40","previouslyFormattedCitation":"&lt;sup&gt;14,36,37,39,40&lt;/sup&gt;"},"properties":{"noteIndex":0},"schema":"https://github.com/citation-style-language/schema/raw/master/csl-citation.json"}</w:instrText>
      </w:r>
      <w:r w:rsidR="00427B2B"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14,36,37,39,40</w:t>
      </w:r>
      <w:r w:rsidR="00427B2B" w:rsidRPr="001906BD">
        <w:rPr>
          <w:rFonts w:ascii="Times New Roman" w:hAnsi="Times New Roman" w:cs="Times New Roman"/>
          <w:szCs w:val="24"/>
          <w:lang w:val="en-US"/>
        </w:rPr>
        <w:fldChar w:fldCharType="end"/>
      </w:r>
      <w:r w:rsidR="00782A26" w:rsidRPr="001906BD">
        <w:rPr>
          <w:rFonts w:ascii="Times New Roman" w:hAnsi="Times New Roman" w:cs="Times New Roman"/>
          <w:szCs w:val="24"/>
          <w:lang w:val="en-US"/>
        </w:rPr>
        <w:t>, at least 2 years</w:t>
      </w:r>
      <w:r w:rsidR="00B274D1" w:rsidRPr="001906BD">
        <w:rPr>
          <w:rFonts w:ascii="Times New Roman" w:hAnsi="Times New Roman" w:cs="Times New Roman"/>
          <w:szCs w:val="24"/>
          <w:lang w:val="en-US"/>
        </w:rPr>
        <w:t xml:space="preserve"> </w:t>
      </w:r>
      <w:r w:rsidR="00357059"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mendeley":{"formattedCitation":"&lt;sup&gt;35&lt;/sup&gt;","plainTextFormattedCitation":"35","previouslyFormattedCitation":"&lt;sup&gt;35&lt;/sup&gt;"},"properties":{"noteIndex":0},"schema":"https://github.com/citation-style-language/schema/raw/master/csl-citation.json"}</w:instrText>
      </w:r>
      <w:r w:rsidR="00357059"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35</w:t>
      </w:r>
      <w:r w:rsidR="00357059" w:rsidRPr="001906BD">
        <w:rPr>
          <w:rFonts w:ascii="Times New Roman" w:hAnsi="Times New Roman" w:cs="Times New Roman"/>
          <w:szCs w:val="24"/>
          <w:lang w:val="en-US"/>
        </w:rPr>
        <w:fldChar w:fldCharType="end"/>
      </w:r>
      <w:r w:rsidR="003129D0" w:rsidRPr="001906BD">
        <w:rPr>
          <w:rFonts w:ascii="Times New Roman" w:hAnsi="Times New Roman" w:cs="Times New Roman"/>
          <w:szCs w:val="24"/>
          <w:lang w:val="en-US"/>
        </w:rPr>
        <w:t>,</w:t>
      </w:r>
      <w:r w:rsidR="00A43BD0" w:rsidRPr="001906BD">
        <w:rPr>
          <w:rFonts w:ascii="Times New Roman" w:hAnsi="Times New Roman" w:cs="Times New Roman"/>
          <w:szCs w:val="24"/>
          <w:lang w:val="en-US"/>
        </w:rPr>
        <w:t xml:space="preserve"> or in some instances,</w:t>
      </w:r>
      <w:r w:rsidR="00E05A4F" w:rsidRPr="001906BD">
        <w:rPr>
          <w:rFonts w:ascii="Times New Roman" w:hAnsi="Times New Roman" w:cs="Times New Roman"/>
          <w:szCs w:val="24"/>
          <w:lang w:val="en-US"/>
        </w:rPr>
        <w:t xml:space="preserve"> no indication as to how </w:t>
      </w:r>
      <w:r w:rsidR="00E05A4F" w:rsidRPr="001906BD">
        <w:rPr>
          <w:rFonts w:ascii="Times New Roman" w:hAnsi="Times New Roman" w:cs="Times New Roman"/>
          <w:szCs w:val="24"/>
          <w:lang w:val="en-US"/>
        </w:rPr>
        <w:lastRenderedPageBreak/>
        <w:t xml:space="preserve">menopausal status was </w:t>
      </w:r>
      <w:r w:rsidR="003129D0" w:rsidRPr="001906BD">
        <w:rPr>
          <w:rFonts w:ascii="Times New Roman" w:hAnsi="Times New Roman" w:cs="Times New Roman"/>
          <w:szCs w:val="24"/>
          <w:lang w:val="en-US"/>
        </w:rPr>
        <w:t xml:space="preserve">confirmed </w:t>
      </w:r>
      <w:r w:rsidR="00286023"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1","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2","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2","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id":"ITEM-3","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3","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11,33,38&lt;/sup&gt;","plainTextFormattedCitation":"11,33,38","previouslyFormattedCitation":"&lt;sup&gt;11,33,38&lt;/sup&gt;"},"properties":{"noteIndex":0},"schema":"https://github.com/citation-style-language/schema/raw/master/csl-citation.json"}</w:instrText>
      </w:r>
      <w:r w:rsidR="00286023"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11,33,38</w:t>
      </w:r>
      <w:r w:rsidR="00286023" w:rsidRPr="001906BD">
        <w:rPr>
          <w:rFonts w:ascii="Times New Roman" w:hAnsi="Times New Roman" w:cs="Times New Roman"/>
          <w:szCs w:val="24"/>
          <w:lang w:val="en-US"/>
        </w:rPr>
        <w:fldChar w:fldCharType="end"/>
      </w:r>
      <w:r w:rsidR="00C42C56" w:rsidRPr="001906BD">
        <w:rPr>
          <w:rFonts w:ascii="Times New Roman" w:hAnsi="Times New Roman" w:cs="Times New Roman"/>
          <w:szCs w:val="24"/>
          <w:lang w:val="en-US"/>
        </w:rPr>
        <w:t xml:space="preserve">. Three </w:t>
      </w:r>
      <w:r w:rsidR="00DA6188" w:rsidRPr="001906BD">
        <w:rPr>
          <w:rFonts w:ascii="Times New Roman" w:hAnsi="Times New Roman" w:cs="Times New Roman"/>
          <w:szCs w:val="24"/>
          <w:lang w:val="en-US"/>
        </w:rPr>
        <w:t xml:space="preserve">studies provided </w:t>
      </w:r>
      <w:r w:rsidR="00C10900" w:rsidRPr="001906BD">
        <w:rPr>
          <w:rFonts w:ascii="Times New Roman" w:hAnsi="Times New Roman" w:cs="Times New Roman"/>
          <w:szCs w:val="24"/>
          <w:lang w:val="en-US"/>
        </w:rPr>
        <w:t xml:space="preserve">information </w:t>
      </w:r>
      <w:r w:rsidR="006D2A51" w:rsidRPr="001906BD">
        <w:rPr>
          <w:rFonts w:ascii="Times New Roman" w:hAnsi="Times New Roman" w:cs="Times New Roman"/>
          <w:szCs w:val="24"/>
          <w:lang w:val="en-US"/>
        </w:rPr>
        <w:t xml:space="preserve">regarding </w:t>
      </w:r>
      <w:r w:rsidR="00C10900" w:rsidRPr="001906BD">
        <w:rPr>
          <w:rFonts w:ascii="Times New Roman" w:hAnsi="Times New Roman" w:cs="Times New Roman"/>
          <w:szCs w:val="24"/>
          <w:lang w:val="en-US"/>
        </w:rPr>
        <w:t>t</w:t>
      </w:r>
      <w:r w:rsidR="006D2A51" w:rsidRPr="001906BD">
        <w:rPr>
          <w:rFonts w:ascii="Times New Roman" w:hAnsi="Times New Roman" w:cs="Times New Roman"/>
          <w:szCs w:val="24"/>
          <w:lang w:val="en-US"/>
        </w:rPr>
        <w:t>he</w:t>
      </w:r>
      <w:r w:rsidR="00B17579" w:rsidRPr="001906BD">
        <w:rPr>
          <w:rFonts w:ascii="Times New Roman" w:hAnsi="Times New Roman" w:cs="Times New Roman"/>
          <w:szCs w:val="24"/>
          <w:lang w:val="en-US"/>
        </w:rPr>
        <w:t xml:space="preserve"> duration </w:t>
      </w:r>
      <w:r w:rsidR="006D2A51" w:rsidRPr="001906BD">
        <w:rPr>
          <w:rFonts w:ascii="Times New Roman" w:hAnsi="Times New Roman" w:cs="Times New Roman"/>
          <w:szCs w:val="24"/>
          <w:lang w:val="en-US"/>
        </w:rPr>
        <w:t xml:space="preserve">of time </w:t>
      </w:r>
      <w:r w:rsidR="00C42C56" w:rsidRPr="001906BD">
        <w:rPr>
          <w:rFonts w:ascii="Times New Roman" w:hAnsi="Times New Roman" w:cs="Times New Roman"/>
          <w:szCs w:val="24"/>
          <w:lang w:val="en-US"/>
        </w:rPr>
        <w:t xml:space="preserve">since </w:t>
      </w:r>
      <w:r w:rsidR="006D2A51" w:rsidRPr="001906BD">
        <w:rPr>
          <w:rFonts w:ascii="Times New Roman" w:hAnsi="Times New Roman" w:cs="Times New Roman"/>
          <w:szCs w:val="24"/>
          <w:lang w:val="en-US"/>
        </w:rPr>
        <w:t>menopause</w:t>
      </w:r>
      <w:r w:rsidR="00C42C56" w:rsidRPr="001906BD">
        <w:rPr>
          <w:rFonts w:ascii="Times New Roman" w:hAnsi="Times New Roman" w:cs="Times New Roman"/>
          <w:szCs w:val="24"/>
          <w:lang w:val="en-US"/>
        </w:rPr>
        <w:t xml:space="preserve"> onset</w:t>
      </w:r>
      <w:r w:rsidR="006D2A51" w:rsidRPr="001906BD">
        <w:rPr>
          <w:rFonts w:ascii="Times New Roman" w:hAnsi="Times New Roman" w:cs="Times New Roman"/>
          <w:szCs w:val="24"/>
          <w:lang w:val="en-US"/>
        </w:rPr>
        <w:t xml:space="preserve"> </w:t>
      </w:r>
      <w:r w:rsidR="00427B2B"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1","issue":"3","issued":{"date-parts":[["2016"]]},"page":"657-667","title":"Exercise training reduces the acute physiological severity of post-menopausal hot flushes","type":"article-journal","volume":"594"},"uris":["http://www.mendeley.com/documents/?uuid=aeb79ac8-6d16-4aed-9501-7ebd4dce0525"]},{"id":"ITEM-2","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2","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3","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3","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4,37,40&lt;/sup&gt;","plainTextFormattedCitation":"14,37,40","previouslyFormattedCitation":"&lt;sup&gt;14,37,40&lt;/sup&gt;"},"properties":{"noteIndex":0},"schema":"https://github.com/citation-style-language/schema/raw/master/csl-citation.json"}</w:instrText>
      </w:r>
      <w:r w:rsidR="00427B2B"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14,37,40</w:t>
      </w:r>
      <w:r w:rsidR="00427B2B" w:rsidRPr="001906BD">
        <w:rPr>
          <w:rFonts w:ascii="Times New Roman" w:hAnsi="Times New Roman" w:cs="Times New Roman"/>
          <w:szCs w:val="24"/>
          <w:lang w:val="en-US"/>
        </w:rPr>
        <w:fldChar w:fldCharType="end"/>
      </w:r>
      <w:r w:rsidR="006A3851" w:rsidRPr="001906BD">
        <w:rPr>
          <w:rFonts w:ascii="Times New Roman" w:hAnsi="Times New Roman" w:cs="Times New Roman"/>
          <w:szCs w:val="24"/>
          <w:lang w:val="en-US"/>
        </w:rPr>
        <w:t xml:space="preserve"> </w:t>
      </w:r>
      <w:r w:rsidR="005B53AE" w:rsidRPr="001906BD">
        <w:rPr>
          <w:rFonts w:ascii="Times New Roman" w:hAnsi="Times New Roman" w:cs="Times New Roman"/>
          <w:szCs w:val="24"/>
          <w:lang w:val="en-US"/>
        </w:rPr>
        <w:t>(Table 1)</w:t>
      </w:r>
      <w:r w:rsidR="00B17579" w:rsidRPr="001906BD">
        <w:rPr>
          <w:rFonts w:ascii="Times New Roman" w:hAnsi="Times New Roman" w:cs="Times New Roman"/>
          <w:szCs w:val="24"/>
          <w:lang w:val="en-US"/>
        </w:rPr>
        <w:t>.</w:t>
      </w:r>
      <w:r w:rsidR="00965D7A" w:rsidRPr="001906BD">
        <w:rPr>
          <w:rFonts w:ascii="Times New Roman" w:hAnsi="Times New Roman" w:cs="Times New Roman"/>
          <w:szCs w:val="24"/>
          <w:lang w:val="en-US"/>
        </w:rPr>
        <w:t xml:space="preserve"> </w:t>
      </w:r>
    </w:p>
    <w:p w14:paraId="3B5D3237" w14:textId="77777777" w:rsidR="008F26F3" w:rsidRPr="001906BD" w:rsidRDefault="008F26F3" w:rsidP="001052E2">
      <w:pPr>
        <w:rPr>
          <w:lang w:val="en-US"/>
        </w:rPr>
      </w:pPr>
    </w:p>
    <w:p w14:paraId="7417ACEE" w14:textId="7214B402" w:rsidR="00FE216D" w:rsidRPr="001906BD" w:rsidRDefault="00FE216D" w:rsidP="00AD4030">
      <w:pPr>
        <w:pStyle w:val="Heading3"/>
        <w:numPr>
          <w:ilvl w:val="0"/>
          <w:numId w:val="0"/>
        </w:numPr>
        <w:ind w:left="720" w:hanging="720"/>
        <w:rPr>
          <w:b/>
          <w:bCs w:val="0"/>
          <w:i w:val="0"/>
          <w:iCs/>
          <w:lang w:val="en-US"/>
        </w:rPr>
      </w:pPr>
      <w:r w:rsidRPr="001906BD">
        <w:rPr>
          <w:b/>
          <w:bCs w:val="0"/>
          <w:i w:val="0"/>
          <w:iCs/>
          <w:lang w:val="en-US"/>
        </w:rPr>
        <w:t>Intervention protocol</w:t>
      </w:r>
    </w:p>
    <w:p w14:paraId="0CC08B40" w14:textId="77777777" w:rsidR="00FE216D" w:rsidRPr="001906BD" w:rsidRDefault="00FE216D" w:rsidP="00FE216D">
      <w:pPr>
        <w:pStyle w:val="NoSpacing"/>
        <w:rPr>
          <w:lang w:val="en-US"/>
        </w:rPr>
      </w:pPr>
    </w:p>
    <w:p w14:paraId="2C6E5448" w14:textId="6DB54505" w:rsidR="00F1313B" w:rsidRPr="001906BD" w:rsidRDefault="00381B1A" w:rsidP="002708E6">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The exercise intervention</w:t>
      </w:r>
      <w:r w:rsidR="002B3CE9" w:rsidRPr="001906BD">
        <w:rPr>
          <w:rFonts w:ascii="Times New Roman" w:hAnsi="Times New Roman" w:cs="Times New Roman"/>
          <w:sz w:val="24"/>
          <w:szCs w:val="24"/>
          <w:lang w:val="en-US"/>
        </w:rPr>
        <w:t>s</w:t>
      </w:r>
      <w:r w:rsidRPr="001906BD">
        <w:rPr>
          <w:rFonts w:ascii="Times New Roman" w:hAnsi="Times New Roman" w:cs="Times New Roman"/>
          <w:sz w:val="24"/>
          <w:szCs w:val="24"/>
          <w:lang w:val="en-US"/>
        </w:rPr>
        <w:t xml:space="preserve"> ranged from 2 weeks</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1","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39&lt;/sup&gt;","plainTextFormattedCitation":"39","previouslyFormattedCitation":"&lt;sup&gt;39&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9</w:t>
      </w:r>
      <w:r w:rsidR="00427B2B"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to </w:t>
      </w:r>
      <w:r w:rsidR="00D71086" w:rsidRPr="001906BD">
        <w:rPr>
          <w:rFonts w:ascii="Times New Roman" w:hAnsi="Times New Roman" w:cs="Times New Roman"/>
          <w:sz w:val="24"/>
          <w:szCs w:val="24"/>
          <w:lang w:val="en-US"/>
        </w:rPr>
        <w:t>24 weeks</w:t>
      </w:r>
      <w:r w:rsidR="00C87E71" w:rsidRPr="001906BD">
        <w:rPr>
          <w:rFonts w:ascii="Times New Roman" w:hAnsi="Times New Roman" w:cs="Times New Roman"/>
          <w:sz w:val="24"/>
          <w:szCs w:val="24"/>
          <w:lang w:val="en-US"/>
        </w:rPr>
        <w:fldChar w:fldCharType="begin" w:fldLock="1"/>
      </w:r>
      <w:r w:rsidR="007062F3">
        <w:rPr>
          <w:rFonts w:ascii="Times New Roman" w:hAnsi="Times New Roman" w:cs="Times New Roman"/>
          <w:sz w:val="24"/>
          <w:szCs w:val="24"/>
          <w:lang w:val="en-US"/>
        </w:rPr>
        <w:instrText>ADDIN CSL_CITATION {"citationItems":[{"id":"ITEM-1","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1","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mendeley":{"formattedCitation":"&lt;sup&gt;11&lt;/sup&gt;","plainTextFormattedCitation":"11","previouslyFormattedCitation":"&lt;sup&gt;11&lt;/sup&gt;"},"properties":{"noteIndex":0},"schema":"https://github.com/citation-style-language/schema/raw/master/csl-citation.json"}</w:instrText>
      </w:r>
      <w:r w:rsidR="00C87E71" w:rsidRPr="001906BD">
        <w:rPr>
          <w:rFonts w:ascii="Times New Roman" w:hAnsi="Times New Roman" w:cs="Times New Roman"/>
          <w:sz w:val="24"/>
          <w:szCs w:val="24"/>
          <w:lang w:val="en-US"/>
        </w:rPr>
        <w:fldChar w:fldCharType="separate"/>
      </w:r>
      <w:r w:rsidR="007062F3" w:rsidRPr="007062F3">
        <w:rPr>
          <w:rFonts w:ascii="Times New Roman" w:hAnsi="Times New Roman" w:cs="Times New Roman"/>
          <w:noProof/>
          <w:sz w:val="24"/>
          <w:szCs w:val="24"/>
          <w:vertAlign w:val="superscript"/>
          <w:lang w:val="en-US"/>
        </w:rPr>
        <w:t>11</w:t>
      </w:r>
      <w:r w:rsidR="00C87E71" w:rsidRPr="001906BD">
        <w:rPr>
          <w:rFonts w:ascii="Times New Roman" w:hAnsi="Times New Roman" w:cs="Times New Roman"/>
          <w:sz w:val="24"/>
          <w:szCs w:val="24"/>
          <w:lang w:val="en-US"/>
        </w:rPr>
        <w:fldChar w:fldCharType="end"/>
      </w:r>
      <w:r w:rsidR="003129D0" w:rsidRPr="001906BD">
        <w:rPr>
          <w:rFonts w:ascii="Times New Roman" w:hAnsi="Times New Roman" w:cs="Times New Roman"/>
          <w:sz w:val="24"/>
          <w:szCs w:val="24"/>
          <w:lang w:val="en-US"/>
        </w:rPr>
        <w:t>,</w:t>
      </w:r>
      <w:r w:rsidR="00543DAC" w:rsidRPr="001906BD">
        <w:rPr>
          <w:rFonts w:ascii="Times New Roman" w:hAnsi="Times New Roman" w:cs="Times New Roman"/>
          <w:sz w:val="24"/>
          <w:szCs w:val="24"/>
          <w:lang w:val="en-US"/>
        </w:rPr>
        <w:t xml:space="preserve"> </w:t>
      </w:r>
      <w:r w:rsidR="002708E6" w:rsidRPr="001906BD">
        <w:rPr>
          <w:rFonts w:ascii="Times New Roman" w:hAnsi="Times New Roman" w:cs="Times New Roman"/>
          <w:sz w:val="24"/>
          <w:szCs w:val="24"/>
          <w:lang w:val="en-US"/>
        </w:rPr>
        <w:t xml:space="preserve">with a mean duration of 11 weeks. </w:t>
      </w:r>
      <w:r w:rsidR="00C042A4" w:rsidRPr="001906BD">
        <w:rPr>
          <w:rFonts w:ascii="Times New Roman" w:hAnsi="Times New Roman" w:cs="Times New Roman"/>
          <w:sz w:val="24"/>
          <w:szCs w:val="24"/>
          <w:lang w:val="en-US"/>
        </w:rPr>
        <w:t xml:space="preserve">The mode of </w:t>
      </w:r>
      <w:r w:rsidR="00F53305" w:rsidRPr="001906BD">
        <w:rPr>
          <w:rFonts w:ascii="Times New Roman" w:hAnsi="Times New Roman" w:cs="Times New Roman"/>
          <w:sz w:val="24"/>
          <w:szCs w:val="24"/>
          <w:lang w:val="en-US"/>
        </w:rPr>
        <w:t>intervention included conventional aerobic exercise</w:t>
      </w:r>
      <w:r w:rsidR="00AB533D" w:rsidRPr="001906BD">
        <w:rPr>
          <w:rFonts w:ascii="Times New Roman" w:hAnsi="Times New Roman" w:cs="Times New Roman"/>
          <w:sz w:val="24"/>
          <w:szCs w:val="24"/>
          <w:lang w:val="en-US"/>
        </w:rPr>
        <w:t xml:space="preserve"> (</w:t>
      </w:r>
      <w:r w:rsidR="00F53305" w:rsidRPr="001906BD">
        <w:rPr>
          <w:rFonts w:ascii="Times New Roman" w:hAnsi="Times New Roman" w:cs="Times New Roman"/>
          <w:sz w:val="24"/>
          <w:szCs w:val="24"/>
          <w:lang w:val="en-US"/>
        </w:rPr>
        <w:t>walking, running</w:t>
      </w:r>
      <w:r w:rsidR="00AB533D" w:rsidRPr="001906BD">
        <w:rPr>
          <w:rFonts w:ascii="Times New Roman" w:hAnsi="Times New Roman" w:cs="Times New Roman"/>
          <w:sz w:val="24"/>
          <w:szCs w:val="24"/>
          <w:lang w:val="en-US"/>
        </w:rPr>
        <w:t>,</w:t>
      </w:r>
      <w:r w:rsidR="00F53305" w:rsidRPr="001906BD">
        <w:rPr>
          <w:rFonts w:ascii="Times New Roman" w:hAnsi="Times New Roman" w:cs="Times New Roman"/>
          <w:sz w:val="24"/>
          <w:szCs w:val="24"/>
          <w:lang w:val="en-US"/>
        </w:rPr>
        <w:t xml:space="preserve"> cycling,</w:t>
      </w:r>
      <w:r w:rsidR="00AB533D" w:rsidRPr="001906BD">
        <w:rPr>
          <w:rFonts w:ascii="Times New Roman" w:hAnsi="Times New Roman" w:cs="Times New Roman"/>
          <w:sz w:val="24"/>
          <w:szCs w:val="24"/>
          <w:lang w:val="en-US"/>
        </w:rPr>
        <w:t xml:space="preserve"> rowing)</w:t>
      </w:r>
      <w:r w:rsidR="00F53305" w:rsidRPr="001906BD">
        <w:rPr>
          <w:rFonts w:ascii="Times New Roman" w:hAnsi="Times New Roman" w:cs="Times New Roman"/>
          <w:sz w:val="24"/>
          <w:szCs w:val="24"/>
          <w:lang w:val="en-US"/>
        </w:rPr>
        <w:t xml:space="preserve"> in </w:t>
      </w:r>
      <w:r w:rsidR="00582B0C" w:rsidRPr="001906BD">
        <w:rPr>
          <w:rFonts w:ascii="Times New Roman" w:hAnsi="Times New Roman" w:cs="Times New Roman"/>
          <w:sz w:val="24"/>
          <w:szCs w:val="24"/>
          <w:lang w:val="en-US"/>
        </w:rPr>
        <w:t>1</w:t>
      </w:r>
      <w:r w:rsidR="00EF05DE" w:rsidRPr="001906BD">
        <w:rPr>
          <w:rFonts w:ascii="Times New Roman" w:hAnsi="Times New Roman" w:cs="Times New Roman"/>
          <w:sz w:val="24"/>
          <w:szCs w:val="24"/>
          <w:lang w:val="en-US"/>
        </w:rPr>
        <w:t>0</w:t>
      </w:r>
      <w:r w:rsidR="00582B0C" w:rsidRPr="001906BD">
        <w:rPr>
          <w:rFonts w:ascii="Times New Roman" w:hAnsi="Times New Roman" w:cs="Times New Roman"/>
          <w:sz w:val="24"/>
          <w:szCs w:val="24"/>
          <w:lang w:val="en-US"/>
        </w:rPr>
        <w:t xml:space="preserve"> interventions</w:t>
      </w:r>
      <w:r w:rsidR="004E241B"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2","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3","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3","issue":"3","issued":{"date-parts":[["2016"]]},"page":"657-667","title":"Exercise training reduces the acute physiological severity of post-menopausal hot flushes","type":"article-journal","volume":"594"},"uris":["http://www.mendeley.com/documents/?uuid=aeb79ac8-6d16-4aed-9501-7ebd4dce0525"]},{"id":"ITEM-4","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4","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5","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5","issued":{"date-parts":[["2019","12","28"]]},"note":"CV risk group\n\nIncluded","page":"clc.23324","title":"Effects of exergaming in postmenopausal women with high cardiovascular risk: A randomized controlled trial","type":"article-journal"},"uris":["http://www.mendeley.com/documents/?uuid=18e59d2e-9c06-4ca1-8aab-da292c4e3047"]},{"id":"ITEM-6","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6","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7","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7","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8","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8","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1,14,33,35–37,39,40&lt;/sup&gt;","plainTextFormattedCitation":"11,14,33,35–37,39,40","previouslyFormattedCitation":"&lt;sup&gt;11,14,33,35–37,39,40&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14,33,35–37,39,40</w:t>
      </w:r>
      <w:r w:rsidR="00427B2B" w:rsidRPr="001906BD">
        <w:rPr>
          <w:rFonts w:ascii="Times New Roman" w:hAnsi="Times New Roman" w:cs="Times New Roman"/>
          <w:sz w:val="24"/>
          <w:szCs w:val="24"/>
          <w:lang w:val="en-US"/>
        </w:rPr>
        <w:fldChar w:fldCharType="end"/>
      </w:r>
      <w:r w:rsidR="008F3461" w:rsidRPr="001906BD">
        <w:rPr>
          <w:rFonts w:ascii="Times New Roman" w:hAnsi="Times New Roman" w:cs="Times New Roman"/>
          <w:sz w:val="24"/>
          <w:szCs w:val="24"/>
          <w:lang w:val="en-US"/>
        </w:rPr>
        <w:t xml:space="preserve">. </w:t>
      </w:r>
      <w:r w:rsidR="00582B0C" w:rsidRPr="001906BD">
        <w:rPr>
          <w:rFonts w:ascii="Times New Roman" w:hAnsi="Times New Roman" w:cs="Times New Roman"/>
          <w:sz w:val="24"/>
          <w:szCs w:val="24"/>
          <w:lang w:val="en-US"/>
        </w:rPr>
        <w:t>Non-traditional forms of exercise training included exergaming</w:t>
      </w:r>
      <w:r w:rsidR="00EF05DE" w:rsidRPr="001906BD">
        <w:rPr>
          <w:rFonts w:ascii="Times New Roman" w:hAnsi="Times New Roman" w:cs="Times New Roman"/>
          <w:sz w:val="24"/>
          <w:szCs w:val="24"/>
          <w:lang w:val="en-US"/>
        </w:rPr>
        <w:t xml:space="preserve"> in 1 intervention </w:t>
      </w:r>
      <w:r w:rsidR="007300A4"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plainTextFormattedCitation":"33","previouslyFormattedCitation":"&lt;sup&gt;33&lt;/sup&gt;"},"properties":{"noteIndex":0},"schema":"https://github.com/citation-style-language/schema/raw/master/csl-citation.json"}</w:instrText>
      </w:r>
      <w:r w:rsidR="007300A4"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w:t>
      </w:r>
      <w:r w:rsidR="007300A4" w:rsidRPr="001906BD">
        <w:rPr>
          <w:rFonts w:ascii="Times New Roman" w:hAnsi="Times New Roman" w:cs="Times New Roman"/>
          <w:sz w:val="24"/>
          <w:szCs w:val="24"/>
          <w:lang w:val="en-US"/>
        </w:rPr>
        <w:fldChar w:fldCharType="end"/>
      </w:r>
      <w:r w:rsidR="007300A4" w:rsidRPr="001906BD">
        <w:rPr>
          <w:rFonts w:ascii="Times New Roman" w:hAnsi="Times New Roman" w:cs="Times New Roman"/>
          <w:sz w:val="24"/>
          <w:szCs w:val="24"/>
          <w:lang w:val="en-US"/>
        </w:rPr>
        <w:t xml:space="preserve">. </w:t>
      </w:r>
      <w:r w:rsidR="006F2EC6" w:rsidRPr="001906BD">
        <w:rPr>
          <w:rFonts w:ascii="Times New Roman" w:hAnsi="Times New Roman" w:cs="Times New Roman"/>
          <w:sz w:val="24"/>
          <w:szCs w:val="24"/>
          <w:lang w:val="en-US"/>
        </w:rPr>
        <w:t>E</w:t>
      </w:r>
      <w:r w:rsidR="000B3A63" w:rsidRPr="001906BD">
        <w:rPr>
          <w:rFonts w:ascii="Times New Roman" w:hAnsi="Times New Roman" w:cs="Times New Roman"/>
          <w:sz w:val="24"/>
          <w:szCs w:val="24"/>
          <w:lang w:val="en-US"/>
        </w:rPr>
        <w:t xml:space="preserve">xercise </w:t>
      </w:r>
      <w:r w:rsidR="00B75C97" w:rsidRPr="001906BD">
        <w:rPr>
          <w:rFonts w:ascii="Times New Roman" w:hAnsi="Times New Roman" w:cs="Times New Roman"/>
          <w:sz w:val="24"/>
          <w:szCs w:val="24"/>
          <w:lang w:val="en-US"/>
        </w:rPr>
        <w:t>intensity</w:t>
      </w:r>
      <w:r w:rsidR="000B3A63" w:rsidRPr="001906BD">
        <w:rPr>
          <w:rFonts w:ascii="Times New Roman" w:hAnsi="Times New Roman" w:cs="Times New Roman"/>
          <w:sz w:val="24"/>
          <w:szCs w:val="24"/>
          <w:lang w:val="en-US"/>
        </w:rPr>
        <w:t xml:space="preserve"> </w:t>
      </w:r>
      <w:r w:rsidR="00D01DA5" w:rsidRPr="001906BD">
        <w:rPr>
          <w:rFonts w:ascii="Times New Roman" w:hAnsi="Times New Roman" w:cs="Times New Roman"/>
          <w:sz w:val="24"/>
          <w:szCs w:val="24"/>
          <w:lang w:val="en-US"/>
        </w:rPr>
        <w:t>varied across all interventions and</w:t>
      </w:r>
      <w:r w:rsidR="00FD02CF" w:rsidRPr="001906BD">
        <w:rPr>
          <w:rFonts w:ascii="Times New Roman" w:hAnsi="Times New Roman" w:cs="Times New Roman"/>
          <w:sz w:val="24"/>
          <w:szCs w:val="24"/>
          <w:lang w:val="en-US"/>
        </w:rPr>
        <w:t xml:space="preserve"> includ</w:t>
      </w:r>
      <w:r w:rsidR="00BA0A0D" w:rsidRPr="001906BD">
        <w:rPr>
          <w:rFonts w:ascii="Times New Roman" w:hAnsi="Times New Roman" w:cs="Times New Roman"/>
          <w:sz w:val="24"/>
          <w:szCs w:val="24"/>
          <w:lang w:val="en-US"/>
        </w:rPr>
        <w:t>ing</w:t>
      </w:r>
      <w:r w:rsidR="000B3A63" w:rsidRPr="001906BD">
        <w:rPr>
          <w:rFonts w:ascii="Times New Roman" w:hAnsi="Times New Roman" w:cs="Times New Roman"/>
          <w:sz w:val="24"/>
          <w:szCs w:val="24"/>
          <w:lang w:val="en-US"/>
        </w:rPr>
        <w:t xml:space="preserve"> self-paced</w:t>
      </w:r>
      <w:r w:rsidR="00EF05DE" w:rsidRPr="001906BD">
        <w:rPr>
          <w:rFonts w:ascii="Times New Roman" w:hAnsi="Times New Roman" w:cs="Times New Roman"/>
          <w:sz w:val="24"/>
          <w:szCs w:val="24"/>
          <w:lang w:val="en-US"/>
        </w:rPr>
        <w:t xml:space="preserve"> </w:t>
      </w:r>
      <w:r w:rsidR="007300A4"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plainTextFormattedCitation":"33","previouslyFormattedCitation":"&lt;sup&gt;33&lt;/sup&gt;"},"properties":{"noteIndex":0},"schema":"https://github.com/citation-style-language/schema/raw/master/csl-citation.json"}</w:instrText>
      </w:r>
      <w:r w:rsidR="007300A4"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w:t>
      </w:r>
      <w:r w:rsidR="007300A4" w:rsidRPr="001906BD">
        <w:rPr>
          <w:rFonts w:ascii="Times New Roman" w:hAnsi="Times New Roman" w:cs="Times New Roman"/>
          <w:sz w:val="24"/>
          <w:szCs w:val="24"/>
          <w:lang w:val="en-US"/>
        </w:rPr>
        <w:fldChar w:fldCharType="end"/>
      </w:r>
      <w:r w:rsidR="007300A4" w:rsidRPr="001906BD">
        <w:rPr>
          <w:rFonts w:ascii="Times New Roman" w:hAnsi="Times New Roman" w:cs="Times New Roman"/>
          <w:sz w:val="24"/>
          <w:szCs w:val="24"/>
          <w:lang w:val="en-US"/>
        </w:rPr>
        <w:t xml:space="preserve">, </w:t>
      </w:r>
      <w:r w:rsidR="00FD02CF" w:rsidRPr="001906BD">
        <w:rPr>
          <w:rFonts w:ascii="Times New Roman" w:hAnsi="Times New Roman" w:cs="Times New Roman"/>
          <w:sz w:val="24"/>
          <w:szCs w:val="24"/>
          <w:lang w:val="en-US"/>
        </w:rPr>
        <w:t>%maximum heart rate (HR</w:t>
      </w:r>
      <w:r w:rsidR="00FD02CF" w:rsidRPr="001906BD">
        <w:rPr>
          <w:rFonts w:ascii="Times New Roman" w:hAnsi="Times New Roman" w:cs="Times New Roman"/>
          <w:sz w:val="24"/>
          <w:szCs w:val="24"/>
          <w:vertAlign w:val="subscript"/>
          <w:lang w:val="en-US"/>
        </w:rPr>
        <w:t>max</w:t>
      </w:r>
      <w:r w:rsidR="00FD02CF" w:rsidRPr="001906BD">
        <w:rPr>
          <w:rFonts w:ascii="Times New Roman" w:hAnsi="Times New Roman" w:cs="Times New Roman"/>
          <w:sz w:val="24"/>
          <w:szCs w:val="24"/>
          <w:lang w:val="en-US"/>
        </w:rPr>
        <w:t>)</w:t>
      </w:r>
      <w:r w:rsidR="00B274D1" w:rsidRPr="001906BD">
        <w:rPr>
          <w:rFonts w:ascii="Times New Roman" w:hAnsi="Times New Roman" w:cs="Times New Roman"/>
          <w:sz w:val="24"/>
          <w:szCs w:val="24"/>
          <w:lang w:val="en-US"/>
        </w:rPr>
        <w:t xml:space="preserve"> </w:t>
      </w:r>
      <w:r w:rsidR="00872256"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2","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3","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3","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id":"ITEM-4","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4","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mendeley":{"formattedCitation":"&lt;sup&gt;14,35,38,40&lt;/sup&gt;","plainTextFormattedCitation":"14,35,38,40","previouslyFormattedCitation":"&lt;sup&gt;14,35,38,40&lt;/sup&gt;"},"properties":{"noteIndex":0},"schema":"https://github.com/citation-style-language/schema/raw/master/csl-citation.json"}</w:instrText>
      </w:r>
      <w:r w:rsidR="00872256"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4,35,38,40</w:t>
      </w:r>
      <w:r w:rsidR="00872256" w:rsidRPr="001906BD">
        <w:rPr>
          <w:rFonts w:ascii="Times New Roman" w:hAnsi="Times New Roman" w:cs="Times New Roman"/>
          <w:sz w:val="24"/>
          <w:szCs w:val="24"/>
          <w:lang w:val="en-US"/>
        </w:rPr>
        <w:fldChar w:fldCharType="end"/>
      </w:r>
      <w:r w:rsidR="00FD02CF" w:rsidRPr="001906BD">
        <w:rPr>
          <w:rFonts w:ascii="Times New Roman" w:hAnsi="Times New Roman" w:cs="Times New Roman"/>
          <w:sz w:val="24"/>
          <w:szCs w:val="24"/>
          <w:lang w:val="en-US"/>
        </w:rPr>
        <w:t>, %</w:t>
      </w:r>
      <w:r w:rsidR="0030464F" w:rsidRPr="001906BD">
        <w:rPr>
          <w:rFonts w:ascii="Times New Roman" w:hAnsi="Times New Roman" w:cs="Times New Roman"/>
          <w:sz w:val="24"/>
          <w:szCs w:val="24"/>
          <w:lang w:val="en-US"/>
        </w:rPr>
        <w:t xml:space="preserve"> </w:t>
      </w:r>
      <w:r w:rsidR="00FD02CF" w:rsidRPr="001906BD">
        <w:rPr>
          <w:rFonts w:ascii="Times New Roman" w:hAnsi="Times New Roman" w:cs="Times New Roman"/>
          <w:sz w:val="24"/>
          <w:szCs w:val="24"/>
          <w:lang w:val="en-US"/>
        </w:rPr>
        <w:t>heart rate reserve (HRR)</w:t>
      </w:r>
      <w:r w:rsidR="00B274D1"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2","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2","issue":"3","issued":{"date-parts":[["2016"]]},"page":"657-667","title":"Exercise training reduces the acute physiological severity of post-menopausal hot flushes","type":"article-journal","volume":"594"},"uris":["http://www.mendeley.com/documents/?uuid=aeb79ac8-6d16-4aed-9501-7ebd4dce0525"]},{"id":"ITEM-3","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3","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4","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4","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11,33,36,37&lt;/sup&gt;","plainTextFormattedCitation":"11,33,36,37","previouslyFormattedCitation":"&lt;sup&gt;11,33,36,37&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33,36,37</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00EF05DE" w:rsidRPr="001906BD">
        <w:rPr>
          <w:rFonts w:ascii="Times New Roman" w:hAnsi="Times New Roman" w:cs="Times New Roman"/>
          <w:sz w:val="24"/>
          <w:szCs w:val="24"/>
          <w:lang w:val="en-US"/>
        </w:rPr>
        <w:t>and</w:t>
      </w:r>
      <w:r w:rsidR="00012A92" w:rsidRPr="001906BD">
        <w:rPr>
          <w:rFonts w:ascii="Times New Roman" w:hAnsi="Times New Roman" w:cs="Times New Roman"/>
          <w:sz w:val="24"/>
          <w:szCs w:val="24"/>
          <w:lang w:val="en-US"/>
        </w:rPr>
        <w:t xml:space="preserve"> </w:t>
      </w:r>
      <w:r w:rsidR="002677D6" w:rsidRPr="001906BD">
        <w:rPr>
          <w:rFonts w:ascii="Times New Roman" w:hAnsi="Times New Roman" w:cs="Times New Roman"/>
          <w:sz w:val="24"/>
          <w:szCs w:val="24"/>
          <w:lang w:val="en-US"/>
        </w:rPr>
        <w:t>%</w:t>
      </w:r>
      <w:r w:rsidR="00B75C97" w:rsidRPr="001906BD">
        <w:rPr>
          <w:rFonts w:ascii="Times New Roman" w:hAnsi="Times New Roman" w:cs="Times New Roman"/>
          <w:sz w:val="24"/>
          <w:szCs w:val="24"/>
          <w:lang w:val="en-US"/>
        </w:rPr>
        <w:t>peak power output</w:t>
      </w:r>
      <w:r w:rsidR="00427B2B"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1","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39&lt;/sup&gt;","plainTextFormattedCitation":"39","previouslyFormattedCitation":"&lt;sup&gt;39&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9</w:t>
      </w:r>
      <w:r w:rsidR="00427B2B" w:rsidRPr="001906BD">
        <w:rPr>
          <w:rFonts w:ascii="Times New Roman" w:hAnsi="Times New Roman" w:cs="Times New Roman"/>
          <w:sz w:val="24"/>
          <w:szCs w:val="24"/>
          <w:lang w:val="en-US"/>
        </w:rPr>
        <w:fldChar w:fldCharType="end"/>
      </w:r>
      <w:r w:rsidR="00EF05DE" w:rsidRPr="001906BD">
        <w:rPr>
          <w:rFonts w:ascii="Times New Roman" w:hAnsi="Times New Roman" w:cs="Times New Roman"/>
          <w:sz w:val="24"/>
          <w:szCs w:val="24"/>
          <w:lang w:val="en-US"/>
        </w:rPr>
        <w:t>.</w:t>
      </w:r>
      <w:r w:rsidR="00012A92" w:rsidRPr="001906BD">
        <w:rPr>
          <w:rFonts w:ascii="Times New Roman" w:hAnsi="Times New Roman" w:cs="Times New Roman"/>
          <w:sz w:val="24"/>
          <w:szCs w:val="24"/>
          <w:lang w:val="en-US"/>
        </w:rPr>
        <w:t xml:space="preserve"> </w:t>
      </w:r>
      <w:r w:rsidR="00A1508D" w:rsidRPr="001906BD">
        <w:rPr>
          <w:rFonts w:ascii="Times New Roman" w:eastAsiaTheme="minorEastAsia" w:hAnsi="Times New Roman" w:cs="Times New Roman"/>
          <w:iCs/>
          <w:sz w:val="24"/>
          <w:szCs w:val="24"/>
          <w:lang w:val="en-US"/>
        </w:rPr>
        <w:t xml:space="preserve">Within these, </w:t>
      </w:r>
      <w:r w:rsidR="005739E1" w:rsidRPr="001906BD">
        <w:rPr>
          <w:rFonts w:ascii="Times New Roman" w:eastAsiaTheme="minorEastAsia" w:hAnsi="Times New Roman" w:cs="Times New Roman"/>
          <w:iCs/>
          <w:sz w:val="24"/>
          <w:szCs w:val="24"/>
          <w:lang w:val="en-US"/>
        </w:rPr>
        <w:t xml:space="preserve">the majority of </w:t>
      </w:r>
      <w:r w:rsidR="006A1B21" w:rsidRPr="001906BD">
        <w:rPr>
          <w:rFonts w:ascii="Times New Roman" w:eastAsiaTheme="minorEastAsia" w:hAnsi="Times New Roman" w:cs="Times New Roman"/>
          <w:iCs/>
          <w:sz w:val="24"/>
          <w:szCs w:val="24"/>
          <w:lang w:val="en-US"/>
        </w:rPr>
        <w:t>interventions</w:t>
      </w:r>
      <w:r w:rsidR="005739E1" w:rsidRPr="001906BD">
        <w:rPr>
          <w:rFonts w:ascii="Times New Roman" w:eastAsiaTheme="minorEastAsia" w:hAnsi="Times New Roman" w:cs="Times New Roman"/>
          <w:iCs/>
          <w:sz w:val="24"/>
          <w:szCs w:val="24"/>
          <w:lang w:val="en-US"/>
        </w:rPr>
        <w:t xml:space="preserve"> </w:t>
      </w:r>
      <w:r w:rsidR="003B166F" w:rsidRPr="001906BD">
        <w:rPr>
          <w:rFonts w:ascii="Times New Roman" w:eastAsiaTheme="minorEastAsia" w:hAnsi="Times New Roman" w:cs="Times New Roman"/>
          <w:iCs/>
          <w:sz w:val="24"/>
          <w:szCs w:val="24"/>
          <w:lang w:val="en-US"/>
        </w:rPr>
        <w:t>were of a moderate intensity</w:t>
      </w:r>
      <w:r w:rsidR="00BC077B" w:rsidRPr="001906BD">
        <w:rPr>
          <w:rFonts w:ascii="Times New Roman" w:eastAsiaTheme="minorEastAsia" w:hAnsi="Times New Roman" w:cs="Times New Roman"/>
          <w:iCs/>
          <w:sz w:val="24"/>
          <w:szCs w:val="24"/>
          <w:lang w:val="en-US"/>
        </w:rPr>
        <w:t>, while some intervention</w:t>
      </w:r>
      <w:r w:rsidR="006A1B21" w:rsidRPr="001906BD">
        <w:rPr>
          <w:rFonts w:ascii="Times New Roman" w:eastAsiaTheme="minorEastAsia" w:hAnsi="Times New Roman" w:cs="Times New Roman"/>
          <w:iCs/>
          <w:sz w:val="24"/>
          <w:szCs w:val="24"/>
          <w:lang w:val="en-US"/>
        </w:rPr>
        <w:t>s</w:t>
      </w:r>
      <w:r w:rsidR="00BC077B" w:rsidRPr="001906BD">
        <w:rPr>
          <w:rFonts w:ascii="Times New Roman" w:eastAsiaTheme="minorEastAsia" w:hAnsi="Times New Roman" w:cs="Times New Roman"/>
          <w:iCs/>
          <w:sz w:val="24"/>
          <w:szCs w:val="24"/>
          <w:lang w:val="en-US"/>
        </w:rPr>
        <w:t xml:space="preserve"> progressively increased in intensity </w:t>
      </w:r>
      <w:r w:rsidR="00050A85" w:rsidRPr="001906BD">
        <w:rPr>
          <w:rFonts w:ascii="Times New Roman" w:eastAsiaTheme="minorEastAsia" w:hAnsi="Times New Roman" w:cs="Times New Roman"/>
          <w:iCs/>
          <w:sz w:val="24"/>
          <w:szCs w:val="24"/>
          <w:lang w:val="en-US"/>
        </w:rPr>
        <w:t>throughout</w:t>
      </w:r>
      <w:r w:rsidR="00BC077B" w:rsidRPr="001906BD">
        <w:rPr>
          <w:rFonts w:ascii="Times New Roman" w:eastAsiaTheme="minorEastAsia" w:hAnsi="Times New Roman" w:cs="Times New Roman"/>
          <w:iCs/>
          <w:sz w:val="24"/>
          <w:szCs w:val="24"/>
          <w:lang w:val="en-US"/>
        </w:rPr>
        <w:t xml:space="preserve"> the study </w:t>
      </w:r>
      <w:r w:rsidR="006A1B21" w:rsidRPr="001906BD">
        <w:rPr>
          <w:rFonts w:ascii="Times New Roman" w:eastAsiaTheme="minorEastAsia" w:hAnsi="Times New Roman" w:cs="Times New Roman"/>
          <w:iCs/>
          <w:sz w:val="24"/>
          <w:szCs w:val="24"/>
          <w:lang w:val="en-US"/>
        </w:rPr>
        <w:t>duration</w:t>
      </w:r>
      <w:r w:rsidR="00427B2B" w:rsidRPr="001906BD">
        <w:rPr>
          <w:rFonts w:ascii="Times New Roman" w:eastAsiaTheme="minorEastAsia" w:hAnsi="Times New Roman" w:cs="Times New Roman"/>
          <w:iCs/>
          <w:sz w:val="24"/>
          <w:szCs w:val="24"/>
          <w:lang w:val="en-US"/>
        </w:rPr>
        <w:t xml:space="preserve"> </w:t>
      </w:r>
      <w:r w:rsidR="00427B2B" w:rsidRPr="001906BD">
        <w:rPr>
          <w:rFonts w:ascii="Times New Roman" w:eastAsiaTheme="minorEastAsia" w:hAnsi="Times New Roman" w:cs="Times New Roman"/>
          <w:iCs/>
          <w:sz w:val="24"/>
          <w:szCs w:val="24"/>
          <w:lang w:val="en-US"/>
        </w:rPr>
        <w:fldChar w:fldCharType="begin" w:fldLock="1"/>
      </w:r>
      <w:r w:rsidR="00FC0931">
        <w:rPr>
          <w:rFonts w:ascii="Times New Roman" w:eastAsiaTheme="minorEastAsia" w:hAnsi="Times New Roman" w:cs="Times New Roman"/>
          <w:iCs/>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2","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3","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3","issue":"3","issued":{"date-parts":[["2016"]]},"page":"657-667","title":"Exercise training reduces the acute physiological severity of post-menopausal hot flushes","type":"article-journal","volume":"594"},"uris":["http://www.mendeley.com/documents/?uuid=aeb79ac8-6d16-4aed-9501-7ebd4dce0525"]},{"id":"ITEM-4","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4","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5","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5","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mendeley":{"formattedCitation":"&lt;sup&gt;11,35–38&lt;/sup&gt;","plainTextFormattedCitation":"11,35–38","previouslyFormattedCitation":"&lt;sup&gt;11,35–38&lt;/sup&gt;"},"properties":{"noteIndex":0},"schema":"https://github.com/citation-style-language/schema/raw/master/csl-citation.json"}</w:instrText>
      </w:r>
      <w:r w:rsidR="00427B2B" w:rsidRPr="001906BD">
        <w:rPr>
          <w:rFonts w:ascii="Times New Roman" w:eastAsiaTheme="minorEastAsia" w:hAnsi="Times New Roman" w:cs="Times New Roman"/>
          <w:iCs/>
          <w:sz w:val="24"/>
          <w:szCs w:val="24"/>
          <w:lang w:val="en-US"/>
        </w:rPr>
        <w:fldChar w:fldCharType="separate"/>
      </w:r>
      <w:r w:rsidR="008E6088" w:rsidRPr="008E6088">
        <w:rPr>
          <w:rFonts w:ascii="Times New Roman" w:eastAsiaTheme="minorEastAsia" w:hAnsi="Times New Roman" w:cs="Times New Roman"/>
          <w:iCs/>
          <w:noProof/>
          <w:sz w:val="24"/>
          <w:szCs w:val="24"/>
          <w:vertAlign w:val="superscript"/>
          <w:lang w:val="en-US"/>
        </w:rPr>
        <w:t>11,35–38</w:t>
      </w:r>
      <w:r w:rsidR="00427B2B" w:rsidRPr="001906BD">
        <w:rPr>
          <w:rFonts w:ascii="Times New Roman" w:eastAsiaTheme="minorEastAsia" w:hAnsi="Times New Roman" w:cs="Times New Roman"/>
          <w:iCs/>
          <w:sz w:val="24"/>
          <w:szCs w:val="24"/>
          <w:lang w:val="en-US"/>
        </w:rPr>
        <w:fldChar w:fldCharType="end"/>
      </w:r>
      <w:r w:rsidR="00E04C0F" w:rsidRPr="001906BD">
        <w:rPr>
          <w:rFonts w:ascii="Times New Roman" w:eastAsiaTheme="minorEastAsia" w:hAnsi="Times New Roman" w:cs="Times New Roman"/>
          <w:iCs/>
          <w:sz w:val="24"/>
          <w:szCs w:val="24"/>
          <w:lang w:val="en-US"/>
        </w:rPr>
        <w:t>.</w:t>
      </w:r>
      <w:r w:rsidR="00BC077B" w:rsidRPr="001906BD">
        <w:rPr>
          <w:rFonts w:ascii="Times New Roman" w:eastAsiaTheme="minorEastAsia" w:hAnsi="Times New Roman" w:cs="Times New Roman"/>
          <w:iCs/>
          <w:sz w:val="24"/>
          <w:szCs w:val="24"/>
          <w:lang w:val="en-US"/>
        </w:rPr>
        <w:t xml:space="preserve"> </w:t>
      </w:r>
      <w:r w:rsidR="007D3B51" w:rsidRPr="001906BD">
        <w:rPr>
          <w:rFonts w:ascii="Times New Roman" w:eastAsiaTheme="minorEastAsia" w:hAnsi="Times New Roman" w:cs="Times New Roman"/>
          <w:iCs/>
          <w:sz w:val="24"/>
          <w:szCs w:val="24"/>
          <w:lang w:val="en-US"/>
        </w:rPr>
        <w:t xml:space="preserve">All interventions were designed for participants to </w:t>
      </w:r>
      <w:r w:rsidR="00A419F5" w:rsidRPr="001906BD">
        <w:rPr>
          <w:rFonts w:ascii="Times New Roman" w:eastAsiaTheme="minorEastAsia" w:hAnsi="Times New Roman" w:cs="Times New Roman"/>
          <w:iCs/>
          <w:sz w:val="24"/>
          <w:szCs w:val="24"/>
          <w:lang w:val="en-US"/>
        </w:rPr>
        <w:t>progress</w:t>
      </w:r>
      <w:r w:rsidR="008A7352" w:rsidRPr="001906BD">
        <w:rPr>
          <w:rFonts w:ascii="Times New Roman" w:eastAsiaTheme="minorEastAsia" w:hAnsi="Times New Roman" w:cs="Times New Roman"/>
          <w:iCs/>
          <w:sz w:val="24"/>
          <w:szCs w:val="24"/>
          <w:lang w:val="en-US"/>
        </w:rPr>
        <w:t xml:space="preserve"> to</w:t>
      </w:r>
      <w:r w:rsidR="007D3B51" w:rsidRPr="001906BD">
        <w:rPr>
          <w:rFonts w:ascii="Times New Roman" w:eastAsiaTheme="minorEastAsia" w:hAnsi="Times New Roman" w:cs="Times New Roman"/>
          <w:iCs/>
          <w:sz w:val="24"/>
          <w:szCs w:val="24"/>
          <w:lang w:val="en-US"/>
        </w:rPr>
        <w:t xml:space="preserve">wards </w:t>
      </w:r>
      <w:r w:rsidR="008A7352" w:rsidRPr="001906BD">
        <w:rPr>
          <w:rFonts w:ascii="Times New Roman" w:eastAsiaTheme="minorEastAsia" w:hAnsi="Times New Roman" w:cs="Times New Roman"/>
          <w:iCs/>
          <w:sz w:val="24"/>
          <w:szCs w:val="24"/>
          <w:lang w:val="en-US"/>
        </w:rPr>
        <w:t>a pre</w:t>
      </w:r>
      <w:r w:rsidR="000C36DD" w:rsidRPr="001906BD">
        <w:rPr>
          <w:rFonts w:ascii="Times New Roman" w:eastAsiaTheme="minorEastAsia" w:hAnsi="Times New Roman" w:cs="Times New Roman"/>
          <w:iCs/>
          <w:sz w:val="24"/>
          <w:szCs w:val="24"/>
          <w:lang w:val="en-US"/>
        </w:rPr>
        <w:t>-</w:t>
      </w:r>
      <w:r w:rsidR="008A7352" w:rsidRPr="001906BD">
        <w:rPr>
          <w:rFonts w:ascii="Times New Roman" w:eastAsiaTheme="minorEastAsia" w:hAnsi="Times New Roman" w:cs="Times New Roman"/>
          <w:iCs/>
          <w:sz w:val="24"/>
          <w:szCs w:val="24"/>
          <w:lang w:val="en-US"/>
        </w:rPr>
        <w:t>defined time</w:t>
      </w:r>
      <w:r w:rsidR="00486B65" w:rsidRPr="001906BD">
        <w:rPr>
          <w:rFonts w:ascii="Times New Roman" w:eastAsiaTheme="minorEastAsia" w:hAnsi="Times New Roman" w:cs="Times New Roman"/>
          <w:iCs/>
          <w:sz w:val="24"/>
          <w:szCs w:val="24"/>
          <w:lang w:val="en-US"/>
        </w:rPr>
        <w:t xml:space="preserve">. All studies </w:t>
      </w:r>
      <w:r w:rsidR="00F3751F" w:rsidRPr="001906BD">
        <w:rPr>
          <w:rFonts w:ascii="Times New Roman" w:eastAsiaTheme="minorEastAsia" w:hAnsi="Times New Roman" w:cs="Times New Roman"/>
          <w:iCs/>
          <w:sz w:val="24"/>
          <w:szCs w:val="24"/>
          <w:lang w:val="en-US"/>
        </w:rPr>
        <w:t>reported</w:t>
      </w:r>
      <w:r w:rsidR="00F1313B" w:rsidRPr="001906BD">
        <w:rPr>
          <w:rFonts w:ascii="Times New Roman" w:eastAsiaTheme="minorEastAsia" w:hAnsi="Times New Roman" w:cs="Times New Roman"/>
          <w:iCs/>
          <w:sz w:val="24"/>
          <w:szCs w:val="24"/>
          <w:lang w:val="en-US"/>
        </w:rPr>
        <w:t xml:space="preserve"> </w:t>
      </w:r>
      <m:oMath>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 xml:space="preserve">2max </m:t>
            </m:r>
          </m:sub>
        </m:sSub>
      </m:oMath>
      <w:r w:rsidR="00486B65" w:rsidRPr="001906BD">
        <w:rPr>
          <w:rFonts w:ascii="Times New Roman" w:eastAsiaTheme="minorEastAsia" w:hAnsi="Times New Roman" w:cs="Times New Roman"/>
          <w:iCs/>
          <w:sz w:val="24"/>
          <w:szCs w:val="24"/>
          <w:lang w:val="en-US"/>
        </w:rPr>
        <w:t>, w</w:t>
      </w:r>
      <w:r w:rsidR="00684F37" w:rsidRPr="001906BD">
        <w:rPr>
          <w:rFonts w:ascii="Times New Roman" w:eastAsiaTheme="minorEastAsia" w:hAnsi="Times New Roman" w:cs="Times New Roman"/>
          <w:iCs/>
          <w:sz w:val="24"/>
          <w:szCs w:val="24"/>
          <w:lang w:val="en-US"/>
        </w:rPr>
        <w:t>ith</w:t>
      </w:r>
      <w:r w:rsidR="00486B65" w:rsidRPr="001906BD">
        <w:rPr>
          <w:rFonts w:ascii="Times New Roman" w:eastAsiaTheme="minorEastAsia" w:hAnsi="Times New Roman" w:cs="Times New Roman"/>
          <w:iCs/>
          <w:sz w:val="24"/>
          <w:szCs w:val="24"/>
          <w:lang w:val="en-US"/>
        </w:rPr>
        <w:t xml:space="preserve"> a </w:t>
      </w:r>
      <m:oMath>
        <m:r>
          <w:rPr>
            <w:rFonts w:ascii="Cambria Math" w:hAnsi="Cambria Math" w:cs="Times New Roman"/>
            <w:sz w:val="24"/>
            <w:szCs w:val="24"/>
            <w:lang w:val="en-US"/>
          </w:rPr>
          <m:t>∆</m:t>
        </m:r>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 xml:space="preserve">2max </m:t>
            </m:r>
          </m:sub>
        </m:sSub>
      </m:oMath>
      <w:r w:rsidR="00486B65" w:rsidRPr="001906BD">
        <w:rPr>
          <w:rFonts w:ascii="Times New Roman" w:eastAsiaTheme="minorEastAsia" w:hAnsi="Times New Roman" w:cs="Times New Roman"/>
          <w:sz w:val="24"/>
          <w:szCs w:val="24"/>
          <w:lang w:val="en-US"/>
        </w:rPr>
        <w:t xml:space="preserve"> </w:t>
      </w:r>
      <w:r w:rsidR="00F1313B" w:rsidRPr="001906BD">
        <w:rPr>
          <w:rFonts w:ascii="Times New Roman" w:eastAsiaTheme="minorEastAsia" w:hAnsi="Times New Roman" w:cs="Times New Roman"/>
          <w:iCs/>
          <w:sz w:val="24"/>
          <w:szCs w:val="24"/>
          <w:lang w:val="en-US"/>
        </w:rPr>
        <w:t>rang</w:t>
      </w:r>
      <w:r w:rsidR="00486B65" w:rsidRPr="001906BD">
        <w:rPr>
          <w:rFonts w:ascii="Times New Roman" w:eastAsiaTheme="minorEastAsia" w:hAnsi="Times New Roman" w:cs="Times New Roman"/>
          <w:iCs/>
          <w:sz w:val="24"/>
          <w:szCs w:val="24"/>
          <w:lang w:val="en-US"/>
        </w:rPr>
        <w:t>ing</w:t>
      </w:r>
      <w:r w:rsidR="00F1313B" w:rsidRPr="001906BD">
        <w:rPr>
          <w:rFonts w:ascii="Times New Roman" w:eastAsiaTheme="minorEastAsia" w:hAnsi="Times New Roman" w:cs="Times New Roman"/>
          <w:iCs/>
          <w:sz w:val="24"/>
          <w:szCs w:val="24"/>
          <w:lang w:val="en-US"/>
        </w:rPr>
        <w:t xml:space="preserve"> from 0.5 to 11.2 mL.kg.min</w:t>
      </w:r>
      <w:r w:rsidR="00F1313B" w:rsidRPr="001906BD">
        <w:rPr>
          <w:rFonts w:ascii="Times New Roman" w:eastAsiaTheme="minorEastAsia" w:hAnsi="Times New Roman" w:cs="Times New Roman"/>
          <w:iCs/>
          <w:sz w:val="24"/>
          <w:szCs w:val="24"/>
          <w:vertAlign w:val="superscript"/>
          <w:lang w:val="en-US"/>
        </w:rPr>
        <w:t>-1</w:t>
      </w:r>
      <w:r w:rsidR="00F1313B" w:rsidRPr="001906BD">
        <w:rPr>
          <w:rFonts w:ascii="Times New Roman" w:hAnsi="Times New Roman" w:cs="Times New Roman"/>
          <w:sz w:val="24"/>
          <w:szCs w:val="24"/>
          <w:lang w:val="en-US"/>
        </w:rPr>
        <w:t>, with an average</w:t>
      </w:r>
      <w:r w:rsidR="005852B7" w:rsidRPr="001906BD">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V</m:t>
            </m:r>
          </m:e>
        </m:acc>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m:t>
            </m:r>
          </m:e>
          <m:sub>
            <m:r>
              <m:rPr>
                <m:sty m:val="p"/>
              </m:rPr>
              <w:rPr>
                <w:rFonts w:ascii="Cambria Math" w:hAnsi="Cambria Math" w:cs="Times New Roman"/>
                <w:sz w:val="24"/>
                <w:szCs w:val="24"/>
                <w:lang w:val="en-US"/>
              </w:rPr>
              <m:t xml:space="preserve">2max </m:t>
            </m:r>
          </m:sub>
        </m:sSub>
        <m:r>
          <w:rPr>
            <w:rFonts w:ascii="Cambria Math" w:hAnsi="Cambria Math" w:cs="Times New Roman"/>
            <w:sz w:val="24"/>
            <w:szCs w:val="24"/>
            <w:lang w:val="en-US"/>
          </w:rPr>
          <m:t xml:space="preserve"> </m:t>
        </m:r>
      </m:oMath>
      <w:r w:rsidR="00F1313B" w:rsidRPr="001906BD">
        <w:rPr>
          <w:rFonts w:ascii="Times New Roman" w:hAnsi="Times New Roman" w:cs="Times New Roman"/>
          <w:sz w:val="24"/>
          <w:szCs w:val="24"/>
          <w:lang w:val="en-US"/>
        </w:rPr>
        <w:t>of 4.</w:t>
      </w:r>
      <w:r w:rsidR="00B04035" w:rsidRPr="001906BD">
        <w:rPr>
          <w:rFonts w:ascii="Times New Roman" w:hAnsi="Times New Roman" w:cs="Times New Roman"/>
          <w:sz w:val="24"/>
          <w:szCs w:val="24"/>
          <w:lang w:val="en-US"/>
        </w:rPr>
        <w:t>6</w:t>
      </w:r>
      <w:r w:rsidR="00F1313B" w:rsidRPr="001906BD">
        <w:rPr>
          <w:rFonts w:ascii="Times New Roman" w:hAnsi="Times New Roman" w:cs="Times New Roman"/>
          <w:sz w:val="24"/>
          <w:szCs w:val="24"/>
          <w:lang w:val="en-US"/>
        </w:rPr>
        <w:t xml:space="preserve"> ± 3.</w:t>
      </w:r>
      <w:r w:rsidR="00B04035" w:rsidRPr="001906BD">
        <w:rPr>
          <w:rFonts w:ascii="Times New Roman" w:hAnsi="Times New Roman" w:cs="Times New Roman"/>
          <w:sz w:val="24"/>
          <w:szCs w:val="24"/>
          <w:lang w:val="en-US"/>
        </w:rPr>
        <w:t>7</w:t>
      </w:r>
      <w:r w:rsidR="00F1313B" w:rsidRPr="001906BD">
        <w:rPr>
          <w:rFonts w:ascii="Times New Roman" w:hAnsi="Times New Roman" w:cs="Times New Roman"/>
          <w:sz w:val="24"/>
          <w:szCs w:val="24"/>
          <w:lang w:val="en-US"/>
        </w:rPr>
        <w:t xml:space="preserve"> mL.kg.min</w:t>
      </w:r>
      <w:r w:rsidR="00F1313B" w:rsidRPr="001906BD">
        <w:rPr>
          <w:rFonts w:ascii="Times New Roman" w:hAnsi="Times New Roman" w:cs="Times New Roman"/>
          <w:sz w:val="24"/>
          <w:szCs w:val="24"/>
          <w:vertAlign w:val="superscript"/>
          <w:lang w:val="en-US"/>
        </w:rPr>
        <w:t>-1</w:t>
      </w:r>
      <w:r w:rsidR="00F1313B" w:rsidRPr="001906BD">
        <w:rPr>
          <w:rFonts w:ascii="Times New Roman" w:hAnsi="Times New Roman" w:cs="Times New Roman"/>
          <w:sz w:val="24"/>
          <w:szCs w:val="24"/>
          <w:lang w:val="en-US"/>
        </w:rPr>
        <w:t xml:space="preserve">. </w:t>
      </w:r>
    </w:p>
    <w:p w14:paraId="742DAB3A" w14:textId="2CC5DA81" w:rsidR="00414545" w:rsidRPr="001906BD" w:rsidRDefault="00414545" w:rsidP="002708E6">
      <w:pPr>
        <w:pStyle w:val="NoSpacing"/>
        <w:spacing w:line="360" w:lineRule="auto"/>
        <w:jc w:val="both"/>
        <w:rPr>
          <w:rFonts w:ascii="Times New Roman" w:hAnsi="Times New Roman" w:cs="Times New Roman"/>
          <w:sz w:val="24"/>
          <w:szCs w:val="24"/>
          <w:lang w:val="en-US"/>
        </w:rPr>
      </w:pPr>
    </w:p>
    <w:p w14:paraId="31CE398A" w14:textId="3DE48D0B" w:rsidR="002C2B37" w:rsidRPr="001906BD" w:rsidRDefault="00AD4030" w:rsidP="00AD4030">
      <w:pPr>
        <w:pStyle w:val="Heading2"/>
        <w:numPr>
          <w:ilvl w:val="0"/>
          <w:numId w:val="0"/>
        </w:numPr>
        <w:ind w:left="576" w:hanging="576"/>
        <w:rPr>
          <w:lang w:val="en-US"/>
        </w:rPr>
      </w:pPr>
      <w:r w:rsidRPr="001906BD">
        <w:rPr>
          <w:lang w:val="en-US"/>
        </w:rPr>
        <w:t>Flow Mediated Dilation</w:t>
      </w:r>
      <w:r w:rsidR="002C2B37" w:rsidRPr="001906BD">
        <w:rPr>
          <w:lang w:val="en-US"/>
        </w:rPr>
        <w:t xml:space="preserve"> </w:t>
      </w:r>
      <w:r w:rsidRPr="001906BD">
        <w:rPr>
          <w:lang w:val="en-US"/>
        </w:rPr>
        <w:t>P</w:t>
      </w:r>
      <w:r w:rsidR="002C2B37" w:rsidRPr="001906BD">
        <w:rPr>
          <w:lang w:val="en-US"/>
        </w:rPr>
        <w:t xml:space="preserve">rotocol </w:t>
      </w:r>
    </w:p>
    <w:p w14:paraId="4F824178" w14:textId="40194193" w:rsidR="002C2B37" w:rsidRPr="001906BD" w:rsidRDefault="002C2B37" w:rsidP="00427B2B">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All studies reported a 5-minute cuff inflation period of the forearm in the assessment of brachial artery FMD, with inflation pressures described as 180-200 mmHg</w:t>
      </w:r>
      <w:r w:rsidR="004E241B"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plainTextFormattedCitation":"33","previouslyFormattedCitation":"&lt;sup&gt;33&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50 mmHg above SBP</w:t>
      </w:r>
      <w:r w:rsidR="00B274D1"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2","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3","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3","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4","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4","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mendeley":{"formattedCitation":"&lt;sup&gt;35,36,38,39&lt;/sup&gt;","plainTextFormattedCitation":"35,36,38,39","previouslyFormattedCitation":"&lt;sup&gt;35,36,38,39&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5,36,38,39</w:t>
      </w:r>
      <w:r w:rsidR="00427B2B"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gt;200 mmHg</w:t>
      </w:r>
      <w:r w:rsidR="00B274D1"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1","issue":"3","issued":{"date-parts":[["2016"]]},"page":"657-667","title":"Exercise training reduces the acute physiological severity of post-menopausal hot flushes","type":"article-journal","volume":"594"},"uris":["http://www.mendeley.com/documents/?uuid=aeb79ac8-6d16-4aed-9501-7ebd4dce0525"]},{"id":"ITEM-2","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2","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mendeley":{"formattedCitation":"&lt;sup&gt;11,37&lt;/sup&gt;","plainTextFormattedCitation":"11,37","previouslyFormattedCitation":"&lt;sup&gt;11,37&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37</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00A937D2" w:rsidRPr="001906BD">
        <w:rPr>
          <w:rFonts w:ascii="Times New Roman" w:hAnsi="Times New Roman" w:cs="Times New Roman"/>
          <w:sz w:val="24"/>
          <w:szCs w:val="24"/>
          <w:lang w:val="en-US"/>
        </w:rPr>
        <w:t xml:space="preserve"> and </w:t>
      </w:r>
      <w:r w:rsidRPr="001906BD">
        <w:rPr>
          <w:rFonts w:ascii="Times New Roman" w:hAnsi="Times New Roman" w:cs="Times New Roman"/>
          <w:sz w:val="24"/>
          <w:szCs w:val="24"/>
          <w:lang w:val="en-US"/>
        </w:rPr>
        <w:t>250 mmHg</w:t>
      </w:r>
      <w:r w:rsidR="00B274D1"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1","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2","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2","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4,40&lt;/sup&gt;","plainTextFormattedCitation":"14,40","previouslyFormattedCitation":"&lt;sup&gt;14,40&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4,40</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Images were recorded after cuff deflation for 40-60 seconds</w:t>
      </w:r>
      <w:r w:rsidR="004E241B"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plainTextFormattedCitation":"33","previouslyFormattedCitation":"&lt;sup&gt;33&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2 minutes</w:t>
      </w:r>
      <w:r w:rsidR="00B274D1"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1","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id":"ITEM-2","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2","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id":"ITEM-3","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3","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mendeley":{"formattedCitation":"&lt;sup&gt;14,38,40&lt;/sup&gt;","plainTextFormattedCitation":"14,38,40","previouslyFormattedCitation":"&lt;sup&gt;14,38,40&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4,38,40</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and 3</w:t>
      </w:r>
      <w:r w:rsidR="003129D0" w:rsidRPr="001906BD">
        <w:rPr>
          <w:rFonts w:ascii="Times New Roman" w:hAnsi="Times New Roman" w:cs="Times New Roman"/>
          <w:sz w:val="24"/>
          <w:szCs w:val="24"/>
          <w:lang w:val="en-US"/>
        </w:rPr>
        <w:t>-</w:t>
      </w:r>
      <w:r w:rsidRPr="001906BD">
        <w:rPr>
          <w:rFonts w:ascii="Times New Roman" w:hAnsi="Times New Roman" w:cs="Times New Roman"/>
          <w:sz w:val="24"/>
          <w:szCs w:val="24"/>
          <w:lang w:val="en-US"/>
        </w:rPr>
        <w:t>minutes</w:t>
      </w:r>
      <w:r w:rsidR="00B274D1"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2","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2","issue":"3","issued":{"date-parts":[["2016"]]},"page":"657-667","title":"Exercise training reduces the acute physiological severity of post-menopausal hot flushes","type":"article-journal","volume":"594"},"uris":["http://www.mendeley.com/documents/?uuid=aeb79ac8-6d16-4aed-9501-7ebd4dce0525"]},{"id":"ITEM-3","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3","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4","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4","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mendeley":{"formattedCitation":"&lt;sup&gt;11,36,37,39&lt;/sup&gt;","plainTextFormattedCitation":"11,36,37,39","previouslyFormattedCitation":"&lt;sup&gt;11,36,37,39&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36,37,39</w:t>
      </w:r>
      <w:r w:rsidR="00427B2B"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w:t>
      </w:r>
      <w:r w:rsidR="000A34C3" w:rsidRPr="001906BD">
        <w:rPr>
          <w:rFonts w:ascii="Times New Roman" w:hAnsi="Times New Roman" w:cs="Times New Roman"/>
          <w:sz w:val="24"/>
          <w:szCs w:val="24"/>
          <w:lang w:val="en-US"/>
        </w:rPr>
        <w:t xml:space="preserve">Eight </w:t>
      </w:r>
      <w:r w:rsidRPr="001906BD">
        <w:rPr>
          <w:rFonts w:ascii="Times New Roman" w:hAnsi="Times New Roman" w:cs="Times New Roman"/>
          <w:sz w:val="24"/>
          <w:szCs w:val="24"/>
          <w:lang w:val="en-US"/>
        </w:rPr>
        <w:t>studies</w:t>
      </w:r>
      <w:r w:rsidR="00B274D1" w:rsidRPr="001906BD">
        <w:rPr>
          <w:rFonts w:ascii="Times New Roman" w:hAnsi="Times New Roman" w:cs="Times New Roman"/>
          <w:sz w:val="24"/>
          <w:szCs w:val="24"/>
          <w:lang w:val="en-US"/>
        </w:rPr>
        <w:t xml:space="preserve">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2","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id":"ITEM-3","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3","issue":"3","issued":{"date-parts":[["2016"]]},"page":"657-667","title":"Exercise training reduces the acute physiological severity of post-menopausal hot flushes","type":"article-journal","volume":"594"},"uris":["http://www.mendeley.com/documents/?uuid=aeb79ac8-6d16-4aed-9501-7ebd4dce0525"]},{"id":"ITEM-4","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4","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id":"ITEM-5","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5","issued":{"date-parts":[["2019","12","28"]]},"note":"CV risk group\n\nIncluded","page":"clc.23324","title":"Effects of exergaming in postmenopausal women with high cardiovascular risk: A randomized controlled trial","type":"article-journal"},"uris":["http://www.mendeley.com/documents/?uuid=18e59d2e-9c06-4ca1-8aab-da292c4e3047"]},{"id":"ITEM-6","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6","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7","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7","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8","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8","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1,14,33,35–37,39,40&lt;/sup&gt;","plainTextFormattedCitation":"11,14,33,35–37,39,40","previouslyFormattedCitation":"&lt;sup&gt;11,14,33,35–37,39,40&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1,14,33,35–37,39,40</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referred to published guidelines or cited methodological justifications for image acquisition and/or analysis of the FMD protocol</w:t>
      </w:r>
      <w:r w:rsidR="00710CC7"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 xml:space="preserve">(see Table 2). </w:t>
      </w:r>
    </w:p>
    <w:p w14:paraId="391A1DCC" w14:textId="55767F30" w:rsidR="00464402" w:rsidRPr="001906BD" w:rsidRDefault="00464402" w:rsidP="009732AE">
      <w:pPr>
        <w:spacing w:after="0"/>
        <w:rPr>
          <w:rFonts w:ascii="Times New Roman" w:hAnsi="Times New Roman" w:cs="Times New Roman"/>
          <w:szCs w:val="24"/>
          <w:lang w:val="en-US"/>
        </w:rPr>
      </w:pPr>
    </w:p>
    <w:p w14:paraId="1A536828" w14:textId="5BCFFE9C" w:rsidR="009732AE" w:rsidRPr="001906BD" w:rsidRDefault="009732AE" w:rsidP="00AD4030">
      <w:pPr>
        <w:pStyle w:val="Heading3"/>
        <w:numPr>
          <w:ilvl w:val="0"/>
          <w:numId w:val="0"/>
        </w:numPr>
        <w:ind w:left="720" w:hanging="720"/>
        <w:rPr>
          <w:b/>
          <w:bCs w:val="0"/>
          <w:i w:val="0"/>
          <w:iCs/>
          <w:lang w:val="en-US"/>
        </w:rPr>
      </w:pPr>
      <w:r w:rsidRPr="001906BD">
        <w:rPr>
          <w:b/>
          <w:bCs w:val="0"/>
          <w:i w:val="0"/>
          <w:iCs/>
          <w:lang w:val="en-US"/>
        </w:rPr>
        <w:t>Study Quality Assessment</w:t>
      </w:r>
    </w:p>
    <w:p w14:paraId="55679304" w14:textId="77777777" w:rsidR="00AD4030" w:rsidRPr="001906BD" w:rsidRDefault="00AD4030" w:rsidP="00AD4030">
      <w:pPr>
        <w:rPr>
          <w:lang w:val="en-US"/>
        </w:rPr>
      </w:pPr>
    </w:p>
    <w:p w14:paraId="14AB5BDA" w14:textId="4B5A1AF3" w:rsidR="00E64EC7" w:rsidRPr="001906BD" w:rsidRDefault="009732AE" w:rsidP="00AD4030">
      <w:pPr>
        <w:pStyle w:val="NoSpacing"/>
        <w:spacing w:line="360" w:lineRule="auto"/>
        <w:jc w:val="both"/>
        <w:rPr>
          <w:rFonts w:ascii="Times New Roman" w:hAnsi="Times New Roman" w:cs="Times New Roman"/>
          <w:sz w:val="24"/>
          <w:szCs w:val="24"/>
          <w:lang w:val="en-US"/>
        </w:rPr>
      </w:pPr>
      <w:r w:rsidRPr="001906BD">
        <w:rPr>
          <w:rFonts w:ascii="Times New Roman" w:hAnsi="Times New Roman" w:cs="Times New Roman"/>
          <w:sz w:val="24"/>
          <w:szCs w:val="24"/>
          <w:lang w:val="en-US"/>
        </w:rPr>
        <w:t>Of the controlled intervention stud</w:t>
      </w:r>
      <w:r w:rsidR="003F005F" w:rsidRPr="001906BD">
        <w:rPr>
          <w:rFonts w:ascii="Times New Roman" w:hAnsi="Times New Roman" w:cs="Times New Roman"/>
          <w:sz w:val="24"/>
          <w:szCs w:val="24"/>
          <w:lang w:val="en-US"/>
        </w:rPr>
        <w:t>y designs</w:t>
      </w:r>
      <w:r w:rsidR="00AE18D2"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1 study was rated ‘good’</w:t>
      </w:r>
      <w:r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mendeley":{"formattedCitation":"&lt;sup&gt;36&lt;/sup&gt;","plainTextFormattedCitation":"36","previouslyFormattedCitation":"&lt;sup&gt;36&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6</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4 were considered ‘fair’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16/j.nutres.2012.09.002","ISSN":"02715317","PMID":"23146777","abstract":"Vascular endothelial function is declines with aging and is associated with an increased risk of cardiovascular disease. Lifestyle modification, particularly aerobic exercise and dietary adjustment, has a favorable effect on vascular aging. Curcumin is a major component of turmeric with known anti-inflammatory and anti-oxidative effects. We investigated the effects of curcumin ingestion and aerobic exercise training on flow-mediated dilation as an indicator endothelial function in postmenopausal women. A total of 32 postmenopausal women were assigned to 3 groups: control, exercise, and curcumin groups. The curcumin group ingested curcumin orally for 8 weeks. The exercise group underwent moderate aerobic exercise training for 8 weeks. Before and after each intervention, flow-mediated dilation was measured. No difference in baseline flow-mediated dilation or other key dependent variables were detected among the groups. Flow-mediated dilation increased significantly and equally in the curcumin and exercise groups, whereas no changes were observed in the control group. Our results indicated that curcumin ingestion and aerobic exercise training can increase flow-mediated dilation in postmenopausal women, suggesting that both can potentially improve the age-related decline in endothelial function.","author":[{"dropping-particle":"","family":"Akazawa","given":"Nobuhiko","non-dropping-particle":"","parse-names":false,"suffix":""},{"dropping-particle":"","family":"Choi","given":"Youngju","non-dropping-particle":"","parse-names":false,"suffix":""},{"dropping-particle":"","family":"Miyaki","given":"Asako","non-dropping-particle":"","parse-names":false,"suffix":""},{"dropping-particle":"","family":"Tanabe","given":"Yoko","non-dropping-particle":"","parse-names":false,"suffix":""},{"dropping-particle":"","family":"Sugawara","given":"Jun","non-dropping-particle":"","parse-names":false,"suffix":""},{"dropping-particle":"","family":"Ajisaka","given":"Ryuichi","non-dropping-particle":"","parse-names":false,"suffix":""},{"dropping-particle":"","family":"Maeda","given":"Seiji","non-dropping-particle":"","parse-names":false,"suffix":""}],"container-title":"Nutrition Research","id":"ITEM-1","issue":"10","issued":{"date-parts":[["2012","10"]]},"language":"eng","page":"795-799","publisher-place":"United States","title":"Curcumin ingestion and exercise training improve vascular endothelial function in postmenopausal women","type":"article-journal","volume":"32"},"uris":["http://www.mendeley.com/documents/?uuid=58f97af1-89da-47b0-9199-9c1ef7025313"]},{"id":"ITEM-2","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2","issue":"3","issued":{"date-parts":[["2016"]]},"page":"657-667","title":"Exercise training reduces the acute physiological severity of post-menopausal hot flushes","type":"article-journal","volume":"594"},"uris":["http://www.mendeley.com/documents/?uuid=aeb79ac8-6d16-4aed-9501-7ebd4dce0525"]},{"id":"ITEM-3","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3","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4","itemData":{"DOI":"10.1038/ajh.2009.270","ISSN":"1941-7225 (Electronic)","PMID":"20075849","abstract":"BACKGROUND: Peripheral conduit artery endothelium-dependent dilatation decreases with aging in humans. Lactotripeptides (LTPs) and regular exercise can improve endothelium-dependent dilatation, but combining these lifestyle modifications may be more effective than either treatment alone. We conducted a randomized, place-controlled trial with four different intervention arms. METHODS: A total of 43 postmenopausal women (50-65 years old) were randomly divided into placebo, LTP, exercise and placebo (Ex+placebo), or exercise and LTP (Ex+LTP) groups. LTP or placebo was administered orally for 8 weeks. The exercise groups completed an 8-week moderate aerobic exercise (walking or cycling) intervention. RESULTS: There were no statistically significant differences in baseline flow-mediated dilatation (FMD) and most other key dependent variables among the groups. FMD significantly increased in the LTP, Ex+placebo, and Ex+LTP groups whereas no such changes were observed in the placebo control group. The magnitude of increases in FMD was significantly greater in the Ex+LTP group than other intervention groups. CONCLUSION: We concluded that LTP ingestion combined with regular aerobic exercise improves endothelium-dependent dilatation to a greater extent than monotherapy with either intervention alone in postmenopausal women.","author":[{"dropping-particle":"","family":"Yoshizawa","given":"Mutsuko","non-dropping-particle":"","parse-names":false,"suffix":""},{"dropping-particle":"","family":"Maeda","given":"Seiji","non-dropping-particle":"","parse-names":false,"suffix":""},{"dropping-particle":"","family":"Miyaki","given":"Asako","non-dropping-particle":"","parse-names":false,"suffix":""},{"dropping-particle":"","family":"Misono","given":"Maiko","non-dropping-particle":"","parse-names":false,"suffix":""},{"dropping-particle":"","family":"Choi","given":"Youngju","non-dropping-particle":"","parse-names":false,"suffix":""},{"dropping-particle":"","family":"Shimojo","given":"Nobutake","non-dropping-particle":"","parse-names":false,"suffix":""},{"dropping-particle":"","family":"Ajisaka","given":"Ryuichi","non-dropping-particle":"","parse-names":false,"suffix":""},{"dropping-particle":"","family":"Tanaka","given":"Hirofumi","non-dropping-particle":"","parse-names":false,"suffix":""}],"container-title":"American Journal of Hypertension","id":"ITEM-4","issue":"4","issued":{"date-parts":[["2010","4","1"]]},"language":"eng","note":"From Duplicate 1 (Additive Beneficial Effects of Lactotripeptides Intake With Regular Exercise on Endothelium-Dependent Dilatation in Postmenopausal Women - Yoshizawa, Mutsuko; Maeda, Seiji; Miyaki, Asako; Misono, Maiko; Choi, Youngju; Shimojo, Nobutake; Ajisaka, Ryuichi; Tanaka, Hirofumi)\n\nIncluded","page":"368-372","publisher-place":"United States","title":"Additive beneficial effects of lactotripeptides intake with regular exercise on endothelium-dependent dilatation in postmenopausal women.","type":"article-journal","volume":"23"},"uris":["http://www.mendeley.com/documents/?uuid=18302417-0d62-4641-9f29-39a10a74343f"]}],"mendeley":{"formattedCitation":"&lt;sup&gt;14,35,37,38&lt;/sup&gt;","plainTextFormattedCitation":"14,35,37,38","previouslyFormattedCitation":"&lt;sup&gt;14,35,37,38&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14,35,37,38</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 xml:space="preserve">while 3 were determined to be ‘poor’ </w:t>
      </w:r>
      <w:r w:rsidR="00427B2B"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DOI":"10.1002/clc.23324","ISSN":"0160-9289","abstract":"Objective: Recently, exergames have been used an exercise modality as aerobic fitness activities. However, evidence of its effectiveness on cardiovascular (CV)‐related risk factors remain unclear. Hypothesis: We evaluate the effects of exergaming on CV‐related risk factors compared with traditional aerobic exercise in high CV risk patients. Methods: Sixty‐five postmenopausal women with high CV risk were randomized among exergame (n = 22), treadmill (n = 22), and control (n = 21) groups. The exergame group was engaged in the running‐based exergame using Exer Heart and the treadmill group walked or jogged on a treadmill. Cardiorespiratory fitness, flow‐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mediated dilation (P &lt;.001; different from control, P &lt;.05), EPCs (CD34/CD117+, P &lt;.01). Treadmill exercise was effective at improving VO2 peak (P &lt;.01; different from control, P &lt;.05), flow‐medi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ention and treatment in high CV risk patients.","author":[{"dropping-particle":"","family":"Jo","given":"Eun‐Ah","non-dropping-particle":"","parse-names":false,"suffix":""},{"dropping-particle":"","family":"Wu","given":"Shan‐Shan","non-dropping-particle":"","parse-names":false,"suffix":""},{"dropping-particle":"","family":"Han","given":"Hyung‐Rae","non-dropping-particle":"","parse-names":false,"suffix":""},{"dropping-particle":"","family":"Park","given":"Jung‐Jun","non-dropping-particle":"","parse-names":false,"suffix":""},{"dropping-particle":"","family":"Park","given":"Saejong","non-dropping-particle":"","parse-names":false,"suffix":""},{"dropping-particle":"","family":"Cho","given":"Kyoung‐Im","non-dropping-particle":"","parse-names":false,"suffix":""}],"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id":"ITEM-2","itemData":{"DOI":"10.1097/GME.0000000000000208","ISSN":"1072-3714","PMID":"24552980","abstract":"OBJECTIVE: This study compared the effects of a 2-week program of low-volume high-intensity interval training (HIT) with the effects of higher-volume moderate-intensity continuous training (CT) on cardiopulmonary and vascular functions in postmenopausal women. METHODS: Twenty-two postmenopausal women were randomly assigned to undertake six HIT (n = 12) or CT (n = 10) sessions for 2 weeks. HIT sessions consisted of ten 1-minute intervals of cycling exercise at 100% of peak power output separated by 1 minute of active recovery. CT sessions involved 40 minutes of continuous cycling at 65% of peak power output. Variables assessed at baseline and 2 weeks included cardiopulmonary function (ventilatory threshold, peak oxygen uptake), macrovascular endothelial function (flow-mediated dilation of the brachial artery), and microvascular function (reactive hyperemia and local thermal hyperemia of forearm skin). RESULTS: Eighteen participants completed the study (HIT, 11; CT, 7). Adherence to the exercise programs was excellent, with 107 of 108 sessions completed. Despite substantially lower total time commitment ( approximately 2.5 vs. approximately 5 h) and training volume (558 vs. 1,237 kJ) for HIT versus CT, increases from baseline in peak oxygen uptake achieved significance (P = 0.01) for the HIT group only (Delta = 2.2 mL kg min; P for interaction = 0.688). Improvements in exercise test duration were observed in both groups (HIT, 13%; CT, 5%; P for interaction = 0.194). There were no significant changes in macrovascular or microvascular function in either group. CONCLUSIONS: The findings suggest that low-volume HIT is feasible and can lead to rapid improvements in cardiopulmonary function in postmenopausal women.","author":[{"dropping-particle":"","family":"Klonizakis","given":"Markos","non-dropping-particle":"","parse-names":false,"suffix":""},{"dropping-particle":"","family":"Moss","given":"James","non-dropping-particle":"","parse-names":false,"suffix":""},{"dropping-particle":"","family":"Gilbert","given":"Stephen","non-dropping-particle":"","parse-names":false,"suffix":""},{"dropping-particle":"","family":"Broom","given":"David","non-dropping-particle":"","parse-names":false,"suffix":""},{"dropping-particle":"","family":"Foster","given":"Jeff","non-dropping-particle":"","parse-names":false,"suffix":""},{"dropping-particle":"","family":"Tew","given":"Garry A","non-dropping-particle":"","parse-names":false,"suffix":""}],"container-title":"Menopause (New York, N.Y.)","id":"ITEM-2","issue":"10","issued":{"date-parts":[["2014","10"]]},"language":"eng","note":"From Duplicate 2 (Low-volume high-intensity interval training rapidly improves cardiopulmonary function in postmenopausal women - Klonizakis, Markos; Moss, James; Gilbert, Stephen; Broom, David; Foster, Jeff; Tew, Garry A)\n\nIncluded","page":"1099-1105","publisher-place":"United States","title":"Low-volume high-intensity interval training rapidly improves cardiopulmonary function in postmenopausal women","type":"article-journal","volume":"21"},"uris":["http://www.mendeley.com/documents/?uuid=39e97394-9146-4238-acb5-dc0ca042375a"]},{"id":"ITEM-3","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3","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33,39,40&lt;/sup&gt;","plainTextFormattedCitation":"33,39,40","previouslyFormattedCitation":"&lt;sup&gt;33,39,40&lt;/sup&gt;"},"properties":{"noteIndex":0},"schema":"https://github.com/citation-style-language/schema/raw/master/csl-citation.json"}</w:instrText>
      </w:r>
      <w:r w:rsidR="00427B2B"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33,39,40</w:t>
      </w:r>
      <w:r w:rsidR="00427B2B" w:rsidRPr="001906BD">
        <w:rPr>
          <w:rFonts w:ascii="Times New Roman" w:hAnsi="Times New Roman" w:cs="Times New Roman"/>
          <w:sz w:val="24"/>
          <w:szCs w:val="24"/>
          <w:lang w:val="en-US"/>
        </w:rPr>
        <w:fldChar w:fldCharType="end"/>
      </w:r>
      <w:r w:rsidR="00427B2B" w:rsidRPr="001906BD">
        <w:rPr>
          <w:rFonts w:ascii="Times New Roman" w:hAnsi="Times New Roman" w:cs="Times New Roman"/>
          <w:sz w:val="24"/>
          <w:szCs w:val="24"/>
          <w:lang w:val="en-US"/>
        </w:rPr>
        <w:t xml:space="preserve">. </w:t>
      </w:r>
      <w:r w:rsidRPr="001906BD">
        <w:rPr>
          <w:rFonts w:ascii="Times New Roman" w:hAnsi="Times New Roman" w:cs="Times New Roman"/>
          <w:sz w:val="24"/>
          <w:szCs w:val="24"/>
          <w:lang w:val="en-US"/>
        </w:rPr>
        <w:t xml:space="preserve">In </w:t>
      </w:r>
      <w:r w:rsidR="00B83D07" w:rsidRPr="001906BD">
        <w:rPr>
          <w:rFonts w:ascii="Times New Roman" w:hAnsi="Times New Roman" w:cs="Times New Roman"/>
          <w:sz w:val="24"/>
          <w:szCs w:val="24"/>
          <w:lang w:val="en-US"/>
        </w:rPr>
        <w:t>general</w:t>
      </w:r>
      <w:r w:rsidRPr="001906BD">
        <w:rPr>
          <w:rFonts w:ascii="Times New Roman" w:hAnsi="Times New Roman" w:cs="Times New Roman"/>
          <w:sz w:val="24"/>
          <w:szCs w:val="24"/>
          <w:lang w:val="en-US"/>
        </w:rPr>
        <w:t xml:space="preserve">, the </w:t>
      </w:r>
      <w:r w:rsidR="00D7712F" w:rsidRPr="001906BD">
        <w:rPr>
          <w:rFonts w:ascii="Times New Roman" w:hAnsi="Times New Roman" w:cs="Times New Roman"/>
          <w:sz w:val="24"/>
          <w:szCs w:val="24"/>
          <w:lang w:val="en-US"/>
        </w:rPr>
        <w:t xml:space="preserve">studies that </w:t>
      </w:r>
      <w:r w:rsidR="003F005F" w:rsidRPr="001906BD">
        <w:rPr>
          <w:rFonts w:ascii="Times New Roman" w:hAnsi="Times New Roman" w:cs="Times New Roman"/>
          <w:sz w:val="24"/>
          <w:szCs w:val="24"/>
          <w:lang w:val="en-US"/>
        </w:rPr>
        <w:t xml:space="preserve">scored as </w:t>
      </w:r>
      <w:r w:rsidR="00D7712F" w:rsidRPr="001906BD">
        <w:rPr>
          <w:rFonts w:ascii="Times New Roman" w:hAnsi="Times New Roman" w:cs="Times New Roman"/>
          <w:sz w:val="24"/>
          <w:szCs w:val="24"/>
          <w:lang w:val="en-US"/>
        </w:rPr>
        <w:t>‘poor quality’</w:t>
      </w:r>
      <w:r w:rsidR="003F005F" w:rsidRPr="001906BD">
        <w:rPr>
          <w:rFonts w:ascii="Times New Roman" w:hAnsi="Times New Roman" w:cs="Times New Roman"/>
          <w:sz w:val="24"/>
          <w:szCs w:val="24"/>
          <w:lang w:val="en-US"/>
        </w:rPr>
        <w:t>,</w:t>
      </w:r>
      <w:r w:rsidR="00D7712F" w:rsidRPr="001906BD">
        <w:rPr>
          <w:rFonts w:ascii="Times New Roman" w:hAnsi="Times New Roman" w:cs="Times New Roman"/>
          <w:sz w:val="24"/>
          <w:szCs w:val="24"/>
          <w:lang w:val="en-US"/>
        </w:rPr>
        <w:t xml:space="preserve"> was largely due</w:t>
      </w:r>
      <w:r w:rsidRPr="001906BD">
        <w:rPr>
          <w:rFonts w:ascii="Times New Roman" w:hAnsi="Times New Roman" w:cs="Times New Roman"/>
          <w:sz w:val="24"/>
          <w:szCs w:val="24"/>
          <w:lang w:val="en-US"/>
        </w:rPr>
        <w:t xml:space="preserve"> to &gt;15 percentage points differential drop out between </w:t>
      </w:r>
      <w:r w:rsidRPr="001906BD">
        <w:rPr>
          <w:rFonts w:ascii="Times New Roman" w:hAnsi="Times New Roman" w:cs="Times New Roman"/>
          <w:sz w:val="24"/>
          <w:szCs w:val="24"/>
          <w:lang w:val="en-US"/>
        </w:rPr>
        <w:lastRenderedPageBreak/>
        <w:t xml:space="preserve">intervention arms </w:t>
      </w:r>
      <w:r w:rsidRPr="001906BD">
        <w:rPr>
          <w:rFonts w:ascii="Times New Roman" w:hAnsi="Times New Roman" w:cs="Times New Roman"/>
          <w:sz w:val="24"/>
          <w:szCs w:val="24"/>
          <w:lang w:val="en-US"/>
        </w:rPr>
        <w:fldChar w:fldCharType="begin" w:fldLock="1"/>
      </w:r>
      <w:r w:rsidR="00FC0931">
        <w:rPr>
          <w:rFonts w:ascii="Times New Roman" w:hAnsi="Times New Roman" w:cs="Times New Roman"/>
          <w:sz w:val="24"/>
          <w:szCs w:val="24"/>
          <w:lang w:val="en-US"/>
        </w:rPr>
        <w:instrText>ADDIN CSL_CITATION {"citationItems":[{"id":"ITEM-1","itemData":{"author":[{"dropping-particle":"","family":"National Heart  and Blood Institute","given":"Lung","non-dropping-particle":"","parse-names":false,"suffix":""}],"id":"ITEM-1","issued":{"date-parts":[["2019"]]},"publisher":"Accessed","title":"Study Quality Assessment Tools [https://www. nhlbi. nih. gov/health-topics/study-quality-assessment-tools]","type":"article"},"uris":["http://www.mendeley.com/documents/?uuid=fedbe825-bb1b-476c-9f84-3a79e9e6bcc7"]}],"mendeley":{"formattedCitation":"&lt;sup&gt;41&lt;/sup&gt;","plainTextFormattedCitation":"41","previouslyFormattedCitation":"&lt;sup&gt;41&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8E6088" w:rsidRPr="008E6088">
        <w:rPr>
          <w:rFonts w:ascii="Times New Roman" w:hAnsi="Times New Roman" w:cs="Times New Roman"/>
          <w:noProof/>
          <w:sz w:val="24"/>
          <w:szCs w:val="24"/>
          <w:vertAlign w:val="superscript"/>
          <w:lang w:val="en-US"/>
        </w:rPr>
        <w:t>41</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Study quality for the only pre-post study design was considered to be ‘good’ </w:t>
      </w:r>
      <w:r w:rsidRPr="001906BD">
        <w:rPr>
          <w:rFonts w:ascii="Times New Roman" w:hAnsi="Times New Roman" w:cs="Times New Roman"/>
          <w:sz w:val="24"/>
          <w:szCs w:val="24"/>
          <w:lang w:val="en-US"/>
        </w:rPr>
        <w:fldChar w:fldCharType="begin" w:fldLock="1"/>
      </w:r>
      <w:r w:rsidR="007062F3">
        <w:rPr>
          <w:rFonts w:ascii="Times New Roman" w:hAnsi="Times New Roman" w:cs="Times New Roman"/>
          <w:sz w:val="24"/>
          <w:szCs w:val="24"/>
          <w:lang w:val="en-US"/>
        </w:rPr>
        <w:instrText>ADDIN CSL_CITATION {"citationItems":[{"id":"ITEM-1","itemData":{"DOI":"10.1152/ajpheart.00226.2009","ISSN":"0363-6135","PMID":"19633208","abstract":"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 P &lt; 0.05) and OF women ( P &lt; 0.05), whereas these differences were not apparent in men. Exercise training improved brachial artery NO dilator function (FMD-to-GTN ratio) after 24 wk (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American Journal of Physiology-Heart and Circulatory Physiology","id":"ITEM-1","issue":"3","issued":{"date-parts":[["2009","9"]]},"language":"eng","note":"From Duplicate 1 (Impact of age, sex, and exercise on brachial artery flow-mediated dilatation - Black, Mark A; Cable, N Timothy; Thijssen, Dick H J; Green, Daniel J)\n\nIncluded","page":"H1109-H1116","publisher":"American Physiological Society","publisher-place":"United States","title":"Impact of age, sex, and exercise on brachial artery flow-mediated dilatation","type":"article-journal","volume":"297"},"uris":["http://www.mendeley.com/documents/?uuid=1063017b-fc50-4f66-9c6e-16a486dbb8ed"]}],"mendeley":{"formattedCitation":"&lt;sup&gt;11&lt;/sup&gt;","plainTextFormattedCitation":"11","previouslyFormattedCitation":"&lt;sup&gt;11&lt;/sup&gt;"},"properties":{"noteIndex":0},"schema":"https://github.com/citation-style-language/schema/raw/master/csl-citation.json"}</w:instrText>
      </w:r>
      <w:r w:rsidRPr="001906BD">
        <w:rPr>
          <w:rFonts w:ascii="Times New Roman" w:hAnsi="Times New Roman" w:cs="Times New Roman"/>
          <w:sz w:val="24"/>
          <w:szCs w:val="24"/>
          <w:lang w:val="en-US"/>
        </w:rPr>
        <w:fldChar w:fldCharType="separate"/>
      </w:r>
      <w:r w:rsidR="007062F3" w:rsidRPr="007062F3">
        <w:rPr>
          <w:rFonts w:ascii="Times New Roman" w:hAnsi="Times New Roman" w:cs="Times New Roman"/>
          <w:noProof/>
          <w:sz w:val="24"/>
          <w:szCs w:val="24"/>
          <w:vertAlign w:val="superscript"/>
          <w:lang w:val="en-US"/>
        </w:rPr>
        <w:t>11</w:t>
      </w:r>
      <w:r w:rsidRPr="001906BD">
        <w:rPr>
          <w:rFonts w:ascii="Times New Roman" w:hAnsi="Times New Roman" w:cs="Times New Roman"/>
          <w:sz w:val="24"/>
          <w:szCs w:val="24"/>
          <w:lang w:val="en-US"/>
        </w:rPr>
        <w:fldChar w:fldCharType="end"/>
      </w:r>
      <w:r w:rsidRPr="001906BD">
        <w:rPr>
          <w:rFonts w:ascii="Times New Roman" w:hAnsi="Times New Roman" w:cs="Times New Roman"/>
          <w:sz w:val="24"/>
          <w:szCs w:val="24"/>
          <w:lang w:val="en-US"/>
        </w:rPr>
        <w:t xml:space="preserve">. See Supplementary </w:t>
      </w:r>
      <w:r w:rsidR="0051191E" w:rsidRPr="001906BD">
        <w:rPr>
          <w:rFonts w:ascii="Times New Roman" w:hAnsi="Times New Roman" w:cs="Times New Roman"/>
          <w:sz w:val="24"/>
          <w:szCs w:val="24"/>
          <w:lang w:val="en-US"/>
        </w:rPr>
        <w:t>Digital Content 2</w:t>
      </w:r>
      <w:r w:rsidRPr="001906BD">
        <w:rPr>
          <w:rFonts w:ascii="Times New Roman" w:hAnsi="Times New Roman" w:cs="Times New Roman"/>
          <w:sz w:val="24"/>
          <w:szCs w:val="24"/>
          <w:lang w:val="en-US"/>
        </w:rPr>
        <w:t xml:space="preserve"> for full evaluation of study quality.</w:t>
      </w:r>
    </w:p>
    <w:p w14:paraId="65BB3DC3" w14:textId="2EFC6417" w:rsidR="00E91126" w:rsidRPr="001906BD" w:rsidRDefault="00E91126" w:rsidP="00AD4030">
      <w:pPr>
        <w:pStyle w:val="Heading2"/>
        <w:numPr>
          <w:ilvl w:val="0"/>
          <w:numId w:val="0"/>
        </w:numPr>
        <w:ind w:left="576" w:hanging="576"/>
        <w:rPr>
          <w:lang w:val="en-US"/>
        </w:rPr>
      </w:pPr>
      <w:r w:rsidRPr="001906BD">
        <w:rPr>
          <w:lang w:val="en-US"/>
        </w:rPr>
        <w:t xml:space="preserve">Flow Mediated Dilation </w:t>
      </w:r>
    </w:p>
    <w:p w14:paraId="5B68C2DE" w14:textId="461A325F" w:rsidR="00E91126" w:rsidRPr="001906BD" w:rsidRDefault="00E91126" w:rsidP="00E91126">
      <w:pPr>
        <w:rPr>
          <w:rFonts w:ascii="Times New Roman" w:hAnsi="Times New Roman" w:cs="Times New Roman"/>
          <w:szCs w:val="24"/>
          <w:lang w:val="en-US"/>
        </w:rPr>
      </w:pPr>
      <w:r w:rsidRPr="001906BD">
        <w:rPr>
          <w:rFonts w:ascii="Times New Roman" w:hAnsi="Times New Roman" w:cs="Times New Roman"/>
          <w:szCs w:val="24"/>
          <w:lang w:val="en-US"/>
        </w:rPr>
        <w:t xml:space="preserve">Figure </w:t>
      </w:r>
      <w:r w:rsidR="00600E51" w:rsidRPr="001906BD">
        <w:rPr>
          <w:rFonts w:ascii="Times New Roman" w:hAnsi="Times New Roman" w:cs="Times New Roman"/>
          <w:szCs w:val="24"/>
          <w:lang w:val="en-US"/>
        </w:rPr>
        <w:t xml:space="preserve">2 </w:t>
      </w:r>
      <w:r w:rsidRPr="001906BD">
        <w:rPr>
          <w:rFonts w:ascii="Times New Roman" w:hAnsi="Times New Roman" w:cs="Times New Roman"/>
          <w:szCs w:val="24"/>
          <w:lang w:val="en-US"/>
        </w:rPr>
        <w:t xml:space="preserve">illustrates the overall effect of aerobic exercise on </w:t>
      </w:r>
      <m:oMath>
        <m:r>
          <w:rPr>
            <w:rFonts w:ascii="Cambria Math" w:hAnsi="Cambria Math" w:cs="Times New Roman"/>
            <w:szCs w:val="24"/>
            <w:lang w:val="en-US"/>
          </w:rPr>
          <m:t>∆</m:t>
        </m:r>
      </m:oMath>
      <w:r w:rsidR="00893C8A" w:rsidRPr="001906BD">
        <w:rPr>
          <w:rFonts w:ascii="Times New Roman" w:eastAsiaTheme="minorEastAsia" w:hAnsi="Times New Roman" w:cs="Times New Roman"/>
          <w:iCs/>
          <w:szCs w:val="24"/>
          <w:lang w:val="en-US"/>
        </w:rPr>
        <w:t xml:space="preserve">FMD% </w:t>
      </w:r>
      <w:r w:rsidRPr="001906BD">
        <w:rPr>
          <w:rFonts w:ascii="Times New Roman" w:hAnsi="Times New Roman" w:cs="Times New Roman"/>
          <w:szCs w:val="24"/>
          <w:lang w:val="en-US"/>
        </w:rPr>
        <w:t xml:space="preserve">including all 11 interventions. The meta-analysis identified that there was a significant improvement in the </w:t>
      </w:r>
      <m:oMath>
        <m:r>
          <w:rPr>
            <w:rFonts w:ascii="Cambria Math" w:hAnsi="Cambria Math" w:cs="Times New Roman"/>
            <w:szCs w:val="24"/>
            <w:lang w:val="en-US"/>
          </w:rPr>
          <m:t>∆</m:t>
        </m:r>
      </m:oMath>
      <w:r w:rsidRPr="001906BD">
        <w:rPr>
          <w:rFonts w:ascii="Times New Roman" w:eastAsiaTheme="minorEastAsia" w:hAnsi="Times New Roman" w:cs="Times New Roman"/>
          <w:iCs/>
          <w:szCs w:val="24"/>
          <w:lang w:val="en-US"/>
        </w:rPr>
        <w:t xml:space="preserve">FMD% </w:t>
      </w:r>
      <w:r w:rsidRPr="001906BD">
        <w:rPr>
          <w:rFonts w:ascii="Times New Roman" w:hAnsi="Times New Roman" w:cs="Times New Roman"/>
          <w:szCs w:val="24"/>
          <w:lang w:val="en-US"/>
        </w:rPr>
        <w:t>following exercise training</w:t>
      </w:r>
      <w:r w:rsidR="00C94D51" w:rsidRPr="001906BD">
        <w:rPr>
          <w:rFonts w:ascii="Times New Roman" w:hAnsi="Times New Roman" w:cs="Times New Roman"/>
          <w:szCs w:val="24"/>
          <w:lang w:val="en-US"/>
        </w:rPr>
        <w:t xml:space="preserve"> when combining all study designs</w:t>
      </w:r>
      <w:r w:rsidRPr="001906BD">
        <w:rPr>
          <w:rFonts w:ascii="Times New Roman" w:hAnsi="Times New Roman" w:cs="Times New Roman"/>
          <w:szCs w:val="24"/>
          <w:lang w:val="en-US"/>
        </w:rPr>
        <w:t xml:space="preserve"> (</w:t>
      </w:r>
      <w:r w:rsidR="00CF0DF7" w:rsidRPr="001906BD">
        <w:rPr>
          <w:rFonts w:ascii="Times New Roman" w:hAnsi="Times New Roman" w:cs="Times New Roman"/>
          <w:i/>
          <w:iCs/>
          <w:szCs w:val="24"/>
          <w:lang w:val="en-US"/>
        </w:rPr>
        <w:t xml:space="preserve">N </w:t>
      </w:r>
      <w:r w:rsidR="00D93604" w:rsidRPr="001906BD">
        <w:rPr>
          <w:rFonts w:ascii="Times New Roman" w:hAnsi="Times New Roman" w:cs="Times New Roman"/>
          <w:szCs w:val="24"/>
          <w:lang w:val="en-US"/>
        </w:rPr>
        <w:t>=</w:t>
      </w:r>
      <w:r w:rsidR="00CF0DF7" w:rsidRPr="001906BD">
        <w:rPr>
          <w:rFonts w:ascii="Times New Roman" w:hAnsi="Times New Roman" w:cs="Times New Roman"/>
          <w:szCs w:val="24"/>
          <w:lang w:val="en-US"/>
        </w:rPr>
        <w:t xml:space="preserve"> 9</w:t>
      </w:r>
      <w:r w:rsidR="00D93604" w:rsidRPr="001906BD">
        <w:rPr>
          <w:rFonts w:ascii="Times New Roman" w:hAnsi="Times New Roman" w:cs="Times New Roman"/>
          <w:szCs w:val="24"/>
          <w:lang w:val="en-US"/>
        </w:rPr>
        <w:t xml:space="preserve"> studies, </w:t>
      </w:r>
      <w:r w:rsidR="00C86174" w:rsidRPr="001906BD">
        <w:rPr>
          <w:rFonts w:ascii="Times New Roman" w:hAnsi="Times New Roman" w:cs="Times New Roman"/>
          <w:i/>
          <w:iCs/>
          <w:szCs w:val="24"/>
          <w:lang w:val="en-US"/>
        </w:rPr>
        <w:t>N =</w:t>
      </w:r>
      <w:r w:rsidR="00D93604" w:rsidRPr="001906BD">
        <w:rPr>
          <w:rFonts w:ascii="Times New Roman" w:hAnsi="Times New Roman" w:cs="Times New Roman"/>
          <w:szCs w:val="24"/>
          <w:lang w:val="en-US"/>
        </w:rPr>
        <w:t xml:space="preserve"> </w:t>
      </w:r>
      <w:r w:rsidR="00EA724D" w:rsidRPr="001906BD">
        <w:rPr>
          <w:rFonts w:ascii="Times New Roman" w:hAnsi="Times New Roman" w:cs="Times New Roman"/>
          <w:szCs w:val="24"/>
          <w:lang w:val="en-US"/>
        </w:rPr>
        <w:t>182</w:t>
      </w:r>
      <w:r w:rsidR="00D93604" w:rsidRPr="001906BD">
        <w:rPr>
          <w:rFonts w:ascii="Times New Roman" w:hAnsi="Times New Roman" w:cs="Times New Roman"/>
          <w:szCs w:val="24"/>
          <w:lang w:val="en-US"/>
        </w:rPr>
        <w:t xml:space="preserve"> women; </w:t>
      </w:r>
      <w:r w:rsidRPr="001906BD">
        <w:rPr>
          <w:rFonts w:ascii="Times New Roman" w:hAnsi="Times New Roman" w:cs="Times New Roman"/>
          <w:szCs w:val="24"/>
          <w:lang w:val="en-US"/>
        </w:rPr>
        <w:t xml:space="preserve">MD: </w:t>
      </w:r>
      <w:r w:rsidR="00EA724D" w:rsidRPr="001906BD">
        <w:rPr>
          <w:rFonts w:ascii="Times New Roman" w:hAnsi="Times New Roman" w:cs="Times New Roman"/>
          <w:szCs w:val="24"/>
          <w:lang w:val="en-US"/>
        </w:rPr>
        <w:t>0.99</w:t>
      </w:r>
      <w:r w:rsidRPr="001906BD">
        <w:rPr>
          <w:rFonts w:ascii="Times New Roman" w:hAnsi="Times New Roman" w:cs="Times New Roman"/>
          <w:szCs w:val="24"/>
          <w:lang w:val="en-US"/>
        </w:rPr>
        <w:t>, 95% CI: 0.</w:t>
      </w:r>
      <w:r w:rsidR="00EA724D" w:rsidRPr="001906BD">
        <w:rPr>
          <w:rFonts w:ascii="Times New Roman" w:hAnsi="Times New Roman" w:cs="Times New Roman"/>
          <w:szCs w:val="24"/>
          <w:lang w:val="en-US"/>
        </w:rPr>
        <w:t>46</w:t>
      </w:r>
      <w:r w:rsidRPr="001906BD">
        <w:rPr>
          <w:rFonts w:ascii="Times New Roman" w:hAnsi="Times New Roman" w:cs="Times New Roman"/>
          <w:szCs w:val="24"/>
          <w:lang w:val="en-US"/>
        </w:rPr>
        <w:t xml:space="preserve"> – </w:t>
      </w:r>
      <w:r w:rsidR="00EA724D" w:rsidRPr="001906BD">
        <w:rPr>
          <w:rFonts w:ascii="Times New Roman" w:hAnsi="Times New Roman" w:cs="Times New Roman"/>
          <w:szCs w:val="24"/>
          <w:lang w:val="en-US"/>
        </w:rPr>
        <w:t>1</w:t>
      </w:r>
      <w:r w:rsidRPr="001906BD">
        <w:rPr>
          <w:rFonts w:ascii="Times New Roman" w:hAnsi="Times New Roman" w:cs="Times New Roman"/>
          <w:szCs w:val="24"/>
          <w:lang w:val="en-US"/>
        </w:rPr>
        <w:t>.</w:t>
      </w:r>
      <w:r w:rsidR="00EA724D" w:rsidRPr="001906BD">
        <w:rPr>
          <w:rFonts w:ascii="Times New Roman" w:hAnsi="Times New Roman" w:cs="Times New Roman"/>
          <w:szCs w:val="24"/>
          <w:lang w:val="en-US"/>
        </w:rPr>
        <w:t>52</w:t>
      </w:r>
      <w:r w:rsidRPr="001906BD">
        <w:rPr>
          <w:rFonts w:ascii="Times New Roman" w:hAnsi="Times New Roman" w:cs="Times New Roman"/>
          <w:szCs w:val="24"/>
          <w:lang w:val="en-US"/>
        </w:rPr>
        <w:t xml:space="preserve">, </w:t>
      </w:r>
      <w:r w:rsidRPr="001906BD">
        <w:rPr>
          <w:rFonts w:ascii="Times New Roman" w:hAnsi="Times New Roman" w:cs="Times New Roman"/>
          <w:i/>
          <w:iCs/>
          <w:szCs w:val="24"/>
          <w:lang w:val="en-US"/>
        </w:rPr>
        <w:t xml:space="preserve">P </w:t>
      </w:r>
      <w:r w:rsidR="00EA724D" w:rsidRPr="001906BD">
        <w:rPr>
          <w:rFonts w:ascii="Times New Roman" w:hAnsi="Times New Roman" w:cs="Times New Roman"/>
          <w:szCs w:val="24"/>
          <w:lang w:val="en-US"/>
        </w:rPr>
        <w:t>&lt;</w:t>
      </w:r>
      <w:r w:rsidRPr="001906BD">
        <w:rPr>
          <w:rFonts w:ascii="Times New Roman" w:hAnsi="Times New Roman" w:cs="Times New Roman"/>
          <w:szCs w:val="24"/>
          <w:lang w:val="en-US"/>
        </w:rPr>
        <w:t xml:space="preserve"> 0.00</w:t>
      </w:r>
      <w:r w:rsidR="00EA724D" w:rsidRPr="001906BD">
        <w:rPr>
          <w:rFonts w:ascii="Times New Roman" w:hAnsi="Times New Roman" w:cs="Times New Roman"/>
          <w:szCs w:val="24"/>
          <w:lang w:val="en-US"/>
        </w:rPr>
        <w:t>1</w:t>
      </w:r>
      <w:r w:rsidRPr="001906BD">
        <w:rPr>
          <w:rFonts w:ascii="Times New Roman" w:hAnsi="Times New Roman" w:cs="Times New Roman"/>
          <w:szCs w:val="24"/>
          <w:lang w:val="en-US"/>
        </w:rPr>
        <w:t xml:space="preserve">). However, </w:t>
      </w:r>
      <w:r w:rsidR="006E646A" w:rsidRPr="001906BD">
        <w:rPr>
          <w:rFonts w:ascii="Times New Roman" w:hAnsi="Times New Roman" w:cs="Times New Roman"/>
          <w:szCs w:val="24"/>
          <w:lang w:val="en-US"/>
        </w:rPr>
        <w:t xml:space="preserve">separate to the meta-analysis, </w:t>
      </w:r>
      <w:r w:rsidRPr="001906BD">
        <w:rPr>
          <w:rFonts w:ascii="Times New Roman" w:hAnsi="Times New Roman" w:cs="Times New Roman"/>
          <w:szCs w:val="24"/>
          <w:lang w:val="en-US"/>
        </w:rPr>
        <w:t xml:space="preserve">the </w:t>
      </w:r>
      <w:r w:rsidR="00F56B6B" w:rsidRPr="001906BD">
        <w:rPr>
          <w:rFonts w:ascii="Times New Roman" w:hAnsi="Times New Roman" w:cs="Times New Roman"/>
          <w:szCs w:val="24"/>
          <w:lang w:val="en-US"/>
        </w:rPr>
        <w:t xml:space="preserve">overall </w:t>
      </w:r>
      <w:r w:rsidRPr="001906BD">
        <w:rPr>
          <w:rFonts w:ascii="Times New Roman" w:hAnsi="Times New Roman" w:cs="Times New Roman"/>
          <w:szCs w:val="24"/>
          <w:lang w:val="en-US"/>
        </w:rPr>
        <w:t xml:space="preserve">between-study heterogeneity </w:t>
      </w:r>
      <w:r w:rsidR="00795D92" w:rsidRPr="001906BD">
        <w:rPr>
          <w:rFonts w:ascii="Times New Roman" w:hAnsi="Times New Roman" w:cs="Times New Roman"/>
          <w:szCs w:val="24"/>
          <w:lang w:val="en-US"/>
        </w:rPr>
        <w:t>was</w:t>
      </w:r>
      <w:r w:rsidRPr="001906BD">
        <w:rPr>
          <w:rFonts w:ascii="Times New Roman" w:hAnsi="Times New Roman" w:cs="Times New Roman"/>
          <w:szCs w:val="24"/>
          <w:lang w:val="en-US"/>
        </w:rPr>
        <w:t xml:space="preserve"> large and statistically significant (I</w:t>
      </w:r>
      <w:r w:rsidRPr="001906BD">
        <w:rPr>
          <w:rFonts w:ascii="Times New Roman" w:hAnsi="Times New Roman" w:cs="Times New Roman"/>
          <w:szCs w:val="24"/>
          <w:vertAlign w:val="superscript"/>
          <w:lang w:val="en-US"/>
        </w:rPr>
        <w:t>2</w:t>
      </w:r>
      <w:r w:rsidRPr="001906BD">
        <w:rPr>
          <w:rFonts w:ascii="Times New Roman" w:hAnsi="Times New Roman" w:cs="Times New Roman"/>
          <w:szCs w:val="24"/>
          <w:lang w:val="en-US"/>
        </w:rPr>
        <w:t xml:space="preserve"> = 93.8%, </w:t>
      </w:r>
      <w:r w:rsidRPr="001906BD">
        <w:rPr>
          <w:rFonts w:ascii="Times New Roman" w:hAnsi="Times New Roman" w:cs="Times New Roman"/>
          <w:i/>
          <w:iCs/>
          <w:szCs w:val="24"/>
          <w:lang w:val="en-US"/>
        </w:rPr>
        <w:t xml:space="preserve">P </w:t>
      </w:r>
      <w:r w:rsidRPr="001906BD">
        <w:rPr>
          <w:rFonts w:ascii="Times New Roman" w:hAnsi="Times New Roman" w:cs="Times New Roman"/>
          <w:szCs w:val="24"/>
          <w:lang w:val="en-US"/>
        </w:rPr>
        <w:t xml:space="preserve">&lt; 0.001). </w:t>
      </w:r>
      <w:r w:rsidR="00893C8A" w:rsidRPr="001906BD">
        <w:rPr>
          <w:rFonts w:ascii="Times New Roman" w:hAnsi="Times New Roman" w:cs="Times New Roman"/>
          <w:szCs w:val="24"/>
          <w:lang w:val="en-US"/>
        </w:rPr>
        <w:t xml:space="preserve">Egger’s regression identified no significant publication bias (intercept: -0.72, 95% CI: -5.79 – 4.34, </w:t>
      </w:r>
      <w:r w:rsidR="00893C8A" w:rsidRPr="001906BD">
        <w:rPr>
          <w:rFonts w:ascii="Times New Roman" w:hAnsi="Times New Roman" w:cs="Times New Roman"/>
          <w:i/>
          <w:iCs/>
          <w:szCs w:val="24"/>
          <w:lang w:val="en-US"/>
        </w:rPr>
        <w:t xml:space="preserve">P </w:t>
      </w:r>
      <w:r w:rsidR="000B1981">
        <w:rPr>
          <w:rFonts w:ascii="Times New Roman" w:hAnsi="Times New Roman" w:cs="Times New Roman"/>
          <w:szCs w:val="24"/>
          <w:lang w:val="en-US"/>
        </w:rPr>
        <w:t>&gt;</w:t>
      </w:r>
      <w:r w:rsidR="000B1981" w:rsidRPr="001906BD">
        <w:rPr>
          <w:rFonts w:ascii="Times New Roman" w:hAnsi="Times New Roman" w:cs="Times New Roman"/>
          <w:szCs w:val="24"/>
          <w:lang w:val="en-US"/>
        </w:rPr>
        <w:t xml:space="preserve"> </w:t>
      </w:r>
      <w:r w:rsidR="00893C8A" w:rsidRPr="001906BD">
        <w:rPr>
          <w:rFonts w:ascii="Times New Roman" w:hAnsi="Times New Roman" w:cs="Times New Roman"/>
          <w:szCs w:val="24"/>
          <w:lang w:val="en-US"/>
        </w:rPr>
        <w:t>0.</w:t>
      </w:r>
      <w:r w:rsidR="000B1981">
        <w:rPr>
          <w:rFonts w:ascii="Times New Roman" w:hAnsi="Times New Roman" w:cs="Times New Roman"/>
          <w:szCs w:val="24"/>
          <w:lang w:val="en-US"/>
        </w:rPr>
        <w:t>0</w:t>
      </w:r>
      <w:r w:rsidR="00893C8A" w:rsidRPr="001906BD">
        <w:rPr>
          <w:rFonts w:ascii="Times New Roman" w:hAnsi="Times New Roman" w:cs="Times New Roman"/>
          <w:szCs w:val="24"/>
          <w:lang w:val="en-US"/>
        </w:rPr>
        <w:t xml:space="preserve">5). </w:t>
      </w:r>
    </w:p>
    <w:p w14:paraId="47908899" w14:textId="405C5D6F" w:rsidR="00B6065A" w:rsidRPr="001906BD" w:rsidRDefault="00F56B6B" w:rsidP="00E91126">
      <w:pPr>
        <w:rPr>
          <w:rFonts w:ascii="Times New Roman" w:eastAsiaTheme="minorEastAsia" w:hAnsi="Times New Roman" w:cs="Times New Roman"/>
          <w:iCs/>
          <w:szCs w:val="24"/>
          <w:lang w:val="en-US"/>
        </w:rPr>
      </w:pPr>
      <w:r w:rsidRPr="001906BD">
        <w:rPr>
          <w:rFonts w:ascii="Times New Roman" w:hAnsi="Times New Roman" w:cs="Times New Roman"/>
          <w:szCs w:val="24"/>
          <w:lang w:val="en-US"/>
        </w:rPr>
        <w:t xml:space="preserve">Posthoc </w:t>
      </w:r>
      <w:r w:rsidR="00893C8A" w:rsidRPr="001906BD">
        <w:rPr>
          <w:rFonts w:ascii="Times New Roman" w:hAnsi="Times New Roman" w:cs="Times New Roman"/>
          <w:szCs w:val="24"/>
          <w:lang w:val="en-US"/>
        </w:rPr>
        <w:t xml:space="preserve">analysis </w:t>
      </w:r>
      <w:r w:rsidR="00561A54" w:rsidRPr="001906BD">
        <w:rPr>
          <w:rFonts w:ascii="Times New Roman" w:hAnsi="Times New Roman" w:cs="Times New Roman"/>
          <w:szCs w:val="24"/>
          <w:lang w:val="en-US"/>
        </w:rPr>
        <w:t xml:space="preserve">that </w:t>
      </w:r>
      <w:r w:rsidRPr="001906BD">
        <w:rPr>
          <w:rFonts w:ascii="Times New Roman" w:hAnsi="Times New Roman" w:cs="Times New Roman"/>
          <w:szCs w:val="24"/>
          <w:lang w:val="en-US"/>
        </w:rPr>
        <w:t>compar</w:t>
      </w:r>
      <w:r w:rsidR="00561A54" w:rsidRPr="001906BD">
        <w:rPr>
          <w:rFonts w:ascii="Times New Roman" w:hAnsi="Times New Roman" w:cs="Times New Roman"/>
          <w:szCs w:val="24"/>
          <w:lang w:val="en-US"/>
        </w:rPr>
        <w:t>ed</w:t>
      </w:r>
      <w:r w:rsidRPr="001906BD">
        <w:rPr>
          <w:rFonts w:ascii="Times New Roman" w:hAnsi="Times New Roman" w:cs="Times New Roman"/>
          <w:szCs w:val="24"/>
          <w:lang w:val="en-US"/>
        </w:rPr>
        <w:t xml:space="preserve"> controlled intervention</w:t>
      </w:r>
      <w:r w:rsidR="008701BC" w:rsidRPr="001906BD">
        <w:rPr>
          <w:rFonts w:ascii="Times New Roman" w:hAnsi="Times New Roman" w:cs="Times New Roman"/>
          <w:szCs w:val="24"/>
          <w:lang w:val="en-US"/>
        </w:rPr>
        <w:t>s</w:t>
      </w:r>
      <w:r w:rsidRPr="001906BD">
        <w:rPr>
          <w:rFonts w:ascii="Times New Roman" w:hAnsi="Times New Roman" w:cs="Times New Roman"/>
          <w:szCs w:val="24"/>
          <w:lang w:val="en-US"/>
        </w:rPr>
        <w:t xml:space="preserve"> </w:t>
      </w:r>
      <w:r w:rsidR="008701BC" w:rsidRPr="001906BD">
        <w:rPr>
          <w:rFonts w:ascii="Times New Roman" w:hAnsi="Times New Roman" w:cs="Times New Roman"/>
          <w:szCs w:val="24"/>
          <w:lang w:val="en-US"/>
        </w:rPr>
        <w:t>and</w:t>
      </w:r>
      <w:r w:rsidRPr="001906BD">
        <w:rPr>
          <w:rFonts w:ascii="Times New Roman" w:hAnsi="Times New Roman" w:cs="Times New Roman"/>
          <w:szCs w:val="24"/>
          <w:lang w:val="en-US"/>
        </w:rPr>
        <w:t xml:space="preserve"> pre-post </w:t>
      </w:r>
      <w:r w:rsidR="00C86174" w:rsidRPr="001906BD">
        <w:rPr>
          <w:rFonts w:ascii="Times New Roman" w:hAnsi="Times New Roman" w:cs="Times New Roman"/>
          <w:szCs w:val="24"/>
          <w:lang w:val="en-US"/>
        </w:rPr>
        <w:t>interventions</w:t>
      </w:r>
      <w:r w:rsidRPr="001906BD">
        <w:rPr>
          <w:rFonts w:ascii="Times New Roman" w:hAnsi="Times New Roman" w:cs="Times New Roman"/>
          <w:szCs w:val="24"/>
          <w:lang w:val="en-US"/>
        </w:rPr>
        <w:t>,</w:t>
      </w:r>
      <w:r w:rsidR="00893C8A" w:rsidRPr="001906BD">
        <w:rPr>
          <w:rFonts w:ascii="Times New Roman" w:hAnsi="Times New Roman" w:cs="Times New Roman"/>
          <w:szCs w:val="24"/>
          <w:lang w:val="en-US"/>
        </w:rPr>
        <w:t xml:space="preserve"> identified significant heterogeneity in the mean difference in </w:t>
      </w:r>
      <m:oMath>
        <m:r>
          <w:rPr>
            <w:rFonts w:ascii="Cambria Math" w:hAnsi="Cambria Math" w:cs="Times New Roman"/>
            <w:szCs w:val="24"/>
            <w:lang w:val="en-US"/>
          </w:rPr>
          <m:t>∆</m:t>
        </m:r>
      </m:oMath>
      <w:r w:rsidR="00893C8A" w:rsidRPr="001906BD">
        <w:rPr>
          <w:rFonts w:ascii="Times New Roman" w:eastAsiaTheme="minorEastAsia" w:hAnsi="Times New Roman" w:cs="Times New Roman"/>
          <w:iCs/>
          <w:szCs w:val="24"/>
          <w:lang w:val="en-US"/>
        </w:rPr>
        <w:t>FMD% (</w:t>
      </w:r>
      <w:r w:rsidR="00893C8A" w:rsidRPr="001906BD">
        <w:rPr>
          <w:rFonts w:ascii="Times New Roman" w:eastAsiaTheme="minorEastAsia" w:hAnsi="Times New Roman" w:cs="Times New Roman"/>
          <w:i/>
          <w:szCs w:val="24"/>
          <w:lang w:val="en-US"/>
        </w:rPr>
        <w:t>P</w:t>
      </w:r>
      <w:r w:rsidR="00893C8A" w:rsidRPr="001906BD">
        <w:rPr>
          <w:rFonts w:ascii="Times New Roman" w:eastAsiaTheme="minorEastAsia" w:hAnsi="Times New Roman" w:cs="Times New Roman"/>
          <w:iCs/>
          <w:szCs w:val="24"/>
          <w:lang w:val="en-US"/>
        </w:rPr>
        <w:t xml:space="preserve"> </w:t>
      </w:r>
      <w:r w:rsidR="00E83461">
        <w:rPr>
          <w:rFonts w:ascii="Times New Roman" w:eastAsiaTheme="minorEastAsia" w:hAnsi="Times New Roman" w:cs="Times New Roman"/>
          <w:iCs/>
          <w:szCs w:val="24"/>
          <w:lang w:val="en-US"/>
        </w:rPr>
        <w:t>&lt;</w:t>
      </w:r>
      <w:r w:rsidR="00893C8A" w:rsidRPr="001906BD">
        <w:rPr>
          <w:rFonts w:ascii="Times New Roman" w:eastAsiaTheme="minorEastAsia" w:hAnsi="Times New Roman" w:cs="Times New Roman"/>
          <w:iCs/>
          <w:szCs w:val="24"/>
          <w:lang w:val="en-US"/>
        </w:rPr>
        <w:t xml:space="preserve"> 0.0</w:t>
      </w:r>
      <w:r w:rsidR="00E83461">
        <w:rPr>
          <w:rFonts w:ascii="Times New Roman" w:eastAsiaTheme="minorEastAsia" w:hAnsi="Times New Roman" w:cs="Times New Roman"/>
          <w:iCs/>
          <w:szCs w:val="24"/>
          <w:lang w:val="en-US"/>
        </w:rPr>
        <w:t>5</w:t>
      </w:r>
      <w:r w:rsidR="00893C8A" w:rsidRPr="001906BD">
        <w:rPr>
          <w:rFonts w:ascii="Times New Roman" w:eastAsiaTheme="minorEastAsia" w:hAnsi="Times New Roman" w:cs="Times New Roman"/>
          <w:iCs/>
          <w:szCs w:val="24"/>
          <w:lang w:val="en-US"/>
        </w:rPr>
        <w:t xml:space="preserve">). </w:t>
      </w:r>
      <w:r w:rsidRPr="001906BD">
        <w:rPr>
          <w:rFonts w:ascii="Times New Roman" w:eastAsiaTheme="minorEastAsia" w:hAnsi="Times New Roman" w:cs="Times New Roman"/>
          <w:iCs/>
          <w:szCs w:val="24"/>
          <w:lang w:val="en-US"/>
        </w:rPr>
        <w:t>B</w:t>
      </w:r>
      <w:r w:rsidR="00893C8A" w:rsidRPr="001906BD">
        <w:rPr>
          <w:rFonts w:ascii="Times New Roman" w:eastAsiaTheme="minorEastAsia" w:hAnsi="Times New Roman" w:cs="Times New Roman"/>
          <w:iCs/>
          <w:szCs w:val="24"/>
          <w:lang w:val="en-US"/>
        </w:rPr>
        <w:t xml:space="preserve">oth </w:t>
      </w:r>
      <w:r w:rsidRPr="001906BD">
        <w:rPr>
          <w:rFonts w:ascii="Times New Roman" w:hAnsi="Times New Roman" w:cs="Times New Roman"/>
          <w:szCs w:val="24"/>
          <w:lang w:val="en-US"/>
        </w:rPr>
        <w:t>controlled intervention</w:t>
      </w:r>
      <w:r w:rsidR="00C86174" w:rsidRPr="001906BD">
        <w:rPr>
          <w:rFonts w:ascii="Times New Roman" w:hAnsi="Times New Roman" w:cs="Times New Roman"/>
          <w:szCs w:val="24"/>
          <w:lang w:val="en-US"/>
        </w:rPr>
        <w:t>s</w:t>
      </w:r>
      <w:r w:rsidR="00893C8A" w:rsidRPr="001906BD">
        <w:rPr>
          <w:rFonts w:ascii="Times New Roman" w:eastAsiaTheme="minorEastAsia" w:hAnsi="Times New Roman" w:cs="Times New Roman"/>
          <w:iCs/>
          <w:szCs w:val="24"/>
          <w:lang w:val="en-US"/>
        </w:rPr>
        <w:t xml:space="preserve"> (MD: 3.62</w:t>
      </w:r>
      <w:r w:rsidR="0049282E" w:rsidRPr="001906BD">
        <w:rPr>
          <w:rFonts w:ascii="Times New Roman" w:eastAsiaTheme="minorEastAsia" w:hAnsi="Times New Roman" w:cs="Times New Roman"/>
          <w:iCs/>
          <w:szCs w:val="24"/>
          <w:lang w:val="en-US"/>
        </w:rPr>
        <w:t xml:space="preserve">, 95% CI: 1.55 – 5.69, </w:t>
      </w:r>
      <w:r w:rsidR="0049282E" w:rsidRPr="001906BD">
        <w:rPr>
          <w:rFonts w:ascii="Times New Roman" w:eastAsiaTheme="minorEastAsia" w:hAnsi="Times New Roman" w:cs="Times New Roman"/>
          <w:i/>
          <w:szCs w:val="24"/>
          <w:lang w:val="en-US"/>
        </w:rPr>
        <w:t xml:space="preserve">P </w:t>
      </w:r>
      <w:r w:rsidR="000B1981">
        <w:rPr>
          <w:rFonts w:ascii="Times New Roman" w:eastAsiaTheme="minorEastAsia" w:hAnsi="Times New Roman" w:cs="Times New Roman"/>
          <w:i/>
          <w:szCs w:val="24"/>
          <w:lang w:val="en-US"/>
        </w:rPr>
        <w:t>&lt;</w:t>
      </w:r>
      <w:r w:rsidR="0049282E" w:rsidRPr="001906BD">
        <w:rPr>
          <w:rFonts w:ascii="Times New Roman" w:eastAsiaTheme="minorEastAsia" w:hAnsi="Times New Roman" w:cs="Times New Roman"/>
          <w:iCs/>
          <w:szCs w:val="24"/>
          <w:lang w:val="en-US"/>
        </w:rPr>
        <w:t xml:space="preserve"> 0.01)</w:t>
      </w:r>
      <w:r w:rsidR="00C86174" w:rsidRPr="001906BD">
        <w:rPr>
          <w:rFonts w:ascii="Times New Roman" w:eastAsiaTheme="minorEastAsia" w:hAnsi="Times New Roman" w:cs="Times New Roman"/>
          <w:iCs/>
          <w:szCs w:val="24"/>
          <w:lang w:val="en-US"/>
        </w:rPr>
        <w:t>,</w:t>
      </w:r>
      <w:r w:rsidR="0049282E" w:rsidRPr="001906BD">
        <w:rPr>
          <w:rFonts w:ascii="Times New Roman" w:eastAsiaTheme="minorEastAsia" w:hAnsi="Times New Roman" w:cs="Times New Roman"/>
          <w:iCs/>
          <w:szCs w:val="24"/>
          <w:lang w:val="en-US"/>
        </w:rPr>
        <w:t xml:space="preserve"> and pre-post</w:t>
      </w:r>
      <w:r w:rsidR="00C86174" w:rsidRPr="001906BD">
        <w:rPr>
          <w:rFonts w:ascii="Times New Roman" w:eastAsiaTheme="minorEastAsia" w:hAnsi="Times New Roman" w:cs="Times New Roman"/>
          <w:iCs/>
          <w:szCs w:val="24"/>
          <w:lang w:val="en-US"/>
        </w:rPr>
        <w:t xml:space="preserve"> </w:t>
      </w:r>
      <w:r w:rsidR="00BE22F5" w:rsidRPr="001906BD">
        <w:rPr>
          <w:rFonts w:ascii="Times New Roman" w:eastAsiaTheme="minorEastAsia" w:hAnsi="Times New Roman" w:cs="Times New Roman"/>
          <w:iCs/>
          <w:szCs w:val="24"/>
          <w:lang w:val="en-US"/>
        </w:rPr>
        <w:t>interventions</w:t>
      </w:r>
      <w:r w:rsidR="0049282E" w:rsidRPr="001906BD">
        <w:rPr>
          <w:rFonts w:ascii="Times New Roman" w:eastAsiaTheme="minorEastAsia" w:hAnsi="Times New Roman" w:cs="Times New Roman"/>
          <w:iCs/>
          <w:szCs w:val="24"/>
          <w:lang w:val="en-US"/>
        </w:rPr>
        <w:t xml:space="preserve"> (MD: 0.81, 95% CI: 0.26 – 1.36, </w:t>
      </w:r>
      <w:r w:rsidR="0049282E"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lt;</w:t>
      </w:r>
      <w:r w:rsidR="0049282E" w:rsidRPr="001906BD">
        <w:rPr>
          <w:rFonts w:ascii="Times New Roman" w:eastAsiaTheme="minorEastAsia" w:hAnsi="Times New Roman" w:cs="Times New Roman"/>
          <w:iCs/>
          <w:szCs w:val="24"/>
          <w:lang w:val="en-US"/>
        </w:rPr>
        <w:t xml:space="preserve"> 0.0</w:t>
      </w:r>
      <w:r w:rsidR="00E83461">
        <w:rPr>
          <w:rFonts w:ascii="Times New Roman" w:eastAsiaTheme="minorEastAsia" w:hAnsi="Times New Roman" w:cs="Times New Roman"/>
          <w:iCs/>
          <w:szCs w:val="24"/>
          <w:lang w:val="en-US"/>
        </w:rPr>
        <w:t>1</w:t>
      </w:r>
      <w:r w:rsidR="0049282E" w:rsidRPr="001906BD">
        <w:rPr>
          <w:rFonts w:ascii="Times New Roman" w:eastAsiaTheme="minorEastAsia" w:hAnsi="Times New Roman" w:cs="Times New Roman"/>
          <w:iCs/>
          <w:szCs w:val="24"/>
          <w:lang w:val="en-US"/>
        </w:rPr>
        <w:t xml:space="preserve">) demonstrated that </w:t>
      </w:r>
      <m:oMath>
        <m:r>
          <w:rPr>
            <w:rFonts w:ascii="Cambria Math" w:hAnsi="Cambria Math" w:cs="Times New Roman"/>
            <w:szCs w:val="24"/>
            <w:lang w:val="en-US"/>
          </w:rPr>
          <m:t>∆</m:t>
        </m:r>
      </m:oMath>
      <w:r w:rsidR="0049282E" w:rsidRPr="001906BD">
        <w:rPr>
          <w:rFonts w:ascii="Times New Roman" w:eastAsiaTheme="minorEastAsia" w:hAnsi="Times New Roman" w:cs="Times New Roman"/>
          <w:iCs/>
          <w:szCs w:val="24"/>
          <w:lang w:val="en-US"/>
        </w:rPr>
        <w:t xml:space="preserve">FMD% significantly increased after exercise training. </w:t>
      </w:r>
      <w:r w:rsidR="008701BC" w:rsidRPr="001906BD">
        <w:rPr>
          <w:rFonts w:ascii="Times New Roman" w:eastAsiaTheme="minorEastAsia" w:hAnsi="Times New Roman" w:cs="Times New Roman"/>
          <w:iCs/>
          <w:szCs w:val="24"/>
          <w:lang w:val="en-US"/>
        </w:rPr>
        <w:t>Nonetheless</w:t>
      </w:r>
      <w:r w:rsidR="0049282E" w:rsidRPr="001906BD">
        <w:rPr>
          <w:rFonts w:ascii="Times New Roman" w:eastAsiaTheme="minorEastAsia" w:hAnsi="Times New Roman" w:cs="Times New Roman"/>
          <w:iCs/>
          <w:szCs w:val="24"/>
          <w:lang w:val="en-US"/>
        </w:rPr>
        <w:t xml:space="preserve">, between-study heterogeneity was significant and large for </w:t>
      </w:r>
      <w:r w:rsidRPr="001906BD">
        <w:rPr>
          <w:rFonts w:ascii="Times New Roman" w:hAnsi="Times New Roman" w:cs="Times New Roman"/>
          <w:szCs w:val="24"/>
          <w:lang w:val="en-US"/>
        </w:rPr>
        <w:t>controlled intervention</w:t>
      </w:r>
      <w:r w:rsidR="00C86174" w:rsidRPr="001906BD">
        <w:rPr>
          <w:rFonts w:ascii="Times New Roman" w:hAnsi="Times New Roman" w:cs="Times New Roman"/>
          <w:szCs w:val="24"/>
          <w:lang w:val="en-US"/>
        </w:rPr>
        <w:t>s</w:t>
      </w:r>
      <w:r w:rsidR="0049282E" w:rsidRPr="001906BD">
        <w:rPr>
          <w:rFonts w:ascii="Times New Roman" w:eastAsiaTheme="minorEastAsia" w:hAnsi="Times New Roman" w:cs="Times New Roman"/>
          <w:iCs/>
          <w:szCs w:val="24"/>
          <w:lang w:val="en-US"/>
        </w:rPr>
        <w:t xml:space="preserve"> (I</w:t>
      </w:r>
      <w:r w:rsidR="0049282E" w:rsidRPr="001906BD">
        <w:rPr>
          <w:rFonts w:ascii="Times New Roman" w:eastAsiaTheme="minorEastAsia" w:hAnsi="Times New Roman" w:cs="Times New Roman"/>
          <w:iCs/>
          <w:szCs w:val="24"/>
          <w:vertAlign w:val="superscript"/>
          <w:lang w:val="en-US"/>
        </w:rPr>
        <w:t xml:space="preserve">2 </w:t>
      </w:r>
      <w:r w:rsidR="0049282E" w:rsidRPr="001906BD">
        <w:rPr>
          <w:rFonts w:ascii="Times New Roman" w:eastAsiaTheme="minorEastAsia" w:hAnsi="Times New Roman" w:cs="Times New Roman"/>
          <w:iCs/>
          <w:szCs w:val="24"/>
          <w:lang w:val="en-US"/>
        </w:rPr>
        <w:t xml:space="preserve">= 92.02%, </w:t>
      </w:r>
      <w:r w:rsidR="0049282E" w:rsidRPr="001906BD">
        <w:rPr>
          <w:rFonts w:ascii="Times New Roman" w:eastAsiaTheme="minorEastAsia" w:hAnsi="Times New Roman" w:cs="Times New Roman"/>
          <w:i/>
          <w:szCs w:val="24"/>
          <w:lang w:val="en-US"/>
        </w:rPr>
        <w:t>P</w:t>
      </w:r>
      <w:r w:rsidR="0049282E" w:rsidRPr="001906BD">
        <w:rPr>
          <w:rFonts w:ascii="Times New Roman" w:eastAsiaTheme="minorEastAsia" w:hAnsi="Times New Roman" w:cs="Times New Roman"/>
          <w:iCs/>
          <w:szCs w:val="24"/>
          <w:lang w:val="en-US"/>
        </w:rPr>
        <w:t xml:space="preserve"> &lt;</w:t>
      </w:r>
      <w:r w:rsidR="00E83461">
        <w:rPr>
          <w:rFonts w:ascii="Times New Roman" w:eastAsiaTheme="minorEastAsia" w:hAnsi="Times New Roman" w:cs="Times New Roman"/>
          <w:iCs/>
          <w:szCs w:val="24"/>
          <w:lang w:val="en-US"/>
        </w:rPr>
        <w:t xml:space="preserve"> </w:t>
      </w:r>
      <w:r w:rsidR="0049282E" w:rsidRPr="001906BD">
        <w:rPr>
          <w:rFonts w:ascii="Times New Roman" w:eastAsiaTheme="minorEastAsia" w:hAnsi="Times New Roman" w:cs="Times New Roman"/>
          <w:iCs/>
          <w:szCs w:val="24"/>
          <w:lang w:val="en-US"/>
        </w:rPr>
        <w:t xml:space="preserve">0.001), yet small and non-significant for pre-post </w:t>
      </w:r>
      <w:r w:rsidR="00C86174" w:rsidRPr="001906BD">
        <w:rPr>
          <w:rFonts w:ascii="Times New Roman" w:eastAsiaTheme="minorEastAsia" w:hAnsi="Times New Roman" w:cs="Times New Roman"/>
          <w:iCs/>
          <w:szCs w:val="24"/>
          <w:lang w:val="en-US"/>
        </w:rPr>
        <w:t xml:space="preserve">interventions </w:t>
      </w:r>
      <w:r w:rsidR="0049282E" w:rsidRPr="001906BD">
        <w:rPr>
          <w:rFonts w:ascii="Times New Roman" w:eastAsiaTheme="minorEastAsia" w:hAnsi="Times New Roman" w:cs="Times New Roman"/>
          <w:iCs/>
          <w:szCs w:val="24"/>
          <w:lang w:val="en-US"/>
        </w:rPr>
        <w:t>(I</w:t>
      </w:r>
      <w:r w:rsidR="0049282E" w:rsidRPr="001906BD">
        <w:rPr>
          <w:rFonts w:ascii="Times New Roman" w:eastAsiaTheme="minorEastAsia" w:hAnsi="Times New Roman" w:cs="Times New Roman"/>
          <w:iCs/>
          <w:szCs w:val="24"/>
          <w:vertAlign w:val="superscript"/>
          <w:lang w:val="en-US"/>
        </w:rPr>
        <w:t>2</w:t>
      </w:r>
      <w:r w:rsidR="0049282E" w:rsidRPr="001906BD">
        <w:rPr>
          <w:rFonts w:ascii="Times New Roman" w:eastAsiaTheme="minorEastAsia" w:hAnsi="Times New Roman" w:cs="Times New Roman"/>
          <w:iCs/>
          <w:szCs w:val="24"/>
          <w:lang w:val="en-US"/>
        </w:rPr>
        <w:t xml:space="preserve"> = 0.00%, </w:t>
      </w:r>
      <w:r w:rsidR="0049282E"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gt;</w:t>
      </w:r>
      <w:r w:rsidR="0049282E" w:rsidRPr="001906BD">
        <w:rPr>
          <w:rFonts w:ascii="Times New Roman" w:eastAsiaTheme="minorEastAsia" w:hAnsi="Times New Roman" w:cs="Times New Roman"/>
          <w:iCs/>
          <w:szCs w:val="24"/>
          <w:lang w:val="en-US"/>
        </w:rPr>
        <w:t xml:space="preserve"> 0.</w:t>
      </w:r>
      <w:r w:rsidR="00E83461">
        <w:rPr>
          <w:rFonts w:ascii="Times New Roman" w:eastAsiaTheme="minorEastAsia" w:hAnsi="Times New Roman" w:cs="Times New Roman"/>
          <w:iCs/>
          <w:szCs w:val="24"/>
          <w:lang w:val="en-US"/>
        </w:rPr>
        <w:t>0</w:t>
      </w:r>
      <w:r w:rsidR="0049282E" w:rsidRPr="001906BD">
        <w:rPr>
          <w:rFonts w:ascii="Times New Roman" w:eastAsiaTheme="minorEastAsia" w:hAnsi="Times New Roman" w:cs="Times New Roman"/>
          <w:iCs/>
          <w:szCs w:val="24"/>
          <w:lang w:val="en-US"/>
        </w:rPr>
        <w:t xml:space="preserve">5). </w:t>
      </w:r>
    </w:p>
    <w:p w14:paraId="1C027E3F" w14:textId="289B5CB7" w:rsidR="00100729" w:rsidRPr="001906BD" w:rsidRDefault="00100729" w:rsidP="00E91126">
      <w:pPr>
        <w:rPr>
          <w:rFonts w:ascii="Times New Roman" w:eastAsiaTheme="minorEastAsia" w:hAnsi="Times New Roman" w:cs="Times New Roman"/>
          <w:iCs/>
          <w:szCs w:val="24"/>
          <w:lang w:val="en-US"/>
        </w:rPr>
      </w:pPr>
    </w:p>
    <w:p w14:paraId="6B40A25C" w14:textId="5D539A51" w:rsidR="00100729" w:rsidRPr="001906BD" w:rsidRDefault="00100729" w:rsidP="00100729">
      <w:pPr>
        <w:jc w:val="center"/>
        <w:rPr>
          <w:rFonts w:ascii="Times New Roman" w:hAnsi="Times New Roman" w:cs="Times New Roman"/>
          <w:b/>
          <w:bCs/>
          <w:szCs w:val="24"/>
          <w:lang w:val="en-US"/>
        </w:rPr>
      </w:pPr>
      <w:r w:rsidRPr="001906BD">
        <w:rPr>
          <w:rFonts w:ascii="Times New Roman" w:hAnsi="Times New Roman" w:cs="Times New Roman"/>
          <w:b/>
          <w:bCs/>
          <w:szCs w:val="24"/>
          <w:lang w:val="en-US"/>
        </w:rPr>
        <w:t>***INSERT FIGURE 2 NEAR HERE***</w:t>
      </w:r>
    </w:p>
    <w:p w14:paraId="1D78C2F0" w14:textId="0403BBB0" w:rsidR="00B6065A" w:rsidRPr="001906BD" w:rsidRDefault="00B6065A" w:rsidP="00AD4030">
      <w:pPr>
        <w:pStyle w:val="Heading2"/>
        <w:numPr>
          <w:ilvl w:val="0"/>
          <w:numId w:val="0"/>
        </w:numPr>
        <w:ind w:left="576" w:hanging="576"/>
        <w:rPr>
          <w:lang w:val="en-US"/>
        </w:rPr>
      </w:pPr>
      <w:r w:rsidRPr="001906BD">
        <w:rPr>
          <w:lang w:val="en-US"/>
        </w:rPr>
        <w:t>Meta-Regression (s)</w:t>
      </w:r>
    </w:p>
    <w:p w14:paraId="45DC142B" w14:textId="305462BE" w:rsidR="00F00F6D" w:rsidRPr="001906BD" w:rsidRDefault="00F00F6D" w:rsidP="00AD4030">
      <w:pPr>
        <w:pStyle w:val="Heading3"/>
        <w:numPr>
          <w:ilvl w:val="0"/>
          <w:numId w:val="0"/>
        </w:numPr>
        <w:ind w:left="720" w:hanging="720"/>
        <w:rPr>
          <w:b/>
          <w:bCs w:val="0"/>
          <w:i w:val="0"/>
          <w:iCs/>
          <w:lang w:val="en-US"/>
        </w:rPr>
      </w:pPr>
      <w:r w:rsidRPr="001906BD">
        <w:rPr>
          <w:b/>
          <w:bCs w:val="0"/>
          <w:i w:val="0"/>
          <w:iCs/>
          <w:lang w:val="en-US"/>
        </w:rPr>
        <w:t xml:space="preserve">Univariate meta-regression </w:t>
      </w:r>
    </w:p>
    <w:p w14:paraId="305CEF7C" w14:textId="77777777" w:rsidR="00AD4030" w:rsidRPr="001906BD" w:rsidRDefault="00AD4030" w:rsidP="00AD4030">
      <w:pPr>
        <w:rPr>
          <w:lang w:val="en-US"/>
        </w:rPr>
      </w:pPr>
    </w:p>
    <w:p w14:paraId="6B9B65F4" w14:textId="1FDCEE5D" w:rsidR="008C647F" w:rsidRPr="001906BD" w:rsidRDefault="00F11A0F" w:rsidP="00F00F6D">
      <w:pPr>
        <w:rPr>
          <w:rFonts w:ascii="Times New Roman" w:eastAsiaTheme="minorEastAsia" w:hAnsi="Times New Roman" w:cs="Times New Roman"/>
          <w:iCs/>
          <w:szCs w:val="24"/>
          <w:lang w:val="en-US"/>
        </w:rPr>
      </w:pPr>
      <w:r w:rsidRPr="001906BD">
        <w:rPr>
          <w:rFonts w:ascii="Times New Roman" w:hAnsi="Times New Roman" w:cs="Times New Roman"/>
          <w:szCs w:val="24"/>
          <w:lang w:val="en-US"/>
        </w:rPr>
        <w:t xml:space="preserve">The </w:t>
      </w:r>
      <m:oMath>
        <m:r>
          <w:rPr>
            <w:rFonts w:ascii="Cambria Math" w:hAnsi="Cambria Math" w:cs="Times New Roman"/>
            <w:szCs w:val="24"/>
            <w:lang w:val="en-US"/>
          </w:rPr>
          <m:t>∆</m:t>
        </m:r>
      </m:oMath>
      <w:r w:rsidRPr="001906BD">
        <w:rPr>
          <w:rFonts w:ascii="Times New Roman" w:eastAsiaTheme="minorEastAsia" w:hAnsi="Times New Roman" w:cs="Times New Roman"/>
          <w:iCs/>
          <w:szCs w:val="24"/>
          <w:lang w:val="en-US"/>
        </w:rPr>
        <w:t xml:space="preserve">FMD% was significantly associated with </w:t>
      </w:r>
      <w:r w:rsidR="00F00F6D" w:rsidRPr="001906BD">
        <w:rPr>
          <w:rFonts w:ascii="Times New Roman" w:eastAsiaTheme="minorEastAsia" w:hAnsi="Times New Roman" w:cs="Times New Roman"/>
          <w:iCs/>
          <w:szCs w:val="24"/>
          <w:lang w:val="en-US"/>
        </w:rPr>
        <w:t>SBP</w:t>
      </w:r>
      <w:r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
          <w:szCs w:val="24"/>
          <w:lang w:val="en-US"/>
        </w:rPr>
        <w:sym w:font="Symbol" w:char="F062"/>
      </w:r>
      <w:r w:rsidR="00F00F6D" w:rsidRPr="001906BD">
        <w:rPr>
          <w:rFonts w:ascii="Times New Roman" w:eastAsiaTheme="minorEastAsia" w:hAnsi="Times New Roman" w:cs="Times New Roman"/>
          <w:i/>
          <w:szCs w:val="24"/>
          <w:lang w:val="en-US"/>
        </w:rPr>
        <w:t xml:space="preserve"> </w:t>
      </w:r>
      <w:r w:rsidR="00F00F6D" w:rsidRPr="001906BD">
        <w:rPr>
          <w:rFonts w:ascii="Times New Roman" w:eastAsiaTheme="minorEastAsia" w:hAnsi="Times New Roman" w:cs="Times New Roman"/>
          <w:iCs/>
          <w:szCs w:val="24"/>
          <w:lang w:val="en-US"/>
        </w:rPr>
        <w:t xml:space="preserve">= 0.21, 95% CI: 0.08 – 0.34,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lt;</w:t>
      </w:r>
      <w:r w:rsidR="00E83461"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Cs/>
          <w:szCs w:val="24"/>
          <w:lang w:val="en-US"/>
        </w:rPr>
        <w:t>0.0</w:t>
      </w:r>
      <w:r w:rsidR="00E83461">
        <w:rPr>
          <w:rFonts w:ascii="Times New Roman" w:eastAsiaTheme="minorEastAsia" w:hAnsi="Times New Roman" w:cs="Times New Roman"/>
          <w:iCs/>
          <w:szCs w:val="24"/>
          <w:lang w:val="en-US"/>
        </w:rPr>
        <w:t>1</w:t>
      </w:r>
      <w:r w:rsidR="00F00F6D" w:rsidRPr="001906BD">
        <w:rPr>
          <w:rFonts w:ascii="Times New Roman" w:eastAsiaTheme="minorEastAsia" w:hAnsi="Times New Roman" w:cs="Times New Roman"/>
          <w:iCs/>
          <w:szCs w:val="24"/>
          <w:lang w:val="en-US"/>
        </w:rPr>
        <w:t>), DBP (</w:t>
      </w:r>
      <w:r w:rsidR="00F00F6D" w:rsidRPr="001906BD">
        <w:rPr>
          <w:rFonts w:ascii="Times New Roman" w:eastAsiaTheme="minorEastAsia" w:hAnsi="Times New Roman" w:cs="Times New Roman"/>
          <w:i/>
          <w:szCs w:val="24"/>
          <w:lang w:val="en-US"/>
        </w:rPr>
        <w:sym w:font="Symbol" w:char="F062"/>
      </w:r>
      <w:r w:rsidR="00F00F6D" w:rsidRPr="001906BD">
        <w:rPr>
          <w:rFonts w:ascii="Times New Roman" w:eastAsiaTheme="minorEastAsia" w:hAnsi="Times New Roman" w:cs="Times New Roman"/>
          <w:i/>
          <w:szCs w:val="24"/>
          <w:lang w:val="en-US"/>
        </w:rPr>
        <w:t xml:space="preserve"> </w:t>
      </w:r>
      <w:r w:rsidR="00F00F6D" w:rsidRPr="001906BD">
        <w:rPr>
          <w:rFonts w:ascii="Times New Roman" w:eastAsiaTheme="minorEastAsia" w:hAnsi="Times New Roman" w:cs="Times New Roman"/>
          <w:iCs/>
          <w:szCs w:val="24"/>
          <w:lang w:val="en-US"/>
        </w:rPr>
        <w:t xml:space="preserve">= 0.33, 95% CI: 0.16 – 0.49,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lt;</w:t>
      </w:r>
      <w:r w:rsidR="00E83461"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Cs/>
          <w:szCs w:val="24"/>
          <w:lang w:val="en-US"/>
        </w:rPr>
        <w:t xml:space="preserve">0.001) and </w:t>
      </w:r>
      <m:oMath>
        <m:r>
          <w:rPr>
            <w:rFonts w:ascii="Cambria Math" w:hAnsi="Cambria Math" w:cs="Times New Roman"/>
            <w:color w:val="000000" w:themeColor="text1"/>
            <w:szCs w:val="24"/>
            <w:lang w:val="en-US"/>
          </w:rPr>
          <m:t>∆</m:t>
        </m:r>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 xml:space="preserve">2max </m:t>
            </m:r>
          </m:sub>
        </m:sSub>
        <m:r>
          <w:rPr>
            <w:rFonts w:ascii="Cambria Math" w:hAnsi="Cambria Math" w:cs="Times New Roman"/>
            <w:szCs w:val="24"/>
            <w:lang w:val="en-US"/>
          </w:rPr>
          <m:t xml:space="preserve"> </m:t>
        </m:r>
      </m:oMath>
      <w:r w:rsidR="00F00F6D" w:rsidRPr="001906BD">
        <w:rPr>
          <w:rFonts w:ascii="Times New Roman" w:eastAsiaTheme="minorEastAsia" w:hAnsi="Times New Roman" w:cs="Times New Roman"/>
          <w:iCs/>
          <w:szCs w:val="24"/>
          <w:lang w:val="en-US"/>
        </w:rPr>
        <w:t>(</w:t>
      </w:r>
      <w:r w:rsidR="00F00F6D" w:rsidRPr="001906BD">
        <w:rPr>
          <w:rFonts w:ascii="Times New Roman" w:eastAsiaTheme="minorEastAsia" w:hAnsi="Times New Roman" w:cs="Times New Roman"/>
          <w:i/>
          <w:szCs w:val="24"/>
          <w:lang w:val="en-US"/>
        </w:rPr>
        <w:sym w:font="Symbol" w:char="F062"/>
      </w:r>
      <w:r w:rsidR="00F00F6D" w:rsidRPr="001906BD">
        <w:rPr>
          <w:rFonts w:ascii="Times New Roman" w:eastAsiaTheme="minorEastAsia" w:hAnsi="Times New Roman" w:cs="Times New Roman"/>
          <w:i/>
          <w:szCs w:val="24"/>
          <w:lang w:val="en-US"/>
        </w:rPr>
        <w:t xml:space="preserve"> </w:t>
      </w:r>
      <w:r w:rsidR="00F00F6D" w:rsidRPr="001906BD">
        <w:rPr>
          <w:rFonts w:ascii="Times New Roman" w:eastAsiaTheme="minorEastAsia" w:hAnsi="Times New Roman" w:cs="Times New Roman"/>
          <w:iCs/>
          <w:szCs w:val="24"/>
          <w:lang w:val="en-US"/>
        </w:rPr>
        <w:t xml:space="preserve">= 0.52, 95% CI: 0.15 – 0.89,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lt;</w:t>
      </w:r>
      <w:r w:rsidR="00F00F6D" w:rsidRPr="001906BD">
        <w:rPr>
          <w:rFonts w:ascii="Times New Roman" w:eastAsiaTheme="minorEastAsia" w:hAnsi="Times New Roman" w:cs="Times New Roman"/>
          <w:iCs/>
          <w:szCs w:val="24"/>
          <w:lang w:val="en-US"/>
        </w:rPr>
        <w:t xml:space="preserve"> 0.0</w:t>
      </w:r>
      <w:r w:rsidR="00E83461">
        <w:rPr>
          <w:rFonts w:ascii="Times New Roman" w:eastAsiaTheme="minorEastAsia" w:hAnsi="Times New Roman" w:cs="Times New Roman"/>
          <w:iCs/>
          <w:szCs w:val="24"/>
          <w:lang w:val="en-US"/>
        </w:rPr>
        <w:t>1</w:t>
      </w:r>
      <w:r w:rsidR="00F00F6D" w:rsidRPr="001906BD">
        <w:rPr>
          <w:rFonts w:ascii="Times New Roman" w:eastAsiaTheme="minorEastAsia" w:hAnsi="Times New Roman" w:cs="Times New Roman"/>
          <w:iCs/>
          <w:szCs w:val="24"/>
          <w:lang w:val="en-US"/>
        </w:rPr>
        <w:t xml:space="preserve">). </w:t>
      </w:r>
      <w:r w:rsidR="00354310">
        <w:rPr>
          <w:rFonts w:ascii="Times New Roman" w:eastAsiaTheme="minorEastAsia" w:hAnsi="Times New Roman" w:cs="Times New Roman"/>
          <w:iCs/>
          <w:szCs w:val="24"/>
          <w:lang w:val="en-US"/>
        </w:rPr>
        <w:t>This would suggest that for every 1 mmHg increase in baseline SBP and DBP, there is a subsequent increase in FMD% of 0.21 and 0.33, respectively. Similarly, with every 1 mL</w:t>
      </w:r>
      <w:r w:rsidR="00354310" w:rsidRPr="00354310">
        <w:rPr>
          <w:rFonts w:ascii="Times New Roman" w:eastAsiaTheme="minorEastAsia" w:hAnsi="Times New Roman" w:cs="Times New Roman"/>
          <w:iCs/>
          <w:szCs w:val="24"/>
          <w:vertAlign w:val="superscript"/>
          <w:lang w:val="en-US"/>
        </w:rPr>
        <w:t>.</w:t>
      </w:r>
      <w:r w:rsidR="00354310">
        <w:rPr>
          <w:rFonts w:ascii="Times New Roman" w:eastAsiaTheme="minorEastAsia" w:hAnsi="Times New Roman" w:cs="Times New Roman"/>
          <w:iCs/>
          <w:szCs w:val="24"/>
          <w:lang w:val="en-US"/>
        </w:rPr>
        <w:t>kg</w:t>
      </w:r>
      <w:r w:rsidR="00354310" w:rsidRPr="00354310">
        <w:rPr>
          <w:rFonts w:ascii="Times New Roman" w:eastAsiaTheme="minorEastAsia" w:hAnsi="Times New Roman" w:cs="Times New Roman"/>
          <w:iCs/>
          <w:szCs w:val="24"/>
          <w:vertAlign w:val="superscript"/>
          <w:lang w:val="en-US"/>
        </w:rPr>
        <w:t>.</w:t>
      </w:r>
      <w:r w:rsidR="00354310">
        <w:rPr>
          <w:rFonts w:ascii="Times New Roman" w:eastAsiaTheme="minorEastAsia" w:hAnsi="Times New Roman" w:cs="Times New Roman"/>
          <w:iCs/>
          <w:szCs w:val="24"/>
          <w:lang w:val="en-US"/>
        </w:rPr>
        <w:t>min</w:t>
      </w:r>
      <w:r w:rsidR="00354310" w:rsidRPr="00354310">
        <w:rPr>
          <w:rFonts w:ascii="Times New Roman" w:eastAsiaTheme="minorEastAsia" w:hAnsi="Times New Roman" w:cs="Times New Roman"/>
          <w:iCs/>
          <w:szCs w:val="24"/>
          <w:vertAlign w:val="superscript"/>
          <w:lang w:val="en-US"/>
        </w:rPr>
        <w:t>-1</w:t>
      </w:r>
      <w:r w:rsidR="00354310">
        <w:rPr>
          <w:rFonts w:ascii="Times New Roman" w:eastAsiaTheme="minorEastAsia" w:hAnsi="Times New Roman" w:cs="Times New Roman"/>
          <w:iCs/>
          <w:szCs w:val="24"/>
          <w:vertAlign w:val="superscript"/>
          <w:lang w:val="en-US"/>
        </w:rPr>
        <w:t xml:space="preserve"> </w:t>
      </w:r>
      <w:r w:rsidR="00354310">
        <w:rPr>
          <w:rFonts w:ascii="Times New Roman" w:eastAsiaTheme="minorEastAsia" w:hAnsi="Times New Roman" w:cs="Times New Roman"/>
          <w:iCs/>
          <w:szCs w:val="24"/>
          <w:lang w:val="en-US"/>
        </w:rPr>
        <w:t xml:space="preserve">increase in </w:t>
      </w:r>
      <m:oMath>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 xml:space="preserve">2max </m:t>
            </m:r>
          </m:sub>
        </m:sSub>
      </m:oMath>
      <w:r w:rsidR="00354310">
        <w:rPr>
          <w:rFonts w:ascii="Times New Roman" w:eastAsiaTheme="minorEastAsia" w:hAnsi="Times New Roman" w:cs="Times New Roman"/>
          <w:szCs w:val="24"/>
          <w:lang w:val="en-US"/>
        </w:rPr>
        <w:t xml:space="preserve">there is an associated increase of 0.52 FMD%. </w:t>
      </w:r>
      <w:r w:rsidR="00F00F6D" w:rsidRPr="001906BD">
        <w:rPr>
          <w:rFonts w:ascii="Times New Roman" w:eastAsiaTheme="minorEastAsia" w:hAnsi="Times New Roman" w:cs="Times New Roman"/>
          <w:iCs/>
          <w:szCs w:val="24"/>
          <w:lang w:val="en-US"/>
        </w:rPr>
        <w:t xml:space="preserve">Since DBP and </w:t>
      </w:r>
      <w:r w:rsidR="00F00F6D" w:rsidRPr="001906BD">
        <w:rPr>
          <w:rFonts w:ascii="Times New Roman" w:eastAsiaTheme="minorEastAsia" w:hAnsi="Times New Roman" w:cs="Times New Roman"/>
          <w:iCs/>
          <w:szCs w:val="24"/>
          <w:lang w:val="en-US"/>
        </w:rPr>
        <w:lastRenderedPageBreak/>
        <w:t>SBP together represent blood pressure, these covariates were link</w:t>
      </w:r>
      <w:r w:rsidR="0059677B" w:rsidRPr="001906BD">
        <w:rPr>
          <w:rFonts w:ascii="Times New Roman" w:eastAsiaTheme="minorEastAsia" w:hAnsi="Times New Roman" w:cs="Times New Roman"/>
          <w:iCs/>
          <w:szCs w:val="24"/>
          <w:lang w:val="en-US"/>
        </w:rPr>
        <w:t>ed</w:t>
      </w:r>
      <w:r w:rsidR="00F00F6D" w:rsidRPr="001906BD">
        <w:rPr>
          <w:rFonts w:ascii="Times New Roman" w:eastAsiaTheme="minorEastAsia" w:hAnsi="Times New Roman" w:cs="Times New Roman"/>
          <w:iCs/>
          <w:szCs w:val="24"/>
          <w:lang w:val="en-US"/>
        </w:rPr>
        <w:t xml:space="preserve"> and found to be significantly associated with </w:t>
      </w:r>
      <m:oMath>
        <m:r>
          <w:rPr>
            <w:rFonts w:ascii="Cambria Math" w:hAnsi="Cambria Math" w:cs="Times New Roman"/>
            <w:szCs w:val="24"/>
            <w:lang w:val="en-US"/>
          </w:rPr>
          <m:t>∆</m:t>
        </m:r>
      </m:oMath>
      <w:r w:rsidR="00F00F6D" w:rsidRPr="001906BD">
        <w:rPr>
          <w:rFonts w:ascii="Times New Roman" w:eastAsiaTheme="minorEastAsia" w:hAnsi="Times New Roman" w:cs="Times New Roman"/>
          <w:iCs/>
          <w:szCs w:val="24"/>
          <w:lang w:val="en-US"/>
        </w:rPr>
        <w:t>FMD%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lt;</w:t>
      </w:r>
      <w:r w:rsidR="00F00F6D" w:rsidRPr="001906BD">
        <w:rPr>
          <w:rFonts w:ascii="Times New Roman" w:eastAsiaTheme="minorEastAsia" w:hAnsi="Times New Roman" w:cs="Times New Roman"/>
          <w:iCs/>
          <w:szCs w:val="24"/>
          <w:lang w:val="en-US"/>
        </w:rPr>
        <w:t xml:space="preserve"> 0.00</w:t>
      </w:r>
      <w:r w:rsidR="00E83461">
        <w:rPr>
          <w:rFonts w:ascii="Times New Roman" w:eastAsiaTheme="minorEastAsia" w:hAnsi="Times New Roman" w:cs="Times New Roman"/>
          <w:iCs/>
          <w:szCs w:val="24"/>
          <w:lang w:val="en-US"/>
        </w:rPr>
        <w:t>1</w:t>
      </w:r>
      <w:r w:rsidR="00F00F6D" w:rsidRPr="001906BD">
        <w:rPr>
          <w:rFonts w:ascii="Times New Roman" w:eastAsiaTheme="minorEastAsia" w:hAnsi="Times New Roman" w:cs="Times New Roman"/>
          <w:iCs/>
          <w:szCs w:val="24"/>
          <w:lang w:val="en-US"/>
        </w:rPr>
        <w:t xml:space="preserve">). </w:t>
      </w:r>
    </w:p>
    <w:p w14:paraId="32BA6438" w14:textId="432D86DD" w:rsidR="009732AE" w:rsidRPr="001906BD" w:rsidRDefault="00A07A47" w:rsidP="00F00F6D">
      <w:pPr>
        <w:rPr>
          <w:rFonts w:ascii="Times New Roman" w:eastAsiaTheme="minorEastAsia" w:hAnsi="Times New Roman" w:cs="Times New Roman"/>
          <w:iCs/>
          <w:szCs w:val="24"/>
          <w:lang w:val="en-US"/>
        </w:rPr>
      </w:pPr>
      <w:r w:rsidRPr="001906BD">
        <w:rPr>
          <w:rFonts w:ascii="Times New Roman" w:eastAsiaTheme="minorEastAsia" w:hAnsi="Times New Roman" w:cs="Times New Roman"/>
          <w:iCs/>
          <w:szCs w:val="24"/>
          <w:lang w:val="en-US"/>
        </w:rPr>
        <w:t xml:space="preserve">Daily </w:t>
      </w:r>
      <w:r w:rsidR="00F67197" w:rsidRPr="001906BD">
        <w:rPr>
          <w:rFonts w:ascii="Times New Roman" w:eastAsiaTheme="minorEastAsia" w:hAnsi="Times New Roman" w:cs="Times New Roman"/>
          <w:iCs/>
          <w:szCs w:val="24"/>
          <w:lang w:val="en-US"/>
        </w:rPr>
        <w:t xml:space="preserve">or weekly </w:t>
      </w:r>
      <w:r w:rsidRPr="001906BD">
        <w:rPr>
          <w:rFonts w:ascii="Times New Roman" w:eastAsiaTheme="minorEastAsia" w:hAnsi="Times New Roman" w:cs="Times New Roman"/>
          <w:iCs/>
          <w:szCs w:val="24"/>
          <w:lang w:val="en-US"/>
        </w:rPr>
        <w:t xml:space="preserve">METs were not significantly associated with </w:t>
      </w:r>
      <m:oMath>
        <m:r>
          <w:rPr>
            <w:rFonts w:ascii="Cambria Math" w:hAnsi="Cambria Math" w:cs="Times New Roman"/>
            <w:szCs w:val="24"/>
            <w:lang w:val="en-US"/>
          </w:rPr>
          <m:t>∆</m:t>
        </m:r>
      </m:oMath>
      <w:r w:rsidRPr="001906BD">
        <w:rPr>
          <w:rFonts w:ascii="Times New Roman" w:eastAsiaTheme="minorEastAsia" w:hAnsi="Times New Roman" w:cs="Times New Roman"/>
          <w:iCs/>
          <w:szCs w:val="24"/>
          <w:lang w:val="en-US"/>
        </w:rPr>
        <w:t>FMD% (</w:t>
      </w:r>
      <w:r w:rsidRPr="001906BD">
        <w:rPr>
          <w:rFonts w:ascii="Times New Roman" w:eastAsiaTheme="minorEastAsia" w:hAnsi="Times New Roman" w:cs="Times New Roman"/>
          <w:i/>
          <w:szCs w:val="24"/>
          <w:lang w:val="en-US"/>
        </w:rPr>
        <w:sym w:font="Symbol" w:char="F062"/>
      </w:r>
      <w:r w:rsidRPr="001906BD">
        <w:rPr>
          <w:rFonts w:ascii="Times New Roman" w:eastAsiaTheme="minorEastAsia" w:hAnsi="Times New Roman" w:cs="Times New Roman"/>
          <w:iCs/>
          <w:szCs w:val="24"/>
          <w:lang w:val="en-US"/>
        </w:rPr>
        <w:t xml:space="preserve"> = </w:t>
      </w:r>
      <w:r w:rsidR="00944328" w:rsidRPr="001906BD">
        <w:rPr>
          <w:rFonts w:ascii="Times New Roman" w:eastAsiaTheme="minorEastAsia" w:hAnsi="Times New Roman" w:cs="Times New Roman"/>
          <w:iCs/>
          <w:szCs w:val="24"/>
          <w:lang w:val="en-US"/>
        </w:rPr>
        <w:t>-7.5</w:t>
      </w:r>
      <w:r w:rsidR="00B121BD" w:rsidRPr="001906BD">
        <w:rPr>
          <w:rFonts w:ascii="Times New Roman" w:eastAsiaTheme="minorEastAsia" w:hAnsi="Times New Roman" w:cs="Times New Roman"/>
          <w:iCs/>
          <w:szCs w:val="24"/>
          <w:lang w:val="en-US"/>
        </w:rPr>
        <w:t xml:space="preserve">, 95% CI -21.14 – 6.05, </w:t>
      </w:r>
      <w:r w:rsidR="00B121B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gt;</w:t>
      </w:r>
      <w:r w:rsidR="00B121BD" w:rsidRPr="001906BD">
        <w:rPr>
          <w:rFonts w:ascii="Times New Roman" w:eastAsiaTheme="minorEastAsia" w:hAnsi="Times New Roman" w:cs="Times New Roman"/>
          <w:iCs/>
          <w:szCs w:val="24"/>
          <w:lang w:val="en-US"/>
        </w:rPr>
        <w:t xml:space="preserve"> </w:t>
      </w:r>
      <w:proofErr w:type="gramStart"/>
      <w:r w:rsidR="00961E17" w:rsidRPr="001906BD">
        <w:rPr>
          <w:rFonts w:ascii="Times New Roman" w:eastAsiaTheme="minorEastAsia" w:hAnsi="Times New Roman" w:cs="Times New Roman"/>
          <w:iCs/>
          <w:szCs w:val="24"/>
          <w:lang w:val="en-US"/>
        </w:rPr>
        <w:t>0.</w:t>
      </w:r>
      <w:r w:rsidR="00E83461">
        <w:rPr>
          <w:rFonts w:ascii="Times New Roman" w:eastAsiaTheme="minorEastAsia" w:hAnsi="Times New Roman" w:cs="Times New Roman"/>
          <w:iCs/>
          <w:szCs w:val="24"/>
          <w:lang w:val="en-US"/>
        </w:rPr>
        <w:t>05</w:t>
      </w:r>
      <w:r w:rsidR="00F67197" w:rsidRPr="001906BD">
        <w:rPr>
          <w:rFonts w:ascii="Times New Roman" w:eastAsiaTheme="minorEastAsia" w:hAnsi="Times New Roman" w:cs="Times New Roman"/>
          <w:iCs/>
          <w:szCs w:val="24"/>
          <w:lang w:val="en-US"/>
        </w:rPr>
        <w:t>;</w:t>
      </w:r>
      <w:proofErr w:type="gramEnd"/>
      <w:r w:rsidR="00F67197" w:rsidRPr="001906BD">
        <w:rPr>
          <w:rFonts w:ascii="Times New Roman" w:eastAsiaTheme="minorEastAsia" w:hAnsi="Times New Roman" w:cs="Times New Roman"/>
          <w:iCs/>
          <w:szCs w:val="24"/>
          <w:lang w:val="en-US"/>
        </w:rPr>
        <w:t xml:space="preserve"> </w:t>
      </w:r>
      <w:r w:rsidR="00F67197" w:rsidRPr="001906BD">
        <w:rPr>
          <w:rFonts w:ascii="Times New Roman" w:eastAsiaTheme="minorEastAsia" w:hAnsi="Times New Roman" w:cs="Times New Roman"/>
          <w:i/>
          <w:szCs w:val="24"/>
          <w:lang w:val="en-US"/>
        </w:rPr>
        <w:sym w:font="Symbol" w:char="F062"/>
      </w:r>
      <w:r w:rsidR="00F67197" w:rsidRPr="001906BD">
        <w:rPr>
          <w:rFonts w:ascii="Times New Roman" w:eastAsiaTheme="minorEastAsia" w:hAnsi="Times New Roman" w:cs="Times New Roman"/>
          <w:iCs/>
          <w:szCs w:val="24"/>
          <w:lang w:val="en-US"/>
        </w:rPr>
        <w:t xml:space="preserve"> = </w:t>
      </w:r>
      <w:r w:rsidR="00BA6A6D" w:rsidRPr="001906BD">
        <w:rPr>
          <w:rFonts w:ascii="Times New Roman" w:eastAsiaTheme="minorEastAsia" w:hAnsi="Times New Roman" w:cs="Times New Roman"/>
          <w:iCs/>
          <w:szCs w:val="24"/>
          <w:lang w:val="en-US"/>
        </w:rPr>
        <w:t>2.13</w:t>
      </w:r>
      <w:r w:rsidR="00F67197" w:rsidRPr="001906BD">
        <w:rPr>
          <w:rFonts w:ascii="Times New Roman" w:eastAsiaTheme="minorEastAsia" w:hAnsi="Times New Roman" w:cs="Times New Roman"/>
          <w:iCs/>
          <w:szCs w:val="24"/>
          <w:lang w:val="en-US"/>
        </w:rPr>
        <w:t>, 95% CI -</w:t>
      </w:r>
      <w:r w:rsidR="00BA6A6D" w:rsidRPr="001906BD">
        <w:rPr>
          <w:rFonts w:ascii="Times New Roman" w:eastAsiaTheme="minorEastAsia" w:hAnsi="Times New Roman" w:cs="Times New Roman"/>
          <w:iCs/>
          <w:szCs w:val="24"/>
          <w:lang w:val="en-US"/>
        </w:rPr>
        <w:t>0</w:t>
      </w:r>
      <w:r w:rsidR="00F67197" w:rsidRPr="001906BD">
        <w:rPr>
          <w:rFonts w:ascii="Times New Roman" w:eastAsiaTheme="minorEastAsia" w:hAnsi="Times New Roman" w:cs="Times New Roman"/>
          <w:iCs/>
          <w:szCs w:val="24"/>
          <w:lang w:val="en-US"/>
        </w:rPr>
        <w:t>.</w:t>
      </w:r>
      <w:r w:rsidR="00BA6A6D" w:rsidRPr="001906BD">
        <w:rPr>
          <w:rFonts w:ascii="Times New Roman" w:eastAsiaTheme="minorEastAsia" w:hAnsi="Times New Roman" w:cs="Times New Roman"/>
          <w:iCs/>
          <w:szCs w:val="24"/>
          <w:lang w:val="en-US"/>
        </w:rPr>
        <w:t>3</w:t>
      </w:r>
      <w:r w:rsidR="00F67197" w:rsidRPr="001906BD">
        <w:rPr>
          <w:rFonts w:ascii="Times New Roman" w:eastAsiaTheme="minorEastAsia" w:hAnsi="Times New Roman" w:cs="Times New Roman"/>
          <w:iCs/>
          <w:szCs w:val="24"/>
          <w:lang w:val="en-US"/>
        </w:rPr>
        <w:t xml:space="preserve">4 – </w:t>
      </w:r>
      <w:r w:rsidR="00BA6A6D" w:rsidRPr="001906BD">
        <w:rPr>
          <w:rFonts w:ascii="Times New Roman" w:eastAsiaTheme="minorEastAsia" w:hAnsi="Times New Roman" w:cs="Times New Roman"/>
          <w:iCs/>
          <w:szCs w:val="24"/>
          <w:lang w:val="en-US"/>
        </w:rPr>
        <w:t>4</w:t>
      </w:r>
      <w:r w:rsidR="00F67197" w:rsidRPr="001906BD">
        <w:rPr>
          <w:rFonts w:ascii="Times New Roman" w:eastAsiaTheme="minorEastAsia" w:hAnsi="Times New Roman" w:cs="Times New Roman"/>
          <w:iCs/>
          <w:szCs w:val="24"/>
          <w:lang w:val="en-US"/>
        </w:rPr>
        <w:t>.5</w:t>
      </w:r>
      <w:r w:rsidR="00BA6A6D" w:rsidRPr="001906BD">
        <w:rPr>
          <w:rFonts w:ascii="Times New Roman" w:eastAsiaTheme="minorEastAsia" w:hAnsi="Times New Roman" w:cs="Times New Roman"/>
          <w:iCs/>
          <w:szCs w:val="24"/>
          <w:lang w:val="en-US"/>
        </w:rPr>
        <w:t>9</w:t>
      </w:r>
      <w:r w:rsidR="00F67197" w:rsidRPr="001906BD">
        <w:rPr>
          <w:rFonts w:ascii="Times New Roman" w:eastAsiaTheme="minorEastAsia" w:hAnsi="Times New Roman" w:cs="Times New Roman"/>
          <w:iCs/>
          <w:szCs w:val="24"/>
          <w:lang w:val="en-US"/>
        </w:rPr>
        <w:t xml:space="preserve">, </w:t>
      </w:r>
      <w:r w:rsidR="00F67197" w:rsidRPr="001906BD">
        <w:rPr>
          <w:rFonts w:ascii="Times New Roman" w:eastAsiaTheme="minorEastAsia" w:hAnsi="Times New Roman" w:cs="Times New Roman"/>
          <w:i/>
          <w:szCs w:val="24"/>
          <w:lang w:val="en-US"/>
        </w:rPr>
        <w:t>P</w:t>
      </w:r>
      <w:r w:rsidR="00F67197" w:rsidRPr="001906BD">
        <w:rPr>
          <w:rFonts w:ascii="Times New Roman" w:eastAsiaTheme="minorEastAsia" w:hAnsi="Times New Roman" w:cs="Times New Roman"/>
          <w:iCs/>
          <w:szCs w:val="24"/>
          <w:lang w:val="en-US"/>
        </w:rPr>
        <w:t xml:space="preserve"> </w:t>
      </w:r>
      <w:r w:rsidR="00E83461">
        <w:rPr>
          <w:rFonts w:ascii="Times New Roman" w:eastAsiaTheme="minorEastAsia" w:hAnsi="Times New Roman" w:cs="Times New Roman"/>
          <w:iCs/>
          <w:szCs w:val="24"/>
          <w:lang w:val="en-US"/>
        </w:rPr>
        <w:t>&gt;</w:t>
      </w:r>
      <w:r w:rsidR="00F67197" w:rsidRPr="001906BD">
        <w:rPr>
          <w:rFonts w:ascii="Times New Roman" w:eastAsiaTheme="minorEastAsia" w:hAnsi="Times New Roman" w:cs="Times New Roman"/>
          <w:iCs/>
          <w:szCs w:val="24"/>
          <w:lang w:val="en-US"/>
        </w:rPr>
        <w:t xml:space="preserve"> 0.</w:t>
      </w:r>
      <w:r w:rsidR="00B24AF4" w:rsidRPr="001906BD">
        <w:rPr>
          <w:rFonts w:ascii="Times New Roman" w:eastAsiaTheme="minorEastAsia" w:hAnsi="Times New Roman" w:cs="Times New Roman"/>
          <w:iCs/>
          <w:szCs w:val="24"/>
          <w:lang w:val="en-US"/>
        </w:rPr>
        <w:t>0</w:t>
      </w:r>
      <w:r w:rsidR="00E83461">
        <w:rPr>
          <w:rFonts w:ascii="Times New Roman" w:eastAsiaTheme="minorEastAsia" w:hAnsi="Times New Roman" w:cs="Times New Roman"/>
          <w:iCs/>
          <w:szCs w:val="24"/>
          <w:lang w:val="en-US"/>
        </w:rPr>
        <w:t>5</w:t>
      </w:r>
      <w:r w:rsidR="007D533C" w:rsidRPr="001906BD">
        <w:rPr>
          <w:rFonts w:ascii="Times New Roman" w:eastAsiaTheme="minorEastAsia" w:hAnsi="Times New Roman" w:cs="Times New Roman"/>
          <w:iCs/>
          <w:szCs w:val="24"/>
          <w:lang w:val="en-US"/>
        </w:rPr>
        <w:t xml:space="preserve"> respectively</w:t>
      </w:r>
      <w:r w:rsidR="00B24AF4" w:rsidRPr="001906BD">
        <w:rPr>
          <w:rFonts w:ascii="Times New Roman" w:eastAsiaTheme="minorEastAsia" w:hAnsi="Times New Roman" w:cs="Times New Roman"/>
          <w:iCs/>
          <w:szCs w:val="24"/>
          <w:lang w:val="en-US"/>
        </w:rPr>
        <w:t>)</w:t>
      </w:r>
      <w:r w:rsidR="00961E17" w:rsidRPr="001906BD">
        <w:rPr>
          <w:rFonts w:ascii="Times New Roman" w:eastAsiaTheme="minorEastAsia" w:hAnsi="Times New Roman" w:cs="Times New Roman"/>
          <w:i/>
          <w:szCs w:val="24"/>
          <w:lang w:val="en-US"/>
        </w:rPr>
        <w:t>.</w:t>
      </w:r>
      <w:r w:rsidR="00013176" w:rsidRPr="001906BD">
        <w:rPr>
          <w:rFonts w:ascii="Times New Roman" w:eastAsiaTheme="minorEastAsia" w:hAnsi="Times New Roman" w:cs="Times New Roman"/>
          <w:iCs/>
          <w:szCs w:val="24"/>
          <w:lang w:val="en-US"/>
        </w:rPr>
        <w:t xml:space="preserve"> </w:t>
      </w:r>
      <w:r w:rsidR="000602B0" w:rsidRPr="001906BD">
        <w:rPr>
          <w:rFonts w:ascii="Times New Roman" w:eastAsiaTheme="minorEastAsia" w:hAnsi="Times New Roman" w:cs="Times New Roman"/>
          <w:iCs/>
          <w:szCs w:val="24"/>
          <w:lang w:val="en-US"/>
        </w:rPr>
        <w:t xml:space="preserve">Total </w:t>
      </w:r>
      <w:r w:rsidR="005037D4" w:rsidRPr="001906BD">
        <w:rPr>
          <w:rFonts w:ascii="Times New Roman" w:eastAsiaTheme="minorEastAsia" w:hAnsi="Times New Roman" w:cs="Times New Roman"/>
          <w:iCs/>
          <w:szCs w:val="24"/>
          <w:lang w:val="en-US"/>
        </w:rPr>
        <w:t xml:space="preserve">intervention METs </w:t>
      </w:r>
      <w:r w:rsidR="00D43BEC" w:rsidRPr="001906BD">
        <w:rPr>
          <w:rFonts w:ascii="Times New Roman" w:eastAsiaTheme="minorEastAsia" w:hAnsi="Times New Roman" w:cs="Times New Roman"/>
          <w:iCs/>
          <w:szCs w:val="24"/>
          <w:lang w:val="en-US"/>
        </w:rPr>
        <w:t>were</w:t>
      </w:r>
      <w:r w:rsidR="005037D4" w:rsidRPr="001906BD">
        <w:rPr>
          <w:rFonts w:ascii="Times New Roman" w:eastAsiaTheme="minorEastAsia" w:hAnsi="Times New Roman" w:cs="Times New Roman"/>
          <w:iCs/>
          <w:szCs w:val="24"/>
          <w:lang w:val="en-US"/>
        </w:rPr>
        <w:t xml:space="preserve"> also</w:t>
      </w:r>
      <w:r w:rsidR="00D43BEC" w:rsidRPr="001906BD">
        <w:rPr>
          <w:rFonts w:ascii="Times New Roman" w:eastAsiaTheme="minorEastAsia" w:hAnsi="Times New Roman" w:cs="Times New Roman"/>
          <w:iCs/>
          <w:szCs w:val="24"/>
          <w:lang w:val="en-US"/>
        </w:rPr>
        <w:t xml:space="preserve"> not significantly associated with </w:t>
      </w:r>
      <m:oMath>
        <m:r>
          <w:rPr>
            <w:rFonts w:ascii="Cambria Math" w:hAnsi="Cambria Math" w:cs="Times New Roman"/>
            <w:szCs w:val="24"/>
            <w:lang w:val="en-US"/>
          </w:rPr>
          <m:t>∆</m:t>
        </m:r>
      </m:oMath>
      <w:r w:rsidR="007D7219" w:rsidRPr="001906BD">
        <w:rPr>
          <w:rFonts w:ascii="Times New Roman" w:eastAsiaTheme="minorEastAsia" w:hAnsi="Times New Roman" w:cs="Times New Roman"/>
          <w:iCs/>
          <w:szCs w:val="24"/>
          <w:lang w:val="en-US"/>
        </w:rPr>
        <w:t>FMD% (</w:t>
      </w:r>
      <w:r w:rsidR="007D7219" w:rsidRPr="001906BD">
        <w:rPr>
          <w:rFonts w:ascii="Times New Roman" w:eastAsiaTheme="minorEastAsia" w:hAnsi="Times New Roman" w:cs="Times New Roman"/>
          <w:i/>
          <w:szCs w:val="24"/>
          <w:lang w:val="en-US"/>
        </w:rPr>
        <w:sym w:font="Symbol" w:char="F062"/>
      </w:r>
      <w:r w:rsidR="007D7219" w:rsidRPr="001906BD">
        <w:rPr>
          <w:rFonts w:ascii="Times New Roman" w:eastAsiaTheme="minorEastAsia" w:hAnsi="Times New Roman" w:cs="Times New Roman"/>
          <w:i/>
          <w:szCs w:val="24"/>
          <w:lang w:val="en-US"/>
        </w:rPr>
        <w:t xml:space="preserve"> </w:t>
      </w:r>
      <w:r w:rsidR="007D7219" w:rsidRPr="001906BD">
        <w:rPr>
          <w:rFonts w:ascii="Times New Roman" w:eastAsiaTheme="minorEastAsia" w:hAnsi="Times New Roman" w:cs="Times New Roman"/>
          <w:iCs/>
          <w:szCs w:val="24"/>
          <w:lang w:val="en-US"/>
        </w:rPr>
        <w:t>= 0.14, 95% CI: -</w:t>
      </w:r>
      <w:r w:rsidR="008A18BD" w:rsidRPr="001906BD">
        <w:rPr>
          <w:rFonts w:ascii="Times New Roman" w:eastAsiaTheme="minorEastAsia" w:hAnsi="Times New Roman" w:cs="Times New Roman"/>
          <w:iCs/>
          <w:szCs w:val="24"/>
          <w:lang w:val="en-US"/>
        </w:rPr>
        <w:t>3.72</w:t>
      </w:r>
      <w:r w:rsidR="007D7219" w:rsidRPr="001906BD">
        <w:rPr>
          <w:rFonts w:ascii="Times New Roman" w:eastAsiaTheme="minorEastAsia" w:hAnsi="Times New Roman" w:cs="Times New Roman"/>
          <w:iCs/>
          <w:szCs w:val="24"/>
          <w:lang w:val="en-US"/>
        </w:rPr>
        <w:t xml:space="preserve"> – </w:t>
      </w:r>
      <w:r w:rsidR="008A18BD" w:rsidRPr="001906BD">
        <w:rPr>
          <w:rFonts w:ascii="Times New Roman" w:eastAsiaTheme="minorEastAsia" w:hAnsi="Times New Roman" w:cs="Times New Roman"/>
          <w:iCs/>
          <w:szCs w:val="24"/>
          <w:lang w:val="en-US"/>
        </w:rPr>
        <w:t>3</w:t>
      </w:r>
      <w:r w:rsidR="007D7219" w:rsidRPr="001906BD">
        <w:rPr>
          <w:rFonts w:ascii="Times New Roman" w:eastAsiaTheme="minorEastAsia" w:hAnsi="Times New Roman" w:cs="Times New Roman"/>
          <w:iCs/>
          <w:szCs w:val="24"/>
          <w:lang w:val="en-US"/>
        </w:rPr>
        <w:t>.</w:t>
      </w:r>
      <w:r w:rsidR="008A18BD" w:rsidRPr="001906BD">
        <w:rPr>
          <w:rFonts w:ascii="Times New Roman" w:eastAsiaTheme="minorEastAsia" w:hAnsi="Times New Roman" w:cs="Times New Roman"/>
          <w:iCs/>
          <w:szCs w:val="24"/>
          <w:lang w:val="en-US"/>
        </w:rPr>
        <w:t>99</w:t>
      </w:r>
      <w:r w:rsidR="007D7219" w:rsidRPr="001906BD">
        <w:rPr>
          <w:rFonts w:ascii="Times New Roman" w:eastAsiaTheme="minorEastAsia" w:hAnsi="Times New Roman" w:cs="Times New Roman"/>
          <w:iCs/>
          <w:szCs w:val="24"/>
          <w:lang w:val="en-US"/>
        </w:rPr>
        <w:t xml:space="preserve">, </w:t>
      </w:r>
      <w:r w:rsidR="007D7219"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
          <w:szCs w:val="24"/>
          <w:lang w:val="en-US"/>
        </w:rPr>
        <w:t>&gt;</w:t>
      </w:r>
      <w:r w:rsidR="007D7219" w:rsidRPr="001906BD">
        <w:rPr>
          <w:rFonts w:ascii="Times New Roman" w:eastAsiaTheme="minorEastAsia" w:hAnsi="Times New Roman" w:cs="Times New Roman"/>
          <w:iCs/>
          <w:szCs w:val="24"/>
          <w:lang w:val="en-US"/>
        </w:rPr>
        <w:t xml:space="preserve"> 0.</w:t>
      </w:r>
      <w:r w:rsidR="00E83461">
        <w:rPr>
          <w:rFonts w:ascii="Times New Roman" w:eastAsiaTheme="minorEastAsia" w:hAnsi="Times New Roman" w:cs="Times New Roman"/>
          <w:iCs/>
          <w:szCs w:val="24"/>
          <w:lang w:val="en-US"/>
        </w:rPr>
        <w:t>0</w:t>
      </w:r>
      <w:r w:rsidR="008A18BD" w:rsidRPr="001906BD">
        <w:rPr>
          <w:rFonts w:ascii="Times New Roman" w:eastAsiaTheme="minorEastAsia" w:hAnsi="Times New Roman" w:cs="Times New Roman"/>
          <w:iCs/>
          <w:szCs w:val="24"/>
          <w:lang w:val="en-US"/>
        </w:rPr>
        <w:t>5</w:t>
      </w:r>
      <w:r w:rsidR="007D7219" w:rsidRPr="001906BD">
        <w:rPr>
          <w:rFonts w:ascii="Times New Roman" w:eastAsiaTheme="minorEastAsia" w:hAnsi="Times New Roman" w:cs="Times New Roman"/>
          <w:iCs/>
          <w:szCs w:val="24"/>
          <w:lang w:val="en-US"/>
        </w:rPr>
        <w:t>)</w:t>
      </w:r>
      <w:r w:rsidR="008A18BD"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Cs/>
          <w:szCs w:val="24"/>
          <w:lang w:val="en-US"/>
        </w:rPr>
        <w:t>All other covariates including baseline FMD (</w:t>
      </w:r>
      <w:r w:rsidR="00F00F6D" w:rsidRPr="001906BD">
        <w:rPr>
          <w:rFonts w:ascii="Times New Roman" w:eastAsiaTheme="minorEastAsia" w:hAnsi="Times New Roman" w:cs="Times New Roman"/>
          <w:i/>
          <w:szCs w:val="24"/>
          <w:lang w:val="en-US"/>
        </w:rPr>
        <w:sym w:font="Symbol" w:char="F062"/>
      </w:r>
      <w:r w:rsidR="00F00F6D" w:rsidRPr="001906BD">
        <w:rPr>
          <w:rFonts w:ascii="Times New Roman" w:eastAsiaTheme="minorEastAsia" w:hAnsi="Times New Roman" w:cs="Times New Roman"/>
          <w:i/>
          <w:szCs w:val="24"/>
          <w:lang w:val="en-US"/>
        </w:rPr>
        <w:t xml:space="preserve"> </w:t>
      </w:r>
      <w:r w:rsidR="00F00F6D" w:rsidRPr="001906BD">
        <w:rPr>
          <w:rFonts w:ascii="Times New Roman" w:eastAsiaTheme="minorEastAsia" w:hAnsi="Times New Roman" w:cs="Times New Roman"/>
          <w:iCs/>
          <w:szCs w:val="24"/>
          <w:lang w:val="en-US"/>
        </w:rPr>
        <w:t>= 0.</w:t>
      </w:r>
      <w:r w:rsidR="009732AE" w:rsidRPr="001906BD">
        <w:rPr>
          <w:rFonts w:ascii="Times New Roman" w:eastAsiaTheme="minorEastAsia" w:hAnsi="Times New Roman" w:cs="Times New Roman"/>
          <w:iCs/>
          <w:szCs w:val="24"/>
          <w:lang w:val="en-US"/>
        </w:rPr>
        <w:t>30</w:t>
      </w:r>
      <w:r w:rsidR="00F00F6D" w:rsidRPr="001906BD">
        <w:rPr>
          <w:rFonts w:ascii="Times New Roman" w:eastAsiaTheme="minorEastAsia" w:hAnsi="Times New Roman" w:cs="Times New Roman"/>
          <w:iCs/>
          <w:szCs w:val="24"/>
          <w:lang w:val="en-US"/>
        </w:rPr>
        <w:t xml:space="preserve">, 95% CI: </w:t>
      </w:r>
      <w:r w:rsidR="009732AE" w:rsidRPr="001906BD">
        <w:rPr>
          <w:rFonts w:ascii="Times New Roman" w:eastAsiaTheme="minorEastAsia" w:hAnsi="Times New Roman" w:cs="Times New Roman"/>
          <w:iCs/>
          <w:szCs w:val="24"/>
          <w:lang w:val="en-US"/>
        </w:rPr>
        <w:t>-</w:t>
      </w:r>
      <w:r w:rsidR="00F00F6D" w:rsidRPr="001906BD">
        <w:rPr>
          <w:rFonts w:ascii="Times New Roman" w:eastAsiaTheme="minorEastAsia" w:hAnsi="Times New Roman" w:cs="Times New Roman"/>
          <w:iCs/>
          <w:szCs w:val="24"/>
          <w:lang w:val="en-US"/>
        </w:rPr>
        <w:t>0.</w:t>
      </w:r>
      <w:r w:rsidR="009732AE" w:rsidRPr="001906BD">
        <w:rPr>
          <w:rFonts w:ascii="Times New Roman" w:eastAsiaTheme="minorEastAsia" w:hAnsi="Times New Roman" w:cs="Times New Roman"/>
          <w:iCs/>
          <w:szCs w:val="24"/>
          <w:lang w:val="en-US"/>
        </w:rPr>
        <w:t>85</w:t>
      </w:r>
      <w:r w:rsidR="00F00F6D" w:rsidRPr="001906BD">
        <w:rPr>
          <w:rFonts w:ascii="Times New Roman" w:eastAsiaTheme="minorEastAsia" w:hAnsi="Times New Roman" w:cs="Times New Roman"/>
          <w:iCs/>
          <w:szCs w:val="24"/>
          <w:lang w:val="en-US"/>
        </w:rPr>
        <w:t xml:space="preserve"> – </w:t>
      </w:r>
      <w:r w:rsidR="009732AE" w:rsidRPr="001906BD">
        <w:rPr>
          <w:rFonts w:ascii="Times New Roman" w:eastAsiaTheme="minorEastAsia" w:hAnsi="Times New Roman" w:cs="Times New Roman"/>
          <w:iCs/>
          <w:szCs w:val="24"/>
          <w:lang w:val="en-US"/>
        </w:rPr>
        <w:t>1.45</w:t>
      </w:r>
      <w:r w:rsidR="00F00F6D"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
          <w:szCs w:val="24"/>
          <w:lang w:val="en-US"/>
        </w:rPr>
        <w:t>&gt;</w:t>
      </w:r>
      <w:r w:rsidR="00F00F6D" w:rsidRPr="001906BD">
        <w:rPr>
          <w:rFonts w:ascii="Times New Roman" w:eastAsiaTheme="minorEastAsia" w:hAnsi="Times New Roman" w:cs="Times New Roman"/>
          <w:iCs/>
          <w:szCs w:val="24"/>
          <w:lang w:val="en-US"/>
        </w:rPr>
        <w:t xml:space="preserve"> 0.</w:t>
      </w:r>
      <w:r w:rsidR="009732AE" w:rsidRPr="001906BD">
        <w:rPr>
          <w:rFonts w:ascii="Times New Roman" w:eastAsiaTheme="minorEastAsia" w:hAnsi="Times New Roman" w:cs="Times New Roman"/>
          <w:iCs/>
          <w:szCs w:val="24"/>
          <w:lang w:val="en-US"/>
        </w:rPr>
        <w:t>0</w:t>
      </w:r>
      <w:r w:rsidR="00E83461">
        <w:rPr>
          <w:rFonts w:ascii="Times New Roman" w:eastAsiaTheme="minorEastAsia" w:hAnsi="Times New Roman" w:cs="Times New Roman"/>
          <w:iCs/>
          <w:szCs w:val="24"/>
          <w:lang w:val="en-US"/>
        </w:rPr>
        <w:t>5</w:t>
      </w:r>
      <w:r w:rsidR="00F00F6D" w:rsidRPr="001906BD">
        <w:rPr>
          <w:rFonts w:ascii="Times New Roman" w:eastAsiaTheme="minorEastAsia" w:hAnsi="Times New Roman" w:cs="Times New Roman"/>
          <w:iCs/>
          <w:szCs w:val="24"/>
          <w:lang w:val="en-US"/>
        </w:rPr>
        <w:t xml:space="preserve">), age </w:t>
      </w:r>
      <m:oMath>
        <m:r>
          <w:rPr>
            <w:rFonts w:ascii="Cambria Math" w:hAnsi="Cambria Math" w:cs="Times New Roman"/>
            <w:szCs w:val="24"/>
            <w:lang w:val="en-US"/>
          </w:rPr>
          <m:t xml:space="preserve"> </m:t>
        </m:r>
      </m:oMath>
      <w:r w:rsidR="00F00F6D" w:rsidRPr="001906BD">
        <w:rPr>
          <w:rFonts w:ascii="Times New Roman" w:eastAsiaTheme="minorEastAsia" w:hAnsi="Times New Roman" w:cs="Times New Roman"/>
          <w:iCs/>
          <w:szCs w:val="24"/>
          <w:lang w:val="en-US"/>
        </w:rPr>
        <w:t>(</w:t>
      </w:r>
      <w:r w:rsidR="00F00F6D" w:rsidRPr="001906BD">
        <w:rPr>
          <w:rFonts w:ascii="Times New Roman" w:eastAsiaTheme="minorEastAsia" w:hAnsi="Times New Roman" w:cs="Times New Roman"/>
          <w:i/>
          <w:szCs w:val="24"/>
          <w:lang w:val="en-US"/>
        </w:rPr>
        <w:sym w:font="Symbol" w:char="F062"/>
      </w:r>
      <w:r w:rsidR="00F00F6D" w:rsidRPr="001906BD">
        <w:rPr>
          <w:rFonts w:ascii="Times New Roman" w:eastAsiaTheme="minorEastAsia" w:hAnsi="Times New Roman" w:cs="Times New Roman"/>
          <w:i/>
          <w:szCs w:val="24"/>
          <w:lang w:val="en-US"/>
        </w:rPr>
        <w:t xml:space="preserve"> </w:t>
      </w:r>
      <w:r w:rsidR="00F00F6D" w:rsidRPr="001906BD">
        <w:rPr>
          <w:rFonts w:ascii="Times New Roman" w:eastAsiaTheme="minorEastAsia" w:hAnsi="Times New Roman" w:cs="Times New Roman"/>
          <w:iCs/>
          <w:szCs w:val="24"/>
          <w:lang w:val="en-US"/>
        </w:rPr>
        <w:t xml:space="preserve">= </w:t>
      </w:r>
      <w:r w:rsidR="009732AE" w:rsidRPr="001906BD">
        <w:rPr>
          <w:rFonts w:ascii="Times New Roman" w:eastAsiaTheme="minorEastAsia" w:hAnsi="Times New Roman" w:cs="Times New Roman"/>
          <w:iCs/>
          <w:szCs w:val="24"/>
          <w:lang w:val="en-US"/>
        </w:rPr>
        <w:t>-0.10</w:t>
      </w:r>
      <w:r w:rsidR="00F00F6D" w:rsidRPr="001906BD">
        <w:rPr>
          <w:rFonts w:ascii="Times New Roman" w:eastAsiaTheme="minorEastAsia" w:hAnsi="Times New Roman" w:cs="Times New Roman"/>
          <w:iCs/>
          <w:szCs w:val="24"/>
          <w:lang w:val="en-US"/>
        </w:rPr>
        <w:t xml:space="preserve">, 95% CI: </w:t>
      </w:r>
      <w:r w:rsidR="009732AE" w:rsidRPr="001906BD">
        <w:rPr>
          <w:rFonts w:ascii="Times New Roman" w:eastAsiaTheme="minorEastAsia" w:hAnsi="Times New Roman" w:cs="Times New Roman"/>
          <w:iCs/>
          <w:szCs w:val="24"/>
          <w:lang w:val="en-US"/>
        </w:rPr>
        <w:t>-0.61</w:t>
      </w:r>
      <w:r w:rsidR="00F00F6D" w:rsidRPr="001906BD">
        <w:rPr>
          <w:rFonts w:ascii="Times New Roman" w:eastAsiaTheme="minorEastAsia" w:hAnsi="Times New Roman" w:cs="Times New Roman"/>
          <w:iCs/>
          <w:szCs w:val="24"/>
          <w:lang w:val="en-US"/>
        </w:rPr>
        <w:t xml:space="preserve"> – 0.</w:t>
      </w:r>
      <w:r w:rsidR="009732AE" w:rsidRPr="001906BD">
        <w:rPr>
          <w:rFonts w:ascii="Times New Roman" w:eastAsiaTheme="minorEastAsia" w:hAnsi="Times New Roman" w:cs="Times New Roman"/>
          <w:iCs/>
          <w:szCs w:val="24"/>
          <w:lang w:val="en-US"/>
        </w:rPr>
        <w:t>42</w:t>
      </w:r>
      <w:r w:rsidR="00F00F6D"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gt;</w:t>
      </w:r>
      <w:r w:rsidR="00F00F6D" w:rsidRPr="001906BD">
        <w:rPr>
          <w:rFonts w:ascii="Times New Roman" w:eastAsiaTheme="minorEastAsia" w:hAnsi="Times New Roman" w:cs="Times New Roman"/>
          <w:iCs/>
          <w:szCs w:val="24"/>
          <w:lang w:val="en-US"/>
        </w:rPr>
        <w:t xml:space="preserve"> 0.</w:t>
      </w:r>
      <w:r w:rsidR="00E83461">
        <w:rPr>
          <w:rFonts w:ascii="Times New Roman" w:eastAsiaTheme="minorEastAsia" w:hAnsi="Times New Roman" w:cs="Times New Roman"/>
          <w:iCs/>
          <w:szCs w:val="24"/>
          <w:lang w:val="en-US"/>
        </w:rPr>
        <w:t>05</w:t>
      </w:r>
      <w:r w:rsidR="00F00F6D" w:rsidRPr="001906BD">
        <w:rPr>
          <w:rFonts w:ascii="Times New Roman" w:eastAsiaTheme="minorEastAsia" w:hAnsi="Times New Roman" w:cs="Times New Roman"/>
          <w:iCs/>
          <w:szCs w:val="24"/>
          <w:lang w:val="en-US"/>
        </w:rPr>
        <w:t xml:space="preserve">) and intervention duration </w:t>
      </w:r>
      <m:oMath>
        <m:r>
          <w:rPr>
            <w:rFonts w:ascii="Cambria Math" w:hAnsi="Cambria Math" w:cs="Times New Roman"/>
            <w:szCs w:val="24"/>
            <w:lang w:val="en-US"/>
          </w:rPr>
          <m:t xml:space="preserve"> </m:t>
        </m:r>
      </m:oMath>
      <w:r w:rsidR="00F00F6D" w:rsidRPr="001906BD">
        <w:rPr>
          <w:rFonts w:ascii="Times New Roman" w:eastAsiaTheme="minorEastAsia" w:hAnsi="Times New Roman" w:cs="Times New Roman"/>
          <w:iCs/>
          <w:szCs w:val="24"/>
          <w:lang w:val="en-US"/>
        </w:rPr>
        <w:t>(</w:t>
      </w:r>
      <w:r w:rsidR="00F00F6D" w:rsidRPr="001906BD">
        <w:rPr>
          <w:rFonts w:ascii="Times New Roman" w:eastAsiaTheme="minorEastAsia" w:hAnsi="Times New Roman" w:cs="Times New Roman"/>
          <w:i/>
          <w:szCs w:val="24"/>
          <w:lang w:val="en-US"/>
        </w:rPr>
        <w:sym w:font="Symbol" w:char="F062"/>
      </w:r>
      <w:r w:rsidR="00F00F6D" w:rsidRPr="001906BD">
        <w:rPr>
          <w:rFonts w:ascii="Times New Roman" w:eastAsiaTheme="minorEastAsia" w:hAnsi="Times New Roman" w:cs="Times New Roman"/>
          <w:i/>
          <w:szCs w:val="24"/>
          <w:lang w:val="en-US"/>
        </w:rPr>
        <w:t xml:space="preserve"> </w:t>
      </w:r>
      <w:r w:rsidR="00F00F6D" w:rsidRPr="001906BD">
        <w:rPr>
          <w:rFonts w:ascii="Times New Roman" w:eastAsiaTheme="minorEastAsia" w:hAnsi="Times New Roman" w:cs="Times New Roman"/>
          <w:iCs/>
          <w:szCs w:val="24"/>
          <w:lang w:val="en-US"/>
        </w:rPr>
        <w:t>= 0.</w:t>
      </w:r>
      <w:r w:rsidR="009732AE" w:rsidRPr="001906BD">
        <w:rPr>
          <w:rFonts w:ascii="Times New Roman" w:eastAsiaTheme="minorEastAsia" w:hAnsi="Times New Roman" w:cs="Times New Roman"/>
          <w:iCs/>
          <w:szCs w:val="24"/>
          <w:lang w:val="en-US"/>
        </w:rPr>
        <w:t>17</w:t>
      </w:r>
      <w:r w:rsidR="00F00F6D" w:rsidRPr="001906BD">
        <w:rPr>
          <w:rFonts w:ascii="Times New Roman" w:eastAsiaTheme="minorEastAsia" w:hAnsi="Times New Roman" w:cs="Times New Roman"/>
          <w:iCs/>
          <w:szCs w:val="24"/>
          <w:lang w:val="en-US"/>
        </w:rPr>
        <w:t xml:space="preserve">, 95% CI: </w:t>
      </w:r>
      <w:r w:rsidR="009732AE" w:rsidRPr="001906BD">
        <w:rPr>
          <w:rFonts w:ascii="Times New Roman" w:eastAsiaTheme="minorEastAsia" w:hAnsi="Times New Roman" w:cs="Times New Roman"/>
          <w:iCs/>
          <w:szCs w:val="24"/>
          <w:lang w:val="en-US"/>
        </w:rPr>
        <w:t>-</w:t>
      </w:r>
      <w:r w:rsidR="00F00F6D" w:rsidRPr="001906BD">
        <w:rPr>
          <w:rFonts w:ascii="Times New Roman" w:eastAsiaTheme="minorEastAsia" w:hAnsi="Times New Roman" w:cs="Times New Roman"/>
          <w:iCs/>
          <w:szCs w:val="24"/>
          <w:lang w:val="en-US"/>
        </w:rPr>
        <w:t>0.1</w:t>
      </w:r>
      <w:r w:rsidR="009732AE" w:rsidRPr="001906BD">
        <w:rPr>
          <w:rFonts w:ascii="Times New Roman" w:eastAsiaTheme="minorEastAsia" w:hAnsi="Times New Roman" w:cs="Times New Roman"/>
          <w:iCs/>
          <w:szCs w:val="24"/>
          <w:lang w:val="en-US"/>
        </w:rPr>
        <w:t>7</w:t>
      </w:r>
      <w:r w:rsidR="00F00F6D" w:rsidRPr="001906BD">
        <w:rPr>
          <w:rFonts w:ascii="Times New Roman" w:eastAsiaTheme="minorEastAsia" w:hAnsi="Times New Roman" w:cs="Times New Roman"/>
          <w:iCs/>
          <w:szCs w:val="24"/>
          <w:lang w:val="en-US"/>
        </w:rPr>
        <w:t xml:space="preserve"> – 0.</w:t>
      </w:r>
      <w:r w:rsidR="009732AE" w:rsidRPr="001906BD">
        <w:rPr>
          <w:rFonts w:ascii="Times New Roman" w:eastAsiaTheme="minorEastAsia" w:hAnsi="Times New Roman" w:cs="Times New Roman"/>
          <w:iCs/>
          <w:szCs w:val="24"/>
          <w:lang w:val="en-US"/>
        </w:rPr>
        <w:t>50</w:t>
      </w:r>
      <w:r w:rsidR="00F00F6D" w:rsidRPr="001906BD">
        <w:rPr>
          <w:rFonts w:ascii="Times New Roman" w:eastAsiaTheme="minorEastAsia" w:hAnsi="Times New Roman" w:cs="Times New Roman"/>
          <w:iCs/>
          <w:szCs w:val="24"/>
          <w:lang w:val="en-US"/>
        </w:rPr>
        <w:t xml:space="preserve">, </w:t>
      </w:r>
      <w:r w:rsidR="00F00F6D" w:rsidRPr="001906BD">
        <w:rPr>
          <w:rFonts w:ascii="Times New Roman" w:eastAsiaTheme="minorEastAsia" w:hAnsi="Times New Roman" w:cs="Times New Roman"/>
          <w:i/>
          <w:szCs w:val="24"/>
          <w:lang w:val="en-US"/>
        </w:rPr>
        <w:t xml:space="preserve">P </w:t>
      </w:r>
      <w:r w:rsidR="00E83461">
        <w:rPr>
          <w:rFonts w:ascii="Times New Roman" w:eastAsiaTheme="minorEastAsia" w:hAnsi="Times New Roman" w:cs="Times New Roman"/>
          <w:iCs/>
          <w:szCs w:val="24"/>
          <w:lang w:val="en-US"/>
        </w:rPr>
        <w:t>&gt;</w:t>
      </w:r>
      <w:r w:rsidR="00F00F6D" w:rsidRPr="001906BD">
        <w:rPr>
          <w:rFonts w:ascii="Times New Roman" w:eastAsiaTheme="minorEastAsia" w:hAnsi="Times New Roman" w:cs="Times New Roman"/>
          <w:iCs/>
          <w:szCs w:val="24"/>
          <w:lang w:val="en-US"/>
        </w:rPr>
        <w:t xml:space="preserve"> 0.</w:t>
      </w:r>
      <w:r w:rsidR="00E83461">
        <w:rPr>
          <w:rFonts w:ascii="Times New Roman" w:eastAsiaTheme="minorEastAsia" w:hAnsi="Times New Roman" w:cs="Times New Roman"/>
          <w:iCs/>
          <w:szCs w:val="24"/>
          <w:lang w:val="en-US"/>
        </w:rPr>
        <w:t>05</w:t>
      </w:r>
      <w:r w:rsidR="00F00F6D" w:rsidRPr="001906BD">
        <w:rPr>
          <w:rFonts w:ascii="Times New Roman" w:eastAsiaTheme="minorEastAsia" w:hAnsi="Times New Roman" w:cs="Times New Roman"/>
          <w:iCs/>
          <w:szCs w:val="24"/>
          <w:lang w:val="en-US"/>
        </w:rPr>
        <w:t xml:space="preserve">) were not significantly associated with </w:t>
      </w:r>
      <m:oMath>
        <m:r>
          <w:rPr>
            <w:rFonts w:ascii="Cambria Math" w:hAnsi="Cambria Math" w:cs="Times New Roman"/>
            <w:szCs w:val="24"/>
            <w:lang w:val="en-US"/>
          </w:rPr>
          <m:t>∆</m:t>
        </m:r>
      </m:oMath>
      <w:r w:rsidR="00F00F6D" w:rsidRPr="001906BD">
        <w:rPr>
          <w:rFonts w:ascii="Times New Roman" w:eastAsiaTheme="minorEastAsia" w:hAnsi="Times New Roman" w:cs="Times New Roman"/>
          <w:iCs/>
          <w:szCs w:val="24"/>
          <w:lang w:val="en-US"/>
        </w:rPr>
        <w:t xml:space="preserve">FMD%. </w:t>
      </w:r>
    </w:p>
    <w:p w14:paraId="6017D624" w14:textId="77777777" w:rsidR="000878AD" w:rsidRPr="001906BD" w:rsidRDefault="000878AD" w:rsidP="00F00F6D">
      <w:pPr>
        <w:rPr>
          <w:rStyle w:val="normaltextrun"/>
          <w:lang w:val="en-US"/>
        </w:rPr>
      </w:pPr>
    </w:p>
    <w:p w14:paraId="15DA8C6E" w14:textId="33A3957B" w:rsidR="009732AE" w:rsidRPr="001906BD" w:rsidRDefault="009732AE" w:rsidP="00AD4030">
      <w:pPr>
        <w:pStyle w:val="Heading3"/>
        <w:numPr>
          <w:ilvl w:val="0"/>
          <w:numId w:val="0"/>
        </w:numPr>
        <w:ind w:left="720" w:hanging="720"/>
        <w:rPr>
          <w:b/>
          <w:bCs w:val="0"/>
          <w:i w:val="0"/>
          <w:iCs/>
          <w:lang w:val="en-US"/>
        </w:rPr>
      </w:pPr>
      <w:r w:rsidRPr="001906BD">
        <w:rPr>
          <w:b/>
          <w:bCs w:val="0"/>
          <w:i w:val="0"/>
          <w:iCs/>
          <w:lang w:val="en-US"/>
        </w:rPr>
        <w:t>Multiple meta-regression</w:t>
      </w:r>
    </w:p>
    <w:p w14:paraId="25AA610F" w14:textId="145A39F8" w:rsidR="009732AE" w:rsidRPr="001906BD" w:rsidRDefault="009732AE" w:rsidP="009732AE">
      <w:pPr>
        <w:rPr>
          <w:lang w:val="en-US"/>
        </w:rPr>
      </w:pPr>
    </w:p>
    <w:p w14:paraId="646E9770" w14:textId="449B98DD" w:rsidR="009732AE" w:rsidRPr="001906BD" w:rsidRDefault="009732AE" w:rsidP="009732AE">
      <w:pPr>
        <w:rPr>
          <w:rFonts w:ascii="Times New Roman" w:hAnsi="Times New Roman" w:cs="Times New Roman"/>
          <w:iCs/>
          <w:szCs w:val="24"/>
          <w:lang w:val="en-US"/>
        </w:rPr>
      </w:pPr>
      <w:r w:rsidRPr="001906BD">
        <w:rPr>
          <w:rFonts w:ascii="Times New Roman" w:hAnsi="Times New Roman" w:cs="Times New Roman"/>
          <w:szCs w:val="24"/>
          <w:lang w:val="en-US"/>
        </w:rPr>
        <w:t xml:space="preserve">Covariates significantly associated with </w:t>
      </w:r>
      <m:oMath>
        <m:r>
          <w:rPr>
            <w:rFonts w:ascii="Cambria Math" w:hAnsi="Cambria Math" w:cs="Times New Roman"/>
            <w:szCs w:val="24"/>
            <w:lang w:val="en-US"/>
          </w:rPr>
          <m:t>∆</m:t>
        </m:r>
      </m:oMath>
      <w:r w:rsidRPr="001906BD">
        <w:rPr>
          <w:rFonts w:ascii="Times New Roman" w:eastAsiaTheme="minorEastAsia" w:hAnsi="Times New Roman" w:cs="Times New Roman"/>
          <w:iCs/>
          <w:szCs w:val="24"/>
          <w:lang w:val="en-US"/>
        </w:rPr>
        <w:t xml:space="preserve">FMD% were entered into a multiple meta-regression model to determine the account variance in </w:t>
      </w:r>
      <m:oMath>
        <m:r>
          <w:rPr>
            <w:rFonts w:ascii="Cambria Math" w:hAnsi="Cambria Math" w:cs="Times New Roman"/>
            <w:szCs w:val="24"/>
            <w:lang w:val="en-US"/>
          </w:rPr>
          <m:t>∆</m:t>
        </m:r>
      </m:oMath>
      <w:r w:rsidRPr="001906BD">
        <w:rPr>
          <w:rFonts w:ascii="Times New Roman" w:eastAsiaTheme="minorEastAsia" w:hAnsi="Times New Roman" w:cs="Times New Roman"/>
          <w:iCs/>
          <w:szCs w:val="24"/>
          <w:lang w:val="en-US"/>
        </w:rPr>
        <w:t xml:space="preserve">FMD%. The model including DBP, SBP and </w:t>
      </w:r>
      <m:oMath>
        <m:r>
          <w:rPr>
            <w:rFonts w:ascii="Cambria Math" w:hAnsi="Cambria Math" w:cs="Times New Roman"/>
            <w:color w:val="000000" w:themeColor="text1"/>
            <w:szCs w:val="24"/>
            <w:lang w:val="en-US"/>
          </w:rPr>
          <m:t>∆</m:t>
        </m:r>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 xml:space="preserve">2max </m:t>
            </m:r>
          </m:sub>
        </m:sSub>
      </m:oMath>
      <w:r w:rsidRPr="001906BD">
        <w:rPr>
          <w:rFonts w:ascii="Times New Roman" w:eastAsiaTheme="minorEastAsia" w:hAnsi="Times New Roman" w:cs="Times New Roman"/>
          <w:szCs w:val="24"/>
          <w:lang w:val="en-US"/>
        </w:rPr>
        <w:t xml:space="preserve"> significantly predicted </w:t>
      </w:r>
      <m:oMath>
        <m:r>
          <w:rPr>
            <w:rFonts w:ascii="Cambria Math" w:hAnsi="Cambria Math" w:cs="Times New Roman"/>
            <w:szCs w:val="24"/>
            <w:lang w:val="en-US"/>
          </w:rPr>
          <m:t>∆</m:t>
        </m:r>
      </m:oMath>
      <w:r w:rsidRPr="001906BD">
        <w:rPr>
          <w:rFonts w:ascii="Times New Roman" w:eastAsiaTheme="minorEastAsia" w:hAnsi="Times New Roman" w:cs="Times New Roman"/>
          <w:iCs/>
          <w:szCs w:val="24"/>
          <w:lang w:val="en-US"/>
        </w:rPr>
        <w:t xml:space="preserve">FMD% (Q = 15.74, df = 3, </w:t>
      </w:r>
      <w:r w:rsidRPr="001906BD">
        <w:rPr>
          <w:rFonts w:ascii="Times New Roman" w:eastAsiaTheme="minorEastAsia" w:hAnsi="Times New Roman" w:cs="Times New Roman"/>
          <w:i/>
          <w:szCs w:val="24"/>
          <w:lang w:val="en-US"/>
        </w:rPr>
        <w:t>P</w:t>
      </w:r>
      <w:r w:rsidRPr="001906BD">
        <w:rPr>
          <w:rFonts w:ascii="Times New Roman" w:eastAsiaTheme="minorEastAsia" w:hAnsi="Times New Roman" w:cs="Times New Roman"/>
          <w:iCs/>
          <w:szCs w:val="24"/>
          <w:lang w:val="en-US"/>
        </w:rPr>
        <w:t xml:space="preserve"> </w:t>
      </w:r>
      <w:r w:rsidR="00E83461">
        <w:rPr>
          <w:rFonts w:ascii="Times New Roman" w:eastAsiaTheme="minorEastAsia" w:hAnsi="Times New Roman" w:cs="Times New Roman"/>
          <w:iCs/>
          <w:szCs w:val="24"/>
          <w:lang w:val="en-US"/>
        </w:rPr>
        <w:t>&lt;</w:t>
      </w:r>
      <w:r w:rsidRPr="001906BD">
        <w:rPr>
          <w:rFonts w:ascii="Times New Roman" w:eastAsiaTheme="minorEastAsia" w:hAnsi="Times New Roman" w:cs="Times New Roman"/>
          <w:iCs/>
          <w:szCs w:val="24"/>
          <w:lang w:val="en-US"/>
        </w:rPr>
        <w:t xml:space="preserve"> 0.01</w:t>
      </w:r>
      <w:r w:rsidR="000878AD" w:rsidRPr="001906BD">
        <w:rPr>
          <w:rFonts w:ascii="Times New Roman" w:eastAsiaTheme="minorEastAsia" w:hAnsi="Times New Roman" w:cs="Times New Roman"/>
          <w:iCs/>
          <w:szCs w:val="24"/>
          <w:lang w:val="en-US"/>
        </w:rPr>
        <w:t>, R</w:t>
      </w:r>
      <w:r w:rsidR="000878AD" w:rsidRPr="001906BD">
        <w:rPr>
          <w:rFonts w:ascii="Times New Roman" w:eastAsiaTheme="minorEastAsia" w:hAnsi="Times New Roman" w:cs="Times New Roman"/>
          <w:iCs/>
          <w:szCs w:val="24"/>
          <w:vertAlign w:val="superscript"/>
          <w:lang w:val="en-US"/>
        </w:rPr>
        <w:t>2</w:t>
      </w:r>
      <w:r w:rsidR="000878AD" w:rsidRPr="001906BD">
        <w:rPr>
          <w:rFonts w:ascii="Times New Roman" w:eastAsiaTheme="minorEastAsia" w:hAnsi="Times New Roman" w:cs="Times New Roman"/>
          <w:iCs/>
          <w:szCs w:val="24"/>
          <w:lang w:val="en-US"/>
        </w:rPr>
        <w:t xml:space="preserve"> = 0.72</w:t>
      </w:r>
      <w:r w:rsidRPr="001906BD">
        <w:rPr>
          <w:rFonts w:ascii="Times New Roman" w:eastAsiaTheme="minorEastAsia" w:hAnsi="Times New Roman" w:cs="Times New Roman"/>
          <w:iCs/>
          <w:szCs w:val="24"/>
          <w:lang w:val="en-US"/>
        </w:rPr>
        <w:t>)</w:t>
      </w:r>
      <w:r w:rsidR="000878AD" w:rsidRPr="001906BD">
        <w:rPr>
          <w:rFonts w:ascii="Times New Roman" w:eastAsiaTheme="minorEastAsia" w:hAnsi="Times New Roman" w:cs="Times New Roman"/>
          <w:iCs/>
          <w:szCs w:val="24"/>
          <w:lang w:val="en-US"/>
        </w:rPr>
        <w:t>.</w:t>
      </w:r>
    </w:p>
    <w:p w14:paraId="25A93D83" w14:textId="65384B50" w:rsidR="00DC7E65" w:rsidRPr="001906BD" w:rsidRDefault="00E64EC7" w:rsidP="00AD4030">
      <w:pPr>
        <w:pStyle w:val="Heading1"/>
        <w:numPr>
          <w:ilvl w:val="0"/>
          <w:numId w:val="0"/>
        </w:numPr>
        <w:ind w:left="432" w:hanging="432"/>
        <w:rPr>
          <w:lang w:val="en-US"/>
        </w:rPr>
      </w:pPr>
      <w:r w:rsidRPr="001906BD">
        <w:rPr>
          <w:lang w:val="en-US"/>
        </w:rPr>
        <w:t>Discussion</w:t>
      </w:r>
    </w:p>
    <w:p w14:paraId="43B22614" w14:textId="77777777" w:rsidR="00E64EC7" w:rsidRPr="001906BD" w:rsidRDefault="00E64EC7" w:rsidP="00CB33C6">
      <w:pPr>
        <w:rPr>
          <w:rFonts w:ascii="Times New Roman" w:hAnsi="Times New Roman" w:cs="Times New Roman"/>
          <w:szCs w:val="24"/>
          <w:lang w:val="en-US"/>
        </w:rPr>
      </w:pPr>
    </w:p>
    <w:p w14:paraId="7C6205CD" w14:textId="58B5F141" w:rsidR="003D7D31" w:rsidRPr="001906BD" w:rsidRDefault="002F152D" w:rsidP="00CB33C6">
      <w:pPr>
        <w:rPr>
          <w:rFonts w:ascii="Times New Roman" w:hAnsi="Times New Roman" w:cs="Times New Roman"/>
          <w:szCs w:val="24"/>
          <w:lang w:val="en-US"/>
        </w:rPr>
      </w:pPr>
      <w:r w:rsidRPr="001906BD">
        <w:rPr>
          <w:rFonts w:ascii="Times New Roman" w:hAnsi="Times New Roman" w:cs="Times New Roman"/>
          <w:szCs w:val="24"/>
          <w:lang w:val="en-US"/>
        </w:rPr>
        <w:t xml:space="preserve">This </w:t>
      </w:r>
      <w:r w:rsidR="00666714">
        <w:rPr>
          <w:rFonts w:ascii="Times New Roman" w:hAnsi="Times New Roman" w:cs="Times New Roman"/>
          <w:szCs w:val="24"/>
          <w:lang w:val="en-US"/>
        </w:rPr>
        <w:t xml:space="preserve">is the first </w:t>
      </w:r>
      <w:r w:rsidRPr="001906BD">
        <w:rPr>
          <w:rFonts w:ascii="Times New Roman" w:hAnsi="Times New Roman" w:cs="Times New Roman"/>
          <w:szCs w:val="24"/>
          <w:lang w:val="en-US"/>
        </w:rPr>
        <w:t xml:space="preserve">meta-analysis </w:t>
      </w:r>
      <w:r w:rsidR="00F0789A">
        <w:rPr>
          <w:rFonts w:ascii="Times New Roman" w:hAnsi="Times New Roman" w:cs="Times New Roman"/>
          <w:szCs w:val="24"/>
          <w:lang w:val="en-US"/>
        </w:rPr>
        <w:t xml:space="preserve">performed to understand the influence of exercise on FMD in healthy post-menopausal women that also included a study quality appraisal. This study contributes novel insight to existing literature that </w:t>
      </w:r>
      <w:r w:rsidR="00B73C9B" w:rsidRPr="001906BD">
        <w:rPr>
          <w:rFonts w:ascii="Times New Roman" w:hAnsi="Times New Roman" w:cs="Times New Roman"/>
          <w:szCs w:val="24"/>
          <w:lang w:val="en-US"/>
        </w:rPr>
        <w:t>a</w:t>
      </w:r>
      <w:r w:rsidR="00C57A98" w:rsidRPr="001906BD">
        <w:rPr>
          <w:rFonts w:ascii="Times New Roman" w:hAnsi="Times New Roman" w:cs="Times New Roman"/>
          <w:szCs w:val="24"/>
          <w:lang w:val="en-US"/>
        </w:rPr>
        <w:t xml:space="preserve">erobic exercise </w:t>
      </w:r>
      <w:r w:rsidR="00397A94" w:rsidRPr="001906BD">
        <w:rPr>
          <w:rFonts w:ascii="Times New Roman" w:hAnsi="Times New Roman" w:cs="Times New Roman"/>
          <w:szCs w:val="24"/>
          <w:lang w:val="en-US"/>
        </w:rPr>
        <w:t xml:space="preserve">appears to </w:t>
      </w:r>
      <w:r w:rsidR="00C57A98" w:rsidRPr="001906BD">
        <w:rPr>
          <w:rFonts w:ascii="Times New Roman" w:hAnsi="Times New Roman" w:cs="Times New Roman"/>
          <w:szCs w:val="24"/>
          <w:lang w:val="en-US"/>
        </w:rPr>
        <w:t xml:space="preserve">improve </w:t>
      </w:r>
      <w:r w:rsidR="00D13778" w:rsidRPr="001906BD">
        <w:rPr>
          <w:rFonts w:ascii="Times New Roman" w:hAnsi="Times New Roman" w:cs="Times New Roman"/>
          <w:szCs w:val="24"/>
          <w:lang w:val="en-US"/>
        </w:rPr>
        <w:t xml:space="preserve">endothelial </w:t>
      </w:r>
      <w:r w:rsidR="00C57A98" w:rsidRPr="001906BD">
        <w:rPr>
          <w:rFonts w:ascii="Times New Roman" w:hAnsi="Times New Roman" w:cs="Times New Roman"/>
          <w:szCs w:val="24"/>
          <w:lang w:val="en-US"/>
        </w:rPr>
        <w:t>function</w:t>
      </w:r>
      <w:r w:rsidR="00397A94" w:rsidRPr="001906BD">
        <w:rPr>
          <w:rFonts w:ascii="Times New Roman" w:hAnsi="Times New Roman" w:cs="Times New Roman"/>
          <w:szCs w:val="24"/>
          <w:lang w:val="en-US"/>
        </w:rPr>
        <w:t xml:space="preserve">, quantified </w:t>
      </w:r>
      <w:r w:rsidR="00B73C9B" w:rsidRPr="001906BD">
        <w:rPr>
          <w:rFonts w:ascii="Times New Roman" w:hAnsi="Times New Roman" w:cs="Times New Roman"/>
          <w:szCs w:val="24"/>
          <w:lang w:val="en-US"/>
        </w:rPr>
        <w:t xml:space="preserve">using </w:t>
      </w:r>
      <w:r w:rsidR="00397A94" w:rsidRPr="001906BD">
        <w:rPr>
          <w:rFonts w:ascii="Times New Roman" w:hAnsi="Times New Roman" w:cs="Times New Roman"/>
          <w:szCs w:val="24"/>
          <w:lang w:val="en-US"/>
        </w:rPr>
        <w:t>FMD</w:t>
      </w:r>
      <w:r w:rsidR="00B73C9B" w:rsidRPr="001906BD">
        <w:rPr>
          <w:rFonts w:ascii="Times New Roman" w:hAnsi="Times New Roman" w:cs="Times New Roman"/>
          <w:szCs w:val="24"/>
          <w:lang w:val="en-US"/>
        </w:rPr>
        <w:t>,</w:t>
      </w:r>
      <w:r w:rsidR="00B15143" w:rsidRPr="001906BD">
        <w:rPr>
          <w:rFonts w:ascii="Times New Roman" w:hAnsi="Times New Roman" w:cs="Times New Roman"/>
          <w:szCs w:val="24"/>
          <w:lang w:val="en-US"/>
        </w:rPr>
        <w:t xml:space="preserve"> by an average of 2.6%</w:t>
      </w:r>
      <w:r w:rsidR="00C57A98" w:rsidRPr="001906BD">
        <w:rPr>
          <w:rFonts w:ascii="Times New Roman" w:hAnsi="Times New Roman" w:cs="Times New Roman"/>
          <w:szCs w:val="24"/>
          <w:lang w:val="en-US"/>
        </w:rPr>
        <w:t xml:space="preserve"> in healthy</w:t>
      </w:r>
      <w:r w:rsidR="00A344AB" w:rsidRPr="001906BD">
        <w:rPr>
          <w:rFonts w:ascii="Times New Roman" w:hAnsi="Times New Roman" w:cs="Times New Roman"/>
          <w:szCs w:val="24"/>
          <w:lang w:val="en-US"/>
        </w:rPr>
        <w:t xml:space="preserve">, non-medicated post-menopausal </w:t>
      </w:r>
      <w:r w:rsidR="00175A44" w:rsidRPr="001906BD">
        <w:rPr>
          <w:rFonts w:ascii="Times New Roman" w:hAnsi="Times New Roman" w:cs="Times New Roman"/>
          <w:szCs w:val="24"/>
          <w:lang w:val="en-US"/>
        </w:rPr>
        <w:t>individuals</w:t>
      </w:r>
      <w:r w:rsidR="00AF5E8D" w:rsidRPr="001906BD">
        <w:rPr>
          <w:rFonts w:ascii="Times New Roman" w:hAnsi="Times New Roman" w:cs="Times New Roman"/>
          <w:szCs w:val="24"/>
          <w:lang w:val="en-US"/>
        </w:rPr>
        <w:t>.</w:t>
      </w:r>
      <w:r w:rsidR="00F63030" w:rsidRPr="001906BD">
        <w:rPr>
          <w:rFonts w:ascii="Times New Roman" w:hAnsi="Times New Roman" w:cs="Times New Roman"/>
          <w:szCs w:val="24"/>
          <w:lang w:val="en-US"/>
        </w:rPr>
        <w:t xml:space="preserve"> </w:t>
      </w:r>
      <w:r w:rsidR="001937D8">
        <w:rPr>
          <w:rFonts w:ascii="Times New Roman" w:hAnsi="Times New Roman" w:cs="Times New Roman"/>
          <w:szCs w:val="24"/>
          <w:lang w:val="en-US"/>
        </w:rPr>
        <w:t xml:space="preserve">According to previous meta-analysis, this may </w:t>
      </w:r>
      <w:r w:rsidR="00782567">
        <w:rPr>
          <w:rFonts w:ascii="Times New Roman" w:hAnsi="Times New Roman" w:cs="Times New Roman"/>
          <w:szCs w:val="24"/>
          <w:lang w:val="en-US"/>
        </w:rPr>
        <w:t xml:space="preserve">reduce CVD risk by 21 – 47%, since a 1% increase in FMD is associated with an 8 – 13% reduction in CVD risk </w:t>
      </w:r>
      <w:r w:rsidR="00B304D2" w:rsidRPr="001906BD">
        <w:rPr>
          <w:rFonts w:ascii="Times New Roman" w:hAnsi="Times New Roman" w:cs="Times New Roman"/>
          <w:color w:val="000000" w:themeColor="text1"/>
          <w:szCs w:val="24"/>
          <w:lang w:val="en-US"/>
        </w:rPr>
        <w:fldChar w:fldCharType="begin" w:fldLock="1"/>
      </w:r>
      <w:r w:rsidR="00B304D2">
        <w:rPr>
          <w:rFonts w:ascii="Times New Roman" w:hAnsi="Times New Roman" w:cs="Times New Roman"/>
          <w:color w:val="000000" w:themeColor="text1"/>
          <w:szCs w:val="24"/>
          <w:lang w:val="en-US"/>
        </w:rPr>
        <w:instrText>ADDIN CSL_CITATION {"citationItems":[{"id":"ITEM-1","itemData":{"DOI":"10.1016/j.ijcard.2012.09.047","ISBN":"1874-1754 (Electronic)\r0167-5273 (Linking)","PMID":"23041097","abstract":"BACKGROUND: Flow-mediated dilation (FMD) is an accepted technique to quantify endothelial function and has shown to have prognostic value for future cardiovascular disease (CVD). The predictive strength of FMD in CVD patients compared to populations not diagnosed for CVD warrants further investigation. We systematically reviewed prospective studies that investigated the association between brachial FMD and future cardiovascular events, with particular focus on the role of underlying health status. METHODS: To obtain eligible studies, several literature databases were systematically searched through March 2011. Pooled overall risk estimates were calculated separately for continuous risk estimates for CVD (per 1% higher FMD) and for categorical risk estimates for CVD (having high vs. low FMD), based on random-effects models. RESULTS: A total of 23 studies including 14,753 subjects were eligible for inclusion in the meta-analysis. For studies reporting continuous risk estimates, the pooled overall CVD risk was 0.92 (95%CI: 0.88; 0.95) per 1% higher FMD. The observed association seemed stronger (P-value&lt;0.01) in diseased populations than in asymptomatic populations (0.87 (95%CI: 0.83; 0.92) and 0.96 (95%CI: 0.92; 1.00) per 1% higher FMD, respectively). For studies reporting categorical risk estimates, the pooled overall CVD risk for high vs. low FMD was similar in both types of populations, on average 0.49 (95%CI: 0.39; 0.62). CONCLUSIONS: Our findings show that brachial FMD is inversely associated with future CVD events, with some indications for a stronger relation in diseased populations. Endothelial dysfunction may be considered relevant for classifying subjects in terms of CVD risk.","author":[{"dropping-particle":"","family":"Ras","given":"R T","non-dropping-particle":"","parse-names":false,"suffix":""},{"dropping-particle":"","family":"Streppel","given":"M T","non-dropping-particle":"","parse-names":false,"suffix":""},{"dropping-particle":"","family":"Draijer","given":"R","non-dropping-particle":"","parse-names":false,"suffix":""},{"dropping-particle":"","family":"Zock","given":"P L","non-dropping-particle":"","parse-names":false,"suffix":""}],"container-title":"Int J Cardiol","edition":"2012/10/09","id":"ITEM-1","issue":"1","issued":{"date-parts":[["2013"]]},"note":"Ras, Rouyanne T\nStreppel, Martinette T\nDraijer, Richard\nZock, Peter L\neng\nMeta-Analysis\nReview\nNetherlands\nInt J Cardiol. 2013 Sep 20;168(1):344-51. doi: 10.1016/j.ijcard.2012.09.047. Epub 2012 Oct 4.","page":"344-351","title":"Flow-mediated dilation and cardiovascular risk prediction: a systematic review with meta-analysis","type":"article-journal","volume":"168"},"uris":["http://www.mendeley.com/documents/?uuid=2bf87e32-e9ea-40a8-863d-b2db631f9ab3"]},{"id":"ITEM-2","itemData":{"DOI":"10.1007/s10554-010-9616-1","ISBN":"1875-8312 (Electronic)\r1569-5794 (Linking)","PMID":"20339920","abstract":"BACKGROUND: We conducted a meta-analysis of observational studies which examined the association between flow-mediated dilatation (FMD) of brachial artery, a noninvasive measure of endothelial function, and future cardiovascular events. METHODS: Electronic databases were searched using a predefined search strategy. Data was independently abstracted on study characteristics, study quality, and outcomes by two reviewers. The multivariate relative risks, adjusted for confounding factors, were calculated from individual studies and then pooled using random-effects models. Statistical heterogeneity was evaluated using I2 statistics. Subgroup analyses and meta-regression analyses were conducted to assess the robustness of the meta-analysis. Publication bias was examined with funnel plot analysis and Egger's test. RESULTS: Four population-based cohort studies and ten convenience-cohort studies, involving 5,547 participants, were included in the meta-analysis. The pooled relative risks of cardiovascular events per 1% increase in brachial FMD, adjusted for confounding risk factors, was 0.87 (95% CI, 0.83- 0.91). The significant associations between brachial FMD and cardiovascular events were consistent among all subgroups evaluated, suggesting the robustness of the meta-analysis. However, the presence of heterogeneity in study quality, the remaining confounding factors, and publication bias in the available literature prevent a definitive evaluation of the additional predictive value of brachial FMD beyond traditional cardiovascular risk factors. CONCLUSIONS: The meta-analysis of heterogeneous studies with moderate methodological quality suggested that impairment of brachial FMD is significantly associated with future cardiovascular events. Further prospective randomized trials are warranted to confirm the efficacy of the usage of brachial FMD in the management of cardiovascular diseases.","author":[{"dropping-particle":"","family":"Inaba","given":"Y","non-dropping-particle":"","parse-names":false,"suffix":""},{"dropping-particle":"","family":"Chen","given":"J A","non-dropping-particle":"","parse-names":false,"suffix":""},{"dropping-particle":"","family":"Bergmann","given":"S R","non-dropping-particle":"","parse-names":false,"suffix":""}],"container-title":"Int J Cardiovasc Imaging","edition":"2010/03/27","id":"ITEM-2","issue":"6","issued":{"date-parts":[["2010"]]},"note":"Inaba, Yoichi\nChen, Jennifer A\nBergmann, Steven R\neng\nMeta-Analysis\nInt J Cardiovasc Imaging. 2010 Aug;26(6):631-40. doi: 10.1007/s10554-010-9616-1. Epub 2010 Mar 26.","page":"631-640","title":"Prediction of future cardiovascular outcomes by flow-mediated vasodilatation of brachial artery: a meta-analysis","type":"article-journal","volume":"26"},"uris":["http://www.mendeley.com/documents/?uuid=537950f4-abf8-4d64-904a-70e2219ce88e"]},{"id":"ITEM-3","itemData":{"ISSN":"2047-9980","author":[{"dropping-particle":"","family":"Matsuzawa","given":"Yasushi","non-dropping-particle":"","parse-names":false,"suffix":""},{"dropping-particle":"","family":"Kwon","given":"Taek‐Geun","non-dropping-particle":"","parse-names":false,"suffix":""},{"dropping-particle":"","family":"Lennon","given":"Ryan J","non-dropping-particle":"","parse-names":false,"suffix":""},{"dropping-particle":"","family":"Lerman","given":"Lilach O","non-dropping-particle":"","parse-names":false,"suffix":""},{"dropping-particle":"","family":"Lerman","given":"Amir","non-dropping-particle":"","parse-names":false,"suffix":""}],"container-title":"Journal of the American Heart Association","id":"ITEM-3","issue":"11","issued":{"date-parts":[["2015"]]},"page":"e002270","publisher":"Am Heart Assoc","title":"Prognostic value of flow‐mediated vasodilation in brachial artery and fingertip artery for cardiovascular events: a systematic review and meta‐analysis","type":"article-journal","volume":"4"},"uris":["http://www.mendeley.com/documents/?uuid=3c54d2d7-015e-4c11-9f46-a99e1d3511ec"]},{"id":"ITEM-4","itemData":{"ISSN":"2047-2412","author":[{"dropping-particle":"","family":"Xu","given":"Yang","non-dropping-particle":"","parse-names":false,"suffix":""},{"dropping-particle":"","family":"Arora","given":"Rakesh C","non-dropping-particle":"","parse-names":false,"suffix":""},{"dropping-particle":"","family":"Hiebert","given":"Brett M","non-dropping-particle":"","parse-names":false,"suffix":""},{"dropping-particle":"","family":"Lerner","given":"Blake","non-dropping-particle":"","parse-names":false,"suffix":""},{"dropping-particle":"","family":"Szwajcer","given":"Andrea","non-dropping-particle":"","parse-names":false,"suffix":""},{"dropping-particle":"","family":"McDonald","given":"Kerry","non-dropping-particle":"","parse-names":false,"suffix":""},{"dropping-particle":"","family":"Rigatto","given":"Claudio","non-dropping-particle":"","parse-names":false,"suffix":""},{"dropping-particle":"","family":"Komenda","given":"Paul","non-dropping-particle":"","parse-names":false,"suffix":""},{"dropping-particle":"","family":"Sood","given":"Manish M","non-dropping-particle":"","parse-names":false,"suffix":""},{"dropping-particle":"","family":"Tangri","given":"Navdeep","non-dropping-particle":"","parse-names":false,"suffix":""}],"container-title":"European Heart Journal–Cardiovascular Imaging","id":"ITEM-4","issue":"7","issued":{"date-parts":[["2014"]]},"page":"736-746","publisher":"Oxford University Press","title":"Non-invasive endothelial function testing and the risk of adverse outcomes: a systematic review and meta-analysis","type":"article-journal","volume":"15"},"uris":["http://www.mendeley.com/documents/?uuid=a51abcd3-c23f-4056-94f0-08e536dbefbc"]}],"mendeley":{"formattedCitation":"&lt;sup&gt;5–8&lt;/sup&gt;","plainTextFormattedCitation":"5–8","previouslyFormattedCitation":"&lt;sup&gt;5–8&lt;/sup&gt;"},"properties":{"noteIndex":0},"schema":"https://github.com/citation-style-language/schema/raw/master/csl-citation.json"}</w:instrText>
      </w:r>
      <w:r w:rsidR="00B304D2" w:rsidRPr="001906BD">
        <w:rPr>
          <w:rFonts w:ascii="Times New Roman" w:hAnsi="Times New Roman" w:cs="Times New Roman"/>
          <w:color w:val="000000" w:themeColor="text1"/>
          <w:szCs w:val="24"/>
          <w:lang w:val="en-US"/>
        </w:rPr>
        <w:fldChar w:fldCharType="separate"/>
      </w:r>
      <w:r w:rsidR="00B304D2" w:rsidRPr="007062F3">
        <w:rPr>
          <w:rFonts w:ascii="Times New Roman" w:hAnsi="Times New Roman" w:cs="Times New Roman"/>
          <w:noProof/>
          <w:color w:val="000000" w:themeColor="text1"/>
          <w:szCs w:val="24"/>
          <w:vertAlign w:val="superscript"/>
          <w:lang w:val="en-US"/>
        </w:rPr>
        <w:t>5–8</w:t>
      </w:r>
      <w:r w:rsidR="00B304D2" w:rsidRPr="001906BD">
        <w:rPr>
          <w:rFonts w:ascii="Times New Roman" w:hAnsi="Times New Roman" w:cs="Times New Roman"/>
          <w:color w:val="000000" w:themeColor="text1"/>
          <w:szCs w:val="24"/>
          <w:lang w:val="en-US"/>
        </w:rPr>
        <w:fldChar w:fldCharType="end"/>
      </w:r>
      <w:r w:rsidR="00B304D2">
        <w:rPr>
          <w:rFonts w:ascii="Times New Roman" w:hAnsi="Times New Roman" w:cs="Times New Roman"/>
          <w:szCs w:val="24"/>
          <w:lang w:val="en-US"/>
        </w:rPr>
        <w:t xml:space="preserve">. This finding </w:t>
      </w:r>
      <w:r w:rsidR="000312A1" w:rsidRPr="001906BD">
        <w:rPr>
          <w:rFonts w:ascii="Times New Roman" w:hAnsi="Times New Roman" w:cs="Times New Roman"/>
          <w:szCs w:val="24"/>
          <w:lang w:val="en-US"/>
        </w:rPr>
        <w:t xml:space="preserve">may </w:t>
      </w:r>
      <w:r w:rsidR="009424A0" w:rsidRPr="001906BD">
        <w:rPr>
          <w:rFonts w:ascii="Times New Roman" w:hAnsi="Times New Roman" w:cs="Times New Roman"/>
          <w:szCs w:val="24"/>
          <w:lang w:val="en-US"/>
        </w:rPr>
        <w:t xml:space="preserve">therefore </w:t>
      </w:r>
      <w:r w:rsidR="000312A1" w:rsidRPr="001906BD">
        <w:rPr>
          <w:rFonts w:ascii="Times New Roman" w:hAnsi="Times New Roman" w:cs="Times New Roman"/>
          <w:szCs w:val="24"/>
          <w:lang w:val="en-US"/>
        </w:rPr>
        <w:t>be of clinical significance</w:t>
      </w:r>
      <w:r w:rsidR="00782567">
        <w:rPr>
          <w:rFonts w:ascii="Times New Roman" w:hAnsi="Times New Roman" w:cs="Times New Roman"/>
          <w:szCs w:val="24"/>
          <w:lang w:val="en-US"/>
        </w:rPr>
        <w:t xml:space="preserve"> although ought to be interpreted with caution since FMD is merely a surrogate marker of </w:t>
      </w:r>
      <w:proofErr w:type="gramStart"/>
      <w:r w:rsidR="00782567">
        <w:rPr>
          <w:rFonts w:ascii="Times New Roman" w:hAnsi="Times New Roman" w:cs="Times New Roman"/>
          <w:szCs w:val="24"/>
          <w:lang w:val="en-US"/>
        </w:rPr>
        <w:t xml:space="preserve">CVD </w:t>
      </w:r>
      <w:r w:rsidR="000312A1" w:rsidRPr="001906BD">
        <w:rPr>
          <w:rFonts w:ascii="Times New Roman" w:hAnsi="Times New Roman" w:cs="Times New Roman"/>
          <w:szCs w:val="24"/>
          <w:lang w:val="en-US"/>
        </w:rPr>
        <w:t>.</w:t>
      </w:r>
      <w:proofErr w:type="gramEnd"/>
      <w:r w:rsidR="009424A0" w:rsidRPr="001906BD">
        <w:rPr>
          <w:rFonts w:ascii="Times New Roman" w:hAnsi="Times New Roman" w:cs="Times New Roman"/>
          <w:szCs w:val="24"/>
          <w:lang w:val="en-US"/>
        </w:rPr>
        <w:t xml:space="preserve"> </w:t>
      </w:r>
      <w:r w:rsidR="00C8004D" w:rsidRPr="001906BD">
        <w:rPr>
          <w:rFonts w:ascii="Times New Roman" w:hAnsi="Times New Roman" w:cs="Times New Roman"/>
          <w:szCs w:val="24"/>
          <w:lang w:val="en-US"/>
        </w:rPr>
        <w:t>The observed</w:t>
      </w:r>
      <w:r w:rsidR="001761A5" w:rsidRPr="001906BD">
        <w:rPr>
          <w:rFonts w:ascii="Times New Roman" w:hAnsi="Times New Roman" w:cs="Times New Roman"/>
          <w:szCs w:val="24"/>
          <w:lang w:val="en-US"/>
        </w:rPr>
        <w:t xml:space="preserve"> improvements in FMD were greater in </w:t>
      </w:r>
      <w:r w:rsidR="00C86174" w:rsidRPr="001906BD">
        <w:rPr>
          <w:rFonts w:ascii="Times New Roman" w:hAnsi="Times New Roman" w:cs="Times New Roman"/>
          <w:szCs w:val="24"/>
          <w:lang w:val="en-US"/>
        </w:rPr>
        <w:t xml:space="preserve">controlled interventions </w:t>
      </w:r>
      <w:r w:rsidR="002A6192" w:rsidRPr="001906BD">
        <w:rPr>
          <w:rFonts w:ascii="Times New Roman" w:hAnsi="Times New Roman" w:cs="Times New Roman"/>
          <w:szCs w:val="24"/>
          <w:lang w:val="en-US"/>
        </w:rPr>
        <w:t>compared with pre-post</w:t>
      </w:r>
      <w:r w:rsidR="00BE22F5" w:rsidRPr="001906BD">
        <w:rPr>
          <w:rFonts w:ascii="Times New Roman" w:hAnsi="Times New Roman" w:cs="Times New Roman"/>
          <w:szCs w:val="24"/>
          <w:lang w:val="en-US"/>
        </w:rPr>
        <w:t xml:space="preserve"> </w:t>
      </w:r>
      <w:r w:rsidR="00A37DAB" w:rsidRPr="001906BD">
        <w:rPr>
          <w:rFonts w:ascii="Times New Roman" w:hAnsi="Times New Roman" w:cs="Times New Roman"/>
          <w:szCs w:val="24"/>
          <w:lang w:val="en-US"/>
        </w:rPr>
        <w:t>interventions</w:t>
      </w:r>
      <w:r w:rsidR="00A644F9" w:rsidRPr="001906BD">
        <w:rPr>
          <w:rFonts w:ascii="Times New Roman" w:hAnsi="Times New Roman" w:cs="Times New Roman"/>
          <w:szCs w:val="24"/>
          <w:lang w:val="en-US"/>
        </w:rPr>
        <w:t xml:space="preserve">. </w:t>
      </w:r>
      <w:r w:rsidR="003E7013" w:rsidRPr="001906BD">
        <w:rPr>
          <w:rFonts w:ascii="Times New Roman" w:hAnsi="Times New Roman" w:cs="Times New Roman"/>
          <w:szCs w:val="24"/>
          <w:lang w:val="en-US"/>
        </w:rPr>
        <w:t xml:space="preserve">Lastly, </w:t>
      </w:r>
      <w:r w:rsidR="00A644F9" w:rsidRPr="001906BD">
        <w:rPr>
          <w:rFonts w:ascii="Times New Roman" w:hAnsi="Times New Roman" w:cs="Times New Roman"/>
          <w:szCs w:val="24"/>
          <w:lang w:val="en-US"/>
        </w:rPr>
        <w:t>a higher</w:t>
      </w:r>
      <w:r w:rsidR="00391743" w:rsidRPr="001906BD">
        <w:rPr>
          <w:rFonts w:ascii="Times New Roman" w:hAnsi="Times New Roman" w:cs="Times New Roman"/>
          <w:szCs w:val="24"/>
          <w:lang w:val="en-US"/>
        </w:rPr>
        <w:t xml:space="preserve"> resting</w:t>
      </w:r>
      <w:r w:rsidR="00A644F9" w:rsidRPr="001906BD">
        <w:rPr>
          <w:rFonts w:ascii="Times New Roman" w:hAnsi="Times New Roman" w:cs="Times New Roman"/>
          <w:szCs w:val="24"/>
          <w:lang w:val="en-US"/>
        </w:rPr>
        <w:t xml:space="preserve"> blood pressure</w:t>
      </w:r>
      <w:r w:rsidR="003E7013" w:rsidRPr="001906BD">
        <w:rPr>
          <w:rFonts w:ascii="Times New Roman" w:hAnsi="Times New Roman" w:cs="Times New Roman"/>
          <w:szCs w:val="24"/>
          <w:lang w:val="en-US"/>
        </w:rPr>
        <w:t xml:space="preserve">, albeit within </w:t>
      </w:r>
      <w:r w:rsidR="004546C6" w:rsidRPr="001906BD">
        <w:rPr>
          <w:rFonts w:ascii="Times New Roman" w:hAnsi="Times New Roman" w:cs="Times New Roman"/>
          <w:szCs w:val="24"/>
          <w:lang w:val="en-US"/>
        </w:rPr>
        <w:t xml:space="preserve">the </w:t>
      </w:r>
      <w:r w:rsidR="003E7013" w:rsidRPr="001906BD">
        <w:rPr>
          <w:rFonts w:ascii="Times New Roman" w:hAnsi="Times New Roman" w:cs="Times New Roman"/>
          <w:szCs w:val="24"/>
          <w:lang w:val="en-US"/>
        </w:rPr>
        <w:t>normotensive range,</w:t>
      </w:r>
      <w:r w:rsidR="00391743" w:rsidRPr="001906BD">
        <w:rPr>
          <w:rFonts w:ascii="Times New Roman" w:hAnsi="Times New Roman" w:cs="Times New Roman"/>
          <w:szCs w:val="24"/>
          <w:lang w:val="en-US"/>
        </w:rPr>
        <w:t xml:space="preserve"> and</w:t>
      </w:r>
      <w:r w:rsidR="003E7013" w:rsidRPr="001906BD">
        <w:rPr>
          <w:rFonts w:ascii="Times New Roman" w:hAnsi="Times New Roman" w:cs="Times New Roman"/>
          <w:szCs w:val="24"/>
          <w:lang w:val="en-US"/>
        </w:rPr>
        <w:t xml:space="preserve"> a</w:t>
      </w:r>
      <w:r w:rsidR="00391743" w:rsidRPr="001906BD">
        <w:rPr>
          <w:rFonts w:ascii="Times New Roman" w:hAnsi="Times New Roman" w:cs="Times New Roman"/>
          <w:szCs w:val="24"/>
          <w:lang w:val="en-US"/>
        </w:rPr>
        <w:t xml:space="preserve"> </w:t>
      </w:r>
      <w:r w:rsidR="001052E2" w:rsidRPr="001906BD">
        <w:rPr>
          <w:rFonts w:ascii="Times New Roman" w:hAnsi="Times New Roman" w:cs="Times New Roman"/>
          <w:szCs w:val="24"/>
          <w:lang w:val="en-US"/>
        </w:rPr>
        <w:t xml:space="preserve">greater change in </w:t>
      </w:r>
      <w:r w:rsidR="00391743" w:rsidRPr="001906BD">
        <w:rPr>
          <w:rFonts w:ascii="Times New Roman" w:hAnsi="Times New Roman" w:cs="Times New Roman"/>
          <w:szCs w:val="24"/>
          <w:lang w:val="en-US"/>
        </w:rPr>
        <w:t xml:space="preserve">cardiorespiratory fitness </w:t>
      </w:r>
      <w:r w:rsidR="00BE22F5" w:rsidRPr="001906BD">
        <w:rPr>
          <w:rFonts w:ascii="Times New Roman" w:hAnsi="Times New Roman" w:cs="Times New Roman"/>
          <w:szCs w:val="24"/>
          <w:lang w:val="en-US"/>
        </w:rPr>
        <w:t>(</w:t>
      </w:r>
      <m:oMath>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 xml:space="preserve">2max </m:t>
            </m:r>
          </m:sub>
        </m:sSub>
      </m:oMath>
      <w:r w:rsidR="00BE22F5" w:rsidRPr="001906BD">
        <w:rPr>
          <w:rFonts w:ascii="Times New Roman" w:eastAsiaTheme="minorEastAsia" w:hAnsi="Times New Roman" w:cs="Times New Roman"/>
          <w:szCs w:val="24"/>
          <w:lang w:val="en-US"/>
        </w:rPr>
        <w:t xml:space="preserve">) </w:t>
      </w:r>
      <w:r w:rsidR="004546C6" w:rsidRPr="001906BD">
        <w:rPr>
          <w:rFonts w:ascii="Times New Roman" w:hAnsi="Times New Roman" w:cs="Times New Roman"/>
          <w:szCs w:val="24"/>
          <w:lang w:val="en-US"/>
        </w:rPr>
        <w:t>are positively</w:t>
      </w:r>
      <w:r w:rsidR="003E7013" w:rsidRPr="001906BD">
        <w:rPr>
          <w:rFonts w:ascii="Times New Roman" w:hAnsi="Times New Roman" w:cs="Times New Roman"/>
          <w:szCs w:val="24"/>
          <w:lang w:val="en-US"/>
        </w:rPr>
        <w:t xml:space="preserve"> associated with </w:t>
      </w:r>
      <w:r w:rsidR="00050DC6" w:rsidRPr="001906BD">
        <w:rPr>
          <w:rFonts w:ascii="Times New Roman" w:hAnsi="Times New Roman" w:cs="Times New Roman"/>
          <w:szCs w:val="24"/>
          <w:lang w:val="en-US"/>
        </w:rPr>
        <w:t xml:space="preserve">the </w:t>
      </w:r>
      <m:oMath>
        <m:r>
          <w:rPr>
            <w:rFonts w:ascii="Cambria Math" w:hAnsi="Cambria Math" w:cs="Times New Roman"/>
            <w:szCs w:val="24"/>
            <w:lang w:val="en-US"/>
          </w:rPr>
          <m:t>∆</m:t>
        </m:r>
      </m:oMath>
      <w:r w:rsidR="00AD5AF3" w:rsidRPr="001906BD">
        <w:rPr>
          <w:rFonts w:ascii="Times New Roman" w:hAnsi="Times New Roman" w:cs="Times New Roman"/>
          <w:szCs w:val="24"/>
          <w:lang w:val="en-US"/>
        </w:rPr>
        <w:t>FMD</w:t>
      </w:r>
      <w:r w:rsidR="002A6192" w:rsidRPr="001906BD">
        <w:rPr>
          <w:rFonts w:ascii="Times New Roman" w:hAnsi="Times New Roman" w:cs="Times New Roman"/>
          <w:szCs w:val="24"/>
          <w:lang w:val="en-US"/>
        </w:rPr>
        <w:t>.</w:t>
      </w:r>
      <w:r w:rsidR="00050DC6" w:rsidRPr="001906BD">
        <w:rPr>
          <w:rFonts w:ascii="Times New Roman" w:hAnsi="Times New Roman" w:cs="Times New Roman"/>
          <w:szCs w:val="24"/>
          <w:lang w:val="en-US"/>
        </w:rPr>
        <w:t xml:space="preserve"> </w:t>
      </w:r>
      <w:r w:rsidR="00157C34" w:rsidRPr="001906BD">
        <w:rPr>
          <w:rFonts w:ascii="Times New Roman" w:hAnsi="Times New Roman" w:cs="Times New Roman"/>
          <w:szCs w:val="24"/>
          <w:lang w:val="en-US"/>
        </w:rPr>
        <w:t>E</w:t>
      </w:r>
      <w:r w:rsidR="00D93B6E" w:rsidRPr="001906BD">
        <w:rPr>
          <w:rFonts w:ascii="Times New Roman" w:hAnsi="Times New Roman" w:cs="Times New Roman"/>
          <w:szCs w:val="24"/>
          <w:lang w:val="en-US"/>
        </w:rPr>
        <w:t xml:space="preserve">xercise may </w:t>
      </w:r>
      <w:r w:rsidR="00AD5AF3" w:rsidRPr="001906BD">
        <w:rPr>
          <w:rFonts w:ascii="Times New Roman" w:hAnsi="Times New Roman" w:cs="Times New Roman"/>
          <w:szCs w:val="24"/>
          <w:lang w:val="en-US"/>
        </w:rPr>
        <w:t xml:space="preserve">therefore </w:t>
      </w:r>
      <w:r w:rsidR="00157C34" w:rsidRPr="001906BD">
        <w:rPr>
          <w:rFonts w:ascii="Times New Roman" w:hAnsi="Times New Roman" w:cs="Times New Roman"/>
          <w:szCs w:val="24"/>
          <w:lang w:val="en-US"/>
        </w:rPr>
        <w:t>be</w:t>
      </w:r>
      <w:r w:rsidR="00B63497" w:rsidRPr="001906BD">
        <w:rPr>
          <w:rFonts w:ascii="Times New Roman" w:hAnsi="Times New Roman" w:cs="Times New Roman"/>
          <w:szCs w:val="24"/>
          <w:lang w:val="en-US"/>
        </w:rPr>
        <w:t xml:space="preserve"> a feasible, non-pharmacological </w:t>
      </w:r>
      <w:r w:rsidR="00157C34" w:rsidRPr="001906BD">
        <w:rPr>
          <w:rFonts w:ascii="Times New Roman" w:hAnsi="Times New Roman" w:cs="Times New Roman"/>
          <w:szCs w:val="24"/>
          <w:lang w:val="en-US"/>
        </w:rPr>
        <w:t xml:space="preserve">approach to </w:t>
      </w:r>
      <w:r w:rsidR="00B63497" w:rsidRPr="001906BD">
        <w:rPr>
          <w:rFonts w:ascii="Times New Roman" w:hAnsi="Times New Roman" w:cs="Times New Roman"/>
          <w:szCs w:val="24"/>
          <w:lang w:val="en-US"/>
        </w:rPr>
        <w:t>improving vascular function</w:t>
      </w:r>
      <w:r w:rsidR="00157C34" w:rsidRPr="001906BD">
        <w:rPr>
          <w:rFonts w:ascii="Times New Roman" w:hAnsi="Times New Roman" w:cs="Times New Roman"/>
          <w:szCs w:val="24"/>
          <w:lang w:val="en-US"/>
        </w:rPr>
        <w:t xml:space="preserve"> in healthy post-menopausal </w:t>
      </w:r>
      <w:r w:rsidR="00175A44" w:rsidRPr="001906BD">
        <w:rPr>
          <w:rFonts w:ascii="Times New Roman" w:hAnsi="Times New Roman" w:cs="Times New Roman"/>
          <w:szCs w:val="24"/>
          <w:lang w:val="en-US"/>
        </w:rPr>
        <w:t>individuals</w:t>
      </w:r>
      <w:r w:rsidR="00157C34" w:rsidRPr="001906BD">
        <w:rPr>
          <w:rFonts w:ascii="Times New Roman" w:hAnsi="Times New Roman" w:cs="Times New Roman"/>
          <w:szCs w:val="24"/>
          <w:lang w:val="en-US"/>
        </w:rPr>
        <w:t xml:space="preserve"> </w:t>
      </w:r>
      <w:r w:rsidR="00B63497" w:rsidRPr="001906BD">
        <w:rPr>
          <w:rFonts w:ascii="Times New Roman" w:hAnsi="Times New Roman" w:cs="Times New Roman"/>
          <w:szCs w:val="24"/>
          <w:lang w:val="en-US"/>
        </w:rPr>
        <w:t xml:space="preserve">and thus, </w:t>
      </w:r>
      <w:r w:rsidR="0072014E">
        <w:rPr>
          <w:rFonts w:ascii="Times New Roman" w:hAnsi="Times New Roman" w:cs="Times New Roman"/>
          <w:szCs w:val="24"/>
          <w:lang w:val="en-US"/>
        </w:rPr>
        <w:t xml:space="preserve">may </w:t>
      </w:r>
      <w:r w:rsidR="00852EA0" w:rsidRPr="001906BD">
        <w:rPr>
          <w:rFonts w:ascii="Times New Roman" w:hAnsi="Times New Roman" w:cs="Times New Roman"/>
          <w:szCs w:val="24"/>
          <w:lang w:val="en-US"/>
        </w:rPr>
        <w:t>indirectly reduce CVD</w:t>
      </w:r>
      <w:r w:rsidR="00B63497" w:rsidRPr="001906BD">
        <w:rPr>
          <w:rFonts w:ascii="Times New Roman" w:hAnsi="Times New Roman" w:cs="Times New Roman"/>
          <w:szCs w:val="24"/>
          <w:lang w:val="en-US"/>
        </w:rPr>
        <w:t xml:space="preserve"> risk</w:t>
      </w:r>
      <w:r w:rsidR="00A37DAB" w:rsidRPr="001906BD">
        <w:rPr>
          <w:rFonts w:ascii="Times New Roman" w:hAnsi="Times New Roman" w:cs="Times New Roman"/>
          <w:szCs w:val="24"/>
          <w:lang w:val="en-US"/>
        </w:rPr>
        <w:t>.</w:t>
      </w:r>
    </w:p>
    <w:p w14:paraId="3D23EE6F" w14:textId="4234DBA7" w:rsidR="000C6EFE" w:rsidRPr="001906BD" w:rsidRDefault="003E1364" w:rsidP="00AD4030">
      <w:pPr>
        <w:pStyle w:val="Heading2"/>
        <w:numPr>
          <w:ilvl w:val="0"/>
          <w:numId w:val="0"/>
        </w:numPr>
        <w:rPr>
          <w:lang w:val="en-US"/>
        </w:rPr>
      </w:pPr>
      <w:r w:rsidRPr="001906BD">
        <w:rPr>
          <w:lang w:val="en-US"/>
        </w:rPr>
        <w:lastRenderedPageBreak/>
        <w:t>Influence of aerobic exercise on FMD</w:t>
      </w:r>
    </w:p>
    <w:p w14:paraId="094637B0" w14:textId="1D1093B4" w:rsidR="005B3133" w:rsidRPr="001906BD" w:rsidRDefault="004546C6" w:rsidP="00252197">
      <w:pPr>
        <w:rPr>
          <w:rFonts w:ascii="Times New Roman" w:hAnsi="Times New Roman" w:cs="Times New Roman"/>
          <w:szCs w:val="24"/>
          <w:lang w:val="en-US"/>
        </w:rPr>
      </w:pPr>
      <w:r w:rsidRPr="001906BD">
        <w:rPr>
          <w:rFonts w:ascii="Times New Roman" w:hAnsi="Times New Roman" w:cs="Times New Roman"/>
          <w:szCs w:val="24"/>
          <w:lang w:val="en-US"/>
        </w:rPr>
        <w:t xml:space="preserve">The findings from this meta-analysis </w:t>
      </w:r>
      <w:r w:rsidR="0068522F" w:rsidRPr="001906BD">
        <w:rPr>
          <w:rFonts w:ascii="Times New Roman" w:hAnsi="Times New Roman" w:cs="Times New Roman"/>
          <w:szCs w:val="24"/>
          <w:lang w:val="en-US"/>
        </w:rPr>
        <w:t xml:space="preserve">agree with </w:t>
      </w:r>
      <w:r w:rsidR="009B42AC" w:rsidRPr="001906BD">
        <w:rPr>
          <w:rFonts w:ascii="Times New Roman" w:hAnsi="Times New Roman" w:cs="Times New Roman"/>
          <w:szCs w:val="24"/>
          <w:lang w:val="en-US"/>
        </w:rPr>
        <w:t>those from</w:t>
      </w:r>
      <w:r w:rsidR="00427B2B" w:rsidRPr="001906BD">
        <w:rPr>
          <w:rFonts w:ascii="Times New Roman" w:hAnsi="Times New Roman" w:cs="Times New Roman"/>
          <w:szCs w:val="24"/>
          <w:lang w:val="en-US"/>
        </w:rPr>
        <w:t xml:space="preserve"> previous meta-analysis also reporting exercise-induced improvements in FMD </w:t>
      </w:r>
      <w:r w:rsidR="00B157AD"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SN":"1932-7501","author":[{"dropping-particle":"","family":"Early","given":"Kate S","non-dropping-particle":"","parse-names":false,"suffix":""},{"dropping-particle":"","family":"Stewart","given":"Abigail","non-dropping-particle":"","parse-names":false,"suffix":""},{"dropping-particle":"","family":"Johannsen","given":"Neil","non-dropping-particle":"","parse-names":false,"suffix":""},{"dropping-particle":"","family":"Lavie","given":"Carl J","non-dropping-particle":"","parse-names":false,"suffix":""},{"dropping-particle":"","family":"Thomas","given":"Jerry R","non-dropping-particle":"","parse-names":false,"suffix":""},{"dropping-particle":"","family":"Welsch","given":"Michael","non-dropping-particle":"","parse-names":false,"suffix":""}],"container-title":"Journal of Cardiopulmonary Rehabilitation and Prevention","id":"ITEM-1","issue":"2","issued":{"date-parts":[["2017"]]},"page":"77-89","publisher":"LWW","title":"The effects of exercise training on brachial artery flow-mediated dilation: a meta-analysis","type":"article-journal","volume":"37"},"uris":["http://www.mendeley.com/documents/?uuid=5a5448b7-eea6-4732-8c52-8fdea6c2f912"]},{"id":"ITEM-2","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2","issue":"2","issued":{"date-parts":[["2015"]]},"page":"279-296","publisher":"Springer","title":"Exercise modalities and endothelial function: a systematic review and dose–response meta-analysis of randomized controlled trials","type":"article-journal","volume":"45"},"uris":["http://www.mendeley.com/documents/?uuid=cf71261f-5eee-47ae-b409-c4c73c314471"]}],"mendeley":{"formattedCitation":"&lt;sup&gt;22,23&lt;/sup&gt;","plainTextFormattedCitation":"22,23","previouslyFormattedCitation":"&lt;sup&gt;22,23&lt;/sup&gt;"},"properties":{"noteIndex":0},"schema":"https://github.com/citation-style-language/schema/raw/master/csl-citation.json"}</w:instrText>
      </w:r>
      <w:r w:rsidR="00B157AD"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22,23</w:t>
      </w:r>
      <w:r w:rsidR="00B157AD" w:rsidRPr="001906BD">
        <w:rPr>
          <w:rFonts w:ascii="Times New Roman" w:hAnsi="Times New Roman" w:cs="Times New Roman"/>
          <w:szCs w:val="24"/>
          <w:lang w:val="en-US"/>
        </w:rPr>
        <w:fldChar w:fldCharType="end"/>
      </w:r>
      <w:r w:rsidR="0087416A" w:rsidRPr="001906BD">
        <w:rPr>
          <w:rFonts w:ascii="Times New Roman" w:hAnsi="Times New Roman" w:cs="Times New Roman"/>
          <w:szCs w:val="24"/>
          <w:lang w:val="en-US"/>
        </w:rPr>
        <w:t xml:space="preserve">. </w:t>
      </w:r>
      <w:r w:rsidR="00E16AFA" w:rsidRPr="001906BD">
        <w:rPr>
          <w:rFonts w:ascii="Times New Roman" w:hAnsi="Times New Roman" w:cs="Times New Roman"/>
          <w:szCs w:val="24"/>
          <w:lang w:val="en-US"/>
        </w:rPr>
        <w:t xml:space="preserve">Prior to </w:t>
      </w:r>
      <w:r w:rsidR="007F3F2D" w:rsidRPr="001906BD">
        <w:rPr>
          <w:rFonts w:ascii="Times New Roman" w:hAnsi="Times New Roman" w:cs="Times New Roman"/>
          <w:szCs w:val="24"/>
          <w:lang w:val="en-US"/>
        </w:rPr>
        <w:t>our</w:t>
      </w:r>
      <w:r w:rsidR="00E16AFA" w:rsidRPr="001906BD">
        <w:rPr>
          <w:rFonts w:ascii="Times New Roman" w:hAnsi="Times New Roman" w:cs="Times New Roman"/>
          <w:szCs w:val="24"/>
          <w:lang w:val="en-US"/>
        </w:rPr>
        <w:t xml:space="preserve"> meta-analysis, it </w:t>
      </w:r>
      <w:r w:rsidR="00B15A1A" w:rsidRPr="001906BD">
        <w:rPr>
          <w:rFonts w:ascii="Times New Roman" w:hAnsi="Times New Roman" w:cs="Times New Roman"/>
          <w:szCs w:val="24"/>
          <w:lang w:val="en-US"/>
        </w:rPr>
        <w:t xml:space="preserve">has been challenging to </w:t>
      </w:r>
      <w:r w:rsidR="001906BD" w:rsidRPr="001906BD">
        <w:rPr>
          <w:rFonts w:ascii="Times New Roman" w:hAnsi="Times New Roman" w:cs="Times New Roman"/>
          <w:szCs w:val="24"/>
          <w:lang w:val="en-US"/>
        </w:rPr>
        <w:t>generalize</w:t>
      </w:r>
      <w:r w:rsidR="00B15A1A" w:rsidRPr="001906BD">
        <w:rPr>
          <w:rFonts w:ascii="Times New Roman" w:hAnsi="Times New Roman" w:cs="Times New Roman"/>
          <w:szCs w:val="24"/>
          <w:lang w:val="en-US"/>
        </w:rPr>
        <w:t xml:space="preserve"> those findings</w:t>
      </w:r>
      <w:r w:rsidR="007F3F2D" w:rsidRPr="001906BD">
        <w:rPr>
          <w:rFonts w:ascii="Times New Roman" w:hAnsi="Times New Roman" w:cs="Times New Roman"/>
          <w:szCs w:val="24"/>
          <w:lang w:val="en-US"/>
        </w:rPr>
        <w:t xml:space="preserve"> to</w:t>
      </w:r>
      <w:r w:rsidR="005C26DE" w:rsidRPr="001906BD">
        <w:rPr>
          <w:rFonts w:ascii="Times New Roman" w:hAnsi="Times New Roman" w:cs="Times New Roman"/>
          <w:szCs w:val="24"/>
          <w:lang w:val="en-US"/>
        </w:rPr>
        <w:t xml:space="preserve"> </w:t>
      </w:r>
      <w:r w:rsidR="00B05A9E" w:rsidRPr="001906BD">
        <w:rPr>
          <w:rFonts w:ascii="Times New Roman" w:hAnsi="Times New Roman" w:cs="Times New Roman"/>
          <w:szCs w:val="24"/>
          <w:lang w:val="en-US"/>
        </w:rPr>
        <w:t xml:space="preserve">healthy menopausal </w:t>
      </w:r>
      <w:r w:rsidR="00A51963" w:rsidRPr="001906BD">
        <w:rPr>
          <w:rFonts w:ascii="Times New Roman" w:hAnsi="Times New Roman" w:cs="Times New Roman"/>
          <w:szCs w:val="24"/>
          <w:lang w:val="en-US"/>
        </w:rPr>
        <w:t>individuals</w:t>
      </w:r>
      <w:r w:rsidR="00B05A9E" w:rsidRPr="001906BD">
        <w:rPr>
          <w:rFonts w:ascii="Times New Roman" w:hAnsi="Times New Roman" w:cs="Times New Roman"/>
          <w:szCs w:val="24"/>
          <w:lang w:val="en-US"/>
        </w:rPr>
        <w:t xml:space="preserve"> since oestrogen decline </w:t>
      </w:r>
      <w:r w:rsidR="007F3F2D" w:rsidRPr="001906BD">
        <w:rPr>
          <w:rFonts w:ascii="Times New Roman" w:hAnsi="Times New Roman" w:cs="Times New Roman"/>
          <w:szCs w:val="24"/>
          <w:lang w:val="en-US"/>
        </w:rPr>
        <w:t xml:space="preserve">can </w:t>
      </w:r>
      <w:r w:rsidR="00B05A9E" w:rsidRPr="001906BD">
        <w:rPr>
          <w:rFonts w:ascii="Times New Roman" w:hAnsi="Times New Roman" w:cs="Times New Roman"/>
          <w:szCs w:val="24"/>
          <w:lang w:val="en-US"/>
        </w:rPr>
        <w:t xml:space="preserve">potentially impede the capacity of the endothelium to respond to exercise training </w:t>
      </w:r>
      <w:r w:rsidR="00B05A9E"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161/ATVBAHA.107.158634","ISSN":"1079-5642","abstract":"Objective— We evaluated whether time since menopause influences the acute and chronic effect of Estradiol (E) on vascular endothelial function. Methods and Results— We studied flow-mediated dilatat...","author":[{"dropping-particle":"","family":"Vitale","given":"Cristiana","non-dropping-particle":"","parse-names":false,"suffix":""},{"dropping-particle":"","family":"Mercuro","given":"Giuseppe","non-dropping-particle":"","parse-names":false,"suffix":""},{"dropping-particle":"","family":"Cerquetani","given":"Elena","non-dropping-particle":"","parse-names":false,"suffix":""},{"dropping-particle":"","family":"Marazzi","given":"Giuseppe","non-dropping-particle":"","parse-names":false,"suffix":""},{"dropping-particle":"","family":"Patrizi","given":"Roberto","non-dropping-particle":"","parse-names":false,"suffix":""},{"dropping-particle":"","family":"Pelliccia","given":"Francesco","non-dropping-particle":"","parse-names":false,"suffix":""},{"dropping-particle":"","family":"Volterrani","given":"Maurizio","non-dropping-particle":"","parse-names":false,"suffix":""},{"dropping-particle":"","family":"Fini","given":"Massimo","non-dropping-particle":"","parse-names":false,"suffix":""},{"dropping-particle":"","family":"Collins","given":"Peter","non-dropping-particle":"","parse-names":false,"suffix":""},{"dropping-particle":"","family":"Rosano","given":"Giuseppe M.C.","non-dropping-particle":"","parse-names":false,"suffix":""}],"container-title":"Arteriosclerosis, Thrombosis, and Vascular Biology","id":"ITEM-1","issue":"2","issued":{"date-parts":[["2008","2","1"]]},"page":"348-352","publisher":"Lippincott Williams &amp; Wilkins","title":"Time Since Menopause Influences the Acute and Chronic Effect of Estrogens on Endothelial Function","type":"article-journal","volume":"28"},"uris":["http://www.mendeley.com/documents/?uuid=c037801f-9047-324c-a83c-70dd35f0a4cc"]},{"id":"ITEM-2","itemData":{"DOI":"10.1113/jp277056","ISBN":"0022-3751","PMID":"31077368","abstract":"As women enter menopause at mid-life, oestrogen production ceases and its many beneficial effects on cardiovascular health are lost whereby the age-related risk of cardiovascular disease is accelerated. Oestrogen acts via oestrogen receptors and can activate the oestrogen response element leading to upregulation of a number of proteins of importance for vascular health, including the vasodilator and anti-atherogenic enzyme endothelial nitric oxide synthase and angiogenic factors. Hormone replacement therapy can to some extent counteract the loss of oestrogen although studies have shown that such treatment may only be effective if initiated soon after menopause, the so-called timing hypothesis. An attractive alternative to hormone therapy is regular physical activity, as it is known that exercise induces many of the same cardiovascular health protective effects as oestrogen. Nevertheless, results from studies on the effect of physical activity on vascular function and cardiovascular health are inconsistent, with some studies showing a lack of effect of a physical activity programme and others showing a beneficial effect. The reason for this divergence is unclear but here we explore whether there may be a timing aspect also for exercise training, the exercise timing hypothesis, in which initiation of exercise interventions soon after menopause may be more effective than initiation many years after. The possibility that oestrogen-related receptor-alpha and oxidative stress may play a role in such a timing effect is discussed.","author":[{"dropping-particle":"","family":"Gliemann","given":"L","non-dropping-particle":"","parse-names":false,"suffix":""},{"dropping-particle":"","family":"Hellsten","given":"Y","non-dropping-particle":"","parse-names":false,"suffix":""}],"container-title":"The Journal of physiology","id":"ITEM-2","issue":"ja","issued":{"date-parts":[["2019"]]},"note":"From Duplicate 2 (The exercise timing hypothesis: can exercise training compensate for the reduction in blood vessel function after menopause if timed right? - Gliemann, L; Hellsten, Y)\n\nFrom Duplicate 2 (The exercise timing hypothesis: can exercise training compensate for the reduction in blood vessel function after menopause if timed right? - Gliemann, L; Hellsten, Y)\n\nGliemann, L\nHellsten, Y\neng\nIndependent Research Fund Denmark\nThe Danish Ministry of Culture Research Fund\nEngland\n2019/05/12 06:00\nJ Physiol. 2019 May 11. doi: 10.1113/JP277056.","title":"The exercise timing hypothesis: can exercise training compensate for the reduction in blood vessel function after menopause if timed right?","type":"article-journal","volume":"0"},"uris":["http://www.mendeley.com/documents/?uuid=2fa44228-2226-40bf-9605-0a91d96400ca"]}],"mendeley":{"formattedCitation":"&lt;sup&gt;24,42&lt;/sup&gt;","plainTextFormattedCitation":"24,42","previouslyFormattedCitation":"&lt;sup&gt;24,42&lt;/sup&gt;"},"properties":{"noteIndex":0},"schema":"https://github.com/citation-style-language/schema/raw/master/csl-citation.json"}</w:instrText>
      </w:r>
      <w:r w:rsidR="00B05A9E"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24,42</w:t>
      </w:r>
      <w:r w:rsidR="00B05A9E" w:rsidRPr="001906BD">
        <w:rPr>
          <w:rFonts w:ascii="Times New Roman" w:hAnsi="Times New Roman" w:cs="Times New Roman"/>
          <w:szCs w:val="24"/>
          <w:lang w:val="en-US"/>
        </w:rPr>
        <w:fldChar w:fldCharType="end"/>
      </w:r>
      <w:r w:rsidR="00B05A9E" w:rsidRPr="001906BD">
        <w:rPr>
          <w:rFonts w:ascii="Times New Roman" w:hAnsi="Times New Roman" w:cs="Times New Roman"/>
          <w:szCs w:val="24"/>
          <w:lang w:val="en-US"/>
        </w:rPr>
        <w:t>.</w:t>
      </w:r>
      <w:r w:rsidR="00097115" w:rsidRPr="001906BD">
        <w:rPr>
          <w:rFonts w:ascii="Times New Roman" w:hAnsi="Times New Roman" w:cs="Times New Roman"/>
          <w:szCs w:val="24"/>
          <w:lang w:val="en-US"/>
        </w:rPr>
        <w:t xml:space="preserve"> </w:t>
      </w:r>
      <w:r w:rsidR="004A55FC">
        <w:rPr>
          <w:rFonts w:ascii="Times New Roman" w:hAnsi="Times New Roman" w:cs="Times New Roman"/>
          <w:szCs w:val="24"/>
          <w:lang w:val="en-US"/>
        </w:rPr>
        <w:t>Given the heterogeneity between studies included in this meta-analysis, t</w:t>
      </w:r>
      <w:r w:rsidR="004E4CFD">
        <w:rPr>
          <w:rFonts w:ascii="Times New Roman" w:hAnsi="Times New Roman" w:cs="Times New Roman"/>
          <w:szCs w:val="24"/>
          <w:lang w:val="en-US"/>
        </w:rPr>
        <w:t xml:space="preserve">he time since menopause onset may be an important factor </w:t>
      </w:r>
      <w:r w:rsidR="004A55FC">
        <w:rPr>
          <w:rFonts w:ascii="Times New Roman" w:hAnsi="Times New Roman" w:cs="Times New Roman"/>
          <w:szCs w:val="24"/>
          <w:lang w:val="en-US"/>
        </w:rPr>
        <w:t>to consider. However, only three studies have reported this metric and it is therefore challenging to understand the influence of exercise timing post-menopause on endothelial function</w:t>
      </w:r>
      <w:r w:rsidR="0072014E">
        <w:rPr>
          <w:rFonts w:ascii="Times New Roman" w:hAnsi="Times New Roman" w:cs="Times New Roman"/>
          <w:szCs w:val="24"/>
          <w:lang w:val="en-US"/>
        </w:rPr>
        <w:t xml:space="preserve"> </w:t>
      </w:r>
      <w:r w:rsidR="004A55FC">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113/JP271456","ISBN":"1469-7793 (Electronic) 0022-3751 (Linking)","PMID":"26676059","abstract":"KEY POINTS: A post-menopausal hot flush consists of profuse physiological elevations in cutaneous vasodilatation and sweating that are accompanied by reduced brain blood flow. These responses can be used to objectively quantify hot flush severity. The impact of an exercise training intervention on the physiological responses occurring during a hot flush is currently unknown. In a preference-controlled trial involving 21 post-menopausal women, 16 weeks of supervised moderate intensity exercise training was found to improve cardiorespiratory fitness and attenuate cutaneous vasodilatation, sweating and the reductions in cerebral blood flow during a hot flush. It is concluded that the improvements in fitness that are mediated by 16 weeks of exercise training reduce the severity of physiological symptoms that occur during a post-menopausal hot flush. A hot flush is characterised by feelings of intense heat, profuse elevations in cutaneous vasodilatation and sweating, and reduced brain blood flow. Exercise training reduces self-reported hot flush severity, but underpinning physiological data are lacking. We hypothesised that exercise training attenuates the changes in cutaneous vasodilatation, sweat rate and cerebral blood flow during a hot flush. In a preference trial, 18 symptomatic post-menopausal women underwent a passive heat stress to induce hot flushes at baseline and follow-up. Fourteen participants opted for a 16 week moderate intensity supervised exercise intervention, while seven participants opted for control. Sweat rate, cutaneous vasodilatation, blood pressure, heart rate and middle cerebral artery velocity (MCAv) were measured during the hot flushes. Data were binned into eight equal segments, each representing 12.5% of hot flush duration. Weekly self-reported frequency and severity of hot flushes were also recorded at baseline and follow-up. Following training, mean hot flush sweat rate decreased by 0.04 mg cm(2) min(-1) at the chest (95% confidence interval 0.02-0.06, P = 0.01) and by 0.03 mg cm(2) min(-1) (0.02-0.05, P = 0.03) at the forearm, compared with negligible changes in control. Training also mediated reductions in cutaneous vasodilatation by 9% (6-12%) at the chest and by 7% (4-9%) at forearm (P &lt;/= 0.05). Training attenuated hot flush MCAv by 3.4 cm s(-1) (0.7-5.1 cm s(-1) , P = 0.04) compared with negligible changes in control. Exercise training reduced the self-reported severity of hot flushes by 109 arbitrary units (80-121, P &lt; …","author":[{"dropping-particle":"","family":"Bailey","given":"T G","non-dropping-particle":"","parse-names":false,"suffix":""},{"dropping-particle":"","family":"Cable","given":"N T","non-dropping-particle":"","parse-names":false,"suffix":""},{"dropping-particle":"","family":"Aziz","given":"N","non-dropping-particle":"","parse-names":false,"suffix":""},{"dropping-particle":"","family":"Atkinson","given":"G","non-dropping-particle":"","parse-names":false,"suffix":""},{"dropping-particle":"","family":"Cuthbertson","given":"D J","non-dropping-particle":"","parse-names":false,"suffix":""},{"dropping-particle":"","family":"Low","given":"D A","non-dropping-particle":"","parse-names":false,"suffix":""},{"dropping-particle":"","family":"Jones","given":"H","non-dropping-particle":"","parse-names":false,"suffix":""}],"container-title":"J Physiol","edition":"2015/12/18","id":"ITEM-1","issue":"3","issued":{"date-parts":[["2016"]]},"page":"657-667","title":"Exercise training reduces the acute physiological severity of post-menopausal hot flushes","type":"article-journal","volume":"594"},"uris":["http://www.mendeley.com/documents/?uuid=aeb79ac8-6d16-4aed-9501-7ebd4dce0525"]},{"id":"ITEM-2","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2","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3","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3","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mendeley":{"formattedCitation":"&lt;sup&gt;14,37,40&lt;/sup&gt;","plainTextFormattedCitation":"14,37,40","previouslyFormattedCitation":"&lt;sup&gt;14,37,40&lt;/sup&gt;"},"properties":{"noteIndex":0},"schema":"https://github.com/citation-style-language/schema/raw/master/csl-citation.json"}</w:instrText>
      </w:r>
      <w:r w:rsidR="004A55FC">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14,37,40</w:t>
      </w:r>
      <w:r w:rsidR="004A55FC">
        <w:rPr>
          <w:rFonts w:ascii="Times New Roman" w:hAnsi="Times New Roman" w:cs="Times New Roman"/>
          <w:szCs w:val="24"/>
          <w:lang w:val="en-US"/>
        </w:rPr>
        <w:fldChar w:fldCharType="end"/>
      </w:r>
      <w:r w:rsidR="004A55FC">
        <w:rPr>
          <w:rFonts w:ascii="Times New Roman" w:hAnsi="Times New Roman" w:cs="Times New Roman"/>
          <w:szCs w:val="24"/>
          <w:lang w:val="en-US"/>
        </w:rPr>
        <w:t>. It is however plausible since</w:t>
      </w:r>
      <w:r w:rsidR="00702197" w:rsidRPr="001906BD">
        <w:rPr>
          <w:rFonts w:ascii="Times New Roman" w:hAnsi="Times New Roman" w:cs="Times New Roman"/>
          <w:szCs w:val="24"/>
          <w:lang w:val="en-US"/>
        </w:rPr>
        <w:t xml:space="preserve"> </w:t>
      </w:r>
      <w:r w:rsidR="0039216B" w:rsidRPr="001906BD">
        <w:rPr>
          <w:rFonts w:ascii="Times New Roman" w:hAnsi="Times New Roman" w:cs="Times New Roman"/>
          <w:szCs w:val="24"/>
          <w:lang w:val="en-US"/>
        </w:rPr>
        <w:t xml:space="preserve">post-menopausal individuals </w:t>
      </w:r>
      <w:r w:rsidR="002C7D28" w:rsidRPr="001906BD">
        <w:rPr>
          <w:rFonts w:ascii="Times New Roman" w:hAnsi="Times New Roman" w:cs="Times New Roman"/>
          <w:szCs w:val="24"/>
          <w:lang w:val="en-US"/>
        </w:rPr>
        <w:t>improve</w:t>
      </w:r>
      <w:r w:rsidR="00D4263F" w:rsidRPr="001906BD">
        <w:rPr>
          <w:rFonts w:ascii="Times New Roman" w:hAnsi="Times New Roman" w:cs="Times New Roman"/>
          <w:szCs w:val="24"/>
          <w:lang w:val="en-US"/>
        </w:rPr>
        <w:t xml:space="preserve"> endothelial </w:t>
      </w:r>
      <w:r w:rsidR="00A51A2B" w:rsidRPr="001906BD">
        <w:rPr>
          <w:rFonts w:ascii="Times New Roman" w:hAnsi="Times New Roman" w:cs="Times New Roman"/>
          <w:szCs w:val="24"/>
          <w:lang w:val="en-US"/>
        </w:rPr>
        <w:t>function</w:t>
      </w:r>
      <w:r w:rsidR="00D4263F" w:rsidRPr="001906BD">
        <w:rPr>
          <w:rFonts w:ascii="Times New Roman" w:hAnsi="Times New Roman" w:cs="Times New Roman"/>
          <w:szCs w:val="24"/>
          <w:lang w:val="en-US"/>
        </w:rPr>
        <w:t xml:space="preserve"> to a </w:t>
      </w:r>
      <w:r w:rsidR="0039216B" w:rsidRPr="001906BD">
        <w:rPr>
          <w:rFonts w:ascii="Times New Roman" w:hAnsi="Times New Roman" w:cs="Times New Roman"/>
          <w:szCs w:val="24"/>
          <w:lang w:val="en-US"/>
        </w:rPr>
        <w:t>less</w:t>
      </w:r>
      <w:r w:rsidR="00D4263F" w:rsidRPr="001906BD">
        <w:rPr>
          <w:rFonts w:ascii="Times New Roman" w:hAnsi="Times New Roman" w:cs="Times New Roman"/>
          <w:szCs w:val="24"/>
          <w:lang w:val="en-US"/>
        </w:rPr>
        <w:t xml:space="preserve">er extent when </w:t>
      </w:r>
      <w:r w:rsidR="0039216B" w:rsidRPr="001906BD">
        <w:rPr>
          <w:rFonts w:ascii="Times New Roman" w:hAnsi="Times New Roman" w:cs="Times New Roman"/>
          <w:szCs w:val="24"/>
          <w:lang w:val="en-US"/>
        </w:rPr>
        <w:t>compared with age-matched men</w:t>
      </w:r>
      <w:r w:rsidR="00D4263F" w:rsidRPr="001906BD">
        <w:rPr>
          <w:rFonts w:ascii="Times New Roman" w:hAnsi="Times New Roman" w:cs="Times New Roman"/>
          <w:szCs w:val="24"/>
          <w:lang w:val="en-US"/>
        </w:rPr>
        <w:t>, in response to</w:t>
      </w:r>
      <w:r w:rsidR="0039216B" w:rsidRPr="001906BD">
        <w:rPr>
          <w:rFonts w:ascii="Times New Roman" w:hAnsi="Times New Roman" w:cs="Times New Roman"/>
          <w:szCs w:val="24"/>
          <w:lang w:val="en-US"/>
        </w:rPr>
        <w:t xml:space="preserve"> </w:t>
      </w:r>
      <w:r w:rsidR="00F52A66" w:rsidRPr="001906BD">
        <w:rPr>
          <w:rFonts w:ascii="Times New Roman" w:hAnsi="Times New Roman" w:cs="Times New Roman"/>
          <w:szCs w:val="24"/>
          <w:lang w:val="en-US"/>
        </w:rPr>
        <w:t xml:space="preserve">light-intensity exercise training </w:t>
      </w:r>
      <w:r w:rsidR="00E92819"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042/CS20100174","ISBN":"1470-8736 (Electronic)\r0143-5221 (Linking)","PMID":"20642454","abstract":"Brachial artery FMD (flow-mediated dilation) is impaired with aging and is associated with an increased risk of CVD (cardiovascular disease). In the present study, we determined whether regular aerobic exercise improves brachial artery FMD in MA/O (middle-aged/older) men and post-menopausal women. In sedentary MA/O adults (age, 55-79 years) without CVD, 8 weeks of brisk walking (6 days/week for approx. 50 min/day; randomized controlled design) increased treadmill time approx. 20% in both MA/O men (n=11) and post-menopausal women (n=15) (P&lt;0.01), without altering body composition or circulating CVD risk factors. Brachial artery FMD increased &gt;50% in the MA/O men (from 4.6+/-0.6 to 7.1+/-0.6%; P&lt;0.01), but did not change in the post-menopausal women (5.1+/-0.8 compared with 5.4+/-0.7%; P=0.50). No changes occurred in the non-exercising controls. In a separate cross-sectional study (n=167), brachial artery FMD was approx. 50% greater in endurance-exercise-trained (6.4+/-0.4%; n=45) compared with sedentary (4.3+/-0.3%; n=60) MA/O men (P&lt;0.001), whereas there were no differences between endurance-trained (5.3+/-0.7%, n=20) and sedentary (5.6+/-0.5%, n=42) post-menopausal women (P=0.70). Brachial artery lumen diameter, peak hyperaemic shear rate and endothelium-independent dilation did not differ with exercise intervention or in the endurance exercise compared with sedentary groups. In conclusion, regular aerobic exercise is consistently associated with enhanced brachial artery FMD in MA/O men, but not in post-menopausal women. Some post-menopausal women without CVD may be less responsive to habitual aerobic exercise than MA/O men.","author":[{"dropping-particle":"","family":"Pierce","given":"G L","non-dropping-particle":"","parse-names":false,"suffix":""},{"dropping-particle":"","family":"Eskurza","given":"I","non-dropping-particle":"","parse-names":false,"suffix":""},{"dropping-particle":"","family":"Walker","given":"A E","non-dropping-particle":"","parse-names":false,"suffix":""},{"dropping-particle":"","family":"Fay","given":"T N","non-dropping-particle":"","parse-names":false,"suffix":""},{"dropping-particle":"","family":"Seals","given":"D R","non-dropping-particle":"","parse-names":false,"suffix":""}],"container-title":"Clin Sci (Lond)","edition":"2010/07/21","id":"ITEM-1","issue":"1","issued":{"date-parts":[["2011"]]},"note":"Pierce, Gary L\nEskurza, Iratxe\nWalker, Ashley E\nFay, Tara N\nSeals, Douglas R\neng\nAG013038/AG/NIA NIH HHS/\nRR00051/RR/NCRR NIH HHS/\nR01 AG013038/AG/NIA NIH HHS/\nL30 AG028840/AG/NIA NIH HHS/\nAG031617/AG/NIA NIH HHS/\nM01 RR000051/RR/NCRR NIH HHS/\nAG000279/AG/NIA NIH HHS/\nF31 AG031617/AG/NIA NIH HHS/\nT32 AG000279/AG/NIA NIH HHS/\nR37 AG013038/AG/NIA NIH HHS/\nRandomized Controlled Trial\nResearch Support, N.I.H., Extramural\nResearch Support, Non-U.S. Gov't\nEngland\nClin Sci (Lond). 2011 Jan;120(1):13-23. doi: 10.1042/CS20100174.","page":"13-23","title":"Sex-specific effects of habitual aerobic exercise on brachial artery flow-mediated dilation in middle-aged and older adults","type":"article-journal","volume":"120"},"uris":["http://www.mendeley.com/documents/?uuid=fe894486-a1b8-4553-a6e2-24dc89409022"]},{"id":"ITEM-2","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2","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mendeley":{"formattedCitation":"&lt;sup&gt;14,40&lt;/sup&gt;","plainTextFormattedCitation":"14,40","previouslyFormattedCitation":"&lt;sup&gt;14,40&lt;/sup&gt;"},"properties":{"noteIndex":0},"schema":"https://github.com/citation-style-language/schema/raw/master/csl-citation.json"}</w:instrText>
      </w:r>
      <w:r w:rsidR="00E92819"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14,40</w:t>
      </w:r>
      <w:r w:rsidR="00E92819" w:rsidRPr="001906BD">
        <w:rPr>
          <w:rFonts w:ascii="Times New Roman" w:hAnsi="Times New Roman" w:cs="Times New Roman"/>
          <w:szCs w:val="24"/>
          <w:lang w:val="en-US"/>
        </w:rPr>
        <w:fldChar w:fldCharType="end"/>
      </w:r>
      <w:r w:rsidR="008D0F6B" w:rsidRPr="001906BD">
        <w:rPr>
          <w:rFonts w:ascii="Times New Roman" w:hAnsi="Times New Roman" w:cs="Times New Roman"/>
          <w:szCs w:val="24"/>
          <w:lang w:val="en-US"/>
        </w:rPr>
        <w:t xml:space="preserve">. </w:t>
      </w:r>
      <w:r w:rsidR="00D4086F" w:rsidRPr="001906BD">
        <w:rPr>
          <w:rFonts w:ascii="Times New Roman" w:hAnsi="Times New Roman" w:cs="Times New Roman"/>
          <w:szCs w:val="24"/>
          <w:lang w:val="en-US"/>
        </w:rPr>
        <w:t>To further support this concept</w:t>
      </w:r>
      <w:r w:rsidR="00F25EBF" w:rsidRPr="001906BD">
        <w:rPr>
          <w:rFonts w:ascii="Times New Roman" w:hAnsi="Times New Roman" w:cs="Times New Roman"/>
          <w:szCs w:val="24"/>
          <w:lang w:val="en-US"/>
        </w:rPr>
        <w:t xml:space="preserve">, </w:t>
      </w:r>
      <w:proofErr w:type="gramStart"/>
      <w:r w:rsidR="009203D6" w:rsidRPr="001906BD">
        <w:rPr>
          <w:rFonts w:ascii="Times New Roman" w:hAnsi="Times New Roman" w:cs="Times New Roman"/>
          <w:szCs w:val="24"/>
          <w:lang w:val="en-US"/>
        </w:rPr>
        <w:t>Moreau</w:t>
      </w:r>
      <w:proofErr w:type="gramEnd"/>
      <w:r w:rsidR="009203D6" w:rsidRPr="001906BD">
        <w:rPr>
          <w:rFonts w:ascii="Times New Roman" w:hAnsi="Times New Roman" w:cs="Times New Roman"/>
          <w:szCs w:val="24"/>
          <w:lang w:val="en-US"/>
        </w:rPr>
        <w:t xml:space="preserve"> and colleagues (2013)</w:t>
      </w:r>
      <w:r w:rsidR="00427B2B" w:rsidRPr="001906BD">
        <w:rPr>
          <w:rFonts w:ascii="Times New Roman" w:hAnsi="Times New Roman" w:cs="Times New Roman"/>
          <w:szCs w:val="24"/>
          <w:lang w:val="en-US"/>
        </w:rPr>
        <w:t xml:space="preserve"> </w:t>
      </w:r>
      <w:r w:rsidR="009203D6" w:rsidRPr="001906BD">
        <w:rPr>
          <w:rFonts w:ascii="Times New Roman" w:hAnsi="Times New Roman" w:cs="Times New Roman"/>
          <w:szCs w:val="24"/>
          <w:lang w:val="en-US"/>
        </w:rPr>
        <w:t>showed that FMD improve</w:t>
      </w:r>
      <w:r w:rsidR="00F25EBF" w:rsidRPr="001906BD">
        <w:rPr>
          <w:rFonts w:ascii="Times New Roman" w:hAnsi="Times New Roman" w:cs="Times New Roman"/>
          <w:szCs w:val="24"/>
          <w:lang w:val="en-US"/>
        </w:rPr>
        <w:t xml:space="preserve">s for </w:t>
      </w:r>
      <w:r w:rsidR="00A51963" w:rsidRPr="001906BD">
        <w:rPr>
          <w:rFonts w:ascii="Times New Roman" w:hAnsi="Times New Roman" w:cs="Times New Roman"/>
          <w:szCs w:val="24"/>
          <w:lang w:val="en-US"/>
        </w:rPr>
        <w:t>individuals</w:t>
      </w:r>
      <w:r w:rsidR="009203D6" w:rsidRPr="001906BD">
        <w:rPr>
          <w:rFonts w:ascii="Times New Roman" w:hAnsi="Times New Roman" w:cs="Times New Roman"/>
          <w:szCs w:val="24"/>
          <w:lang w:val="en-US"/>
        </w:rPr>
        <w:t xml:space="preserve"> receiving </w:t>
      </w:r>
      <w:r w:rsidRPr="001906BD">
        <w:rPr>
          <w:rFonts w:ascii="Times New Roman" w:hAnsi="Times New Roman" w:cs="Times New Roman"/>
          <w:szCs w:val="24"/>
          <w:lang w:val="en-US"/>
        </w:rPr>
        <w:t>HT</w:t>
      </w:r>
      <w:r w:rsidR="00D119BC" w:rsidRPr="001906BD">
        <w:rPr>
          <w:rFonts w:ascii="Times New Roman" w:hAnsi="Times New Roman" w:cs="Times New Roman"/>
          <w:szCs w:val="24"/>
          <w:lang w:val="en-US"/>
        </w:rPr>
        <w:t xml:space="preserve"> </w:t>
      </w:r>
      <w:r w:rsidR="00D4086F" w:rsidRPr="001906BD">
        <w:rPr>
          <w:rFonts w:ascii="Times New Roman" w:hAnsi="Times New Roman" w:cs="Times New Roman"/>
          <w:szCs w:val="24"/>
          <w:lang w:val="en-US"/>
        </w:rPr>
        <w:t>alongside</w:t>
      </w:r>
      <w:r w:rsidR="00D119BC" w:rsidRPr="001906BD">
        <w:rPr>
          <w:rFonts w:ascii="Times New Roman" w:hAnsi="Times New Roman" w:cs="Times New Roman"/>
          <w:szCs w:val="24"/>
          <w:lang w:val="en-US"/>
        </w:rPr>
        <w:t xml:space="preserve"> </w:t>
      </w:r>
      <w:r w:rsidR="009203D6" w:rsidRPr="001906BD">
        <w:rPr>
          <w:rFonts w:ascii="Times New Roman" w:hAnsi="Times New Roman" w:cs="Times New Roman"/>
          <w:szCs w:val="24"/>
          <w:lang w:val="en-US"/>
        </w:rPr>
        <w:t xml:space="preserve">exercise training, compared to an exercise only training group. </w:t>
      </w:r>
      <w:r w:rsidR="00FD2668" w:rsidRPr="001906BD">
        <w:rPr>
          <w:rFonts w:ascii="Times New Roman" w:hAnsi="Times New Roman" w:cs="Times New Roman"/>
          <w:szCs w:val="24"/>
          <w:lang w:val="en-US"/>
        </w:rPr>
        <w:t>Together, t</w:t>
      </w:r>
      <w:r w:rsidR="009203D6" w:rsidRPr="001906BD">
        <w:rPr>
          <w:rFonts w:ascii="Times New Roman" w:hAnsi="Times New Roman" w:cs="Times New Roman"/>
          <w:szCs w:val="24"/>
          <w:lang w:val="en-US"/>
        </w:rPr>
        <w:t xml:space="preserve">his suggests that </w:t>
      </w:r>
      <w:r w:rsidR="0049768D" w:rsidRPr="001906BD">
        <w:rPr>
          <w:rFonts w:ascii="Times New Roman" w:hAnsi="Times New Roman" w:cs="Times New Roman"/>
          <w:szCs w:val="24"/>
          <w:lang w:val="en-US"/>
        </w:rPr>
        <w:t xml:space="preserve">exercise related </w:t>
      </w:r>
      <w:r w:rsidR="00D97C40" w:rsidRPr="001906BD">
        <w:rPr>
          <w:rFonts w:ascii="Times New Roman" w:hAnsi="Times New Roman" w:cs="Times New Roman"/>
          <w:szCs w:val="24"/>
          <w:lang w:val="en-US"/>
        </w:rPr>
        <w:t xml:space="preserve">vascular </w:t>
      </w:r>
      <w:r w:rsidR="006821B6" w:rsidRPr="001906BD">
        <w:rPr>
          <w:rFonts w:ascii="Times New Roman" w:hAnsi="Times New Roman" w:cs="Times New Roman"/>
          <w:szCs w:val="24"/>
          <w:lang w:val="en-US"/>
        </w:rPr>
        <w:t xml:space="preserve">improvements </w:t>
      </w:r>
      <w:r w:rsidR="0049768D" w:rsidRPr="001906BD">
        <w:rPr>
          <w:rFonts w:ascii="Times New Roman" w:hAnsi="Times New Roman" w:cs="Times New Roman"/>
          <w:szCs w:val="24"/>
          <w:lang w:val="en-US"/>
        </w:rPr>
        <w:t xml:space="preserve">may be </w:t>
      </w:r>
      <w:r w:rsidR="009203D6" w:rsidRPr="001906BD">
        <w:rPr>
          <w:rFonts w:ascii="Times New Roman" w:hAnsi="Times New Roman" w:cs="Times New Roman"/>
          <w:szCs w:val="24"/>
          <w:lang w:val="en-US"/>
        </w:rPr>
        <w:t>oestrogen</w:t>
      </w:r>
      <w:r w:rsidR="00435312" w:rsidRPr="001906BD">
        <w:rPr>
          <w:rFonts w:ascii="Times New Roman" w:hAnsi="Times New Roman" w:cs="Times New Roman"/>
          <w:szCs w:val="24"/>
          <w:lang w:val="en-US"/>
        </w:rPr>
        <w:t>-</w:t>
      </w:r>
      <w:r w:rsidR="0049768D" w:rsidRPr="001906BD">
        <w:rPr>
          <w:rFonts w:ascii="Times New Roman" w:hAnsi="Times New Roman" w:cs="Times New Roman"/>
          <w:szCs w:val="24"/>
          <w:lang w:val="en-US"/>
        </w:rPr>
        <w:t>mediated</w:t>
      </w:r>
      <w:r w:rsidR="001937D8">
        <w:rPr>
          <w:rFonts w:ascii="Times New Roman" w:hAnsi="Times New Roman" w:cs="Times New Roman"/>
          <w:szCs w:val="24"/>
          <w:lang w:val="en-US"/>
        </w:rPr>
        <w:t>, although  requires further study</w:t>
      </w:r>
      <w:r w:rsidR="0049768D"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1","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mendeley":{"formattedCitation":"&lt;sup&gt;14&lt;/sup&gt;","plainTextFormattedCitation":"14","previouslyFormattedCitation":"&lt;sup&gt;14&lt;/sup&gt;"},"properties":{"noteIndex":0},"schema":"https://github.com/citation-style-language/schema/raw/master/csl-citation.json"}</w:instrText>
      </w:r>
      <w:r w:rsidR="0049768D"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14</w:t>
      </w:r>
      <w:r w:rsidR="0049768D" w:rsidRPr="001906BD">
        <w:rPr>
          <w:rFonts w:ascii="Times New Roman" w:hAnsi="Times New Roman" w:cs="Times New Roman"/>
          <w:szCs w:val="24"/>
          <w:lang w:val="en-US"/>
        </w:rPr>
        <w:fldChar w:fldCharType="end"/>
      </w:r>
      <w:r w:rsidR="00D97C40" w:rsidRPr="001906BD">
        <w:rPr>
          <w:rFonts w:ascii="Times New Roman" w:hAnsi="Times New Roman" w:cs="Times New Roman"/>
          <w:szCs w:val="24"/>
          <w:lang w:val="en-US"/>
        </w:rPr>
        <w:t xml:space="preserve">. </w:t>
      </w:r>
      <w:r w:rsidR="00435312" w:rsidRPr="001906BD">
        <w:rPr>
          <w:rFonts w:ascii="Times New Roman" w:hAnsi="Times New Roman" w:cs="Times New Roman"/>
          <w:szCs w:val="24"/>
          <w:lang w:val="en-US"/>
        </w:rPr>
        <w:t>That said</w:t>
      </w:r>
      <w:r w:rsidR="001B704E" w:rsidRPr="001906BD">
        <w:rPr>
          <w:rFonts w:ascii="Times New Roman" w:hAnsi="Times New Roman" w:cs="Times New Roman"/>
          <w:szCs w:val="24"/>
          <w:lang w:val="en-US"/>
        </w:rPr>
        <w:t xml:space="preserve">, our </w:t>
      </w:r>
      <w:r w:rsidR="00D97C40" w:rsidRPr="001906BD">
        <w:rPr>
          <w:rFonts w:ascii="Times New Roman" w:hAnsi="Times New Roman" w:cs="Times New Roman"/>
          <w:szCs w:val="24"/>
          <w:lang w:val="en-US"/>
        </w:rPr>
        <w:t>analysis</w:t>
      </w:r>
      <w:r w:rsidR="001B704E" w:rsidRPr="001906BD">
        <w:rPr>
          <w:rFonts w:ascii="Times New Roman" w:hAnsi="Times New Roman" w:cs="Times New Roman"/>
          <w:szCs w:val="24"/>
          <w:lang w:val="en-US"/>
        </w:rPr>
        <w:t xml:space="preserve"> </w:t>
      </w:r>
      <w:r w:rsidR="006821B6" w:rsidRPr="001906BD">
        <w:rPr>
          <w:rFonts w:ascii="Times New Roman" w:hAnsi="Times New Roman" w:cs="Times New Roman"/>
          <w:szCs w:val="24"/>
          <w:lang w:val="en-US"/>
        </w:rPr>
        <w:t xml:space="preserve">shows </w:t>
      </w:r>
      <w:r w:rsidR="001B704E" w:rsidRPr="001906BD">
        <w:rPr>
          <w:rFonts w:ascii="Times New Roman" w:hAnsi="Times New Roman" w:cs="Times New Roman"/>
          <w:szCs w:val="24"/>
          <w:lang w:val="en-US"/>
        </w:rPr>
        <w:t xml:space="preserve">that exercise can increase FMD without </w:t>
      </w:r>
      <w:r w:rsidRPr="001906BD">
        <w:rPr>
          <w:rFonts w:ascii="Times New Roman" w:hAnsi="Times New Roman" w:cs="Times New Roman"/>
          <w:szCs w:val="24"/>
          <w:lang w:val="en-US"/>
        </w:rPr>
        <w:t xml:space="preserve">HT, </w:t>
      </w:r>
      <w:r w:rsidR="00E607F5" w:rsidRPr="001906BD">
        <w:rPr>
          <w:rFonts w:ascii="Times New Roman" w:hAnsi="Times New Roman" w:cs="Times New Roman"/>
          <w:szCs w:val="24"/>
          <w:lang w:val="en-US"/>
        </w:rPr>
        <w:t>since</w:t>
      </w:r>
      <w:r w:rsidRPr="001906BD">
        <w:rPr>
          <w:rFonts w:ascii="Times New Roman" w:hAnsi="Times New Roman" w:cs="Times New Roman"/>
          <w:szCs w:val="24"/>
          <w:lang w:val="en-US"/>
        </w:rPr>
        <w:t xml:space="preserve"> </w:t>
      </w:r>
      <w:r w:rsidR="00A51A2B" w:rsidRPr="001906BD">
        <w:rPr>
          <w:rFonts w:ascii="Times New Roman" w:hAnsi="Times New Roman" w:cs="Times New Roman"/>
          <w:szCs w:val="24"/>
          <w:lang w:val="en-US"/>
        </w:rPr>
        <w:t xml:space="preserve">we </w:t>
      </w:r>
      <w:r w:rsidR="00E84558" w:rsidRPr="001906BD">
        <w:rPr>
          <w:rFonts w:ascii="Times New Roman" w:hAnsi="Times New Roman" w:cs="Times New Roman"/>
          <w:szCs w:val="24"/>
          <w:lang w:val="en-US"/>
        </w:rPr>
        <w:t xml:space="preserve">only </w:t>
      </w:r>
      <w:r w:rsidR="00A51A2B" w:rsidRPr="001906BD">
        <w:rPr>
          <w:rFonts w:ascii="Times New Roman" w:hAnsi="Times New Roman" w:cs="Times New Roman"/>
          <w:szCs w:val="24"/>
          <w:lang w:val="en-US"/>
        </w:rPr>
        <w:t xml:space="preserve">included </w:t>
      </w:r>
      <w:r w:rsidR="00E84558" w:rsidRPr="001906BD">
        <w:rPr>
          <w:rFonts w:ascii="Times New Roman" w:hAnsi="Times New Roman" w:cs="Times New Roman"/>
          <w:szCs w:val="24"/>
          <w:lang w:val="en-US"/>
        </w:rPr>
        <w:t xml:space="preserve">studies with non-HT </w:t>
      </w:r>
      <w:r w:rsidR="00C26704" w:rsidRPr="001906BD">
        <w:rPr>
          <w:rFonts w:ascii="Times New Roman" w:hAnsi="Times New Roman" w:cs="Times New Roman"/>
          <w:szCs w:val="24"/>
          <w:lang w:val="en-US"/>
        </w:rPr>
        <w:t>treated individuals.</w:t>
      </w:r>
      <w:r w:rsidR="00E84558" w:rsidRPr="001906BD">
        <w:rPr>
          <w:rFonts w:ascii="Times New Roman" w:hAnsi="Times New Roman" w:cs="Times New Roman"/>
          <w:szCs w:val="24"/>
          <w:lang w:val="en-US"/>
        </w:rPr>
        <w:t xml:space="preserve"> </w:t>
      </w:r>
      <w:r w:rsidR="00234BB2" w:rsidRPr="001906BD">
        <w:rPr>
          <w:rFonts w:ascii="Times New Roman" w:hAnsi="Times New Roman" w:cs="Times New Roman"/>
          <w:szCs w:val="24"/>
          <w:lang w:val="en-US"/>
        </w:rPr>
        <w:t>Given that the</w:t>
      </w:r>
      <w:r w:rsidR="003E1364" w:rsidRPr="001906BD">
        <w:rPr>
          <w:rFonts w:ascii="Times New Roman" w:hAnsi="Times New Roman" w:cs="Times New Roman"/>
          <w:szCs w:val="24"/>
          <w:lang w:val="en-US"/>
        </w:rPr>
        <w:t xml:space="preserve"> </w:t>
      </w:r>
      <w:r w:rsidR="00234BB2" w:rsidRPr="001906BD">
        <w:rPr>
          <w:rFonts w:ascii="Times New Roman" w:hAnsi="Times New Roman" w:cs="Times New Roman"/>
          <w:szCs w:val="24"/>
          <w:lang w:val="en-US"/>
        </w:rPr>
        <w:t>long</w:t>
      </w:r>
      <w:r w:rsidR="000043D2" w:rsidRPr="001906BD">
        <w:rPr>
          <w:rFonts w:ascii="Times New Roman" w:hAnsi="Times New Roman" w:cs="Times New Roman"/>
          <w:szCs w:val="24"/>
          <w:lang w:val="en-US"/>
        </w:rPr>
        <w:t>-</w:t>
      </w:r>
      <w:r w:rsidR="00F93993" w:rsidRPr="001906BD">
        <w:rPr>
          <w:rFonts w:ascii="Times New Roman" w:hAnsi="Times New Roman" w:cs="Times New Roman"/>
          <w:szCs w:val="24"/>
          <w:lang w:val="en-US"/>
        </w:rPr>
        <w:t xml:space="preserve">term use of </w:t>
      </w:r>
      <w:r w:rsidR="00234BB2" w:rsidRPr="001906BD">
        <w:rPr>
          <w:rFonts w:ascii="Times New Roman" w:hAnsi="Times New Roman" w:cs="Times New Roman"/>
          <w:szCs w:val="24"/>
          <w:lang w:val="en-US"/>
        </w:rPr>
        <w:t>HT</w:t>
      </w:r>
      <w:r w:rsidR="00F93993" w:rsidRPr="001906BD">
        <w:rPr>
          <w:rFonts w:ascii="Times New Roman" w:hAnsi="Times New Roman" w:cs="Times New Roman"/>
          <w:szCs w:val="24"/>
          <w:lang w:val="en-US"/>
        </w:rPr>
        <w:t xml:space="preserve"> is associated with increased risk of cancer</w:t>
      </w:r>
      <w:r w:rsidR="00CD7FA2" w:rsidRPr="001906BD">
        <w:rPr>
          <w:rFonts w:ascii="Times New Roman" w:hAnsi="Times New Roman" w:cs="Times New Roman"/>
          <w:szCs w:val="24"/>
          <w:lang w:val="en-US"/>
        </w:rPr>
        <w:t xml:space="preserve"> </w:t>
      </w:r>
      <w:r w:rsidR="00D31A9D" w:rsidRPr="001906BD">
        <w:rPr>
          <w:rFonts w:ascii="Times New Roman" w:hAnsi="Times New Roman" w:cs="Times New Roman"/>
          <w:szCs w:val="24"/>
          <w:lang w:val="en-US"/>
        </w:rPr>
        <w:t>and CVD</w:t>
      </w:r>
      <w:r w:rsidR="000043D2" w:rsidRPr="001906BD">
        <w:rPr>
          <w:rFonts w:ascii="Times New Roman" w:hAnsi="Times New Roman" w:cs="Times New Roman"/>
          <w:szCs w:val="24"/>
          <w:lang w:val="en-US"/>
        </w:rPr>
        <w:t>,</w:t>
      </w:r>
      <w:r w:rsidR="00F93993" w:rsidRPr="001906BD">
        <w:rPr>
          <w:rFonts w:ascii="Times New Roman" w:hAnsi="Times New Roman" w:cs="Times New Roman"/>
          <w:szCs w:val="24"/>
          <w:lang w:val="en-US"/>
        </w:rPr>
        <w:t xml:space="preserve"> </w:t>
      </w:r>
      <w:r w:rsidR="000043D2" w:rsidRPr="001906BD">
        <w:rPr>
          <w:rFonts w:ascii="Times New Roman" w:hAnsi="Times New Roman" w:cs="Times New Roman"/>
          <w:szCs w:val="24"/>
          <w:lang w:val="en-US"/>
        </w:rPr>
        <w:t xml:space="preserve">exercise </w:t>
      </w:r>
      <w:r w:rsidR="00F93993" w:rsidRPr="001906BD">
        <w:rPr>
          <w:rFonts w:ascii="Times New Roman" w:hAnsi="Times New Roman" w:cs="Times New Roman"/>
          <w:szCs w:val="24"/>
          <w:lang w:val="en-US"/>
        </w:rPr>
        <w:t xml:space="preserve">could be an alternative </w:t>
      </w:r>
      <w:r w:rsidRPr="001906BD">
        <w:rPr>
          <w:rFonts w:ascii="Times New Roman" w:hAnsi="Times New Roman" w:cs="Times New Roman"/>
          <w:szCs w:val="24"/>
          <w:lang w:val="en-US"/>
        </w:rPr>
        <w:t xml:space="preserve">non-pharmacological </w:t>
      </w:r>
      <w:r w:rsidR="00F93993" w:rsidRPr="001906BD">
        <w:rPr>
          <w:rFonts w:ascii="Times New Roman" w:hAnsi="Times New Roman" w:cs="Times New Roman"/>
          <w:szCs w:val="24"/>
          <w:lang w:val="en-US"/>
        </w:rPr>
        <w:t xml:space="preserve">therapy </w:t>
      </w:r>
      <w:r w:rsidR="00086D2F" w:rsidRPr="001906BD">
        <w:rPr>
          <w:rFonts w:ascii="Times New Roman" w:hAnsi="Times New Roman" w:cs="Times New Roman"/>
          <w:szCs w:val="24"/>
          <w:lang w:val="en-US"/>
        </w:rPr>
        <w:t xml:space="preserve">to improve or at least attenuate the menopause </w:t>
      </w:r>
      <w:r w:rsidR="00207CA2" w:rsidRPr="001906BD">
        <w:rPr>
          <w:rFonts w:ascii="Times New Roman" w:hAnsi="Times New Roman" w:cs="Times New Roman"/>
          <w:szCs w:val="24"/>
          <w:lang w:val="en-US"/>
        </w:rPr>
        <w:t xml:space="preserve">induced decrements in vascular health </w:t>
      </w:r>
      <w:r w:rsidR="00FD24A1"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ISSN":"0140-6736","author":[{"dropping-particle":"","family":"Chlebowski","given":"Rowan T","non-dropping-particle":"","parse-names":false,"suffix":""},{"dropping-particle":"","family":"Schwartz","given":"Ann G","non-dropping-particle":"","parse-names":false,"suffix":""},{"dropping-particle":"","family":"Wakelee","given":"Heather","non-dropping-particle":"","parse-names":false,"suffix":""},{"dropping-particle":"","family":"Anderson","given":"Garnet L","non-dropping-particle":"","parse-names":false,"suffix":""},{"dropping-particle":"","family":"Stefanick","given":"Marcia L","non-dropping-particle":"","parse-names":false,"suffix":""},{"dropping-particle":"","family":"Manson","given":"JoAnn E","non-dropping-particle":"","parse-names":false,"suffix":""},{"dropping-particle":"","family":"Rodabough","given":"Rebecca J","non-dropping-particle":"","parse-names":false,"suffix":""},{"dropping-particle":"","family":"Chien","given":"Jason W","non-dropping-particle":"","parse-names":false,"suffix":""},{"dropping-particle":"","family":"Wactawski-Wende","given":"Jean","non-dropping-particle":"","parse-names":false,"suffix":""},{"dropping-particle":"","family":"Gass","given":"Margery","non-dropping-particle":"","parse-names":false,"suffix":""}],"container-title":"The Lancet","id":"ITEM-1","issue":"9697","issued":{"date-parts":[["2009"]]},"page":"1243-1251","publisher":"Elsevier","title":"Oestrogen plus progestin and lung cancer in postmenopausal women (Women's Health Initiative trial): a post-hoc analysis of a randomised controlled trial","type":"article-journal","volume":"374"},"uris":["http://www.mendeley.com/documents/?uuid=f08fdaec-ec49-4204-8774-53742a2b5581"]},{"id":"ITEM-2","itemData":{"ISSN":"0140-6736","author":[{"dropping-particle":"","family":"Vandenbroucke","given":"Jan P","non-dropping-particle":"","parse-names":false,"suffix":""}],"container-title":"The Lancet","id":"ITEM-2","issue":"9671","issued":{"date-parts":[["2009"]]},"page":"1233-1235","publisher":"Elsevier","title":"The HRT controversy: observational studies and RCTs fall in line","type":"article-journal","volume":"373"},"uris":["http://www.mendeley.com/documents/?uuid=d034e20f-00fe-471a-b6f6-0a27c89f38a8"]},{"id":"ITEM-3","itemData":{"ISSN":"1476-6256","author":[{"dropping-particle":"","family":"Prentice","given":"Ross L","non-dropping-particle":"","parse-names":false,"suffix":""},{"dropping-particle":"","family":"Langer","given":"Robert D","non-dropping-particle":"","parse-names":false,"suffix":""},{"dropping-particle":"","family":"Stefanick","given":"Marcia L","non-dropping-particle":"","parse-names":false,"suffix":""},{"dropping-particle":"V","family":"Howard","given":"Barbara","non-dropping-particle":"","parse-names":false,"suffix":""},{"dropping-particle":"","family":"Pettinger","given":"Mary","non-dropping-particle":"","parse-names":false,"suffix":""},{"dropping-particle":"","family":"Anderson","given":"Garnet L","non-dropping-particle":"","parse-names":false,"suffix":""},{"dropping-particle":"","family":"Barad","given":"David","non-dropping-particle":"","parse-names":false,"suffix":""},{"dropping-particle":"","family":"Curb","given":"J David","non-dropping-particle":"","parse-names":false,"suffix":""},{"dropping-particle":"","family":"Kotchen","given":"Jane","non-dropping-particle":"","parse-names":false,"suffix":""},{"dropping-particle":"","family":"Kuller","given":"Lewis","non-dropping-particle":"","parse-names":false,"suffix":""}],"container-title":"American journal of epidemiology","id":"ITEM-3","issue":"7","issued":{"date-parts":[["2006"]]},"page":"589-599","publisher":"Oxford University Press","title":"Combined analysis of Women's Health Initiative observational and clinical trial data on postmenopausal hormone treatment and cardiovascular disease","type":"article-journal","volume":"163"},"uris":["http://www.mendeley.com/documents/?uuid=68086e32-8b77-40ba-80e0-d4789332f792"]},{"id":"ITEM-4","itemData":{"ISSN":"0959-8138","author":[{"dropping-particle":"","family":"Vinogradova","given":"Yana","non-dropping-particle":"","parse-names":false,"suffix":""},{"dropping-particle":"","family":"Coupland","given":"Carol","non-dropping-particle":"","parse-names":false,"suffix":""},{"dropping-particle":"","family":"Hippisley-Cox","given":"Julia","non-dropping-particle":"","parse-names":false,"suffix":""}],"container-title":"bmj","id":"ITEM-4","issued":{"date-parts":[["2019"]]},"publisher":"British Medical Journal Publishing Group","title":"Use of hormone replacement therapy and risk of venous thromboembolism: nested case-control studies using the QResearch and CPRD databases","type":"article-journal","volume":"364"},"uris":["http://www.mendeley.com/documents/?uuid=1d6da2a0-8017-45f1-b965-5bf110486cda"]},{"id":"ITEM-5","itemData":{"ISSN":"0009-7322","author":[{"dropping-particle":"","family":"Guetta","given":"Victor","non-dropping-particle":"","parse-names":false,"suffix":""},{"dropping-particle":"","family":"Cannon","given":"R.O","non-dropping-particle":"","parse-names":false,"suffix":""}],"container-title":"Circulation","id":"ITEM-5","issue":"10","issued":{"date-parts":[["1996"]]},"page":"1928-1937","publisher":"Am Heart Assoc","title":"Cardiovascular effects of estrogen and lipid-lowering therapies in postmenopausal women","type":"article-journal","volume":"93"},"uris":["http://www.mendeley.com/documents/?uuid=a8d8db6b-6f86-4c52-90ed-9cfd34a19d83"]},{"id":"ITEM-6","itemData":{"ISSN":"0020-7136","author":[{"dropping-particle":"","family":"Magnusson","given":"Cecilia","non-dropping-particle":"","parse-names":false,"suffix":""},{"dropping-particle":"","family":"Baron","given":"John A","non-dropping-particle":"","parse-names":false,"suffix":""},{"dropping-particle":"","family":"Correia","given":"Nestor","non-dropping-particle":"","parse-names":false,"suffix":""},{"dropping-particle":"","family":"Bergström","given":"Reinhold","non-dropping-particle":"","parse-names":false,"suffix":""},{"dropping-particle":"","family":"Adami","given":"Hans‐Olov","non-dropping-particle":"","parse-names":false,"suffix":""},{"dropping-particle":"","family":"Persson","given":"Ingemar","non-dropping-particle":"","parse-names":false,"suffix":""}],"container-title":"International Journal of Cancer","id":"ITEM-6","issue":"3","issued":{"date-parts":[["1999"]]},"page":"339-344","publisher":"Wiley Online Library","title":"Breast‐cancer risk following long‐term oestrogen‐and oestrogen‐progestin‐replacement therapy","type":"article-journal","volume":"81"},"uris":["http://www.mendeley.com/documents/?uuid=f0792a7e-6c7f-4783-9f9a-7b352c32c23e"]}],"mendeley":{"formattedCitation":"&lt;sup&gt;16–19,43,44&lt;/sup&gt;","plainTextFormattedCitation":"16–19,43,44","previouslyFormattedCitation":"&lt;sup&gt;16–19,43,44&lt;/sup&gt;"},"properties":{"noteIndex":0},"schema":"https://github.com/citation-style-language/schema/raw/master/csl-citation.json"}</w:instrText>
      </w:r>
      <w:r w:rsidR="00FD24A1"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16–19,43,44</w:t>
      </w:r>
      <w:r w:rsidR="00FD24A1" w:rsidRPr="001906BD">
        <w:rPr>
          <w:rFonts w:ascii="Times New Roman" w:hAnsi="Times New Roman" w:cs="Times New Roman"/>
          <w:szCs w:val="24"/>
          <w:lang w:val="en-US"/>
        </w:rPr>
        <w:fldChar w:fldCharType="end"/>
      </w:r>
      <w:r w:rsidR="00F93993" w:rsidRPr="001906BD">
        <w:rPr>
          <w:rFonts w:ascii="Times New Roman" w:hAnsi="Times New Roman" w:cs="Times New Roman"/>
          <w:szCs w:val="24"/>
          <w:lang w:val="en-US"/>
        </w:rPr>
        <w:t xml:space="preserve">. </w:t>
      </w:r>
      <w:r w:rsidR="00746CDE" w:rsidRPr="001906BD">
        <w:rPr>
          <w:rFonts w:ascii="Times New Roman" w:hAnsi="Times New Roman" w:cs="Times New Roman"/>
          <w:szCs w:val="24"/>
          <w:lang w:val="en-US"/>
        </w:rPr>
        <w:t>T</w:t>
      </w:r>
      <w:r w:rsidR="00D0443A" w:rsidRPr="001906BD">
        <w:rPr>
          <w:rFonts w:ascii="Times New Roman" w:hAnsi="Times New Roman" w:cs="Times New Roman"/>
          <w:szCs w:val="24"/>
          <w:lang w:val="en-US"/>
        </w:rPr>
        <w:t xml:space="preserve">he </w:t>
      </w:r>
      <w:r w:rsidR="003D1F6A" w:rsidRPr="001906BD">
        <w:rPr>
          <w:rFonts w:ascii="Times New Roman" w:hAnsi="Times New Roman" w:cs="Times New Roman"/>
          <w:szCs w:val="24"/>
          <w:lang w:val="en-US"/>
        </w:rPr>
        <w:t xml:space="preserve">majority of the </w:t>
      </w:r>
      <w:r w:rsidR="00A51963" w:rsidRPr="001906BD">
        <w:rPr>
          <w:rFonts w:ascii="Times New Roman" w:hAnsi="Times New Roman" w:cs="Times New Roman"/>
          <w:szCs w:val="24"/>
          <w:lang w:val="en-US"/>
        </w:rPr>
        <w:t>individuals</w:t>
      </w:r>
      <w:r w:rsidR="003D1F6A" w:rsidRPr="001906BD">
        <w:rPr>
          <w:rFonts w:ascii="Times New Roman" w:hAnsi="Times New Roman" w:cs="Times New Roman"/>
          <w:szCs w:val="24"/>
          <w:lang w:val="en-US"/>
        </w:rPr>
        <w:t xml:space="preserve"> included in </w:t>
      </w:r>
      <w:r w:rsidR="00DB3756" w:rsidRPr="001906BD">
        <w:rPr>
          <w:rFonts w:ascii="Times New Roman" w:hAnsi="Times New Roman" w:cs="Times New Roman"/>
          <w:szCs w:val="24"/>
          <w:lang w:val="en-US"/>
        </w:rPr>
        <w:t xml:space="preserve">our analysis </w:t>
      </w:r>
      <w:r w:rsidR="003D1F6A" w:rsidRPr="001906BD">
        <w:rPr>
          <w:rFonts w:ascii="Times New Roman" w:hAnsi="Times New Roman" w:cs="Times New Roman"/>
          <w:szCs w:val="24"/>
          <w:lang w:val="en-US"/>
        </w:rPr>
        <w:t>were &lt;65 years of age</w:t>
      </w:r>
      <w:r w:rsidR="00DB3756" w:rsidRPr="001906BD">
        <w:rPr>
          <w:rFonts w:ascii="Times New Roman" w:hAnsi="Times New Roman" w:cs="Times New Roman"/>
          <w:szCs w:val="24"/>
          <w:lang w:val="en-US"/>
        </w:rPr>
        <w:t>; t</w:t>
      </w:r>
      <w:r w:rsidR="003D1F6A" w:rsidRPr="001906BD">
        <w:rPr>
          <w:rFonts w:ascii="Times New Roman" w:hAnsi="Times New Roman" w:cs="Times New Roman"/>
          <w:szCs w:val="24"/>
          <w:lang w:val="en-US"/>
        </w:rPr>
        <w:t>he combination of ag</w:t>
      </w:r>
      <w:r w:rsidR="00746CDE" w:rsidRPr="001906BD">
        <w:rPr>
          <w:rFonts w:ascii="Times New Roman" w:hAnsi="Times New Roman" w:cs="Times New Roman"/>
          <w:szCs w:val="24"/>
          <w:lang w:val="en-US"/>
        </w:rPr>
        <w:t>ing</w:t>
      </w:r>
      <w:r w:rsidR="003D1F6A" w:rsidRPr="001906BD">
        <w:rPr>
          <w:rFonts w:ascii="Times New Roman" w:hAnsi="Times New Roman" w:cs="Times New Roman"/>
          <w:szCs w:val="24"/>
          <w:lang w:val="en-US"/>
        </w:rPr>
        <w:t xml:space="preserve"> </w:t>
      </w:r>
      <w:r w:rsidR="00746CDE" w:rsidRPr="001906BD">
        <w:rPr>
          <w:rFonts w:ascii="Times New Roman" w:hAnsi="Times New Roman" w:cs="Times New Roman"/>
          <w:szCs w:val="24"/>
          <w:lang w:val="en-US"/>
        </w:rPr>
        <w:t xml:space="preserve">with chronic </w:t>
      </w:r>
      <w:r w:rsidR="003D1F6A" w:rsidRPr="001906BD">
        <w:rPr>
          <w:rFonts w:ascii="Times New Roman" w:hAnsi="Times New Roman" w:cs="Times New Roman"/>
          <w:szCs w:val="24"/>
          <w:lang w:val="en-US"/>
        </w:rPr>
        <w:t xml:space="preserve">oestrogen </w:t>
      </w:r>
      <w:r w:rsidR="00DB3756" w:rsidRPr="001906BD">
        <w:rPr>
          <w:rFonts w:ascii="Times New Roman" w:hAnsi="Times New Roman" w:cs="Times New Roman"/>
          <w:szCs w:val="24"/>
          <w:lang w:val="en-US"/>
        </w:rPr>
        <w:t>decline</w:t>
      </w:r>
      <w:r w:rsidR="003D1F6A" w:rsidRPr="001906BD">
        <w:rPr>
          <w:rFonts w:ascii="Times New Roman" w:hAnsi="Times New Roman" w:cs="Times New Roman"/>
          <w:szCs w:val="24"/>
          <w:lang w:val="en-US"/>
        </w:rPr>
        <w:t xml:space="preserve"> may compound </w:t>
      </w:r>
      <w:r w:rsidR="00DB3756" w:rsidRPr="001906BD">
        <w:rPr>
          <w:rFonts w:ascii="Times New Roman" w:hAnsi="Times New Roman" w:cs="Times New Roman"/>
          <w:szCs w:val="24"/>
          <w:lang w:val="en-US"/>
        </w:rPr>
        <w:t>vascular responsiveness to exercise</w:t>
      </w:r>
      <w:r w:rsidR="00746CDE" w:rsidRPr="001906BD">
        <w:rPr>
          <w:rFonts w:ascii="Times New Roman" w:hAnsi="Times New Roman" w:cs="Times New Roman"/>
          <w:szCs w:val="24"/>
          <w:lang w:val="en-US"/>
        </w:rPr>
        <w:t>, however</w:t>
      </w:r>
      <w:r w:rsidR="00BE22F5" w:rsidRPr="001906BD">
        <w:rPr>
          <w:rFonts w:ascii="Times New Roman" w:hAnsi="Times New Roman" w:cs="Times New Roman"/>
          <w:szCs w:val="24"/>
          <w:lang w:val="en-US"/>
        </w:rPr>
        <w:t>,</w:t>
      </w:r>
      <w:r w:rsidR="00DB3756" w:rsidRPr="001906BD">
        <w:rPr>
          <w:rFonts w:ascii="Times New Roman" w:hAnsi="Times New Roman" w:cs="Times New Roman"/>
          <w:szCs w:val="24"/>
          <w:lang w:val="en-US"/>
        </w:rPr>
        <w:t xml:space="preserve"> </w:t>
      </w:r>
      <w:r w:rsidR="00F93993" w:rsidRPr="001906BD">
        <w:rPr>
          <w:rFonts w:ascii="Times New Roman" w:hAnsi="Times New Roman" w:cs="Times New Roman"/>
          <w:szCs w:val="24"/>
          <w:lang w:val="en-US"/>
        </w:rPr>
        <w:t>this warrants further investigation</w:t>
      </w:r>
      <w:r w:rsidR="006F36FB" w:rsidRPr="001906BD">
        <w:rPr>
          <w:rFonts w:ascii="Times New Roman" w:hAnsi="Times New Roman" w:cs="Times New Roman"/>
          <w:szCs w:val="24"/>
          <w:lang w:val="en-US"/>
        </w:rPr>
        <w:t xml:space="preserve"> </w:t>
      </w:r>
      <w:r w:rsidR="000F56D4"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DOI":"10.1113/jp277056","ISBN":"0022-3751","PMID":"31077368","abstract":"As women enter menopause at mid-life, oestrogen production ceases and its many beneficial effects on cardiovascular health are lost whereby the age-related risk of cardiovascular disease is accelerated. Oestrogen acts via oestrogen receptors and can activate the oestrogen response element leading to upregulation of a number of proteins of importance for vascular health, including the vasodilator and anti-atherogenic enzyme endothelial nitric oxide synthase and angiogenic factors. Hormone replacement therapy can to some extent counteract the loss of oestrogen although studies have shown that such treatment may only be effective if initiated soon after menopause, the so-called timing hypothesis. An attractive alternative to hormone therapy is regular physical activity, as it is known that exercise induces many of the same cardiovascular health protective effects as oestrogen. Nevertheless, results from studies on the effect of physical activity on vascular function and cardiovascular health are inconsistent, with some studies showing a lack of effect of a physical activity programme and others showing a beneficial effect. The reason for this divergence is unclear but here we explore whether there may be a timing aspect also for exercise training, the exercise timing hypothesis, in which initiation of exercise interventions soon after menopause may be more effective than initiation many years after. The possibility that oestrogen-related receptor-alpha and oxidative stress may play a role in such a timing effect is discussed.","author":[{"dropping-particle":"","family":"Gliemann","given":"L","non-dropping-particle":"","parse-names":false,"suffix":""},{"dropping-particle":"","family":"Hellsten","given":"Y","non-dropping-particle":"","parse-names":false,"suffix":""}],"container-title":"The Journal of physiology","id":"ITEM-1","issue":"ja","issued":{"date-parts":[["2019"]]},"note":"From Duplicate 2 (The exercise timing hypothesis: can exercise training compensate for the reduction in blood vessel function after menopause if timed right? - Gliemann, L; Hellsten, Y)\n\nFrom Duplicate 2 (The exercise timing hypothesis: can exercise training compensate for the reduction in blood vessel function after menopause if timed right? - Gliemann, L; Hellsten, Y)\n\nGliemann, L\nHellsten, Y\neng\nIndependent Research Fund Denmark\nThe Danish Ministry of Culture Research Fund\nEngland\n2019/05/12 06:00\nJ Physiol. 2019 May 11. doi: 10.1113/JP277056.","title":"The exercise timing hypothesis: can exercise training compensate for the reduction in blood vessel function after menopause if timed right?","type":"article-journal","volume":"0"},"uris":["http://www.mendeley.com/documents/?uuid=2fa44228-2226-40bf-9605-0a91d96400ca"]}],"mendeley":{"formattedCitation":"&lt;sup&gt;24&lt;/sup&gt;","plainTextFormattedCitation":"24","previouslyFormattedCitation":"&lt;sup&gt;24&lt;/sup&gt;"},"properties":{"noteIndex":0},"schema":"https://github.com/citation-style-language/schema/raw/master/csl-citation.json"}</w:instrText>
      </w:r>
      <w:r w:rsidR="000F56D4"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24</w:t>
      </w:r>
      <w:r w:rsidR="000F56D4" w:rsidRPr="001906BD">
        <w:rPr>
          <w:rFonts w:ascii="Times New Roman" w:hAnsi="Times New Roman" w:cs="Times New Roman"/>
          <w:szCs w:val="24"/>
          <w:lang w:val="en-US"/>
        </w:rPr>
        <w:fldChar w:fldCharType="end"/>
      </w:r>
      <w:r w:rsidR="00DB3756" w:rsidRPr="001906BD">
        <w:rPr>
          <w:rFonts w:ascii="Times New Roman" w:hAnsi="Times New Roman" w:cs="Times New Roman"/>
          <w:szCs w:val="24"/>
          <w:lang w:val="en-US"/>
        </w:rPr>
        <w:t>.</w:t>
      </w:r>
      <w:r w:rsidR="00FE1EC2" w:rsidRPr="001906BD">
        <w:rPr>
          <w:rFonts w:ascii="Times New Roman" w:hAnsi="Times New Roman" w:cs="Times New Roman"/>
          <w:szCs w:val="24"/>
          <w:lang w:val="en-US"/>
        </w:rPr>
        <w:t xml:space="preserve"> </w:t>
      </w:r>
      <w:r w:rsidR="003E1364" w:rsidRPr="001906BD">
        <w:rPr>
          <w:rFonts w:ascii="Times New Roman" w:hAnsi="Times New Roman" w:cs="Times New Roman"/>
          <w:szCs w:val="24"/>
          <w:lang w:val="en-US"/>
        </w:rPr>
        <w:t>Nonetheless, the present meta-analysis advances o</w:t>
      </w:r>
      <w:r w:rsidR="00AC4D3C" w:rsidRPr="001906BD">
        <w:rPr>
          <w:rFonts w:ascii="Times New Roman" w:hAnsi="Times New Roman" w:cs="Times New Roman"/>
          <w:szCs w:val="24"/>
          <w:lang w:val="en-US"/>
        </w:rPr>
        <w:t>ur</w:t>
      </w:r>
      <w:r w:rsidR="003E1364" w:rsidRPr="001906BD">
        <w:rPr>
          <w:rFonts w:ascii="Times New Roman" w:hAnsi="Times New Roman" w:cs="Times New Roman"/>
          <w:szCs w:val="24"/>
          <w:lang w:val="en-US"/>
        </w:rPr>
        <w:t xml:space="preserve"> knowledge to suggest that exercise</w:t>
      </w:r>
      <w:r w:rsidR="00AC4D3C" w:rsidRPr="001906BD">
        <w:rPr>
          <w:rFonts w:ascii="Times New Roman" w:hAnsi="Times New Roman" w:cs="Times New Roman"/>
          <w:szCs w:val="24"/>
          <w:lang w:val="en-US"/>
        </w:rPr>
        <w:t xml:space="preserve"> is effective for improvements in endothelial function in a cohort of apparently healthy, non-medicated post-menopausal </w:t>
      </w:r>
      <w:r w:rsidR="00A51963" w:rsidRPr="001906BD">
        <w:rPr>
          <w:rFonts w:ascii="Times New Roman" w:hAnsi="Times New Roman" w:cs="Times New Roman"/>
          <w:szCs w:val="24"/>
          <w:lang w:val="en-US"/>
        </w:rPr>
        <w:t>individuals</w:t>
      </w:r>
      <w:r w:rsidR="00AC4D3C" w:rsidRPr="001906BD">
        <w:rPr>
          <w:rFonts w:ascii="Times New Roman" w:hAnsi="Times New Roman" w:cs="Times New Roman"/>
          <w:szCs w:val="24"/>
          <w:lang w:val="en-US"/>
        </w:rPr>
        <w:t>.</w:t>
      </w:r>
    </w:p>
    <w:p w14:paraId="32807420" w14:textId="3E668980" w:rsidR="000C6EFE" w:rsidRPr="001906BD" w:rsidRDefault="003E1364" w:rsidP="00AD4030">
      <w:pPr>
        <w:pStyle w:val="Heading2"/>
        <w:numPr>
          <w:ilvl w:val="0"/>
          <w:numId w:val="0"/>
        </w:numPr>
        <w:ind w:left="576" w:hanging="576"/>
        <w:rPr>
          <w:lang w:val="en-US"/>
        </w:rPr>
      </w:pPr>
      <w:r w:rsidRPr="001906BD">
        <w:rPr>
          <w:lang w:val="en-US"/>
        </w:rPr>
        <w:t xml:space="preserve">Influence of </w:t>
      </w:r>
      <w:r w:rsidR="00FA7CEC" w:rsidRPr="001906BD">
        <w:rPr>
          <w:lang w:val="en-US"/>
        </w:rPr>
        <w:t xml:space="preserve">the </w:t>
      </w:r>
      <w:r w:rsidR="00E630E4" w:rsidRPr="001906BD">
        <w:rPr>
          <w:lang w:val="en-US"/>
        </w:rPr>
        <w:t>exercise</w:t>
      </w:r>
      <w:r w:rsidR="000327BE" w:rsidRPr="001906BD">
        <w:rPr>
          <w:lang w:val="en-US"/>
        </w:rPr>
        <w:t xml:space="preserve"> prescription</w:t>
      </w:r>
      <w:r w:rsidR="00E630E4" w:rsidRPr="001906BD">
        <w:rPr>
          <w:lang w:val="en-US"/>
        </w:rPr>
        <w:t xml:space="preserve">, </w:t>
      </w:r>
      <w:r w:rsidRPr="001906BD">
        <w:rPr>
          <w:lang w:val="en-US"/>
        </w:rPr>
        <w:t>aerobic fitness and blood pressure on FMD</w:t>
      </w:r>
    </w:p>
    <w:p w14:paraId="33409143" w14:textId="7991413A" w:rsidR="00D818DF" w:rsidRPr="001906BD" w:rsidRDefault="007A48BF" w:rsidP="002B361F">
      <w:pPr>
        <w:rPr>
          <w:rFonts w:ascii="Times New Roman" w:eastAsiaTheme="minorEastAsia" w:hAnsi="Times New Roman" w:cs="Times New Roman"/>
          <w:szCs w:val="24"/>
          <w:lang w:val="en-US"/>
        </w:rPr>
      </w:pPr>
      <w:r w:rsidRPr="001906BD">
        <w:rPr>
          <w:rFonts w:ascii="Times New Roman" w:hAnsi="Times New Roman" w:cs="Times New Roman"/>
          <w:szCs w:val="24"/>
          <w:lang w:val="en-US"/>
        </w:rPr>
        <w:t xml:space="preserve">Exercise prescription varied extensively </w:t>
      </w:r>
      <w:r w:rsidR="00BC42C6" w:rsidRPr="001906BD">
        <w:rPr>
          <w:rFonts w:ascii="Times New Roman" w:hAnsi="Times New Roman" w:cs="Times New Roman"/>
          <w:szCs w:val="24"/>
          <w:lang w:val="en-US"/>
        </w:rPr>
        <w:t xml:space="preserve">and may explain the </w:t>
      </w:r>
      <w:r w:rsidR="003E1364" w:rsidRPr="001906BD">
        <w:rPr>
          <w:rFonts w:ascii="Times New Roman" w:hAnsi="Times New Roman" w:cs="Times New Roman"/>
          <w:szCs w:val="24"/>
          <w:lang w:val="en-US"/>
        </w:rPr>
        <w:t xml:space="preserve">large </w:t>
      </w:r>
      <w:r w:rsidR="00BC42C6" w:rsidRPr="001906BD">
        <w:rPr>
          <w:rFonts w:ascii="Times New Roman" w:hAnsi="Times New Roman" w:cs="Times New Roman"/>
          <w:szCs w:val="24"/>
          <w:lang w:val="en-US"/>
        </w:rPr>
        <w:t xml:space="preserve">heterogeneity </w:t>
      </w:r>
      <w:r w:rsidR="003E1364" w:rsidRPr="001906BD">
        <w:rPr>
          <w:rFonts w:ascii="Times New Roman" w:hAnsi="Times New Roman" w:cs="Times New Roman"/>
          <w:szCs w:val="24"/>
          <w:lang w:val="en-US"/>
        </w:rPr>
        <w:t xml:space="preserve">observed </w:t>
      </w:r>
      <w:r w:rsidR="00BC42C6" w:rsidRPr="001906BD">
        <w:rPr>
          <w:rFonts w:ascii="Times New Roman" w:hAnsi="Times New Roman" w:cs="Times New Roman"/>
          <w:szCs w:val="24"/>
          <w:lang w:val="en-US"/>
        </w:rPr>
        <w:t>between studies</w:t>
      </w:r>
      <w:r w:rsidR="00447894" w:rsidRPr="001906BD">
        <w:rPr>
          <w:rFonts w:ascii="Times New Roman" w:hAnsi="Times New Roman" w:cs="Times New Roman"/>
          <w:szCs w:val="24"/>
          <w:lang w:val="en-US"/>
        </w:rPr>
        <w:t xml:space="preserve">. </w:t>
      </w:r>
      <w:r w:rsidR="009D15FA" w:rsidRPr="001906BD">
        <w:rPr>
          <w:rFonts w:ascii="Times New Roman" w:hAnsi="Times New Roman" w:cs="Times New Roman"/>
          <w:szCs w:val="24"/>
          <w:lang w:val="en-US"/>
        </w:rPr>
        <w:t xml:space="preserve">According to </w:t>
      </w:r>
      <w:r w:rsidR="009D15FA"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SN":"1932-7501","author":[{"dropping-particle":"","family":"Early","given":"Kate S","non-dropping-particle":"","parse-names":false,"suffix":""},{"dropping-particle":"","family":"Stewart","given":"Abigail","non-dropping-particle":"","parse-names":false,"suffix":""},{"dropping-particle":"","family":"Johannsen","given":"Neil","non-dropping-particle":"","parse-names":false,"suffix":""},{"dropping-particle":"","family":"Lavie","given":"Carl J","non-dropping-particle":"","parse-names":false,"suffix":""},{"dropping-particle":"","family":"Thomas","given":"Jerry R","non-dropping-particle":"","parse-names":false,"suffix":""},{"dropping-particle":"","family":"Welsch","given":"Michael","non-dropping-particle":"","parse-names":false,"suffix":""}],"container-title":"Journal of Cardiopulmonary Rehabilitation and Prevention","id":"ITEM-1","issue":"2","issued":{"date-parts":[["2017"]]},"page":"77-89","publisher":"LWW","title":"The effects of exercise training on brachial artery flow-mediated dilation: a meta-analysis","type":"article-journal","volume":"37"},"uris":["http://www.mendeley.com/documents/?uuid=5a5448b7-eea6-4732-8c52-8fdea6c2f912"]}],"mendeley":{"formattedCitation":"&lt;sup&gt;23&lt;/sup&gt;","manualFormatting":"Early et al., (2017)","plainTextFormattedCitation":"23","previouslyFormattedCitation":"&lt;sup&gt;23&lt;/sup&gt;"},"properties":{"noteIndex":0},"schema":"https://github.com/citation-style-language/schema/raw/master/csl-citation.json"}</w:instrText>
      </w:r>
      <w:r w:rsidR="009D15FA" w:rsidRPr="001906BD">
        <w:rPr>
          <w:rFonts w:ascii="Times New Roman" w:hAnsi="Times New Roman" w:cs="Times New Roman"/>
          <w:szCs w:val="24"/>
          <w:lang w:val="en-US"/>
        </w:rPr>
        <w:fldChar w:fldCharType="separate"/>
      </w:r>
      <w:r w:rsidR="009D15FA" w:rsidRPr="001906BD">
        <w:rPr>
          <w:rFonts w:ascii="Times New Roman" w:hAnsi="Times New Roman" w:cs="Times New Roman"/>
          <w:noProof/>
          <w:szCs w:val="24"/>
          <w:lang w:val="en-US"/>
        </w:rPr>
        <w:t xml:space="preserve">Early </w:t>
      </w:r>
      <w:r w:rsidR="009D15FA" w:rsidRPr="001906BD">
        <w:rPr>
          <w:rFonts w:ascii="Times New Roman" w:hAnsi="Times New Roman" w:cs="Times New Roman"/>
          <w:i/>
          <w:iCs/>
          <w:noProof/>
          <w:szCs w:val="24"/>
          <w:lang w:val="en-US"/>
        </w:rPr>
        <w:t>et a</w:t>
      </w:r>
      <w:r w:rsidR="009D15FA" w:rsidRPr="001906BD">
        <w:rPr>
          <w:rFonts w:ascii="Times New Roman" w:hAnsi="Times New Roman" w:cs="Times New Roman"/>
          <w:noProof/>
          <w:szCs w:val="24"/>
          <w:lang w:val="en-US"/>
        </w:rPr>
        <w:t>l., (2017)</w:t>
      </w:r>
      <w:r w:rsidR="009D15FA" w:rsidRPr="001906BD">
        <w:rPr>
          <w:rFonts w:ascii="Times New Roman" w:hAnsi="Times New Roman" w:cs="Times New Roman"/>
          <w:szCs w:val="24"/>
          <w:lang w:val="en-US"/>
        </w:rPr>
        <w:fldChar w:fldCharType="end"/>
      </w:r>
      <w:r w:rsidR="00427B2B" w:rsidRPr="001906BD">
        <w:rPr>
          <w:rFonts w:ascii="Times New Roman" w:hAnsi="Times New Roman" w:cs="Times New Roman"/>
          <w:szCs w:val="24"/>
          <w:lang w:val="en-US"/>
        </w:rPr>
        <w:t xml:space="preserve"> </w:t>
      </w:r>
      <w:r w:rsidR="00427B2B" w:rsidRPr="001906BD">
        <w:rPr>
          <w:rFonts w:ascii="Times New Roman" w:hAnsi="Times New Roman" w:cs="Times New Roman"/>
          <w:szCs w:val="24"/>
          <w:lang w:val="en-US"/>
        </w:rPr>
        <w:fldChar w:fldCharType="begin" w:fldLock="1"/>
      </w:r>
      <w:r w:rsidR="007062F3">
        <w:rPr>
          <w:rFonts w:ascii="Times New Roman" w:hAnsi="Times New Roman" w:cs="Times New Roman"/>
          <w:szCs w:val="24"/>
          <w:lang w:val="en-US"/>
        </w:rPr>
        <w:instrText>ADDIN CSL_CITATION {"citationItems":[{"id":"ITEM-1","itemData":{"ISSN":"1932-7501","author":[{"dropping-particle":"","family":"Early","given":"Kate S","non-dropping-particle":"","parse-names":false,"suffix":""},{"dropping-particle":"","family":"Stewart","given":"Abigail","non-dropping-particle":"","parse-names":false,"suffix":""},{"dropping-particle":"","family":"Johannsen","given":"Neil","non-dropping-particle":"","parse-names":false,"suffix":""},{"dropping-particle":"","family":"Lavie","given":"Carl J","non-dropping-particle":"","parse-names":false,"suffix":""},{"dropping-particle":"","family":"Thomas","given":"Jerry R","non-dropping-particle":"","parse-names":false,"suffix":""},{"dropping-particle":"","family":"Welsch","given":"Michael","non-dropping-particle":"","parse-names":false,"suffix":""}],"container-title":"Journal of Cardiopulmonary Rehabilitation and Prevention","id":"ITEM-1","issue":"2","issued":{"date-parts":[["2017"]]},"page":"77-89","publisher":"LWW","title":"The effects of exercise training on brachial artery flow-mediated dilation: a meta-analysis","type":"article-journal","volume":"37"},"uris":["http://www.mendeley.com/documents/?uuid=5a5448b7-eea6-4732-8c52-8fdea6c2f912"]}],"mendeley":{"formattedCitation":"&lt;sup&gt;23&lt;/sup&gt;","plainTextFormattedCitation":"23","previouslyFormattedCitation":"&lt;sup&gt;23&lt;/sup&gt;"},"properties":{"noteIndex":0},"schema":"https://github.com/citation-style-language/schema/raw/master/csl-citation.json"}</w:instrText>
      </w:r>
      <w:r w:rsidR="00427B2B" w:rsidRPr="001906BD">
        <w:rPr>
          <w:rFonts w:ascii="Times New Roman" w:hAnsi="Times New Roman" w:cs="Times New Roman"/>
          <w:szCs w:val="24"/>
          <w:lang w:val="en-US"/>
        </w:rPr>
        <w:fldChar w:fldCharType="separate"/>
      </w:r>
      <w:r w:rsidR="007062F3" w:rsidRPr="007062F3">
        <w:rPr>
          <w:rFonts w:ascii="Times New Roman" w:hAnsi="Times New Roman" w:cs="Times New Roman"/>
          <w:noProof/>
          <w:szCs w:val="24"/>
          <w:vertAlign w:val="superscript"/>
          <w:lang w:val="en-US"/>
        </w:rPr>
        <w:t>23</w:t>
      </w:r>
      <w:r w:rsidR="00427B2B" w:rsidRPr="001906BD">
        <w:rPr>
          <w:rFonts w:ascii="Times New Roman" w:hAnsi="Times New Roman" w:cs="Times New Roman"/>
          <w:szCs w:val="24"/>
          <w:lang w:val="en-US"/>
        </w:rPr>
        <w:fldChar w:fldCharType="end"/>
      </w:r>
      <w:r w:rsidR="009D15FA" w:rsidRPr="001906BD">
        <w:rPr>
          <w:rFonts w:ascii="Times New Roman" w:hAnsi="Times New Roman" w:cs="Times New Roman"/>
          <w:szCs w:val="24"/>
          <w:lang w:val="en-US"/>
        </w:rPr>
        <w:t xml:space="preserve"> exercise intensity </w:t>
      </w:r>
      <w:r w:rsidR="00447894" w:rsidRPr="001906BD">
        <w:rPr>
          <w:rFonts w:ascii="Times New Roman" w:hAnsi="Times New Roman" w:cs="Times New Roman"/>
          <w:szCs w:val="24"/>
          <w:lang w:val="en-US"/>
        </w:rPr>
        <w:t xml:space="preserve">may be an important factor </w:t>
      </w:r>
      <w:r w:rsidR="00512BD2" w:rsidRPr="001906BD">
        <w:rPr>
          <w:rFonts w:ascii="Times New Roman" w:hAnsi="Times New Roman" w:cs="Times New Roman"/>
          <w:szCs w:val="24"/>
          <w:lang w:val="en-US"/>
        </w:rPr>
        <w:t>for</w:t>
      </w:r>
      <w:r w:rsidR="00FE0508" w:rsidRPr="001906BD">
        <w:rPr>
          <w:rFonts w:ascii="Times New Roman" w:hAnsi="Times New Roman" w:cs="Times New Roman"/>
          <w:szCs w:val="24"/>
          <w:lang w:val="en-US"/>
        </w:rPr>
        <w:t xml:space="preserve"> vascular </w:t>
      </w:r>
      <w:r w:rsidR="00B06C1E" w:rsidRPr="001906BD">
        <w:rPr>
          <w:rFonts w:ascii="Times New Roman" w:hAnsi="Times New Roman" w:cs="Times New Roman"/>
          <w:szCs w:val="24"/>
          <w:lang w:val="en-US"/>
        </w:rPr>
        <w:t>outcomes</w:t>
      </w:r>
      <w:r w:rsidR="004546C6" w:rsidRPr="001906BD">
        <w:rPr>
          <w:rFonts w:ascii="Times New Roman" w:hAnsi="Times New Roman" w:cs="Times New Roman"/>
          <w:szCs w:val="24"/>
          <w:lang w:val="en-US"/>
        </w:rPr>
        <w:t>,</w:t>
      </w:r>
      <w:r w:rsidR="00FE0508" w:rsidRPr="001906BD">
        <w:rPr>
          <w:rFonts w:ascii="Times New Roman" w:hAnsi="Times New Roman" w:cs="Times New Roman"/>
          <w:szCs w:val="24"/>
          <w:lang w:val="en-US"/>
        </w:rPr>
        <w:t xml:space="preserve"> since </w:t>
      </w:r>
      <w:r w:rsidR="00CF4505" w:rsidRPr="001906BD">
        <w:rPr>
          <w:rFonts w:ascii="Times New Roman" w:hAnsi="Times New Roman" w:cs="Times New Roman"/>
          <w:szCs w:val="24"/>
          <w:lang w:val="en-US"/>
        </w:rPr>
        <w:t xml:space="preserve">they </w:t>
      </w:r>
      <w:r w:rsidR="004546C6" w:rsidRPr="001906BD">
        <w:rPr>
          <w:rFonts w:ascii="Times New Roman" w:hAnsi="Times New Roman" w:cs="Times New Roman"/>
          <w:szCs w:val="24"/>
          <w:lang w:val="en-US"/>
        </w:rPr>
        <w:t xml:space="preserve">observed </w:t>
      </w:r>
      <w:r w:rsidR="00B06C1E" w:rsidRPr="001906BD">
        <w:rPr>
          <w:rFonts w:ascii="Times New Roman" w:hAnsi="Times New Roman" w:cs="Times New Roman"/>
          <w:szCs w:val="24"/>
          <w:lang w:val="en-US"/>
        </w:rPr>
        <w:t xml:space="preserve">that </w:t>
      </w:r>
      <w:r w:rsidRPr="001906BD">
        <w:rPr>
          <w:rFonts w:ascii="Times New Roman" w:hAnsi="Times New Roman" w:cs="Times New Roman"/>
          <w:szCs w:val="24"/>
          <w:lang w:val="en-US"/>
        </w:rPr>
        <w:t xml:space="preserve">higher weekly volumes (&lt;150 min/week vs. </w:t>
      </w:r>
      <m:oMath>
        <m:r>
          <w:rPr>
            <w:rFonts w:ascii="Cambria Math" w:hAnsi="Cambria Math" w:cs="Times New Roman"/>
            <w:szCs w:val="24"/>
            <w:lang w:val="en-US"/>
          </w:rPr>
          <m:t>≥</m:t>
        </m:r>
      </m:oMath>
      <w:r w:rsidRPr="001906BD">
        <w:rPr>
          <w:rFonts w:ascii="Times New Roman" w:eastAsiaTheme="minorEastAsia" w:hAnsi="Times New Roman" w:cs="Times New Roman"/>
          <w:szCs w:val="24"/>
          <w:lang w:val="en-US"/>
        </w:rPr>
        <w:t>150 min/week)</w:t>
      </w:r>
      <w:r w:rsidR="00CF4505" w:rsidRPr="001906BD">
        <w:rPr>
          <w:rFonts w:ascii="Times New Roman" w:eastAsiaTheme="minorEastAsia" w:hAnsi="Times New Roman" w:cs="Times New Roman"/>
          <w:szCs w:val="24"/>
          <w:lang w:val="en-US"/>
        </w:rPr>
        <w:t>,</w:t>
      </w:r>
      <w:r w:rsidRPr="001906BD">
        <w:rPr>
          <w:rFonts w:ascii="Times New Roman" w:hAnsi="Times New Roman" w:cs="Times New Roman"/>
          <w:szCs w:val="24"/>
          <w:lang w:val="en-US"/>
        </w:rPr>
        <w:t xml:space="preserve"> and intensities (</w:t>
      </w:r>
      <w:r w:rsidRPr="001906BD">
        <w:rPr>
          <w:rFonts w:ascii="Times New Roman" w:hAnsi="Times New Roman" w:cs="Times New Roman"/>
          <w:i/>
          <w:iCs/>
          <w:szCs w:val="24"/>
          <w:lang w:val="en-US"/>
        </w:rPr>
        <w:t>‘moderate’</w:t>
      </w:r>
      <w:r w:rsidRPr="001906BD">
        <w:rPr>
          <w:rFonts w:ascii="Times New Roman" w:hAnsi="Times New Roman" w:cs="Times New Roman"/>
          <w:szCs w:val="24"/>
          <w:lang w:val="en-US"/>
        </w:rPr>
        <w:t xml:space="preserve"> and </w:t>
      </w:r>
      <w:r w:rsidRPr="001906BD">
        <w:rPr>
          <w:rFonts w:ascii="Times New Roman" w:hAnsi="Times New Roman" w:cs="Times New Roman"/>
          <w:i/>
          <w:iCs/>
          <w:szCs w:val="24"/>
          <w:lang w:val="en-US"/>
        </w:rPr>
        <w:t>‘vigorous-near maximal’</w:t>
      </w:r>
      <w:r w:rsidRPr="001906BD">
        <w:rPr>
          <w:rFonts w:ascii="Times New Roman" w:hAnsi="Times New Roman" w:cs="Times New Roman"/>
          <w:szCs w:val="24"/>
          <w:lang w:val="en-US"/>
        </w:rPr>
        <w:t xml:space="preserve"> vs. </w:t>
      </w:r>
      <w:r w:rsidRPr="001906BD">
        <w:rPr>
          <w:rFonts w:ascii="Times New Roman" w:hAnsi="Times New Roman" w:cs="Times New Roman"/>
          <w:i/>
          <w:iCs/>
          <w:szCs w:val="24"/>
          <w:lang w:val="en-US"/>
        </w:rPr>
        <w:t>‘very light-light’</w:t>
      </w:r>
      <w:r w:rsidRPr="001906BD">
        <w:rPr>
          <w:rFonts w:ascii="Times New Roman" w:hAnsi="Times New Roman" w:cs="Times New Roman"/>
          <w:szCs w:val="24"/>
          <w:lang w:val="en-US"/>
        </w:rPr>
        <w:t>)</w:t>
      </w:r>
      <w:r w:rsidR="00CF4505" w:rsidRPr="001906BD">
        <w:rPr>
          <w:rFonts w:ascii="Times New Roman" w:hAnsi="Times New Roman" w:cs="Times New Roman"/>
          <w:szCs w:val="24"/>
          <w:lang w:val="en-US"/>
        </w:rPr>
        <w:t>,</w:t>
      </w:r>
      <w:r w:rsidRPr="001906BD">
        <w:rPr>
          <w:rFonts w:ascii="Times New Roman" w:hAnsi="Times New Roman" w:cs="Times New Roman"/>
          <w:szCs w:val="24"/>
          <w:lang w:val="en-US"/>
        </w:rPr>
        <w:t xml:space="preserve"> </w:t>
      </w:r>
      <w:r w:rsidR="00CF4505" w:rsidRPr="001906BD">
        <w:rPr>
          <w:rFonts w:ascii="Times New Roman" w:hAnsi="Times New Roman" w:cs="Times New Roman"/>
          <w:szCs w:val="24"/>
          <w:lang w:val="en-US"/>
        </w:rPr>
        <w:t>were</w:t>
      </w:r>
      <w:r w:rsidR="00312704" w:rsidRPr="001906BD">
        <w:rPr>
          <w:rFonts w:ascii="Times New Roman" w:hAnsi="Times New Roman" w:cs="Times New Roman"/>
          <w:szCs w:val="24"/>
          <w:lang w:val="en-US"/>
        </w:rPr>
        <w:t xml:space="preserve"> </w:t>
      </w:r>
      <w:r w:rsidRPr="001906BD">
        <w:rPr>
          <w:rFonts w:ascii="Times New Roman" w:hAnsi="Times New Roman" w:cs="Times New Roman"/>
          <w:szCs w:val="24"/>
          <w:lang w:val="en-US"/>
        </w:rPr>
        <w:t xml:space="preserve">associated with superior improvements in FMD. Additionally, a 10% increase in </w:t>
      </w:r>
      <w:r w:rsidRPr="001906BD">
        <w:rPr>
          <w:rFonts w:ascii="Times New Roman" w:hAnsi="Times New Roman" w:cs="Times New Roman"/>
          <w:szCs w:val="24"/>
          <w:lang w:val="en-US"/>
        </w:rPr>
        <w:lastRenderedPageBreak/>
        <w:t xml:space="preserve">relative intensity </w:t>
      </w:r>
      <w:r w:rsidRPr="001906BD">
        <w:rPr>
          <w:rFonts w:ascii="Times New Roman" w:eastAsiaTheme="minorEastAsia" w:hAnsi="Times New Roman" w:cs="Times New Roman"/>
          <w:szCs w:val="24"/>
          <w:lang w:val="en-US"/>
        </w:rPr>
        <w:t>(</w:t>
      </w:r>
      <m:oMath>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2peak</m:t>
            </m:r>
          </m:sub>
        </m:sSub>
      </m:oMath>
      <w:r w:rsidRPr="001906BD">
        <w:rPr>
          <w:rFonts w:ascii="Times New Roman" w:eastAsiaTheme="minorEastAsia" w:hAnsi="Times New Roman" w:cs="Times New Roman"/>
          <w:szCs w:val="24"/>
          <w:lang w:val="en-US"/>
        </w:rPr>
        <w:t xml:space="preserve">) is reportedly associated with a 1% unit improvement in FMD </w:t>
      </w:r>
      <w:r w:rsidRPr="001906BD">
        <w:rPr>
          <w:rFonts w:ascii="Times New Roman" w:eastAsiaTheme="minorEastAsia" w:hAnsi="Times New Roman" w:cs="Times New Roman"/>
          <w:szCs w:val="24"/>
          <w:lang w:val="en-US"/>
        </w:rPr>
        <w:fldChar w:fldCharType="begin" w:fldLock="1"/>
      </w:r>
      <w:r w:rsidR="007062F3">
        <w:rPr>
          <w:rFonts w:ascii="Times New Roman" w:eastAsiaTheme="minorEastAsia" w:hAnsi="Times New Roman" w:cs="Times New Roman"/>
          <w:szCs w:val="24"/>
          <w:lang w:val="en-US"/>
        </w:rPr>
        <w:instrText>ADDIN CSL_CITATION {"citationItems":[{"id":"ITEM-1","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1","issue":"2","issued":{"date-parts":[["2015"]]},"page":"279-296","publisher":"Springer","title":"Exercise modalities and endothelial function: a systematic review and dose–response meta-analysis of randomized controlled trials","type":"article-journal","volume":"45"},"uris":["http://www.mendeley.com/documents/?uuid=cf71261f-5eee-47ae-b409-c4c73c314471"]}],"mendeley":{"formattedCitation":"&lt;sup&gt;22&lt;/sup&gt;","plainTextFormattedCitation":"22","previouslyFormattedCitation":"&lt;sup&gt;22&lt;/sup&gt;"},"properties":{"noteIndex":0},"schema":"https://github.com/citation-style-language/schema/raw/master/csl-citation.json"}</w:instrText>
      </w:r>
      <w:r w:rsidRPr="001906BD">
        <w:rPr>
          <w:rFonts w:ascii="Times New Roman" w:eastAsiaTheme="minorEastAsia" w:hAnsi="Times New Roman" w:cs="Times New Roman"/>
          <w:szCs w:val="24"/>
          <w:lang w:val="en-US"/>
        </w:rPr>
        <w:fldChar w:fldCharType="separate"/>
      </w:r>
      <w:r w:rsidR="007062F3" w:rsidRPr="007062F3">
        <w:rPr>
          <w:rFonts w:ascii="Times New Roman" w:eastAsiaTheme="minorEastAsia" w:hAnsi="Times New Roman" w:cs="Times New Roman"/>
          <w:noProof/>
          <w:szCs w:val="24"/>
          <w:vertAlign w:val="superscript"/>
          <w:lang w:val="en-US"/>
        </w:rPr>
        <w:t>22</w:t>
      </w:r>
      <w:r w:rsidRPr="001906BD">
        <w:rPr>
          <w:rFonts w:ascii="Times New Roman" w:eastAsiaTheme="minorEastAsia" w:hAnsi="Times New Roman" w:cs="Times New Roman"/>
          <w:szCs w:val="24"/>
          <w:lang w:val="en-US"/>
        </w:rPr>
        <w:fldChar w:fldCharType="end"/>
      </w:r>
      <w:r w:rsidRPr="001906BD">
        <w:rPr>
          <w:rFonts w:ascii="Times New Roman" w:eastAsiaTheme="minorEastAsia" w:hAnsi="Times New Roman" w:cs="Times New Roman"/>
          <w:szCs w:val="24"/>
          <w:lang w:val="en-US"/>
        </w:rPr>
        <w:t>, implying that exercise intensity could be a mediating factor</w:t>
      </w:r>
      <w:r w:rsidR="00B06C1E" w:rsidRPr="001906BD">
        <w:rPr>
          <w:rFonts w:ascii="Times New Roman" w:eastAsiaTheme="minorEastAsia" w:hAnsi="Times New Roman" w:cs="Times New Roman"/>
          <w:szCs w:val="24"/>
          <w:lang w:val="en-US"/>
        </w:rPr>
        <w:t xml:space="preserve">. </w:t>
      </w:r>
    </w:p>
    <w:p w14:paraId="70F29842" w14:textId="33EA64B4" w:rsidR="00D818DF" w:rsidRPr="001906BD" w:rsidRDefault="00D818DF" w:rsidP="0014248C">
      <w:pPr>
        <w:rPr>
          <w:rFonts w:ascii="Times New Roman" w:hAnsi="Times New Roman" w:cs="Times New Roman"/>
          <w:szCs w:val="24"/>
          <w:lang w:val="en-US"/>
        </w:rPr>
      </w:pPr>
      <w:r w:rsidRPr="001906BD">
        <w:rPr>
          <w:rFonts w:ascii="Times New Roman" w:hAnsi="Times New Roman" w:cs="Times New Roman"/>
          <w:szCs w:val="24"/>
          <w:lang w:val="en-US"/>
        </w:rPr>
        <w:t xml:space="preserve">To </w:t>
      </w:r>
      <w:r w:rsidR="009E7C6C" w:rsidRPr="001906BD">
        <w:rPr>
          <w:rFonts w:ascii="Times New Roman" w:hAnsi="Times New Roman" w:cs="Times New Roman"/>
          <w:szCs w:val="24"/>
          <w:lang w:val="en-US"/>
        </w:rPr>
        <w:t>understand</w:t>
      </w:r>
      <w:r w:rsidRPr="001906BD">
        <w:rPr>
          <w:rFonts w:ascii="Times New Roman" w:hAnsi="Times New Roman" w:cs="Times New Roman"/>
          <w:szCs w:val="24"/>
          <w:lang w:val="en-US"/>
        </w:rPr>
        <w:t xml:space="preserve"> the </w:t>
      </w:r>
      <w:r w:rsidR="001C153B" w:rsidRPr="001906BD">
        <w:rPr>
          <w:rFonts w:ascii="Times New Roman" w:hAnsi="Times New Roman" w:cs="Times New Roman"/>
          <w:szCs w:val="24"/>
          <w:lang w:val="en-US"/>
        </w:rPr>
        <w:t xml:space="preserve">influence of </w:t>
      </w:r>
      <w:r w:rsidR="000327BE" w:rsidRPr="001906BD">
        <w:rPr>
          <w:rFonts w:ascii="Times New Roman" w:hAnsi="Times New Roman" w:cs="Times New Roman"/>
          <w:szCs w:val="24"/>
          <w:lang w:val="en-US"/>
        </w:rPr>
        <w:t xml:space="preserve">the </w:t>
      </w:r>
      <w:r w:rsidRPr="001906BD">
        <w:rPr>
          <w:rFonts w:ascii="Times New Roman" w:hAnsi="Times New Roman" w:cs="Times New Roman"/>
          <w:szCs w:val="24"/>
          <w:lang w:val="en-US"/>
        </w:rPr>
        <w:t xml:space="preserve">exercise </w:t>
      </w:r>
      <w:r w:rsidR="000327BE" w:rsidRPr="001906BD">
        <w:rPr>
          <w:rFonts w:ascii="Times New Roman" w:hAnsi="Times New Roman" w:cs="Times New Roman"/>
          <w:szCs w:val="24"/>
          <w:lang w:val="en-US"/>
        </w:rPr>
        <w:t xml:space="preserve">prescription </w:t>
      </w:r>
      <w:r w:rsidRPr="001906BD">
        <w:rPr>
          <w:rFonts w:ascii="Times New Roman" w:hAnsi="Times New Roman" w:cs="Times New Roman"/>
          <w:szCs w:val="24"/>
          <w:lang w:val="en-US"/>
        </w:rPr>
        <w:t>on FMD</w:t>
      </w:r>
      <w:r w:rsidR="0037081E" w:rsidRPr="001906BD">
        <w:rPr>
          <w:rFonts w:ascii="Times New Roman" w:hAnsi="Times New Roman" w:cs="Times New Roman"/>
          <w:szCs w:val="24"/>
          <w:lang w:val="en-US"/>
        </w:rPr>
        <w:t>,</w:t>
      </w:r>
      <w:r w:rsidRPr="001906BD">
        <w:rPr>
          <w:rFonts w:ascii="Times New Roman" w:hAnsi="Times New Roman" w:cs="Times New Roman"/>
          <w:szCs w:val="24"/>
          <w:lang w:val="en-US"/>
        </w:rPr>
        <w:t xml:space="preserve"> we quantified </w:t>
      </w:r>
      <w:r w:rsidR="005037D4" w:rsidRPr="001906BD">
        <w:rPr>
          <w:rFonts w:ascii="Times New Roman" w:hAnsi="Times New Roman" w:cs="Times New Roman"/>
          <w:szCs w:val="24"/>
          <w:lang w:val="en-US"/>
        </w:rPr>
        <w:t>the daily,</w:t>
      </w:r>
      <w:r w:rsidR="00294DC4" w:rsidRPr="001906BD">
        <w:rPr>
          <w:rFonts w:ascii="Times New Roman" w:hAnsi="Times New Roman" w:cs="Times New Roman"/>
          <w:szCs w:val="24"/>
          <w:lang w:val="en-US"/>
        </w:rPr>
        <w:t xml:space="preserve"> </w:t>
      </w:r>
      <w:r w:rsidR="009A6081" w:rsidRPr="001906BD">
        <w:rPr>
          <w:rFonts w:ascii="Times New Roman" w:hAnsi="Times New Roman" w:cs="Times New Roman"/>
          <w:szCs w:val="24"/>
          <w:lang w:val="en-US"/>
        </w:rPr>
        <w:t>weekly</w:t>
      </w:r>
      <w:r w:rsidR="000327BE" w:rsidRPr="001906BD">
        <w:rPr>
          <w:rFonts w:ascii="Times New Roman" w:hAnsi="Times New Roman" w:cs="Times New Roman"/>
          <w:szCs w:val="24"/>
          <w:lang w:val="en-US"/>
        </w:rPr>
        <w:t>,</w:t>
      </w:r>
      <w:r w:rsidR="009A6081" w:rsidRPr="001906BD">
        <w:rPr>
          <w:rFonts w:ascii="Times New Roman" w:hAnsi="Times New Roman" w:cs="Times New Roman"/>
          <w:szCs w:val="24"/>
          <w:lang w:val="en-US"/>
        </w:rPr>
        <w:t xml:space="preserve"> and </w:t>
      </w:r>
      <w:r w:rsidR="00294DC4" w:rsidRPr="001906BD">
        <w:rPr>
          <w:rFonts w:ascii="Times New Roman" w:hAnsi="Times New Roman" w:cs="Times New Roman"/>
          <w:szCs w:val="24"/>
          <w:lang w:val="en-US"/>
        </w:rPr>
        <w:t>t</w:t>
      </w:r>
      <w:r w:rsidRPr="001906BD">
        <w:rPr>
          <w:rFonts w:ascii="Times New Roman" w:hAnsi="Times New Roman" w:cs="Times New Roman"/>
          <w:szCs w:val="24"/>
          <w:lang w:val="en-US"/>
        </w:rPr>
        <w:t>otal</w:t>
      </w:r>
      <w:r w:rsidR="005037D4" w:rsidRPr="001906BD">
        <w:rPr>
          <w:rFonts w:ascii="Times New Roman" w:hAnsi="Times New Roman" w:cs="Times New Roman"/>
          <w:szCs w:val="24"/>
          <w:lang w:val="en-US"/>
        </w:rPr>
        <w:t xml:space="preserve"> </w:t>
      </w:r>
      <w:r w:rsidRPr="001906BD">
        <w:rPr>
          <w:rFonts w:ascii="Times New Roman" w:hAnsi="Times New Roman" w:cs="Times New Roman"/>
          <w:szCs w:val="24"/>
          <w:lang w:val="en-US"/>
        </w:rPr>
        <w:t xml:space="preserve">METs for each </w:t>
      </w:r>
      <w:r w:rsidR="000327BE" w:rsidRPr="001906BD">
        <w:rPr>
          <w:rFonts w:ascii="Times New Roman" w:hAnsi="Times New Roman" w:cs="Times New Roman"/>
          <w:szCs w:val="24"/>
          <w:lang w:val="en-US"/>
        </w:rPr>
        <w:t>intervention</w:t>
      </w:r>
      <w:r w:rsidR="00FA7CEC" w:rsidRPr="001906BD">
        <w:rPr>
          <w:rFonts w:ascii="Times New Roman" w:hAnsi="Times New Roman" w:cs="Times New Roman"/>
          <w:szCs w:val="24"/>
          <w:lang w:val="en-US"/>
        </w:rPr>
        <w:t xml:space="preserve"> </w:t>
      </w:r>
      <w:r w:rsidR="00FA7CEC"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ISSN":"0195-9131","author":[{"dropping-particle":"","family":"Howley","given":"Edward T","non-dropping-particle":"","parse-names":false,"suffix":""}],"container-title":"Medicine and science in sports and exercise","id":"ITEM-1","issue":"6 Suppl","issued":{"date-parts":[["2001"]]},"page":"S364-9","title":"Type of activity: resistance, aerobic and leisure versus occupational physical activity.","type":"article-journal","volume":"33"},"uris":["http://www.mendeley.com/documents/?uuid=5bbb3cb6-9c69-49bb-b444-fb24df8f09e6"]}],"mendeley":{"formattedCitation":"&lt;sup&gt;45&lt;/sup&gt;","plainTextFormattedCitation":"45","previouslyFormattedCitation":"&lt;sup&gt;45&lt;/sup&gt;"},"properties":{"noteIndex":0},"schema":"https://github.com/citation-style-language/schema/raw/master/csl-citation.json"}</w:instrText>
      </w:r>
      <w:r w:rsidR="00FA7CEC"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45</w:t>
      </w:r>
      <w:r w:rsidR="00FA7CEC" w:rsidRPr="001906BD">
        <w:rPr>
          <w:rFonts w:ascii="Times New Roman" w:hAnsi="Times New Roman" w:cs="Times New Roman"/>
          <w:szCs w:val="24"/>
          <w:lang w:val="en-US"/>
        </w:rPr>
        <w:fldChar w:fldCharType="end"/>
      </w:r>
      <w:r w:rsidRPr="001906BD">
        <w:rPr>
          <w:rFonts w:ascii="Times New Roman" w:hAnsi="Times New Roman" w:cs="Times New Roman"/>
          <w:szCs w:val="24"/>
          <w:lang w:val="en-US"/>
        </w:rPr>
        <w:t xml:space="preserve">. </w:t>
      </w:r>
      <w:r w:rsidR="0037081E" w:rsidRPr="001906BD">
        <w:rPr>
          <w:rFonts w:ascii="Times New Roman" w:hAnsi="Times New Roman" w:cs="Times New Roman"/>
          <w:szCs w:val="24"/>
          <w:lang w:val="en-US"/>
        </w:rPr>
        <w:t>According to meta-regression</w:t>
      </w:r>
      <w:r w:rsidRPr="001906BD">
        <w:rPr>
          <w:rFonts w:ascii="Times New Roman" w:hAnsi="Times New Roman" w:cs="Times New Roman"/>
          <w:szCs w:val="24"/>
          <w:lang w:val="en-US"/>
        </w:rPr>
        <w:t xml:space="preserve">, </w:t>
      </w:r>
      <w:r w:rsidR="005037D4" w:rsidRPr="001906BD">
        <w:rPr>
          <w:rFonts w:ascii="Times New Roman" w:hAnsi="Times New Roman" w:cs="Times New Roman"/>
          <w:szCs w:val="24"/>
          <w:lang w:val="en-US"/>
        </w:rPr>
        <w:t xml:space="preserve">neither daily, </w:t>
      </w:r>
      <w:r w:rsidR="009C43F3" w:rsidRPr="001906BD">
        <w:rPr>
          <w:rFonts w:ascii="Times New Roman" w:hAnsi="Times New Roman" w:cs="Times New Roman"/>
          <w:szCs w:val="24"/>
          <w:lang w:val="en-US"/>
        </w:rPr>
        <w:t>weekly</w:t>
      </w:r>
      <w:r w:rsidR="00152B3C" w:rsidRPr="001906BD">
        <w:rPr>
          <w:rFonts w:ascii="Times New Roman" w:hAnsi="Times New Roman" w:cs="Times New Roman"/>
          <w:szCs w:val="24"/>
          <w:lang w:val="en-US"/>
        </w:rPr>
        <w:t>,</w:t>
      </w:r>
      <w:r w:rsidR="009C43F3" w:rsidRPr="001906BD">
        <w:rPr>
          <w:rFonts w:ascii="Times New Roman" w:hAnsi="Times New Roman" w:cs="Times New Roman"/>
          <w:szCs w:val="24"/>
          <w:lang w:val="en-US"/>
        </w:rPr>
        <w:t xml:space="preserve"> </w:t>
      </w:r>
      <w:r w:rsidR="00A37DAB" w:rsidRPr="001906BD">
        <w:rPr>
          <w:rFonts w:ascii="Times New Roman" w:hAnsi="Times New Roman" w:cs="Times New Roman"/>
          <w:szCs w:val="24"/>
          <w:lang w:val="en-US"/>
        </w:rPr>
        <w:t>nor</w:t>
      </w:r>
      <w:r w:rsidR="009C43F3" w:rsidRPr="001906BD">
        <w:rPr>
          <w:rFonts w:ascii="Times New Roman" w:hAnsi="Times New Roman" w:cs="Times New Roman"/>
          <w:szCs w:val="24"/>
          <w:lang w:val="en-US"/>
        </w:rPr>
        <w:t xml:space="preserve"> </w:t>
      </w:r>
      <w:r w:rsidRPr="001906BD">
        <w:rPr>
          <w:rFonts w:ascii="Times New Roman" w:hAnsi="Times New Roman" w:cs="Times New Roman"/>
          <w:szCs w:val="24"/>
          <w:lang w:val="en-US"/>
        </w:rPr>
        <w:t>t</w:t>
      </w:r>
      <w:r w:rsidR="0037081E" w:rsidRPr="001906BD">
        <w:rPr>
          <w:rFonts w:ascii="Times New Roman" w:hAnsi="Times New Roman" w:cs="Times New Roman"/>
          <w:szCs w:val="24"/>
          <w:lang w:val="en-US"/>
        </w:rPr>
        <w:t>otal METs</w:t>
      </w:r>
      <w:r w:rsidRPr="001906BD">
        <w:rPr>
          <w:rFonts w:ascii="Times New Roman" w:hAnsi="Times New Roman" w:cs="Times New Roman"/>
          <w:szCs w:val="24"/>
          <w:lang w:val="en-US"/>
        </w:rPr>
        <w:t xml:space="preserve"> w</w:t>
      </w:r>
      <w:r w:rsidR="00C979D8" w:rsidRPr="001906BD">
        <w:rPr>
          <w:rFonts w:ascii="Times New Roman" w:hAnsi="Times New Roman" w:cs="Times New Roman"/>
          <w:szCs w:val="24"/>
          <w:lang w:val="en-US"/>
        </w:rPr>
        <w:t>ere</w:t>
      </w:r>
      <w:r w:rsidRPr="001906BD">
        <w:rPr>
          <w:rFonts w:ascii="Times New Roman" w:hAnsi="Times New Roman" w:cs="Times New Roman"/>
          <w:szCs w:val="24"/>
          <w:lang w:val="en-US"/>
        </w:rPr>
        <w:t xml:space="preserve"> related to the FMD response</w:t>
      </w:r>
      <w:r w:rsidR="005037D4" w:rsidRPr="001906BD">
        <w:rPr>
          <w:rFonts w:ascii="Times New Roman" w:hAnsi="Times New Roman" w:cs="Times New Roman"/>
          <w:szCs w:val="24"/>
          <w:lang w:val="en-US"/>
        </w:rPr>
        <w:t xml:space="preserve">. </w:t>
      </w:r>
      <w:r w:rsidR="001A1D1E" w:rsidRPr="001906BD">
        <w:rPr>
          <w:rFonts w:ascii="Times New Roman" w:hAnsi="Times New Roman" w:cs="Times New Roman"/>
          <w:noProof/>
          <w:szCs w:val="24"/>
          <w:lang w:val="en-US"/>
        </w:rPr>
        <w:t xml:space="preserve">Ashor </w:t>
      </w:r>
      <w:r w:rsidR="001A1D1E" w:rsidRPr="001906BD">
        <w:rPr>
          <w:rFonts w:ascii="Times New Roman" w:hAnsi="Times New Roman" w:cs="Times New Roman"/>
          <w:i/>
          <w:iCs/>
          <w:noProof/>
          <w:szCs w:val="24"/>
          <w:lang w:val="en-US"/>
        </w:rPr>
        <w:t>et al</w:t>
      </w:r>
      <w:r w:rsidR="001A1D1E" w:rsidRPr="001906BD">
        <w:rPr>
          <w:rFonts w:ascii="Times New Roman" w:hAnsi="Times New Roman" w:cs="Times New Roman"/>
          <w:noProof/>
          <w:szCs w:val="24"/>
          <w:lang w:val="en-US"/>
        </w:rPr>
        <w:t>., (2015)</w:t>
      </w:r>
      <w:r w:rsidR="00427B2B" w:rsidRPr="001906BD">
        <w:rPr>
          <w:rFonts w:ascii="Times New Roman" w:hAnsi="Times New Roman" w:cs="Times New Roman"/>
          <w:noProof/>
          <w:szCs w:val="24"/>
          <w:lang w:val="en-US"/>
        </w:rPr>
        <w:fldChar w:fldCharType="begin" w:fldLock="1"/>
      </w:r>
      <w:r w:rsidR="007062F3">
        <w:rPr>
          <w:rFonts w:ascii="Times New Roman" w:hAnsi="Times New Roman" w:cs="Times New Roman"/>
          <w:noProof/>
          <w:szCs w:val="24"/>
          <w:lang w:val="en-US"/>
        </w:rPr>
        <w:instrText>ADDIN CSL_CITATION {"citationItems":[{"id":"ITEM-1","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1","issue":"2","issued":{"date-parts":[["2015"]]},"page":"279-296","publisher":"Springer","title":"Exercise modalities and endothelial function: a systematic review and dose–response meta-analysis of randomized controlled trials","type":"article-journal","volume":"45"},"uris":["http://www.mendeley.com/documents/?uuid=cf71261f-5eee-47ae-b409-c4c73c314471"]}],"mendeley":{"formattedCitation":"&lt;sup&gt;22&lt;/sup&gt;","plainTextFormattedCitation":"22","previouslyFormattedCitation":"&lt;sup&gt;22&lt;/sup&gt;"},"properties":{"noteIndex":0},"schema":"https://github.com/citation-style-language/schema/raw/master/csl-citation.json"}</w:instrText>
      </w:r>
      <w:r w:rsidR="00427B2B" w:rsidRPr="001906BD">
        <w:rPr>
          <w:rFonts w:ascii="Times New Roman" w:hAnsi="Times New Roman" w:cs="Times New Roman"/>
          <w:noProof/>
          <w:szCs w:val="24"/>
          <w:lang w:val="en-US"/>
        </w:rPr>
        <w:fldChar w:fldCharType="separate"/>
      </w:r>
      <w:r w:rsidR="007062F3" w:rsidRPr="007062F3">
        <w:rPr>
          <w:rFonts w:ascii="Times New Roman" w:hAnsi="Times New Roman" w:cs="Times New Roman"/>
          <w:noProof/>
          <w:szCs w:val="24"/>
          <w:vertAlign w:val="superscript"/>
          <w:lang w:val="en-US"/>
        </w:rPr>
        <w:t>22</w:t>
      </w:r>
      <w:r w:rsidR="00427B2B" w:rsidRPr="001906BD">
        <w:rPr>
          <w:rFonts w:ascii="Times New Roman" w:hAnsi="Times New Roman" w:cs="Times New Roman"/>
          <w:noProof/>
          <w:szCs w:val="24"/>
          <w:lang w:val="en-US"/>
        </w:rPr>
        <w:fldChar w:fldCharType="end"/>
      </w:r>
      <w:r w:rsidR="00427B2B" w:rsidRPr="001906BD">
        <w:rPr>
          <w:rFonts w:ascii="Times New Roman" w:hAnsi="Times New Roman" w:cs="Times New Roman"/>
          <w:noProof/>
          <w:szCs w:val="24"/>
          <w:lang w:val="en-US"/>
        </w:rPr>
        <w:t xml:space="preserve"> as</w:t>
      </w:r>
      <w:r w:rsidR="001A1D1E" w:rsidRPr="001906BD">
        <w:rPr>
          <w:rFonts w:ascii="Times New Roman" w:hAnsi="Times New Roman" w:cs="Times New Roman"/>
          <w:noProof/>
          <w:szCs w:val="24"/>
          <w:lang w:val="en-US"/>
        </w:rPr>
        <w:t xml:space="preserve"> demonstrated no association between </w:t>
      </w:r>
      <w:r w:rsidR="00152B3C" w:rsidRPr="001906BD">
        <w:rPr>
          <w:rFonts w:ascii="Times New Roman" w:hAnsi="Times New Roman" w:cs="Times New Roman"/>
          <w:noProof/>
          <w:szCs w:val="24"/>
          <w:lang w:val="en-US"/>
        </w:rPr>
        <w:t xml:space="preserve">aerobic exercise frequency or duration on </w:t>
      </w:r>
      <w:r w:rsidR="001A1D1E" w:rsidRPr="001906BD">
        <w:rPr>
          <w:rFonts w:ascii="Times New Roman" w:hAnsi="Times New Roman" w:cs="Times New Roman"/>
          <w:noProof/>
          <w:szCs w:val="24"/>
          <w:lang w:val="en-US"/>
        </w:rPr>
        <w:t xml:space="preserve">FMD. </w:t>
      </w:r>
      <w:r w:rsidR="00D30412" w:rsidRPr="001906BD">
        <w:rPr>
          <w:rFonts w:ascii="Times New Roman" w:hAnsi="Times New Roman" w:cs="Times New Roman"/>
          <w:noProof/>
          <w:szCs w:val="24"/>
          <w:lang w:val="en-US"/>
        </w:rPr>
        <w:t>This aligns with our finding whereby total METs</w:t>
      </w:r>
      <w:r w:rsidR="00AF769A" w:rsidRPr="001906BD">
        <w:rPr>
          <w:rFonts w:ascii="Times New Roman" w:hAnsi="Times New Roman" w:cs="Times New Roman"/>
          <w:noProof/>
          <w:szCs w:val="24"/>
          <w:lang w:val="en-US"/>
        </w:rPr>
        <w:t xml:space="preserve">; that </w:t>
      </w:r>
      <w:r w:rsidR="00D30412" w:rsidRPr="001906BD">
        <w:rPr>
          <w:rFonts w:ascii="Times New Roman" w:hAnsi="Times New Roman" w:cs="Times New Roman"/>
          <w:noProof/>
          <w:szCs w:val="24"/>
          <w:lang w:val="en-US"/>
        </w:rPr>
        <w:t>accounts for exercise duration and frequency</w:t>
      </w:r>
      <w:r w:rsidR="00AF769A" w:rsidRPr="001906BD">
        <w:rPr>
          <w:rFonts w:ascii="Times New Roman" w:hAnsi="Times New Roman" w:cs="Times New Roman"/>
          <w:noProof/>
          <w:szCs w:val="24"/>
          <w:lang w:val="en-US"/>
        </w:rPr>
        <w:t>, is unrelated to FMD improvements. The same authors did show an association between exercise intensity and FMD, contrarty to ou</w:t>
      </w:r>
      <w:r w:rsidR="001354C6" w:rsidRPr="001906BD">
        <w:rPr>
          <w:rFonts w:ascii="Times New Roman" w:hAnsi="Times New Roman" w:cs="Times New Roman"/>
          <w:noProof/>
          <w:szCs w:val="24"/>
          <w:lang w:val="en-US"/>
        </w:rPr>
        <w:t>r</w:t>
      </w:r>
      <w:r w:rsidR="00AF769A" w:rsidRPr="001906BD">
        <w:rPr>
          <w:rFonts w:ascii="Times New Roman" w:hAnsi="Times New Roman" w:cs="Times New Roman"/>
          <w:noProof/>
          <w:szCs w:val="24"/>
          <w:lang w:val="en-US"/>
        </w:rPr>
        <w:t xml:space="preserve"> observation</w:t>
      </w:r>
      <w:r w:rsidR="00990DFC" w:rsidRPr="001906BD">
        <w:rPr>
          <w:rFonts w:ascii="Times New Roman" w:hAnsi="Times New Roman" w:cs="Times New Roman"/>
          <w:noProof/>
          <w:szCs w:val="24"/>
          <w:lang w:val="en-US"/>
        </w:rPr>
        <w:t xml:space="preserve"> that may be explained by the majority of studies in our analysis being of low-to-moderate intensity</w:t>
      </w:r>
      <w:r w:rsidR="00AF769A" w:rsidRPr="001906BD">
        <w:rPr>
          <w:rFonts w:ascii="Times New Roman" w:hAnsi="Times New Roman" w:cs="Times New Roman"/>
          <w:noProof/>
          <w:szCs w:val="24"/>
          <w:lang w:val="en-US"/>
        </w:rPr>
        <w:t>.</w:t>
      </w:r>
      <w:r w:rsidR="003A516F" w:rsidRPr="001906BD">
        <w:rPr>
          <w:rFonts w:ascii="Times New Roman" w:hAnsi="Times New Roman" w:cs="Times New Roman"/>
          <w:szCs w:val="24"/>
          <w:lang w:val="en-US"/>
        </w:rPr>
        <w:t xml:space="preserve"> </w:t>
      </w:r>
      <w:r w:rsidR="00990DFC" w:rsidRPr="001906BD">
        <w:rPr>
          <w:rFonts w:ascii="Times New Roman" w:hAnsi="Times New Roman" w:cs="Times New Roman"/>
          <w:szCs w:val="24"/>
          <w:lang w:val="en-US"/>
        </w:rPr>
        <w:t>That said,</w:t>
      </w:r>
      <w:r w:rsidR="002434C1" w:rsidRPr="001906BD">
        <w:rPr>
          <w:rFonts w:ascii="Times New Roman" w:hAnsi="Times New Roman" w:cs="Times New Roman"/>
          <w:szCs w:val="24"/>
          <w:lang w:val="en-US"/>
        </w:rPr>
        <w:t xml:space="preserve"> 8-weeks of high intensity </w:t>
      </w:r>
      <w:r w:rsidR="00834510" w:rsidRPr="001906BD">
        <w:rPr>
          <w:rFonts w:ascii="Times New Roman" w:hAnsi="Times New Roman" w:cs="Times New Roman"/>
          <w:szCs w:val="24"/>
          <w:lang w:val="en-US"/>
        </w:rPr>
        <w:t>aerobic exercise did not yield any improvements in popliteal FMD</w:t>
      </w:r>
      <w:r w:rsidR="00990DFC" w:rsidRPr="001906BD">
        <w:rPr>
          <w:rFonts w:ascii="Times New Roman" w:hAnsi="Times New Roman" w:cs="Times New Roman"/>
          <w:szCs w:val="24"/>
          <w:lang w:val="en-US"/>
        </w:rPr>
        <w:t xml:space="preserve"> </w:t>
      </w:r>
      <w:r w:rsidR="00990DFC"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ISSN":"2673-6217","author":[{"dropping-particle":"","family":"Hoier","given":"Birgitte","non-dropping-particle":"","parse-names":false,"suffix":""},{"dropping-particle":"","family":"Olsen","given":"Line Nørregaard","non-dropping-particle":"","parse-names":false,"suffix":""},{"dropping-particle":"","family":"Leinum","given":"Maria","non-dropping-particle":"","parse-names":false,"suffix":""},{"dropping-particle":"","family":"Jørgensen","given":"Tue Smith","non-dropping-particle":"","parse-names":false,"suffix":""},{"dropping-particle":"","family":"Carter","given":"Howard Henry","non-dropping-particle":"","parse-names":false,"suffix":""},{"dropping-particle":"","family":"Hellsten","given":"Ylva","non-dropping-particle":"","parse-names":false,"suffix":""},{"dropping-particle":"","family":"Bangsbo","given":"Jens","non-dropping-particle":"","parse-names":false,"suffix":""}],"container-title":"Frontiers in Aging","id":"ITEM-1","issued":{"date-parts":[["2021"]]},"page":"8","publisher":"Frontiers","title":"Aerobic High-Intensity Exercise Training Improves Cardiovascular Health in Older Post-menopausal Women","type":"article-journal","volume":"2"},"uris":["http://www.mendeley.com/documents/?uuid=0e4b723c-b818-4a1f-bdb3-ee93278d31c3"]}],"mendeley":{"formattedCitation":"&lt;sup&gt;46&lt;/sup&gt;","plainTextFormattedCitation":"46","previouslyFormattedCitation":"&lt;sup&gt;46&lt;/sup&gt;"},"properties":{"noteIndex":0},"schema":"https://github.com/citation-style-language/schema/raw/master/csl-citation.json"}</w:instrText>
      </w:r>
      <w:r w:rsidR="00990DFC"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46</w:t>
      </w:r>
      <w:r w:rsidR="00990DFC" w:rsidRPr="001906BD">
        <w:rPr>
          <w:rFonts w:ascii="Times New Roman" w:hAnsi="Times New Roman" w:cs="Times New Roman"/>
          <w:szCs w:val="24"/>
          <w:lang w:val="en-US"/>
        </w:rPr>
        <w:fldChar w:fldCharType="end"/>
      </w:r>
      <w:r w:rsidR="00990DFC" w:rsidRPr="001906BD">
        <w:rPr>
          <w:rFonts w:ascii="Times New Roman" w:hAnsi="Times New Roman" w:cs="Times New Roman"/>
          <w:szCs w:val="24"/>
          <w:lang w:val="en-US"/>
        </w:rPr>
        <w:t>. A</w:t>
      </w:r>
      <w:r w:rsidR="00891FBB" w:rsidRPr="001906BD">
        <w:rPr>
          <w:rFonts w:ascii="Times New Roman" w:hAnsi="Times New Roman" w:cs="Times New Roman"/>
          <w:szCs w:val="24"/>
          <w:lang w:val="en-US"/>
        </w:rPr>
        <w:t xml:space="preserve">ccording to </w:t>
      </w:r>
      <w:r w:rsidR="00834510" w:rsidRPr="001906BD">
        <w:rPr>
          <w:rFonts w:ascii="Times New Roman" w:hAnsi="Times New Roman" w:cs="Times New Roman"/>
          <w:szCs w:val="24"/>
          <w:lang w:val="en-US"/>
        </w:rPr>
        <w:t>the authors</w:t>
      </w:r>
      <w:r w:rsidR="00891FBB" w:rsidRPr="001906BD">
        <w:rPr>
          <w:rFonts w:ascii="Times New Roman" w:hAnsi="Times New Roman" w:cs="Times New Roman"/>
          <w:szCs w:val="24"/>
          <w:lang w:val="en-US"/>
        </w:rPr>
        <w:t xml:space="preserve">, intensity is </w:t>
      </w:r>
      <w:r w:rsidR="00EB7734" w:rsidRPr="001906BD">
        <w:rPr>
          <w:rFonts w:ascii="Times New Roman" w:hAnsi="Times New Roman" w:cs="Times New Roman"/>
          <w:szCs w:val="24"/>
          <w:lang w:val="en-US"/>
        </w:rPr>
        <w:t xml:space="preserve">not a determinant of FMD response in menopausal individuals. </w:t>
      </w:r>
      <w:r w:rsidR="00283436" w:rsidRPr="001906BD">
        <w:rPr>
          <w:rFonts w:ascii="Times New Roman" w:hAnsi="Times New Roman" w:cs="Times New Roman"/>
          <w:szCs w:val="24"/>
          <w:lang w:val="en-US"/>
        </w:rPr>
        <w:t xml:space="preserve">Instead, </w:t>
      </w:r>
      <w:r w:rsidR="00D73CCE" w:rsidRPr="001906BD">
        <w:rPr>
          <w:rFonts w:ascii="Times New Roman" w:hAnsi="Times New Roman" w:cs="Times New Roman"/>
          <w:szCs w:val="24"/>
          <w:lang w:val="en-US"/>
        </w:rPr>
        <w:t xml:space="preserve">FMD response to exercise may be more closely dependent on </w:t>
      </w:r>
      <w:r w:rsidR="004E09BD" w:rsidRPr="001906BD">
        <w:rPr>
          <w:rFonts w:ascii="Times New Roman" w:hAnsi="Times New Roman" w:cs="Times New Roman"/>
          <w:szCs w:val="24"/>
          <w:lang w:val="en-US"/>
        </w:rPr>
        <w:t>intraindi</w:t>
      </w:r>
      <w:r w:rsidR="0085494E" w:rsidRPr="001906BD">
        <w:rPr>
          <w:rFonts w:ascii="Times New Roman" w:hAnsi="Times New Roman" w:cs="Times New Roman"/>
          <w:szCs w:val="24"/>
          <w:lang w:val="en-US"/>
        </w:rPr>
        <w:t>v</w:t>
      </w:r>
      <w:r w:rsidR="004E09BD" w:rsidRPr="001906BD">
        <w:rPr>
          <w:rFonts w:ascii="Times New Roman" w:hAnsi="Times New Roman" w:cs="Times New Roman"/>
          <w:szCs w:val="24"/>
          <w:lang w:val="en-US"/>
        </w:rPr>
        <w:t>idual factors including oestrogen receptors</w:t>
      </w:r>
      <w:r w:rsidR="00C94287" w:rsidRPr="001906BD">
        <w:rPr>
          <w:rFonts w:ascii="Times New Roman" w:hAnsi="Times New Roman" w:cs="Times New Roman"/>
          <w:szCs w:val="24"/>
          <w:lang w:val="en-US"/>
        </w:rPr>
        <w:t xml:space="preserve"> and endothelial nitric oxide synthase expression</w:t>
      </w:r>
      <w:r w:rsidR="00990DFC" w:rsidRPr="001906BD">
        <w:rPr>
          <w:rFonts w:ascii="Times New Roman" w:hAnsi="Times New Roman" w:cs="Times New Roman"/>
          <w:szCs w:val="24"/>
          <w:lang w:val="en-US"/>
        </w:rPr>
        <w:t>, and from our analysis, the potential at improving aerobic capacity</w:t>
      </w:r>
      <w:r w:rsidR="0085494E" w:rsidRPr="001906BD">
        <w:rPr>
          <w:rFonts w:ascii="Times New Roman" w:hAnsi="Times New Roman" w:cs="Times New Roman"/>
          <w:szCs w:val="24"/>
          <w:lang w:val="en-US"/>
        </w:rPr>
        <w:t xml:space="preserve">. </w:t>
      </w:r>
      <w:r w:rsidR="00D73CCE" w:rsidRPr="001906BD">
        <w:rPr>
          <w:rFonts w:ascii="Times New Roman" w:hAnsi="Times New Roman" w:cs="Times New Roman"/>
          <w:szCs w:val="24"/>
          <w:lang w:val="en-US"/>
        </w:rPr>
        <w:t xml:space="preserve"> </w:t>
      </w:r>
    </w:p>
    <w:p w14:paraId="22AF98C2" w14:textId="1FFF221B" w:rsidR="00E026FF" w:rsidRPr="001906BD" w:rsidRDefault="00C30FB2" w:rsidP="002B361F">
      <w:pPr>
        <w:rPr>
          <w:rFonts w:ascii="Times New Roman" w:eastAsiaTheme="minorEastAsia" w:hAnsi="Times New Roman" w:cs="Times New Roman"/>
          <w:szCs w:val="24"/>
          <w:lang w:val="en-US"/>
        </w:rPr>
      </w:pPr>
      <w:r w:rsidRPr="001906BD">
        <w:rPr>
          <w:rFonts w:ascii="Times New Roman" w:eastAsiaTheme="minorEastAsia" w:hAnsi="Times New Roman" w:cs="Times New Roman"/>
          <w:szCs w:val="24"/>
          <w:lang w:val="en-US"/>
        </w:rPr>
        <w:t>To</w:t>
      </w:r>
      <w:r w:rsidR="00B06C1E" w:rsidRPr="001906BD">
        <w:rPr>
          <w:rFonts w:ascii="Times New Roman" w:eastAsiaTheme="minorEastAsia" w:hAnsi="Times New Roman" w:cs="Times New Roman"/>
          <w:szCs w:val="24"/>
          <w:lang w:val="en-US"/>
        </w:rPr>
        <w:t xml:space="preserve"> </w:t>
      </w:r>
      <w:r w:rsidR="00990DFC" w:rsidRPr="001906BD">
        <w:rPr>
          <w:rFonts w:ascii="Times New Roman" w:eastAsiaTheme="minorEastAsia" w:hAnsi="Times New Roman" w:cs="Times New Roman"/>
          <w:szCs w:val="24"/>
          <w:lang w:val="en-US"/>
        </w:rPr>
        <w:t>allude further,</w:t>
      </w:r>
      <w:r w:rsidR="00B06C1E" w:rsidRPr="001906BD">
        <w:rPr>
          <w:rFonts w:ascii="Times New Roman" w:eastAsiaTheme="minorEastAsia" w:hAnsi="Times New Roman" w:cs="Times New Roman"/>
          <w:szCs w:val="24"/>
          <w:lang w:val="en-US"/>
        </w:rPr>
        <w:t xml:space="preserve"> we extracted aerobic capacity as a surrogate for the exercise intervention. Through meta-regression</w:t>
      </w:r>
      <w:r w:rsidR="004546C6" w:rsidRPr="001906BD">
        <w:rPr>
          <w:rFonts w:ascii="Times New Roman" w:eastAsiaTheme="minorEastAsia" w:hAnsi="Times New Roman" w:cs="Times New Roman"/>
          <w:szCs w:val="24"/>
          <w:lang w:val="en-US"/>
        </w:rPr>
        <w:t xml:space="preserve"> analysis</w:t>
      </w:r>
      <w:r w:rsidR="00B06C1E" w:rsidRPr="001906BD">
        <w:rPr>
          <w:rFonts w:ascii="Times New Roman" w:eastAsiaTheme="minorEastAsia" w:hAnsi="Times New Roman" w:cs="Times New Roman"/>
          <w:szCs w:val="24"/>
          <w:lang w:val="en-US"/>
        </w:rPr>
        <w:t xml:space="preserve">, </w:t>
      </w:r>
      <w:r w:rsidR="004546C6" w:rsidRPr="001906BD">
        <w:rPr>
          <w:rFonts w:ascii="Times New Roman" w:eastAsiaTheme="minorEastAsia" w:hAnsi="Times New Roman" w:cs="Times New Roman"/>
          <w:szCs w:val="24"/>
          <w:lang w:val="en-US"/>
        </w:rPr>
        <w:t xml:space="preserve">our observations corroborate those from </w:t>
      </w:r>
      <w:r w:rsidR="004546C6" w:rsidRPr="001906BD">
        <w:rPr>
          <w:rFonts w:ascii="Times New Roman" w:eastAsiaTheme="minorEastAsia" w:hAnsi="Times New Roman" w:cs="Times New Roman"/>
          <w:szCs w:val="24"/>
          <w:lang w:val="en-US"/>
        </w:rPr>
        <w:fldChar w:fldCharType="begin" w:fldLock="1"/>
      </w:r>
      <w:r w:rsidR="007062F3">
        <w:rPr>
          <w:rFonts w:ascii="Times New Roman" w:eastAsiaTheme="minorEastAsia" w:hAnsi="Times New Roman" w:cs="Times New Roman"/>
          <w:szCs w:val="24"/>
          <w:lang w:val="en-US"/>
        </w:rPr>
        <w:instrText>ADDIN CSL_CITATION {"citationItems":[{"id":"ITEM-1","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1","issue":"2","issued":{"date-parts":[["2015"]]},"page":"279-296","publisher":"Springer","title":"Exercise modalities and endothelial function: a systematic review and dose–response meta-analysis of randomized controlled trials","type":"article-journal","volume":"45"},"uris":["http://www.mendeley.com/documents/?uuid=cf71261f-5eee-47ae-b409-c4c73c314471"]}],"mendeley":{"formattedCitation":"&lt;sup&gt;22&lt;/sup&gt;","manualFormatting":"Ashor et al., (2015)","plainTextFormattedCitation":"22","previouslyFormattedCitation":"&lt;sup&gt;22&lt;/sup&gt;"},"properties":{"noteIndex":0},"schema":"https://github.com/citation-style-language/schema/raw/master/csl-citation.json"}</w:instrText>
      </w:r>
      <w:r w:rsidR="004546C6" w:rsidRPr="001906BD">
        <w:rPr>
          <w:rFonts w:ascii="Times New Roman" w:eastAsiaTheme="minorEastAsia" w:hAnsi="Times New Roman" w:cs="Times New Roman"/>
          <w:szCs w:val="24"/>
          <w:lang w:val="en-US"/>
        </w:rPr>
        <w:fldChar w:fldCharType="separate"/>
      </w:r>
      <w:r w:rsidR="004546C6" w:rsidRPr="001906BD">
        <w:rPr>
          <w:rFonts w:ascii="Times New Roman" w:eastAsiaTheme="minorEastAsia" w:hAnsi="Times New Roman" w:cs="Times New Roman"/>
          <w:noProof/>
          <w:szCs w:val="24"/>
          <w:lang w:val="en-US"/>
        </w:rPr>
        <w:t xml:space="preserve">Ashor </w:t>
      </w:r>
      <w:r w:rsidR="004546C6" w:rsidRPr="001906BD">
        <w:rPr>
          <w:rFonts w:ascii="Times New Roman" w:eastAsiaTheme="minorEastAsia" w:hAnsi="Times New Roman" w:cs="Times New Roman"/>
          <w:i/>
          <w:iCs/>
          <w:noProof/>
          <w:szCs w:val="24"/>
          <w:lang w:val="en-US"/>
        </w:rPr>
        <w:t>et al</w:t>
      </w:r>
      <w:r w:rsidR="004546C6" w:rsidRPr="001906BD">
        <w:rPr>
          <w:rFonts w:ascii="Times New Roman" w:eastAsiaTheme="minorEastAsia" w:hAnsi="Times New Roman" w:cs="Times New Roman"/>
          <w:noProof/>
          <w:szCs w:val="24"/>
          <w:lang w:val="en-US"/>
        </w:rPr>
        <w:t>.</w:t>
      </w:r>
      <w:r w:rsidR="00427B2B" w:rsidRPr="001906BD">
        <w:rPr>
          <w:rFonts w:ascii="Times New Roman" w:eastAsiaTheme="minorEastAsia" w:hAnsi="Times New Roman" w:cs="Times New Roman"/>
          <w:noProof/>
          <w:szCs w:val="24"/>
          <w:lang w:val="en-US"/>
        </w:rPr>
        <w:t>,</w:t>
      </w:r>
      <w:r w:rsidR="004546C6" w:rsidRPr="001906BD">
        <w:rPr>
          <w:rFonts w:ascii="Times New Roman" w:eastAsiaTheme="minorEastAsia" w:hAnsi="Times New Roman" w:cs="Times New Roman"/>
          <w:noProof/>
          <w:szCs w:val="24"/>
          <w:lang w:val="en-US"/>
        </w:rPr>
        <w:t xml:space="preserve"> </w:t>
      </w:r>
      <w:r w:rsidR="00801442" w:rsidRPr="001906BD">
        <w:rPr>
          <w:rFonts w:ascii="Times New Roman" w:eastAsiaTheme="minorEastAsia" w:hAnsi="Times New Roman" w:cs="Times New Roman"/>
          <w:noProof/>
          <w:szCs w:val="24"/>
          <w:lang w:val="en-US"/>
        </w:rPr>
        <w:t>(</w:t>
      </w:r>
      <w:r w:rsidR="004546C6" w:rsidRPr="001906BD">
        <w:rPr>
          <w:rFonts w:ascii="Times New Roman" w:eastAsiaTheme="minorEastAsia" w:hAnsi="Times New Roman" w:cs="Times New Roman"/>
          <w:noProof/>
          <w:szCs w:val="24"/>
          <w:lang w:val="en-US"/>
        </w:rPr>
        <w:t>2015)</w:t>
      </w:r>
      <w:r w:rsidR="004546C6" w:rsidRPr="001906BD">
        <w:rPr>
          <w:rFonts w:ascii="Times New Roman" w:eastAsiaTheme="minorEastAsia" w:hAnsi="Times New Roman" w:cs="Times New Roman"/>
          <w:szCs w:val="24"/>
          <w:lang w:val="en-US"/>
        </w:rPr>
        <w:fldChar w:fldCharType="end"/>
      </w:r>
      <w:r w:rsidR="004546C6" w:rsidRPr="001906BD">
        <w:rPr>
          <w:rFonts w:ascii="Times New Roman" w:eastAsiaTheme="minorEastAsia" w:hAnsi="Times New Roman" w:cs="Times New Roman"/>
          <w:szCs w:val="24"/>
          <w:lang w:val="en-US"/>
        </w:rPr>
        <w:t xml:space="preserve"> </w:t>
      </w:r>
      <w:r w:rsidR="00427B2B" w:rsidRPr="001906BD">
        <w:rPr>
          <w:rFonts w:ascii="Times New Roman" w:eastAsiaTheme="minorEastAsia" w:hAnsi="Times New Roman" w:cs="Times New Roman"/>
          <w:szCs w:val="24"/>
          <w:lang w:val="en-US"/>
        </w:rPr>
        <w:fldChar w:fldCharType="begin" w:fldLock="1"/>
      </w:r>
      <w:r w:rsidR="007062F3">
        <w:rPr>
          <w:rFonts w:ascii="Times New Roman" w:eastAsiaTheme="minorEastAsia" w:hAnsi="Times New Roman" w:cs="Times New Roman"/>
          <w:szCs w:val="24"/>
          <w:lang w:val="en-US"/>
        </w:rPr>
        <w:instrText>ADDIN CSL_CITATION {"citationItems":[{"id":"ITEM-1","itemData":{"ISSN":"0112-1642","author":[{"dropping-particle":"","family":"Ashor","given":"Ammar W","non-dropping-particle":"","parse-names":false,"suffix":""},{"dropping-particle":"","family":"Lara","given":"Jose","non-dropping-particle":"","parse-names":false,"suffix":""},{"dropping-particle":"","family":"Siervo","given":"Mario","non-dropping-particle":"","parse-names":false,"suffix":""},{"dropping-particle":"","family":"Celis-Morales","given":"Carlos","non-dropping-particle":"","parse-names":false,"suffix":""},{"dropping-particle":"","family":"Oggioni","given":"Clio","non-dropping-particle":"","parse-names":false,"suffix":""},{"dropping-particle":"","family":"Jakovljevic","given":"Djordje G","non-dropping-particle":"","parse-names":false,"suffix":""},{"dropping-particle":"","family":"Mathers","given":"John C","non-dropping-particle":"","parse-names":false,"suffix":""}],"container-title":"Sports medicine","id":"ITEM-1","issue":"2","issued":{"date-parts":[["2015"]]},"page":"279-296","publisher":"Springer","title":"Exercise modalities and endothelial function: a systematic review and dose–response meta-analysis of randomized controlled trials","type":"article-journal","volume":"45"},"uris":["http://www.mendeley.com/documents/?uuid=cf71261f-5eee-47ae-b409-c4c73c314471"]}],"mendeley":{"formattedCitation":"&lt;sup&gt;22&lt;/sup&gt;","plainTextFormattedCitation":"22","previouslyFormattedCitation":"&lt;sup&gt;22&lt;/sup&gt;"},"properties":{"noteIndex":0},"schema":"https://github.com/citation-style-language/schema/raw/master/csl-citation.json"}</w:instrText>
      </w:r>
      <w:r w:rsidR="00427B2B" w:rsidRPr="001906BD">
        <w:rPr>
          <w:rFonts w:ascii="Times New Roman" w:eastAsiaTheme="minorEastAsia" w:hAnsi="Times New Roman" w:cs="Times New Roman"/>
          <w:szCs w:val="24"/>
          <w:lang w:val="en-US"/>
        </w:rPr>
        <w:fldChar w:fldCharType="separate"/>
      </w:r>
      <w:r w:rsidR="007062F3" w:rsidRPr="007062F3">
        <w:rPr>
          <w:rFonts w:ascii="Times New Roman" w:eastAsiaTheme="minorEastAsia" w:hAnsi="Times New Roman" w:cs="Times New Roman"/>
          <w:noProof/>
          <w:szCs w:val="24"/>
          <w:vertAlign w:val="superscript"/>
          <w:lang w:val="en-US"/>
        </w:rPr>
        <w:t>22</w:t>
      </w:r>
      <w:r w:rsidR="00427B2B" w:rsidRPr="001906BD">
        <w:rPr>
          <w:rFonts w:ascii="Times New Roman" w:eastAsiaTheme="minorEastAsia" w:hAnsi="Times New Roman" w:cs="Times New Roman"/>
          <w:szCs w:val="24"/>
          <w:lang w:val="en-US"/>
        </w:rPr>
        <w:fldChar w:fldCharType="end"/>
      </w:r>
      <w:r w:rsidR="00427B2B" w:rsidRPr="001906BD">
        <w:rPr>
          <w:rFonts w:ascii="Times New Roman" w:eastAsiaTheme="minorEastAsia" w:hAnsi="Times New Roman" w:cs="Times New Roman"/>
          <w:szCs w:val="24"/>
          <w:lang w:val="en-US"/>
        </w:rPr>
        <w:t xml:space="preserve">, </w:t>
      </w:r>
      <w:r w:rsidR="00801442" w:rsidRPr="001906BD">
        <w:rPr>
          <w:rFonts w:ascii="Times New Roman" w:eastAsiaTheme="minorEastAsia" w:hAnsi="Times New Roman" w:cs="Times New Roman"/>
          <w:szCs w:val="24"/>
          <w:lang w:val="en-US"/>
        </w:rPr>
        <w:t xml:space="preserve">whereby the greatest increases in aerobic capacity </w:t>
      </w:r>
      <w:r w:rsidR="00D119BC" w:rsidRPr="001906BD">
        <w:rPr>
          <w:rFonts w:ascii="Times New Roman" w:eastAsiaTheme="minorEastAsia" w:hAnsi="Times New Roman" w:cs="Times New Roman"/>
          <w:szCs w:val="24"/>
          <w:lang w:val="en-US"/>
        </w:rPr>
        <w:t>were</w:t>
      </w:r>
      <w:r w:rsidR="00801442" w:rsidRPr="001906BD">
        <w:rPr>
          <w:rFonts w:ascii="Times New Roman" w:eastAsiaTheme="minorEastAsia" w:hAnsi="Times New Roman" w:cs="Times New Roman"/>
          <w:szCs w:val="24"/>
          <w:lang w:val="en-US"/>
        </w:rPr>
        <w:t xml:space="preserve"> associated with subsequent increased FMD.</w:t>
      </w:r>
      <w:r w:rsidR="004546C6" w:rsidRPr="001906BD">
        <w:rPr>
          <w:rFonts w:ascii="Times New Roman" w:eastAsiaTheme="minorEastAsia" w:hAnsi="Times New Roman" w:cs="Times New Roman"/>
          <w:szCs w:val="24"/>
          <w:lang w:val="en-US"/>
        </w:rPr>
        <w:t xml:space="preserve"> </w:t>
      </w:r>
      <w:r w:rsidR="005732C6" w:rsidRPr="001906BD">
        <w:rPr>
          <w:rFonts w:ascii="Times New Roman" w:eastAsiaTheme="minorEastAsia" w:hAnsi="Times New Roman" w:cs="Times New Roman"/>
          <w:szCs w:val="24"/>
          <w:lang w:val="en-US"/>
        </w:rPr>
        <w:t xml:space="preserve">For example, the largest increase </w:t>
      </w:r>
      <w:r w:rsidR="00B600D6" w:rsidRPr="001906BD">
        <w:rPr>
          <w:rFonts w:ascii="Times New Roman" w:eastAsiaTheme="minorEastAsia" w:hAnsi="Times New Roman" w:cs="Times New Roman"/>
          <w:szCs w:val="24"/>
          <w:lang w:val="en-US"/>
        </w:rPr>
        <w:t>in</w:t>
      </w:r>
      <w:r w:rsidR="005732C6" w:rsidRPr="001906BD">
        <w:rPr>
          <w:rFonts w:ascii="Times New Roman" w:eastAsiaTheme="minorEastAsia" w:hAnsi="Times New Roman" w:cs="Times New Roman"/>
          <w:szCs w:val="24"/>
          <w:lang w:val="en-US"/>
        </w:rPr>
        <w:t xml:space="preserve"> </w:t>
      </w:r>
      <m:oMath>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2peak</m:t>
            </m:r>
          </m:sub>
        </m:sSub>
      </m:oMath>
      <w:r w:rsidR="005732C6" w:rsidRPr="001906BD">
        <w:rPr>
          <w:rFonts w:ascii="Times New Roman" w:eastAsiaTheme="minorEastAsia" w:hAnsi="Times New Roman" w:cs="Times New Roman"/>
          <w:szCs w:val="24"/>
          <w:lang w:val="en-US"/>
        </w:rPr>
        <w:t xml:space="preserve"> (11.0 – 11.2 mL.kg.min</w:t>
      </w:r>
      <w:r w:rsidR="005732C6" w:rsidRPr="001906BD">
        <w:rPr>
          <w:rFonts w:ascii="Times New Roman" w:eastAsiaTheme="minorEastAsia" w:hAnsi="Times New Roman" w:cs="Times New Roman"/>
          <w:szCs w:val="24"/>
          <w:vertAlign w:val="superscript"/>
          <w:lang w:val="en-US"/>
        </w:rPr>
        <w:t>-1</w:t>
      </w:r>
      <w:r w:rsidR="005732C6" w:rsidRPr="001906BD">
        <w:rPr>
          <w:rFonts w:ascii="Times New Roman" w:eastAsiaTheme="minorEastAsia" w:hAnsi="Times New Roman" w:cs="Times New Roman"/>
          <w:szCs w:val="24"/>
          <w:lang w:val="en-US"/>
        </w:rPr>
        <w:t xml:space="preserve">) was accompanied by the largest increase in FMD (7.5 – 10.5 percent points) </w:t>
      </w:r>
      <w:r w:rsidR="005732C6"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DOI":"10.1002/clc.23324","ISSN":"0160-9289","abstract":"Objective: Recently, exergames have been used an exercise modality as aerobic fitness activities. However, evidence of its effectivene</w:instrText>
      </w:r>
      <w:r w:rsidR="00FC0931">
        <w:rPr>
          <w:rFonts w:ascii="Times New Roman" w:eastAsiaTheme="minorEastAsia" w:hAnsi="Times New Roman" w:cs="Times New Roman" w:hint="eastAsia"/>
          <w:szCs w:val="24"/>
          <w:lang w:val="en-US"/>
        </w:rPr>
        <w:instrText>ss on cardiovascular (CV)</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related risk factors remain unclear. Hypothesis: We evaluate the effects of exergaming on CV</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related risk factors compared with traditional aerobic exercise in high CV risk patients. Methods: Sixty</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five postmenopausal women with high CV risk were randomized among exergame (n = 22), treadmill (n = 22), and control (n = 21) groups. The exergame group was engaged in the running</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based exergame using Exer Heart and the treadmill group walked or jogged on a treadmill. Cardiorespiratory fitness, flow</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mediated dilation, endothelial progenitor cells (EPCs), epicardial fat thickness, metabolic parameters, and anthropometric parameters were measured in patients before and 12 weeks after the training. Results: Exergaming significantly improved VO2 peak (P &lt;.001; different from control, P &lt;.05), flow</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mediated dilation (P &lt;.001; different from control, P &lt;.05), EPCs (CD34/CD117+, P &lt;.01). Treadmill exercise was effective at improving VO2 peak (P &lt;.01; different from control, P &lt;.05), flow</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medi</w:instrText>
      </w:r>
      <w:r w:rsidR="00FC0931">
        <w:rPr>
          <w:rFonts w:ascii="Times New Roman" w:eastAsiaTheme="minorEastAsia" w:hAnsi="Times New Roman" w:cs="Times New Roman"/>
          <w:szCs w:val="24"/>
          <w:lang w:val="en-US"/>
        </w:rPr>
        <w:instrText>ated dilation (P &lt;.05), EPCs (CD34/CD117+, P &lt;.01; different from control P &lt;.05). Epicardial fat thickness decreased after both exercise programs (exergame, P &lt;.01; treadmill, P &lt;.01; no different from control). Conclusion: Exergaming showed similar effects to traditional aerobic exercise in improving cardiorespiratory fitness and endothelial function in postmenopausal women with high CV risk. These findings suggest that the exergames may serve as an alternative to conventional aerobic exercises for prev</w:instrText>
      </w:r>
      <w:r w:rsidR="00FC0931">
        <w:rPr>
          <w:rFonts w:ascii="Times New Roman" w:eastAsiaTheme="minorEastAsia" w:hAnsi="Times New Roman" w:cs="Times New Roman" w:hint="eastAsia"/>
          <w:szCs w:val="24"/>
          <w:lang w:val="en-US"/>
        </w:rPr>
        <w:instrText>ention and treatment in high CV risk patients.","author":[{"dropping-particle":"","family":"Jo","given":"Eun</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Ah","non-dropping-particle":"","parse-names":false,"suffix":""},{"dropping-particle":"","family":"Wu","given":"Shan</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Shan","non-dropping-particle":"","parse-names":false,"suffix":""},{"dropping-particle":"","family":"Han","given":"Hyung</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Rae","non-dropping-particle":"","parse-names":false,"suffix":""},{"dropping-particle":"","family":"Park","given":"Jung</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Jun","non-dropping-particle":"","parse-names":false,"suffix":""},{"dropping-particle":"","family":"Park","given":"Saejong","non-dropping-particle":"","parse-names":false,"suffix":""},{"dropping-particle":"","family":"Cho","given":"Kyoung</w:instrText>
      </w:r>
      <w:r w:rsidR="00FC0931">
        <w:rPr>
          <w:rFonts w:ascii="Times New Roman" w:eastAsiaTheme="minorEastAsia" w:hAnsi="Times New Roman" w:cs="Times New Roman" w:hint="eastAsia"/>
          <w:szCs w:val="24"/>
          <w:lang w:val="en-US"/>
        </w:rPr>
        <w:instrText>‐</w:instrText>
      </w:r>
      <w:r w:rsidR="00FC0931">
        <w:rPr>
          <w:rFonts w:ascii="Times New Roman" w:eastAsiaTheme="minorEastAsia" w:hAnsi="Times New Roman" w:cs="Times New Roman" w:hint="eastAsia"/>
          <w:szCs w:val="24"/>
          <w:lang w:val="en-US"/>
        </w:rPr>
        <w:instrText>Im","non-dropping-particle":"","parse-names":false,"suffix":""}</w:instrText>
      </w:r>
      <w:r w:rsidR="00FC0931">
        <w:rPr>
          <w:rFonts w:ascii="Times New Roman" w:eastAsiaTheme="minorEastAsia" w:hAnsi="Times New Roman" w:cs="Times New Roman"/>
          <w:szCs w:val="24"/>
          <w:lang w:val="en-US"/>
        </w:rPr>
        <w:instrText>],"container-title":"Clinical Cardiology","id":"ITEM-1","issued":{"date-parts":[["2019","12","28"]]},"note":"CV risk group\n\nIncluded","page":"clc.23324","title":"Effects of exergaming in postmenopausal women with high cardiovascular risk: A randomized controlled trial","type":"article-journal"},"uris":["http://www.mendeley.com/documents/?uuid=18e59d2e-9c06-4ca1-8aab-da292c4e3047"]}],"mendeley":{"formattedCitation":"&lt;sup&gt;33&lt;/sup&gt;","plainTextFormattedCitation":"33","previouslyFormattedCitation":"&lt;sup&gt;33&lt;/sup&gt;"},"properties":{"noteIndex":0},"schema":"https://github.com/citation-style-language/schema/raw/master/csl-citation.json"}</w:instrText>
      </w:r>
      <w:r w:rsidR="005732C6"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33</w:t>
      </w:r>
      <w:r w:rsidR="005732C6" w:rsidRPr="001906BD">
        <w:rPr>
          <w:rFonts w:ascii="Times New Roman" w:eastAsiaTheme="minorEastAsia" w:hAnsi="Times New Roman" w:cs="Times New Roman"/>
          <w:szCs w:val="24"/>
          <w:lang w:val="en-US"/>
        </w:rPr>
        <w:fldChar w:fldCharType="end"/>
      </w:r>
      <w:r w:rsidR="005732C6" w:rsidRPr="001906BD">
        <w:rPr>
          <w:rFonts w:ascii="Times New Roman" w:eastAsiaTheme="minorEastAsia" w:hAnsi="Times New Roman" w:cs="Times New Roman"/>
          <w:szCs w:val="24"/>
          <w:lang w:val="en-US"/>
        </w:rPr>
        <w:t xml:space="preserve">. In contrast, studies with a minimal change </w:t>
      </w:r>
      <w:r w:rsidR="00D119BC" w:rsidRPr="001906BD">
        <w:rPr>
          <w:rFonts w:ascii="Times New Roman" w:eastAsiaTheme="minorEastAsia" w:hAnsi="Times New Roman" w:cs="Times New Roman"/>
          <w:szCs w:val="24"/>
          <w:lang w:val="en-US"/>
        </w:rPr>
        <w:t>in</w:t>
      </w:r>
      <w:r w:rsidR="005732C6" w:rsidRPr="001906BD">
        <w:rPr>
          <w:rFonts w:ascii="Times New Roman" w:eastAsiaTheme="minorEastAsia" w:hAnsi="Times New Roman" w:cs="Times New Roman"/>
          <w:szCs w:val="24"/>
          <w:lang w:val="en-US"/>
        </w:rPr>
        <w:t xml:space="preserve"> </w:t>
      </w:r>
      <m:oMath>
        <m:acc>
          <m:accPr>
            <m:chr m:val="̇"/>
            <m:ctrlPr>
              <w:rPr>
                <w:rFonts w:ascii="Cambria Math" w:hAnsi="Cambria Math" w:cs="Times New Roman"/>
                <w:szCs w:val="24"/>
                <w:lang w:val="en-US"/>
              </w:rPr>
            </m:ctrlPr>
          </m:accPr>
          <m:e>
            <m:r>
              <m:rPr>
                <m:sty m:val="p"/>
              </m:rPr>
              <w:rPr>
                <w:rFonts w:ascii="Cambria Math" w:hAnsi="Cambria Math" w:cs="Times New Roman"/>
                <w:szCs w:val="24"/>
                <w:lang w:val="en-US"/>
              </w:rPr>
              <m:t>V</m:t>
            </m:r>
          </m:e>
        </m:acc>
        <m:sSub>
          <m:sSubPr>
            <m:ctrlPr>
              <w:rPr>
                <w:rFonts w:ascii="Cambria Math" w:hAnsi="Cambria Math" w:cs="Times New Roman"/>
                <w:szCs w:val="24"/>
                <w:lang w:val="en-US"/>
              </w:rPr>
            </m:ctrlPr>
          </m:sSubPr>
          <m:e>
            <m:r>
              <m:rPr>
                <m:sty m:val="p"/>
              </m:rPr>
              <w:rPr>
                <w:rFonts w:ascii="Cambria Math" w:hAnsi="Cambria Math" w:cs="Times New Roman"/>
                <w:szCs w:val="24"/>
                <w:lang w:val="en-US"/>
              </w:rPr>
              <m:t>O</m:t>
            </m:r>
          </m:e>
          <m:sub>
            <m:r>
              <m:rPr>
                <m:sty m:val="p"/>
              </m:rPr>
              <w:rPr>
                <w:rFonts w:ascii="Cambria Math" w:hAnsi="Cambria Math" w:cs="Times New Roman"/>
                <w:szCs w:val="24"/>
                <w:lang w:val="en-US"/>
              </w:rPr>
              <m:t>2peak</m:t>
            </m:r>
          </m:sub>
        </m:sSub>
      </m:oMath>
      <w:r w:rsidR="005732C6" w:rsidRPr="001906BD">
        <w:rPr>
          <w:rFonts w:ascii="Times New Roman" w:eastAsiaTheme="minorEastAsia" w:hAnsi="Times New Roman" w:cs="Times New Roman"/>
          <w:szCs w:val="24"/>
          <w:lang w:val="en-US"/>
        </w:rPr>
        <w:t xml:space="preserve"> (&lt;1 mL.kg.min</w:t>
      </w:r>
      <w:r w:rsidR="005732C6" w:rsidRPr="001906BD">
        <w:rPr>
          <w:rFonts w:ascii="Times New Roman" w:eastAsiaTheme="minorEastAsia" w:hAnsi="Times New Roman" w:cs="Times New Roman"/>
          <w:szCs w:val="24"/>
          <w:vertAlign w:val="superscript"/>
          <w:lang w:val="en-US"/>
        </w:rPr>
        <w:t>-1</w:t>
      </w:r>
      <w:r w:rsidR="005732C6" w:rsidRPr="001906BD">
        <w:rPr>
          <w:rFonts w:ascii="Times New Roman" w:eastAsiaTheme="minorEastAsia" w:hAnsi="Times New Roman" w:cs="Times New Roman"/>
          <w:szCs w:val="24"/>
          <w:lang w:val="en-US"/>
        </w:rPr>
        <w:t xml:space="preserve">) reported negligible changes in FMD (-1.2 – 0.8 percent points) </w:t>
      </w:r>
      <w:r w:rsidR="005732C6"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DOI":"10.1210/jc.2013-2183","ISBN":"1945-7197 (Electronic) 0021-972X (Linking)","ISSN":"0021-972X","PMID":"24092827","abstract":"OBJECTIVE: In contrast to age-matched men, endurance exercise training is not consistently associated with enhanced endothelial function in estrogen-deficient postmenopausal women. We determined whether endurance exercise training improves endothelial function in postmenopausal women treated with estrogen. In a substudy, we determined if oxidative stress is mechanistically linked to endothelial function adaptations to endurance exercise training. PARTICIPANTS AND DESIGN: Brachial artery flow-mediated dilation (FMD) was measured in 36 sedentary, estrogen-deficient postmenopausal women (45-65 y) at study entry (baseline), after 12 weeks of either placebo, oral (1 mg/d) estradiol, or transdermal estradiol (0.05 mg/d) (randomized), and after an additional 12 weeks of continued estradiol or placebo treatment with concurrent endurance exercise training. In subgroups of women, FMD also was measured during the infusion of ascorbic acid at baseline and following estradiol/placebo plus endurance exercise training, and in seven habitually endurance-trained estrogen-deficient controls. RESULTS: FMD increased in the estrogen-treated groups (both P &lt; .01) after 12 weeks and remained unchanged in placebo. FMD further increased following 12 weeks of endurance exercise training in estrogen-treated (both P &lt; .025), but not placebo-treated women (P = .55). In the substudy, baseline FMD was similar between sedentary and endurance-trained controls. Ascorbic acid increased FMD at baseline in sedentary women and endurance-trained controls, and following endurance exercise training in placebo-treated, but not in estrogen-treated women. CONCLUSIONS: Estrogen status appears to play an important modulatory role in improvements in endothelial function with endurance exercise training in postmenopausal women. The restored endurance exercise training adaptation in estrogen-treated postmenopausal women may be related to mitigation of oxidative stress.","author":[{"dropping-particle":"","family":"Moreau","given":"Kerrie","non-dropping-particle":"","parse-names":false,"suffix":""},{"dropping-particle":"","family":"Stauffer","given":"Brian L","non-dropping-particle":"","parse-names":false,"suffix":""},{"dropping-particle":"","family":"Kohrt","given":"Wendy M","non-dropping-particle":"","parse-names":false,"suffix":""},{"dropping-particle":"","family":"Seals","given":"Douglas R","non-dropping-particle":"","parse-names":false,"suffix":""}],"container-title":"J Clin Endocrinol Metab","edition":"2013/10/05","id":"ITEM-1","issue":"11","issued":{"date-parts":[["2013","11"]]},"language":"eng","note":"From Duplicate 1 (Essential Role of Estrogen for Improvements in Vascular Endothelial Function With Endurance Exercise in Postmenopausal Women - Moreau, Kerrie; Stauffer, Brian L; Kohrt, Wendy M; Seals, Douglas R)\n\nFrom Duplicate 1 (Essential Role of Estrogen for Improvements in Vascular Endothelial Function With Endurance Exercise in Postmenopausal Women - Moreau, Kerrie L; Stauffer, Brian L; Kohrt, Wendy M; Seals, Douglas R)\n\nIncluded\n\nFrom Duplicate 2 (Essential role of estrogen for improvements in vascular endothelial function with endurance exercise in postmenopausal women - Moreau, K L;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n\nFrom Duplicate 2 (Essential role of estrogen for improvements in vascular endothelial function with endurance exercise in postmenopausal women - Moreau, K; Stauffer, B L; Kohrt, W M; Seals, D R)\n\nMoreau, Kerrie L\nStauffer, Brian L\nKohrt, Wendy M\nSeals, Douglas R\neng\nP30 DK048520/DK/NIDDK NIH HHS/\nAG013038/AG/NIA NIH HHS/\nUL1 RR025780/RR/NCRR NIH HHS/\nR01 AG027678/AG/NIA NIH HHS/\nR01AG022241/AG/NIA NIH HHS/\nR01 AG013038/AG/NIA NIH HHS/\nR01 AG022241/AG/NIA NIH HHS/\nR01AG027678/AG/NIA NIH HHS/\nK01 AG020683/AG/NIA NIH HHS/\nUL1-RR-025780/RR/NCRR NIH HHS/\nUL1 TR001082/TR/NCATS NIH HHS/\nR37 AG013038/AG/NIA NIH HHS/\nK01AG020683/AG/NIA NIH HHS/\nRandomized Controlled Trial\nResearch Support, N.I.H., Extramural\nJ Clin Endocrinol Metab. 2013 Nov;98(11):4507-15. doi: 10.1210/jc.2013-2183. Epub 2013 Oct 3.","page":"4507-4515","publisher-place":"United States","title":"Essential role of estrogen for improvements in vascular endothelial function with endurance exercise in postmenopausal women","type":"article-journal","volume":"98"},"uris":["http://www.mendeley.com/documents/?uuid=c07d19b5-a937-4fda-9d46-29dd9c2442af"]},{"id":"ITEM-2","itemData":{"DOI":"10.1007/s12576-010-0126-7","ISSN":"1880-6546","PMID":"21181322","abstract":"The objective of this study was to examine the effects of exercise training in hypoxia on arterial stiffness and flow-mediated vasodilation (FMD) in postmenopausal women. Sixteen postmenopausal women (56+/-1 years) were assigned to a normoxic exercise group (Normoxic group, n=8) or a hypoxic exercise group (Hypoxic group, n=8). The Hypoxic group performed exercise under hypobaric hypoxic conditions corresponding to 2000 m above sea level, and was exposed to these conditions for 2 h per session. Aquatic exercise was performed at an intensity of around 50% peak oxygen uptake for 30min, 4days per week, for 8 weeks. Arterial stiffness was assessed by brachial-ankle pulse wave velocity (baPWV), and FMD was evaluated by peak diameter of the popliteal artery during reactive hyperemia. After the 8 weeks of training, the Normoxic group showed no significant changes. In contrast, baPWV (P &lt; 0.05) was significantly reduced and peak diameter (P&lt;0.05) and %FMD (P&lt;0.01) were significantly increased in the Hypoxic group after training. These results suggest that exercise training under mild intermittent hypoxic conditions could more effectively reduce arterial stiffness in postmenopausal women, compared with exercise training performed at the same relative intensity under normoxic conditions. Our data also indicate that hypoxic exercise training may induce vascular functional adaptation, for example an increase in FMD response. These findings therefore could have important implications for the development of a new effective exercise prescription program.","author":[{"dropping-particle":"","family":"Nishiwaki","given":"Masato","non-dropping-particle":"","parse-names":false,"suffix":""},{"dropping-particle":"","family":"Kawakami","given":"Ryoko","non-dropping-particle":"","parse-names":false,"suffix":""},{"dropping-particle":"","family":"Saito","given":"Kazuto","non-dropping-particle":"","parse-names":false,"suffix":""},{"dropping-particle":"","family":"Tamaki","given":"Hiroyuki","non-dropping-particle":"","parse-names":false,"suffix":""},{"dropping-particle":"","family":"Takekura","given":"Hiroaki","non-dropping-particle":"","parse-names":false,"suffix":""},{"dropping-particle":"","family":"Ogita","given":"Futoshi","non-dropping-particle":"","parse-names":false,"suffix":""}],"container-title":"The Journal of Physiological Sciences","id":"ITEM-2","issue":"2","issued":{"date-parts":[["2011","3","22"]]},"language":"eng","page":"83-91","publisher-place":"Japan","title":"Vascular adaptations to hypobaric hypoxic training in postmenopausal women.","type":"article-journal","volume":"61"},"uris":["http://www.mendeley.com/documents/?uuid=03315c94-997d-4325-b923-ec8f3de54d8c"]}],"mendeley":{"formattedCitation":"&lt;sup&gt;14,47&lt;/sup&gt;","plainTextFormattedCitation":"14,47","previouslyFormattedCitation":"&lt;sup&gt;14,47&lt;/sup&gt;"},"properties":{"noteIndex":0},"schema":"https://github.com/citation-style-language/schema/raw/master/csl-citation.json"}</w:instrText>
      </w:r>
      <w:r w:rsidR="005732C6"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14,47</w:t>
      </w:r>
      <w:r w:rsidR="005732C6" w:rsidRPr="001906BD">
        <w:rPr>
          <w:rFonts w:ascii="Times New Roman" w:eastAsiaTheme="minorEastAsia" w:hAnsi="Times New Roman" w:cs="Times New Roman"/>
          <w:szCs w:val="24"/>
          <w:lang w:val="en-US"/>
        </w:rPr>
        <w:fldChar w:fldCharType="end"/>
      </w:r>
      <w:r w:rsidR="005732C6" w:rsidRPr="001906BD">
        <w:rPr>
          <w:rFonts w:ascii="Times New Roman" w:eastAsiaTheme="minorEastAsia" w:hAnsi="Times New Roman" w:cs="Times New Roman"/>
          <w:szCs w:val="24"/>
          <w:lang w:val="en-US"/>
        </w:rPr>
        <w:t xml:space="preserve">. </w:t>
      </w:r>
      <w:r w:rsidR="00B06C1E" w:rsidRPr="001906BD">
        <w:rPr>
          <w:rFonts w:ascii="Times New Roman" w:eastAsiaTheme="minorEastAsia" w:hAnsi="Times New Roman" w:cs="Times New Roman"/>
          <w:szCs w:val="24"/>
          <w:lang w:val="en-US"/>
        </w:rPr>
        <w:t xml:space="preserve">This highlights </w:t>
      </w:r>
      <w:r w:rsidR="008A6423" w:rsidRPr="001906BD">
        <w:rPr>
          <w:rFonts w:ascii="Times New Roman" w:eastAsiaTheme="minorEastAsia" w:hAnsi="Times New Roman" w:cs="Times New Roman"/>
          <w:szCs w:val="24"/>
          <w:lang w:val="en-US"/>
        </w:rPr>
        <w:t>the inter</w:t>
      </w:r>
      <w:r w:rsidR="00E8441B" w:rsidRPr="001906BD">
        <w:rPr>
          <w:rFonts w:ascii="Times New Roman" w:eastAsiaTheme="minorEastAsia" w:hAnsi="Times New Roman" w:cs="Times New Roman"/>
          <w:szCs w:val="24"/>
          <w:lang w:val="en-US"/>
        </w:rPr>
        <w:t>relationship be</w:t>
      </w:r>
      <w:r w:rsidR="008A6423" w:rsidRPr="001906BD">
        <w:rPr>
          <w:rFonts w:ascii="Times New Roman" w:eastAsiaTheme="minorEastAsia" w:hAnsi="Times New Roman" w:cs="Times New Roman"/>
          <w:szCs w:val="24"/>
          <w:lang w:val="en-US"/>
        </w:rPr>
        <w:t xml:space="preserve">tween FMD and aerobic capacity </w:t>
      </w:r>
      <w:r w:rsidR="006D3F5B" w:rsidRPr="001906BD">
        <w:rPr>
          <w:rFonts w:ascii="Times New Roman" w:eastAsiaTheme="minorEastAsia" w:hAnsi="Times New Roman" w:cs="Times New Roman"/>
          <w:szCs w:val="24"/>
          <w:lang w:val="en-US"/>
        </w:rPr>
        <w:t xml:space="preserve">and </w:t>
      </w:r>
      <w:r w:rsidR="00933D4C" w:rsidRPr="001906BD">
        <w:rPr>
          <w:rFonts w:ascii="Times New Roman" w:eastAsiaTheme="minorEastAsia" w:hAnsi="Times New Roman" w:cs="Times New Roman"/>
          <w:szCs w:val="24"/>
          <w:lang w:val="en-US"/>
        </w:rPr>
        <w:t>implies</w:t>
      </w:r>
      <w:r w:rsidR="006D3F5B" w:rsidRPr="001906BD">
        <w:rPr>
          <w:rFonts w:ascii="Times New Roman" w:eastAsiaTheme="minorEastAsia" w:hAnsi="Times New Roman" w:cs="Times New Roman"/>
          <w:szCs w:val="24"/>
          <w:lang w:val="en-US"/>
        </w:rPr>
        <w:t xml:space="preserve"> </w:t>
      </w:r>
      <w:r w:rsidR="00933D4C" w:rsidRPr="001906BD">
        <w:rPr>
          <w:rFonts w:ascii="Times New Roman" w:eastAsiaTheme="minorEastAsia" w:hAnsi="Times New Roman" w:cs="Times New Roman"/>
          <w:szCs w:val="24"/>
          <w:lang w:val="en-US"/>
        </w:rPr>
        <w:t xml:space="preserve">increased relative aerobic capacity may be necessary </w:t>
      </w:r>
      <w:r w:rsidR="001717A8" w:rsidRPr="001906BD">
        <w:rPr>
          <w:rFonts w:ascii="Times New Roman" w:eastAsiaTheme="minorEastAsia" w:hAnsi="Times New Roman" w:cs="Times New Roman"/>
          <w:szCs w:val="24"/>
          <w:lang w:val="en-US"/>
        </w:rPr>
        <w:t>to</w:t>
      </w:r>
      <w:r w:rsidR="00933D4C" w:rsidRPr="001906BD">
        <w:rPr>
          <w:rFonts w:ascii="Times New Roman" w:eastAsiaTheme="minorEastAsia" w:hAnsi="Times New Roman" w:cs="Times New Roman"/>
          <w:szCs w:val="24"/>
          <w:lang w:val="en-US"/>
        </w:rPr>
        <w:t xml:space="preserve"> improve</w:t>
      </w:r>
      <w:r w:rsidR="006D3F5B" w:rsidRPr="001906BD">
        <w:rPr>
          <w:rFonts w:ascii="Times New Roman" w:eastAsiaTheme="minorEastAsia" w:hAnsi="Times New Roman" w:cs="Times New Roman"/>
          <w:szCs w:val="24"/>
          <w:lang w:val="en-US"/>
        </w:rPr>
        <w:t xml:space="preserve"> FMD</w:t>
      </w:r>
      <w:r w:rsidR="00B63FF9" w:rsidRPr="001906BD">
        <w:rPr>
          <w:rFonts w:ascii="Times New Roman" w:eastAsiaTheme="minorEastAsia" w:hAnsi="Times New Roman" w:cs="Times New Roman"/>
          <w:szCs w:val="24"/>
          <w:lang w:val="en-US"/>
        </w:rPr>
        <w:t>, at least at the brachial artery</w:t>
      </w:r>
      <w:r w:rsidR="00933D4C" w:rsidRPr="001906BD">
        <w:rPr>
          <w:rFonts w:ascii="Times New Roman" w:eastAsiaTheme="minorEastAsia" w:hAnsi="Times New Roman" w:cs="Times New Roman"/>
          <w:szCs w:val="24"/>
          <w:lang w:val="en-US"/>
        </w:rPr>
        <w:t>.</w:t>
      </w:r>
      <w:r w:rsidR="00061972" w:rsidRPr="001906BD">
        <w:rPr>
          <w:rFonts w:ascii="Times New Roman" w:eastAsiaTheme="minorEastAsia" w:hAnsi="Times New Roman" w:cs="Times New Roman"/>
          <w:szCs w:val="24"/>
          <w:lang w:val="en-US"/>
        </w:rPr>
        <w:t xml:space="preserve"> </w:t>
      </w:r>
      <w:r w:rsidR="00A0132B" w:rsidRPr="001906BD">
        <w:rPr>
          <w:rFonts w:ascii="Times New Roman" w:eastAsiaTheme="minorEastAsia" w:hAnsi="Times New Roman" w:cs="Times New Roman"/>
          <w:szCs w:val="24"/>
          <w:lang w:val="en-US"/>
        </w:rPr>
        <w:t xml:space="preserve">While </w:t>
      </w:r>
      <w:r w:rsidR="001906BD">
        <w:rPr>
          <w:rFonts w:ascii="Times New Roman" w:eastAsiaTheme="minorEastAsia" w:hAnsi="Times New Roman" w:cs="Times New Roman"/>
          <w:szCs w:val="24"/>
          <w:lang w:val="en-US"/>
        </w:rPr>
        <w:t xml:space="preserve">these </w:t>
      </w:r>
      <w:r w:rsidR="00A0132B" w:rsidRPr="001906BD">
        <w:rPr>
          <w:rFonts w:ascii="Times New Roman" w:eastAsiaTheme="minorEastAsia" w:hAnsi="Times New Roman" w:cs="Times New Roman"/>
          <w:szCs w:val="24"/>
          <w:lang w:val="en-US"/>
        </w:rPr>
        <w:t xml:space="preserve">data encouragingly suggests that improved cardiorespiratory fitness </w:t>
      </w:r>
      <w:r w:rsidR="00240528" w:rsidRPr="001906BD">
        <w:rPr>
          <w:rFonts w:ascii="Times New Roman" w:eastAsiaTheme="minorEastAsia" w:hAnsi="Times New Roman" w:cs="Times New Roman"/>
          <w:szCs w:val="24"/>
          <w:lang w:val="en-US"/>
        </w:rPr>
        <w:t xml:space="preserve">may have an indirect and positive impact on endothelial function, </w:t>
      </w:r>
      <w:r w:rsidR="00FE5A6F" w:rsidRPr="001906BD">
        <w:rPr>
          <w:rFonts w:ascii="Times New Roman" w:eastAsiaTheme="minorEastAsia" w:hAnsi="Times New Roman" w:cs="Times New Roman"/>
          <w:szCs w:val="24"/>
          <w:lang w:val="en-US"/>
        </w:rPr>
        <w:t>our findings can only be generali</w:t>
      </w:r>
      <w:r w:rsidR="00C670FA" w:rsidRPr="001906BD">
        <w:rPr>
          <w:rFonts w:ascii="Times New Roman" w:eastAsiaTheme="minorEastAsia" w:hAnsi="Times New Roman" w:cs="Times New Roman"/>
          <w:szCs w:val="24"/>
          <w:lang w:val="en-US"/>
        </w:rPr>
        <w:t>z</w:t>
      </w:r>
      <w:r w:rsidR="00FE5A6F" w:rsidRPr="001906BD">
        <w:rPr>
          <w:rFonts w:ascii="Times New Roman" w:eastAsiaTheme="minorEastAsia" w:hAnsi="Times New Roman" w:cs="Times New Roman"/>
          <w:szCs w:val="24"/>
          <w:lang w:val="en-US"/>
        </w:rPr>
        <w:t xml:space="preserve">ed to upper limbs. </w:t>
      </w:r>
      <w:r w:rsidR="00FE5A6F"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ISSN":"2673-6217","author":[{"droppin</w:instrText>
      </w:r>
      <w:r w:rsidR="00FC0931" w:rsidRPr="008F6FE9">
        <w:rPr>
          <w:rFonts w:ascii="Times New Roman" w:eastAsiaTheme="minorEastAsia" w:hAnsi="Times New Roman" w:cs="Times New Roman"/>
          <w:szCs w:val="24"/>
          <w:lang w:val="fr-CA"/>
        </w:rPr>
        <w:instrText>g-particle":"","family":"Hoier","given":"Birgitte","non-dropping-particle":"","parse-names":false,"suffix":""},{"dropping-particle":"","family":"Olsen","given":"Line Nørregaard","non-dropping-particle":"","parse-names":false,"suffix":""},{"dropping-particle":"","family":"Leinum","given":"Maria","non-dropping-particle":"","parse-names":false,"suffix":""},{"dropping-particle":"","family":"Jørgensen","given":"Tue Smith","non-dropping-particle":"","parse-names":false,"suffix":""},{"dropping-particle":"","family":"Carter","given":"Howard Henry","non-dropping-particle":"","parse-names":false,"suffix":""},{"dropping-particle":"","family":"Hellsten","given":"Ylva","non-dropping-particle":"","parse-names":false,"suffix":""},{"dropping-particle":"","family":"Bangsbo","given":"Jens","non-dropping-particle":"","parse-names":false,"suffix":""}],"container-title":"Frontiers in Aging","id":"ITEM-1","issued":{"date-parts":[["2021"]]},"page":"8","publisher":"Frontiers","title":"Aerobic High-Intensity Exercise Training Improves Cardiovascular Health in Older Post-menopausal Women","type":"article-journal","volume":"2"},"uris":["http://www.mendeley.com/documents/?uuid=0e4b723c-b818-4a1f-bdb3-ee93278d31c3"]}],"mendeley":{"formattedCitation":"&lt;sup&gt;46&lt;/sup&gt;","manualFormatting":"Hoier et al., (2021)","plainTextFormattedCitation":"46","previouslyFormattedCitation":"&lt;sup&gt;46&lt;/sup&gt;"},"properties":{"noteIndex":0},"schema":"https://github.com/citation-style-language/schema/raw/master/csl-citation.json"}</w:instrText>
      </w:r>
      <w:r w:rsidR="00FE5A6F" w:rsidRPr="001906BD">
        <w:rPr>
          <w:rFonts w:ascii="Times New Roman" w:eastAsiaTheme="minorEastAsia" w:hAnsi="Times New Roman" w:cs="Times New Roman"/>
          <w:szCs w:val="24"/>
          <w:lang w:val="en-US"/>
        </w:rPr>
        <w:fldChar w:fldCharType="separate"/>
      </w:r>
      <w:r w:rsidR="00FE5A6F" w:rsidRPr="008F6FE9">
        <w:rPr>
          <w:rFonts w:ascii="Times New Roman" w:eastAsiaTheme="minorEastAsia" w:hAnsi="Times New Roman" w:cs="Times New Roman"/>
          <w:noProof/>
          <w:szCs w:val="24"/>
          <w:lang w:val="fr-CA"/>
        </w:rPr>
        <w:t xml:space="preserve">Hoier </w:t>
      </w:r>
      <w:r w:rsidR="00FE5A6F" w:rsidRPr="008F6FE9">
        <w:rPr>
          <w:rFonts w:ascii="Times New Roman" w:eastAsiaTheme="minorEastAsia" w:hAnsi="Times New Roman" w:cs="Times New Roman"/>
          <w:i/>
          <w:iCs/>
          <w:noProof/>
          <w:szCs w:val="24"/>
          <w:lang w:val="fr-CA"/>
        </w:rPr>
        <w:t>et al</w:t>
      </w:r>
      <w:r w:rsidR="00FE5A6F" w:rsidRPr="008F6FE9">
        <w:rPr>
          <w:rFonts w:ascii="Times New Roman" w:eastAsiaTheme="minorEastAsia" w:hAnsi="Times New Roman" w:cs="Times New Roman"/>
          <w:noProof/>
          <w:szCs w:val="24"/>
          <w:lang w:val="fr-CA"/>
        </w:rPr>
        <w:t>., (2021)</w:t>
      </w:r>
      <w:r w:rsidR="00FE5A6F" w:rsidRPr="001906BD">
        <w:rPr>
          <w:rFonts w:ascii="Times New Roman" w:eastAsiaTheme="minorEastAsia" w:hAnsi="Times New Roman" w:cs="Times New Roman"/>
          <w:szCs w:val="24"/>
          <w:lang w:val="en-US"/>
        </w:rPr>
        <w:fldChar w:fldCharType="end"/>
      </w:r>
      <w:r w:rsidR="00FE5A6F" w:rsidRPr="008F6FE9">
        <w:rPr>
          <w:rFonts w:ascii="Times New Roman" w:eastAsiaTheme="minorEastAsia" w:hAnsi="Times New Roman" w:cs="Times New Roman"/>
          <w:szCs w:val="24"/>
          <w:lang w:val="fr-CA"/>
        </w:rPr>
        <w:t xml:space="preserve"> </w:t>
      </w:r>
      <w:r w:rsidR="00427B2B" w:rsidRPr="001906BD">
        <w:rPr>
          <w:rFonts w:ascii="Times New Roman" w:eastAsiaTheme="minorEastAsia" w:hAnsi="Times New Roman" w:cs="Times New Roman"/>
          <w:szCs w:val="24"/>
          <w:lang w:val="en-US"/>
        </w:rPr>
        <w:fldChar w:fldCharType="begin" w:fldLock="1"/>
      </w:r>
      <w:r w:rsidR="00FC0931" w:rsidRPr="008F6FE9">
        <w:rPr>
          <w:rFonts w:ascii="Times New Roman" w:eastAsiaTheme="minorEastAsia" w:hAnsi="Times New Roman" w:cs="Times New Roman"/>
          <w:szCs w:val="24"/>
          <w:lang w:val="fr-CA"/>
        </w:rPr>
        <w:instrText>ADDIN CSL_CITATION {"citationItems":[{"id":"ITEM-1","itemData":{"ISSN":"2673-6217","author":[{"dropping-particle":"","family":"Hoier","given":"Birgitte","non-dropping-particle":"","parse-names":false,"suffix":""},{"dropping-particle":"","family":"Olsen","given":"Line Nørregaard","non-dropping-particle":"","parse-names":false,"suffix":""},{"dropping-particle":"","family":"Leinum","given":"Maria","non-dropping-particle":"","parse-names":false,"suffix":""},{"dropping-particle":"","family":"Jørgensen","given":"Tue Smith","non-dropping-particle":"","parse-names":false,"suffix":""},{"dropping-particle":"","family":"Carter","given":"Howard Henry","non-dropping-particle":"","parse-names":false,"suffix":""},{"dropping-particle":"","family":"Hellsten","given":"Ylva","non-dropping-particle":"","parse-names":false,"suffix":""},{"dropping-particle":"","family":"Bangsbo","given":"Jens","non-dropping-particle":"","parse-names":false,"suffix":""}],"container-title":"Frontiers in Aging","id":"ITEM-1","issued":{"date-parts":[["2021"]]},"page":"8","publisher":"Frontiers","title":"Aerobic High-Intensity Exercise Training Improves Cardiovascular Health in Older Post-menopausal Women","type":"article-journal","volume":"2"},"uris":["http://www.mendeley.com/documents/?uuid=0e4b723c-b818-4a1f-bdb3-ee93278d31c3"]}],"mendeley":{"formattedCitation":"&lt;sup&gt;46&lt;/sup&gt;","plainTextFormattedCitation":"46","previouslyFormattedCitation":"&lt;sup&gt;46&lt;/sup&gt;"},"properties":{"noteIndex":0},"schema":"https://github.com/citation-style-language/schema/raw/master/csl-citation.json"}</w:instrText>
      </w:r>
      <w:r w:rsidR="00427B2B" w:rsidRPr="001906BD">
        <w:rPr>
          <w:rFonts w:ascii="Times New Roman" w:eastAsiaTheme="minorEastAsia" w:hAnsi="Times New Roman" w:cs="Times New Roman"/>
          <w:szCs w:val="24"/>
          <w:lang w:val="en-US"/>
        </w:rPr>
        <w:fldChar w:fldCharType="separate"/>
      </w:r>
      <w:r w:rsidR="008E6088" w:rsidRPr="008F6FE9">
        <w:rPr>
          <w:rFonts w:ascii="Times New Roman" w:eastAsiaTheme="minorEastAsia" w:hAnsi="Times New Roman" w:cs="Times New Roman"/>
          <w:noProof/>
          <w:szCs w:val="24"/>
          <w:vertAlign w:val="superscript"/>
          <w:lang w:val="fr-CA"/>
        </w:rPr>
        <w:t>46</w:t>
      </w:r>
      <w:r w:rsidR="00427B2B" w:rsidRPr="001906BD">
        <w:rPr>
          <w:rFonts w:ascii="Times New Roman" w:eastAsiaTheme="minorEastAsia" w:hAnsi="Times New Roman" w:cs="Times New Roman"/>
          <w:szCs w:val="24"/>
          <w:lang w:val="en-US"/>
        </w:rPr>
        <w:fldChar w:fldCharType="end"/>
      </w:r>
      <w:r w:rsidR="00427B2B" w:rsidRPr="008F6FE9">
        <w:rPr>
          <w:rFonts w:ascii="Times New Roman" w:eastAsiaTheme="minorEastAsia" w:hAnsi="Times New Roman" w:cs="Times New Roman"/>
          <w:szCs w:val="24"/>
          <w:lang w:val="fr-CA"/>
        </w:rPr>
        <w:t xml:space="preserve"> </w:t>
      </w:r>
      <w:proofErr w:type="spellStart"/>
      <w:r w:rsidR="00FE5A6F" w:rsidRPr="008F6FE9">
        <w:rPr>
          <w:rFonts w:ascii="Times New Roman" w:eastAsiaTheme="minorEastAsia" w:hAnsi="Times New Roman" w:cs="Times New Roman"/>
          <w:szCs w:val="24"/>
          <w:lang w:val="fr-CA"/>
        </w:rPr>
        <w:t>reported</w:t>
      </w:r>
      <w:proofErr w:type="spellEnd"/>
      <w:r w:rsidR="00FE5A6F" w:rsidRPr="008F6FE9">
        <w:rPr>
          <w:rFonts w:ascii="Times New Roman" w:eastAsiaTheme="minorEastAsia" w:hAnsi="Times New Roman" w:cs="Times New Roman"/>
          <w:szCs w:val="24"/>
          <w:lang w:val="fr-CA"/>
        </w:rPr>
        <w:t xml:space="preserve"> a</w:t>
      </w:r>
      <w:r w:rsidR="00061972" w:rsidRPr="008F6FE9">
        <w:rPr>
          <w:rFonts w:ascii="Times New Roman" w:eastAsiaTheme="minorEastAsia" w:hAnsi="Times New Roman" w:cs="Times New Roman"/>
          <w:szCs w:val="24"/>
          <w:lang w:val="fr-CA"/>
        </w:rPr>
        <w:t xml:space="preserve">n 18% </w:t>
      </w:r>
      <w:proofErr w:type="spellStart"/>
      <w:r w:rsidR="00061972" w:rsidRPr="008F6FE9">
        <w:rPr>
          <w:rFonts w:ascii="Times New Roman" w:eastAsiaTheme="minorEastAsia" w:hAnsi="Times New Roman" w:cs="Times New Roman"/>
          <w:szCs w:val="24"/>
          <w:lang w:val="fr-CA"/>
        </w:rPr>
        <w:t>increase</w:t>
      </w:r>
      <w:proofErr w:type="spellEnd"/>
      <w:r w:rsidR="00061972" w:rsidRPr="008F6FE9">
        <w:rPr>
          <w:rFonts w:ascii="Times New Roman" w:eastAsiaTheme="minorEastAsia" w:hAnsi="Times New Roman" w:cs="Times New Roman"/>
          <w:szCs w:val="24"/>
          <w:lang w:val="fr-CA"/>
        </w:rPr>
        <w:t xml:space="preserve"> in </w:t>
      </w:r>
      <w:proofErr w:type="spellStart"/>
      <w:r w:rsidR="00061972" w:rsidRPr="008F6FE9">
        <w:rPr>
          <w:rFonts w:ascii="Times New Roman" w:eastAsiaTheme="minorEastAsia" w:hAnsi="Times New Roman" w:cs="Times New Roman"/>
          <w:szCs w:val="24"/>
          <w:lang w:val="fr-CA"/>
        </w:rPr>
        <w:t>oxygen</w:t>
      </w:r>
      <w:proofErr w:type="spellEnd"/>
      <w:r w:rsidR="00061972" w:rsidRPr="008F6FE9">
        <w:rPr>
          <w:rFonts w:ascii="Times New Roman" w:eastAsiaTheme="minorEastAsia" w:hAnsi="Times New Roman" w:cs="Times New Roman"/>
          <w:szCs w:val="24"/>
          <w:lang w:val="fr-CA"/>
        </w:rPr>
        <w:t xml:space="preserve"> </w:t>
      </w:r>
      <w:proofErr w:type="spellStart"/>
      <w:r w:rsidR="00061972" w:rsidRPr="008F6FE9">
        <w:rPr>
          <w:rFonts w:ascii="Times New Roman" w:eastAsiaTheme="minorEastAsia" w:hAnsi="Times New Roman" w:cs="Times New Roman"/>
          <w:szCs w:val="24"/>
          <w:lang w:val="fr-CA"/>
        </w:rPr>
        <w:t>uptake</w:t>
      </w:r>
      <w:proofErr w:type="spellEnd"/>
      <w:r w:rsidR="00061972" w:rsidRPr="008F6FE9">
        <w:rPr>
          <w:rFonts w:ascii="Times New Roman" w:eastAsiaTheme="minorEastAsia" w:hAnsi="Times New Roman" w:cs="Times New Roman"/>
          <w:szCs w:val="24"/>
          <w:lang w:val="fr-CA"/>
        </w:rPr>
        <w:t xml:space="preserve"> </w:t>
      </w:r>
      <w:proofErr w:type="spellStart"/>
      <w:r w:rsidR="0094277B" w:rsidRPr="008F6FE9">
        <w:rPr>
          <w:rFonts w:ascii="Times New Roman" w:eastAsiaTheme="minorEastAsia" w:hAnsi="Times New Roman" w:cs="Times New Roman"/>
          <w:szCs w:val="24"/>
          <w:lang w:val="fr-CA"/>
        </w:rPr>
        <w:t>following</w:t>
      </w:r>
      <w:proofErr w:type="spellEnd"/>
      <w:r w:rsidR="0094277B" w:rsidRPr="008F6FE9">
        <w:rPr>
          <w:rFonts w:ascii="Times New Roman" w:eastAsiaTheme="minorEastAsia" w:hAnsi="Times New Roman" w:cs="Times New Roman"/>
          <w:szCs w:val="24"/>
          <w:lang w:val="fr-CA"/>
        </w:rPr>
        <w:t xml:space="preserve"> 8</w:t>
      </w:r>
      <w:r w:rsidR="00506F01" w:rsidRPr="008F6FE9">
        <w:rPr>
          <w:rFonts w:ascii="Times New Roman" w:eastAsiaTheme="minorEastAsia" w:hAnsi="Times New Roman" w:cs="Times New Roman"/>
          <w:szCs w:val="24"/>
          <w:lang w:val="fr-CA"/>
        </w:rPr>
        <w:t>-</w:t>
      </w:r>
      <w:r w:rsidR="0094277B" w:rsidRPr="008F6FE9">
        <w:rPr>
          <w:rFonts w:ascii="Times New Roman" w:eastAsiaTheme="minorEastAsia" w:hAnsi="Times New Roman" w:cs="Times New Roman"/>
          <w:szCs w:val="24"/>
          <w:lang w:val="fr-CA"/>
        </w:rPr>
        <w:t xml:space="preserve">weeks of high </w:t>
      </w:r>
      <w:proofErr w:type="spellStart"/>
      <w:r w:rsidR="0094277B" w:rsidRPr="008F6FE9">
        <w:rPr>
          <w:rFonts w:ascii="Times New Roman" w:eastAsiaTheme="minorEastAsia" w:hAnsi="Times New Roman" w:cs="Times New Roman"/>
          <w:szCs w:val="24"/>
          <w:lang w:val="fr-CA"/>
        </w:rPr>
        <w:t>intensity</w:t>
      </w:r>
      <w:proofErr w:type="spellEnd"/>
      <w:r w:rsidR="0094277B" w:rsidRPr="008F6FE9">
        <w:rPr>
          <w:rFonts w:ascii="Times New Roman" w:eastAsiaTheme="minorEastAsia" w:hAnsi="Times New Roman" w:cs="Times New Roman"/>
          <w:szCs w:val="24"/>
          <w:lang w:val="fr-CA"/>
        </w:rPr>
        <w:t xml:space="preserve"> </w:t>
      </w:r>
      <w:proofErr w:type="spellStart"/>
      <w:r w:rsidR="00506F01" w:rsidRPr="008F6FE9">
        <w:rPr>
          <w:rFonts w:ascii="Times New Roman" w:eastAsiaTheme="minorEastAsia" w:hAnsi="Times New Roman" w:cs="Times New Roman"/>
          <w:szCs w:val="24"/>
          <w:lang w:val="fr-CA"/>
        </w:rPr>
        <w:t>aerobic</w:t>
      </w:r>
      <w:proofErr w:type="spellEnd"/>
      <w:r w:rsidR="00506F01" w:rsidRPr="008F6FE9">
        <w:rPr>
          <w:rFonts w:ascii="Times New Roman" w:eastAsiaTheme="minorEastAsia" w:hAnsi="Times New Roman" w:cs="Times New Roman"/>
          <w:szCs w:val="24"/>
          <w:lang w:val="fr-CA"/>
        </w:rPr>
        <w:t xml:space="preserve"> </w:t>
      </w:r>
      <w:proofErr w:type="spellStart"/>
      <w:r w:rsidR="00506F01" w:rsidRPr="008F6FE9">
        <w:rPr>
          <w:rFonts w:ascii="Times New Roman" w:eastAsiaTheme="minorEastAsia" w:hAnsi="Times New Roman" w:cs="Times New Roman"/>
          <w:szCs w:val="24"/>
          <w:lang w:val="fr-CA"/>
        </w:rPr>
        <w:t>exercise</w:t>
      </w:r>
      <w:proofErr w:type="spellEnd"/>
      <w:r w:rsidR="0094277B" w:rsidRPr="008F6FE9">
        <w:rPr>
          <w:rFonts w:ascii="Times New Roman" w:eastAsiaTheme="minorEastAsia" w:hAnsi="Times New Roman" w:cs="Times New Roman"/>
          <w:szCs w:val="24"/>
          <w:lang w:val="fr-CA"/>
        </w:rPr>
        <w:t xml:space="preserve"> training </w:t>
      </w:r>
      <w:proofErr w:type="spellStart"/>
      <w:r w:rsidR="00FE5A6F" w:rsidRPr="008F6FE9">
        <w:rPr>
          <w:rFonts w:ascii="Times New Roman" w:eastAsiaTheme="minorEastAsia" w:hAnsi="Times New Roman" w:cs="Times New Roman"/>
          <w:szCs w:val="24"/>
          <w:lang w:val="fr-CA"/>
        </w:rPr>
        <w:t>although</w:t>
      </w:r>
      <w:proofErr w:type="spellEnd"/>
      <w:r w:rsidR="00FE5A6F" w:rsidRPr="008F6FE9">
        <w:rPr>
          <w:rFonts w:ascii="Times New Roman" w:eastAsiaTheme="minorEastAsia" w:hAnsi="Times New Roman" w:cs="Times New Roman"/>
          <w:szCs w:val="24"/>
          <w:lang w:val="fr-CA"/>
        </w:rPr>
        <w:t xml:space="preserve"> </w:t>
      </w:r>
      <w:proofErr w:type="spellStart"/>
      <w:r w:rsidR="00FE5A6F" w:rsidRPr="008F6FE9">
        <w:rPr>
          <w:rFonts w:ascii="Times New Roman" w:eastAsiaTheme="minorEastAsia" w:hAnsi="Times New Roman" w:cs="Times New Roman"/>
          <w:szCs w:val="24"/>
          <w:lang w:val="fr-CA"/>
        </w:rPr>
        <w:t>demonstrated</w:t>
      </w:r>
      <w:proofErr w:type="spellEnd"/>
      <w:r w:rsidR="004910C1" w:rsidRPr="008F6FE9">
        <w:rPr>
          <w:rFonts w:ascii="Times New Roman" w:eastAsiaTheme="minorEastAsia" w:hAnsi="Times New Roman" w:cs="Times New Roman"/>
          <w:szCs w:val="24"/>
          <w:lang w:val="fr-CA"/>
        </w:rPr>
        <w:t xml:space="preserve"> no </w:t>
      </w:r>
      <w:proofErr w:type="spellStart"/>
      <w:r w:rsidR="0094277B" w:rsidRPr="008F6FE9">
        <w:rPr>
          <w:rFonts w:ascii="Times New Roman" w:eastAsiaTheme="minorEastAsia" w:hAnsi="Times New Roman" w:cs="Times New Roman"/>
          <w:szCs w:val="24"/>
          <w:lang w:val="fr-CA"/>
        </w:rPr>
        <w:t>improvements</w:t>
      </w:r>
      <w:proofErr w:type="spellEnd"/>
      <w:r w:rsidR="0094277B" w:rsidRPr="008F6FE9">
        <w:rPr>
          <w:rFonts w:ascii="Times New Roman" w:eastAsiaTheme="minorEastAsia" w:hAnsi="Times New Roman" w:cs="Times New Roman"/>
          <w:szCs w:val="24"/>
          <w:lang w:val="fr-CA"/>
        </w:rPr>
        <w:t xml:space="preserve"> in </w:t>
      </w:r>
      <w:proofErr w:type="spellStart"/>
      <w:r w:rsidR="0094277B" w:rsidRPr="008F6FE9">
        <w:rPr>
          <w:rFonts w:ascii="Times New Roman" w:eastAsiaTheme="minorEastAsia" w:hAnsi="Times New Roman" w:cs="Times New Roman"/>
          <w:szCs w:val="24"/>
          <w:lang w:val="fr-CA"/>
        </w:rPr>
        <w:t>popliteal</w:t>
      </w:r>
      <w:proofErr w:type="spellEnd"/>
      <w:r w:rsidR="0094277B" w:rsidRPr="008F6FE9">
        <w:rPr>
          <w:rFonts w:ascii="Times New Roman" w:eastAsiaTheme="minorEastAsia" w:hAnsi="Times New Roman" w:cs="Times New Roman"/>
          <w:szCs w:val="24"/>
          <w:lang w:val="fr-CA"/>
        </w:rPr>
        <w:t xml:space="preserve"> FMD</w:t>
      </w:r>
      <w:r w:rsidR="004404A1" w:rsidRPr="008F6FE9">
        <w:rPr>
          <w:rFonts w:ascii="Times New Roman" w:eastAsiaTheme="minorEastAsia" w:hAnsi="Times New Roman" w:cs="Times New Roman"/>
          <w:szCs w:val="24"/>
          <w:lang w:val="fr-CA"/>
        </w:rPr>
        <w:t>.</w:t>
      </w:r>
      <w:r w:rsidR="004910C1" w:rsidRPr="008F6FE9">
        <w:rPr>
          <w:rFonts w:ascii="Times New Roman" w:eastAsiaTheme="minorEastAsia" w:hAnsi="Times New Roman" w:cs="Times New Roman"/>
          <w:szCs w:val="24"/>
          <w:lang w:val="fr-CA"/>
        </w:rPr>
        <w:t xml:space="preserve"> </w:t>
      </w:r>
      <w:r w:rsidR="00CF06EC" w:rsidRPr="001906BD">
        <w:rPr>
          <w:rFonts w:ascii="Times New Roman" w:eastAsiaTheme="minorEastAsia" w:hAnsi="Times New Roman" w:cs="Times New Roman"/>
          <w:szCs w:val="24"/>
          <w:lang w:val="en-US"/>
        </w:rPr>
        <w:t xml:space="preserve">Since this could imply limb specific endothelial adaptation to improved cardiorespiratory fitness, </w:t>
      </w:r>
      <w:r w:rsidR="00FE5A6F" w:rsidRPr="001906BD">
        <w:rPr>
          <w:rFonts w:ascii="Times New Roman" w:eastAsiaTheme="minorEastAsia" w:hAnsi="Times New Roman" w:cs="Times New Roman"/>
          <w:szCs w:val="24"/>
          <w:lang w:val="en-US"/>
        </w:rPr>
        <w:t>this data warrants to be interpreted with caution</w:t>
      </w:r>
      <w:r w:rsidR="00CF06EC" w:rsidRPr="001906BD">
        <w:rPr>
          <w:rFonts w:ascii="Times New Roman" w:eastAsiaTheme="minorEastAsia" w:hAnsi="Times New Roman" w:cs="Times New Roman"/>
          <w:szCs w:val="24"/>
          <w:lang w:val="en-US"/>
        </w:rPr>
        <w:t>.</w:t>
      </w:r>
    </w:p>
    <w:p w14:paraId="24ED7666" w14:textId="043D194C" w:rsidR="0035019B" w:rsidRPr="001906BD" w:rsidRDefault="00F400DB" w:rsidP="00BB6258">
      <w:pPr>
        <w:rPr>
          <w:lang w:val="en-US"/>
        </w:rPr>
      </w:pPr>
      <w:r w:rsidRPr="001906BD">
        <w:rPr>
          <w:rFonts w:ascii="Times New Roman" w:eastAsiaTheme="minorEastAsia" w:hAnsi="Times New Roman" w:cs="Times New Roman"/>
          <w:szCs w:val="24"/>
          <w:lang w:val="en-US"/>
        </w:rPr>
        <w:t xml:space="preserve">Systolic and diastolic blood pressure is </w:t>
      </w:r>
      <w:r w:rsidR="003434E0" w:rsidRPr="001906BD">
        <w:rPr>
          <w:rFonts w:ascii="Times New Roman" w:eastAsiaTheme="minorEastAsia" w:hAnsi="Times New Roman" w:cs="Times New Roman"/>
          <w:szCs w:val="24"/>
          <w:lang w:val="en-US"/>
        </w:rPr>
        <w:t xml:space="preserve">commonly reported to be </w:t>
      </w:r>
      <w:r w:rsidRPr="001906BD">
        <w:rPr>
          <w:rFonts w:ascii="Times New Roman" w:eastAsiaTheme="minorEastAsia" w:hAnsi="Times New Roman" w:cs="Times New Roman"/>
          <w:szCs w:val="24"/>
          <w:lang w:val="en-US"/>
        </w:rPr>
        <w:t xml:space="preserve">higher in postmenopausal compared to premenopausal </w:t>
      </w:r>
      <w:r w:rsidR="00A51963" w:rsidRPr="001906BD">
        <w:rPr>
          <w:rFonts w:ascii="Times New Roman" w:eastAsiaTheme="minorEastAsia" w:hAnsi="Times New Roman" w:cs="Times New Roman"/>
          <w:szCs w:val="24"/>
          <w:lang w:val="en-US"/>
        </w:rPr>
        <w:t>individuals</w:t>
      </w:r>
      <w:r w:rsidRPr="001906BD">
        <w:rPr>
          <w:rFonts w:ascii="Times New Roman" w:eastAsiaTheme="minorEastAsia" w:hAnsi="Times New Roman" w:cs="Times New Roman"/>
          <w:szCs w:val="24"/>
          <w:lang w:val="en-US"/>
        </w:rPr>
        <w:t xml:space="preserve"> </w:t>
      </w:r>
      <w:r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ISSN":"0194-911X","author":[{"dropping-particle":"","family":"Burt","given":"Vicki L","non-dropping-particle":"","parse-names":false,"suffix":""},{"dropping-particle":"","family":"Whelton","given":"Paul","non-dropping-particle":"","parse-names":false,"suffix":""},{"dropping-particle":"","family":"Roccella","given":"Edward J","non-dropping-particle":"","parse-names":false,"suffix":""},{"dropping-particle":"","family":"Brown","given":"Clarice","non-dropping-particle":"","parse-names":false,"suffix":""},{"dropping-particle":"","family":"Cutler","given":"Jeffrey A","non-dropping-particle":"","parse-names":false,"suffix":""},{"dropping-particle":"","family":"Higgins","given":"Millicent","non-dropping-particle":"","parse-names":false,"suffix":""},{"dropping-particle":"","family":"Horan","given":"Michael J","non-dropping-particle":"","parse-names":false,"suffix":""},{"dropping-particle":"","family":"Labarthe","given":"Darwin","non-dropping-particle":"","parse-names":false,"suffix":""}],"container-title":"Hypertension","id":"ITEM-1","issue":"3","issued":{"date-parts":[["1995"]]},"page":"305-313","publisher":"Am Heart Assoc","title":"Prevalence of hypertension in the US adult population: results from the Third National Health and Nutrition Examination Survey, 1988-1991","type":"article-journal","volume":"25"},"uris":["http://www.mendeley.com/documents/?uuid=856b40a7-a7b2-43b3-8e09-cc60e5b75a73"]},{"id":"ITEM-2","itemData":{"ISBN":"0363-6119","author":[{"dropping-particle":"","family":"Nyberg","given":"Michael","non-dropping-particle":"","parse-names":false,"suffix":""},{"dropping-particle":"","family":"Seidelin","given":"Kaare","non-dropping-particle":"","parse-names":false,"suffix":""},{"dropping-particle":"","family":"Andersen","given":"Thomas Rostgaard","non-dropping-particle":"","parse-names":false,"suffix":""},{"dropping-particle":"","family":"Overby","given":"Nickie Neumann","non-dropping-particle":"","parse-names":false,"suffix":""},{"dropping-particle":"","family":"Hellsten","given":"Ylva","non-dropping-particle":"","parse-names":false,"suffix":""},{"dropping-particle":"","family":"Bangsbo","given":"Jens","non-dropping-particle":"","parse-names":false,"suffix":""}],"container-title":"American Journal of Physiology-Regulatory, Integrative and Comparative Physiology","id":"ITEM-2","issue":"7","issued":{"date-parts":[["2014"]]},"page":"R510-R517","title":"Biomarkers of vascular function in premenopausal and recent postmenopausal women of similar age: effect of exercise training","type":"article-journal","volume":"306"},"uris":["http://www.mendeley.com/documents/?uuid=d68161c6-0d76-4e14-8286-a38d34c896e9"]}],"mendeley":{"formattedCitation":"&lt;sup&gt;48,49&lt;/sup&gt;","plainTextFormattedCitation":"48,49","previouslyFormattedCitation":"&lt;sup&gt;48,49&lt;/sup&gt;"},"properties":{"noteIndex":0},"schema":"https://github.com/citation-style-language/schema/raw/master/csl-citation.json"}</w:instrText>
      </w:r>
      <w:r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48,49</w:t>
      </w:r>
      <w:r w:rsidRPr="001906BD">
        <w:rPr>
          <w:rFonts w:ascii="Times New Roman" w:eastAsiaTheme="minorEastAsia" w:hAnsi="Times New Roman" w:cs="Times New Roman"/>
          <w:szCs w:val="24"/>
          <w:lang w:val="en-US"/>
        </w:rPr>
        <w:fldChar w:fldCharType="end"/>
      </w:r>
      <w:r w:rsidRPr="001906BD">
        <w:rPr>
          <w:rFonts w:ascii="Times New Roman" w:eastAsiaTheme="minorEastAsia" w:hAnsi="Times New Roman" w:cs="Times New Roman"/>
          <w:szCs w:val="24"/>
          <w:lang w:val="en-US"/>
        </w:rPr>
        <w:t xml:space="preserve">. In this analysis, </w:t>
      </w:r>
      <w:r w:rsidR="003434E0" w:rsidRPr="001906BD">
        <w:rPr>
          <w:rFonts w:ascii="Times New Roman" w:eastAsiaTheme="minorEastAsia" w:hAnsi="Times New Roman" w:cs="Times New Roman"/>
          <w:szCs w:val="24"/>
          <w:lang w:val="en-US"/>
        </w:rPr>
        <w:t xml:space="preserve">studies with </w:t>
      </w:r>
      <w:r w:rsidR="00B61439" w:rsidRPr="001906BD">
        <w:rPr>
          <w:rFonts w:ascii="Times New Roman" w:eastAsiaTheme="minorEastAsia" w:hAnsi="Times New Roman" w:cs="Times New Roman"/>
          <w:szCs w:val="24"/>
          <w:lang w:val="en-US"/>
        </w:rPr>
        <w:t xml:space="preserve">participants </w:t>
      </w:r>
      <w:r w:rsidR="00A37DAB" w:rsidRPr="001906BD">
        <w:rPr>
          <w:rFonts w:ascii="Times New Roman" w:eastAsiaTheme="minorEastAsia" w:hAnsi="Times New Roman" w:cs="Times New Roman"/>
          <w:szCs w:val="24"/>
          <w:lang w:val="en-US"/>
        </w:rPr>
        <w:t xml:space="preserve">that had </w:t>
      </w:r>
      <w:r w:rsidR="00B61439" w:rsidRPr="001906BD">
        <w:rPr>
          <w:rFonts w:ascii="Times New Roman" w:eastAsiaTheme="minorEastAsia" w:hAnsi="Times New Roman" w:cs="Times New Roman"/>
          <w:szCs w:val="24"/>
          <w:lang w:val="en-US"/>
        </w:rPr>
        <w:lastRenderedPageBreak/>
        <w:t xml:space="preserve">a higher resting blood pressure, albeit still normotensive, </w:t>
      </w:r>
      <w:r w:rsidR="003434E0" w:rsidRPr="001906BD">
        <w:rPr>
          <w:rFonts w:ascii="Times New Roman" w:eastAsiaTheme="minorEastAsia" w:hAnsi="Times New Roman" w:cs="Times New Roman"/>
          <w:szCs w:val="24"/>
          <w:lang w:val="en-US"/>
        </w:rPr>
        <w:t xml:space="preserve">were associated with the </w:t>
      </w:r>
      <w:r w:rsidR="00B61439" w:rsidRPr="001906BD">
        <w:rPr>
          <w:rFonts w:ascii="Times New Roman" w:eastAsiaTheme="minorEastAsia" w:hAnsi="Times New Roman" w:cs="Times New Roman"/>
          <w:szCs w:val="24"/>
          <w:lang w:val="en-US"/>
        </w:rPr>
        <w:t xml:space="preserve">greatest improvements in FMD. </w:t>
      </w:r>
      <w:r w:rsidR="00F27C41" w:rsidRPr="001906BD">
        <w:rPr>
          <w:rFonts w:ascii="Times New Roman" w:eastAsiaTheme="minorEastAsia" w:hAnsi="Times New Roman" w:cs="Times New Roman"/>
          <w:szCs w:val="24"/>
          <w:lang w:val="en-US"/>
        </w:rPr>
        <w:t>Previous studies have shown a direct</w:t>
      </w:r>
      <w:r w:rsidR="00CF748C" w:rsidRPr="001906BD">
        <w:rPr>
          <w:rFonts w:ascii="Times New Roman" w:eastAsiaTheme="minorEastAsia" w:hAnsi="Times New Roman" w:cs="Times New Roman"/>
          <w:szCs w:val="24"/>
          <w:lang w:val="en-US"/>
        </w:rPr>
        <w:t xml:space="preserve"> relationship between blood pressure and cardiovascular mortality </w:t>
      </w:r>
      <w:r w:rsidR="00E81581"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author":[{"dropping-particle":"","family":"Lewington","given":"S","non-dropping-particle":"","parse-names":false,"suffix":""}],"container-title":"Lancet","id":"ITEM-1","issued":{"date-parts":[["2002"]]},"page":"1903-1913","title":"Prospective studies collaboration. Age-specific relevance of usual blood pressure to vascular mortality: a meta-analysis of individual data for one million adults in 61 prospective studies","type":"article-journal","volume":"360"},"uris":["http://www.mendeley.com/documents/?uuid=090cd812-244d-4979-9a82-00fb6944e212"]}],"mendeley":{"formattedCitation":"&lt;sup&gt;50&lt;/sup&gt;","plainTextFormattedCitation":"50","previouslyFormattedCitation":"&lt;sup&gt;50&lt;/sup&gt;"},"properties":{"noteIndex":0},"schema":"https://github.com/citation-style-language/schema/raw/master/csl-citation.json"}</w:instrText>
      </w:r>
      <w:r w:rsidR="00E81581"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50</w:t>
      </w:r>
      <w:r w:rsidR="00E81581" w:rsidRPr="001906BD">
        <w:rPr>
          <w:rFonts w:ascii="Times New Roman" w:eastAsiaTheme="minorEastAsia" w:hAnsi="Times New Roman" w:cs="Times New Roman"/>
          <w:szCs w:val="24"/>
          <w:lang w:val="en-US"/>
        </w:rPr>
        <w:fldChar w:fldCharType="end"/>
      </w:r>
      <w:r w:rsidR="00990DFC" w:rsidRPr="001906BD">
        <w:rPr>
          <w:rFonts w:ascii="Times New Roman" w:eastAsiaTheme="minorEastAsia" w:hAnsi="Times New Roman" w:cs="Times New Roman"/>
          <w:szCs w:val="24"/>
          <w:lang w:val="en-US"/>
        </w:rPr>
        <w:t xml:space="preserve">. Accordingly, low levels of physical activity and fitness is associated with </w:t>
      </w:r>
      <w:r w:rsidR="006B368B" w:rsidRPr="001906BD">
        <w:rPr>
          <w:rFonts w:ascii="Times New Roman" w:eastAsiaTheme="minorEastAsia" w:hAnsi="Times New Roman" w:cs="Times New Roman"/>
          <w:szCs w:val="24"/>
          <w:lang w:val="en-US"/>
        </w:rPr>
        <w:t>a 30% to 50% greater risk for high blood pressure</w:t>
      </w:r>
      <w:r w:rsidR="00834020" w:rsidRPr="001906BD">
        <w:rPr>
          <w:rFonts w:ascii="Times New Roman" w:eastAsiaTheme="minorEastAsia" w:hAnsi="Times New Roman" w:cs="Times New Roman"/>
          <w:szCs w:val="24"/>
          <w:lang w:val="en-US"/>
        </w:rPr>
        <w:t>, respectively</w:t>
      </w:r>
      <w:r w:rsidR="006B368B" w:rsidRPr="001906BD">
        <w:rPr>
          <w:rFonts w:ascii="Times New Roman" w:eastAsiaTheme="minorEastAsia" w:hAnsi="Times New Roman" w:cs="Times New Roman"/>
          <w:szCs w:val="24"/>
          <w:lang w:val="en-US"/>
        </w:rPr>
        <w:t xml:space="preserve"> </w:t>
      </w:r>
      <w:r w:rsidR="00F96A15"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author":[{"dropping-particle":"","family":"American Heart Association","given":"","non-dropping-particle":"","parse-names":false,"suffix":""}],"container-title":"Dallas, Texas: American Heart Association","id":"ITEM-1","issued":{"date-parts":[["2004"]]},"title":"Heart and Stroke Statistical Update—2000","type":"article-journal"},"uris":["http://www.mendeley.com/documents/?uuid=faff6518-9e29-437d-a4d3-ae348be4efb2"]}],"mendeley":{"formattedCitation":"&lt;sup&gt;51&lt;/sup&gt;","plainTextFormattedCitation":"51","previouslyFormattedCitation":"&lt;sup&gt;51&lt;/sup&gt;"},"properties":{"noteIndex":0},"schema":"https://github.com/citation-style-language/schema/raw/master/csl-citation.json"}</w:instrText>
      </w:r>
      <w:r w:rsidR="00F96A15"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51</w:t>
      </w:r>
      <w:r w:rsidR="00F96A15" w:rsidRPr="001906BD">
        <w:rPr>
          <w:rFonts w:ascii="Times New Roman" w:eastAsiaTheme="minorEastAsia" w:hAnsi="Times New Roman" w:cs="Times New Roman"/>
          <w:szCs w:val="24"/>
          <w:lang w:val="en-US"/>
        </w:rPr>
        <w:fldChar w:fldCharType="end"/>
      </w:r>
      <w:r w:rsidR="00E81581" w:rsidRPr="001906BD">
        <w:rPr>
          <w:rFonts w:ascii="Times New Roman" w:eastAsiaTheme="minorEastAsia" w:hAnsi="Times New Roman" w:cs="Times New Roman"/>
          <w:szCs w:val="24"/>
          <w:lang w:val="en-US"/>
        </w:rPr>
        <w:t>.</w:t>
      </w:r>
      <w:r w:rsidR="000A38F7" w:rsidRPr="001906BD">
        <w:rPr>
          <w:rFonts w:ascii="Times New Roman" w:eastAsiaTheme="minorEastAsia" w:hAnsi="Times New Roman" w:cs="Times New Roman"/>
          <w:szCs w:val="24"/>
          <w:lang w:val="en-US"/>
        </w:rPr>
        <w:t xml:space="preserve"> </w:t>
      </w:r>
      <w:r w:rsidR="00023B18" w:rsidRPr="001906BD">
        <w:rPr>
          <w:rStyle w:val="CommentReference"/>
          <w:rFonts w:ascii="Times New Roman" w:hAnsi="Times New Roman" w:cs="Times New Roman"/>
          <w:sz w:val="24"/>
          <w:szCs w:val="24"/>
          <w:lang w:val="en-US"/>
        </w:rPr>
        <w:t>E</w:t>
      </w:r>
      <w:r w:rsidR="00023B18" w:rsidRPr="001906BD">
        <w:rPr>
          <w:rFonts w:ascii="Times New Roman" w:eastAsiaTheme="minorEastAsia" w:hAnsi="Times New Roman" w:cs="Times New Roman"/>
          <w:szCs w:val="24"/>
          <w:lang w:val="en-US"/>
        </w:rPr>
        <w:t xml:space="preserve">xercise improves blood pressure and FMD in adults, alongside concurrent increases in high density lipoprotein (HDL) cholesterol and hormonal alterations, namely reduced norepinephrine </w:t>
      </w:r>
      <w:r w:rsidR="00023B18"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ISSN":"1348-4214","author":[{"dropping-particle":"","family":"Moriguchi","given":"Jiro","non-dropping-particle":"","parse-names":false,"suffix":""},{"dropping-particle":"","family":"Itoh","given":"Hiroshi","non-dropping-particle":"","parse-names":false,"suffix":""},{"dropping-particle":"","family":"Harada","given":"Sanae","non-dropping-particle":"","parse-names":false,"suffix":""},{"dropping-particle":"","family":"Takeda","given":"Kazuo","non-dropping-particle":"","parse-names":false,"suffix":""},{"dropping-particle":"","family":"Hatta","given":"Tsuguru","non-dropping-particle":"","parse-names":false,"suffix":""},{"dropping-particle":"","family":"Nakata","given":"Tetsuo","non-dropping-particle":"","parse-names":false,"suffix":""},{"dropping-particle":"","family":"Sasaki","given":"Susumu","non-dropping-particle":"","parse-names":false,"suffix":""}],"container-title":"Hypertension research","id":"ITEM-1","issue":"4","issued":{"date-parts":[["2005"]]},"page":"315-321","publisher":"Nature Publishing Group","title":"Low frequency regular exercise improves flow-mediated dilatation of subjects with mild hypertension","type":"article-journal","volume":"28"},"uris":["http://www.mendeley.com/documents/?uuid=93140f85-b8a6-41b1-8b14-91b016257750"]}],"mendeley":{"formattedCitation":"&lt;sup&gt;52&lt;/sup&gt;","plainTextFormattedCitation":"52","previouslyFormattedCitation":"&lt;sup&gt;52&lt;/sup&gt;"},"properties":{"noteIndex":0},"schema":"https://github.com/citation-style-language/schema/raw/master/csl-citation.json"}</w:instrText>
      </w:r>
      <w:r w:rsidR="00023B18"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52</w:t>
      </w:r>
      <w:r w:rsidR="00023B18" w:rsidRPr="001906BD">
        <w:rPr>
          <w:rFonts w:ascii="Times New Roman" w:eastAsiaTheme="minorEastAsia" w:hAnsi="Times New Roman" w:cs="Times New Roman"/>
          <w:szCs w:val="24"/>
          <w:lang w:val="en-US"/>
        </w:rPr>
        <w:fldChar w:fldCharType="end"/>
      </w:r>
      <w:r w:rsidR="00023B18" w:rsidRPr="001906BD">
        <w:rPr>
          <w:rFonts w:ascii="Times New Roman" w:eastAsiaTheme="minorEastAsia" w:hAnsi="Times New Roman" w:cs="Times New Roman"/>
          <w:szCs w:val="24"/>
          <w:lang w:val="en-US"/>
        </w:rPr>
        <w:t>.</w:t>
      </w:r>
      <w:r w:rsidR="00D119BC" w:rsidRPr="001906BD">
        <w:rPr>
          <w:rFonts w:ascii="Times New Roman" w:eastAsiaTheme="minorEastAsia" w:hAnsi="Times New Roman" w:cs="Times New Roman"/>
          <w:szCs w:val="24"/>
          <w:lang w:val="en-US"/>
        </w:rPr>
        <w:t xml:space="preserve"> </w:t>
      </w:r>
      <w:r w:rsidR="00023B18" w:rsidRPr="001906BD">
        <w:rPr>
          <w:rFonts w:ascii="Times New Roman" w:eastAsiaTheme="minorEastAsia" w:hAnsi="Times New Roman" w:cs="Times New Roman"/>
          <w:szCs w:val="24"/>
          <w:lang w:val="en-US"/>
        </w:rPr>
        <w:t xml:space="preserve">These </w:t>
      </w:r>
      <w:r w:rsidR="00D119BC" w:rsidRPr="001906BD">
        <w:rPr>
          <w:rFonts w:ascii="Times New Roman" w:eastAsiaTheme="minorEastAsia" w:hAnsi="Times New Roman" w:cs="Times New Roman"/>
          <w:szCs w:val="24"/>
          <w:lang w:val="en-US"/>
        </w:rPr>
        <w:t xml:space="preserve">parallel </w:t>
      </w:r>
      <w:r w:rsidR="00023B18" w:rsidRPr="001906BD">
        <w:rPr>
          <w:rFonts w:ascii="Times New Roman" w:eastAsiaTheme="minorEastAsia" w:hAnsi="Times New Roman" w:cs="Times New Roman"/>
          <w:szCs w:val="24"/>
          <w:lang w:val="en-US"/>
        </w:rPr>
        <w:t>improvements may be related to improved sympathetic activity</w:t>
      </w:r>
      <w:r w:rsidR="00990DFC" w:rsidRPr="001906BD">
        <w:rPr>
          <w:rFonts w:ascii="Times New Roman" w:eastAsiaTheme="minorEastAsia" w:hAnsi="Times New Roman" w:cs="Times New Roman"/>
          <w:szCs w:val="24"/>
          <w:lang w:val="en-US"/>
        </w:rPr>
        <w:t xml:space="preserve"> control</w:t>
      </w:r>
      <w:r w:rsidR="00D119BC" w:rsidRPr="001906BD">
        <w:rPr>
          <w:rFonts w:ascii="Times New Roman" w:eastAsiaTheme="minorEastAsia" w:hAnsi="Times New Roman" w:cs="Times New Roman"/>
          <w:szCs w:val="24"/>
          <w:lang w:val="en-US"/>
        </w:rPr>
        <w:t>,</w:t>
      </w:r>
      <w:r w:rsidR="00023B18" w:rsidRPr="001906BD">
        <w:rPr>
          <w:rFonts w:ascii="Times New Roman" w:eastAsiaTheme="minorEastAsia" w:hAnsi="Times New Roman" w:cs="Times New Roman"/>
          <w:szCs w:val="24"/>
          <w:lang w:val="en-US"/>
        </w:rPr>
        <w:t xml:space="preserve"> since brachial FMD and norepinephrine are inversely related and </w:t>
      </w:r>
      <w:r w:rsidR="00990DFC" w:rsidRPr="001906BD">
        <w:rPr>
          <w:rFonts w:ascii="Times New Roman" w:eastAsiaTheme="minorEastAsia" w:hAnsi="Times New Roman" w:cs="Times New Roman"/>
          <w:szCs w:val="24"/>
          <w:lang w:val="en-US"/>
        </w:rPr>
        <w:t>dependent on</w:t>
      </w:r>
      <w:r w:rsidR="00023B18" w:rsidRPr="001906BD">
        <w:rPr>
          <w:rFonts w:ascii="Times New Roman" w:eastAsiaTheme="minorEastAsia" w:hAnsi="Times New Roman" w:cs="Times New Roman"/>
          <w:szCs w:val="24"/>
          <w:lang w:val="en-US"/>
        </w:rPr>
        <w:t xml:space="preserve"> the production of dilatory molecules</w:t>
      </w:r>
      <w:r w:rsidR="00D119BC" w:rsidRPr="001906BD">
        <w:rPr>
          <w:rFonts w:ascii="Times New Roman" w:eastAsiaTheme="minorEastAsia" w:hAnsi="Times New Roman" w:cs="Times New Roman"/>
          <w:szCs w:val="24"/>
          <w:lang w:val="en-US"/>
        </w:rPr>
        <w:t>,</w:t>
      </w:r>
      <w:r w:rsidR="00023B18" w:rsidRPr="001906BD">
        <w:rPr>
          <w:rFonts w:ascii="Times New Roman" w:eastAsiaTheme="minorEastAsia" w:hAnsi="Times New Roman" w:cs="Times New Roman"/>
          <w:szCs w:val="24"/>
          <w:lang w:val="en-US"/>
        </w:rPr>
        <w:t xml:space="preserve"> such as nitric oxide </w:t>
      </w:r>
      <w:r w:rsidR="00023B18"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ISSN":"8750-7587","author":[{"dropping-particle":"","family":"Kaplon","given":"Rachelle E","non-dropping-particle":"","parse-names":false,"suffix":""},{"dropping-particle":"","family":"Walker","given":"Ashley E","non-dropping-particle":"","parse-names":false,"suffix":""},{"dropping-particle":"","family":"Seals","given":"Douglas R","non-dropping-particle":"","parse-names":false,"suffix":""}],"container-title":"Journal of applied physiology","id":"ITEM-1","issue":"5","issued":{"date-parts":[["2011"]]},"page":"1416-1421","publisher":"American Physiological Society Bethesda, MD","title":"Plasma norepinephrine is an independent predictor of vascular endothelial function with aging in healthy women","type":"article-journal","volume":"111"},"uris":["http://www.mendeley.com/documents/?uuid=7297d48d-8a7d-4a70-a9cc-2b6c1c06b401"]},{"id":"ITEM-2","itemData":{"ISSN":"1932-6203","author":[{"dropping-particle":"","family":"Sverrisdóttir","given":"Yrsa Bergmann","non-dropping-particle":"","parse-names":false,"suffix":""},{"dropping-particle":"","family":"Jansson","given":"Linda Marie","non-dropping-particle":"","parse-names":false,"suffix":""},{"dropping-particle":"","family":"Hägg","given":"Ulrika","non-dropping-particle":"","parse-names":false,"suffix":""},{"dropping-particle":"","family":"Gan","given":"Li-Ming","non-dropping-particle":"","parse-names":false,"suffix":""}],"container-title":"PloS one","id":"ITEM-2","issue":"2","issued":{"date-parts":[["2010"]]},"page":"e9257","publisher":"Public Library of Science","title":"Muscle sympathetic nerve activity is related to a surrogate marker of endothelial function in healthy individuals","type":"article-journal","volume":"5"},"uris":["http://www.mendeley.com/documents/?uuid=87987585-220d-4839-a617-4f058100ea57"]}],"mendeley":{"formattedCitation":"&lt;sup&gt;53,54&lt;/sup&gt;","plainTextFormattedCitation":"53,54","previouslyFormattedCitation":"&lt;sup&gt;53,54&lt;/sup&gt;"},"properties":{"noteIndex":0},"schema":"https://github.com/citation-style-language/schema/raw/master/csl-citation.json"}</w:instrText>
      </w:r>
      <w:r w:rsidR="00023B18"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53,54</w:t>
      </w:r>
      <w:r w:rsidR="00023B18" w:rsidRPr="001906BD">
        <w:rPr>
          <w:rFonts w:ascii="Times New Roman" w:eastAsiaTheme="minorEastAsia" w:hAnsi="Times New Roman" w:cs="Times New Roman"/>
          <w:szCs w:val="24"/>
          <w:lang w:val="en-US"/>
        </w:rPr>
        <w:fldChar w:fldCharType="end"/>
      </w:r>
      <w:r w:rsidR="00023B18" w:rsidRPr="001906BD">
        <w:rPr>
          <w:rFonts w:ascii="Times New Roman" w:eastAsiaTheme="minorEastAsia" w:hAnsi="Times New Roman" w:cs="Times New Roman"/>
          <w:szCs w:val="24"/>
          <w:lang w:val="en-US"/>
        </w:rPr>
        <w:t>.</w:t>
      </w:r>
      <w:r w:rsidR="00023B18" w:rsidRPr="001906BD">
        <w:rPr>
          <w:rStyle w:val="CommentReference"/>
          <w:lang w:val="en-US"/>
        </w:rPr>
        <w:t xml:space="preserve"> </w:t>
      </w:r>
      <w:r w:rsidR="00023B18" w:rsidRPr="001906BD">
        <w:rPr>
          <w:rStyle w:val="CommentReference"/>
          <w:rFonts w:ascii="Times New Roman" w:hAnsi="Times New Roman" w:cs="Times New Roman"/>
          <w:sz w:val="24"/>
          <w:szCs w:val="24"/>
          <w:lang w:val="en-US"/>
        </w:rPr>
        <w:t xml:space="preserve">Equally, </w:t>
      </w:r>
      <w:r w:rsidR="00023B18" w:rsidRPr="001906BD">
        <w:rPr>
          <w:rFonts w:ascii="Times New Roman" w:eastAsiaTheme="minorEastAsia" w:hAnsi="Times New Roman" w:cs="Times New Roman"/>
          <w:szCs w:val="24"/>
          <w:lang w:val="en-US"/>
        </w:rPr>
        <w:t>increased</w:t>
      </w:r>
      <w:r w:rsidR="00C33A05" w:rsidRPr="001906BD">
        <w:rPr>
          <w:rFonts w:ascii="Times New Roman" w:eastAsiaTheme="minorEastAsia" w:hAnsi="Times New Roman" w:cs="Times New Roman"/>
          <w:szCs w:val="24"/>
          <w:lang w:val="en-US"/>
        </w:rPr>
        <w:t xml:space="preserve"> </w:t>
      </w:r>
      <w:r w:rsidR="008A7AE0" w:rsidRPr="001906BD">
        <w:rPr>
          <w:rFonts w:ascii="Times New Roman" w:eastAsiaTheme="minorEastAsia" w:hAnsi="Times New Roman" w:cs="Times New Roman"/>
          <w:szCs w:val="24"/>
          <w:lang w:val="en-US"/>
        </w:rPr>
        <w:t>FMD</w:t>
      </w:r>
      <w:r w:rsidR="00494915" w:rsidRPr="001906BD">
        <w:rPr>
          <w:rFonts w:ascii="Times New Roman" w:eastAsiaTheme="minorEastAsia" w:hAnsi="Times New Roman" w:cs="Times New Roman"/>
          <w:szCs w:val="24"/>
          <w:lang w:val="en-US"/>
        </w:rPr>
        <w:t xml:space="preserve"> </w:t>
      </w:r>
      <w:r w:rsidR="003434E0" w:rsidRPr="001906BD">
        <w:rPr>
          <w:rFonts w:ascii="Times New Roman" w:eastAsiaTheme="minorEastAsia" w:hAnsi="Times New Roman" w:cs="Times New Roman"/>
          <w:szCs w:val="24"/>
          <w:lang w:val="en-US"/>
        </w:rPr>
        <w:t xml:space="preserve">may </w:t>
      </w:r>
      <w:r w:rsidR="00494915" w:rsidRPr="001906BD">
        <w:rPr>
          <w:rFonts w:ascii="Times New Roman" w:eastAsiaTheme="minorEastAsia" w:hAnsi="Times New Roman" w:cs="Times New Roman"/>
          <w:szCs w:val="24"/>
          <w:lang w:val="en-US"/>
        </w:rPr>
        <w:t xml:space="preserve">arise </w:t>
      </w:r>
      <w:r w:rsidR="008A7AE0" w:rsidRPr="001906BD">
        <w:rPr>
          <w:rFonts w:ascii="Times New Roman" w:eastAsiaTheme="minorEastAsia" w:hAnsi="Times New Roman" w:cs="Times New Roman"/>
          <w:szCs w:val="24"/>
          <w:lang w:val="en-US"/>
        </w:rPr>
        <w:t>via improved lipid profiles</w:t>
      </w:r>
      <w:r w:rsidR="00A77BC6" w:rsidRPr="001906BD">
        <w:rPr>
          <w:rFonts w:ascii="Times New Roman" w:eastAsiaTheme="minorEastAsia" w:hAnsi="Times New Roman" w:cs="Times New Roman"/>
          <w:szCs w:val="24"/>
          <w:lang w:val="en-US"/>
        </w:rPr>
        <w:t>,</w:t>
      </w:r>
      <w:r w:rsidR="00343207" w:rsidRPr="001906BD">
        <w:rPr>
          <w:rFonts w:ascii="Times New Roman" w:eastAsiaTheme="minorEastAsia" w:hAnsi="Times New Roman" w:cs="Times New Roman"/>
          <w:szCs w:val="24"/>
          <w:lang w:val="en-US"/>
        </w:rPr>
        <w:t xml:space="preserve"> since</w:t>
      </w:r>
      <w:r w:rsidR="008A7AE0" w:rsidRPr="001906BD">
        <w:rPr>
          <w:rFonts w:ascii="Times New Roman" w:eastAsiaTheme="minorEastAsia" w:hAnsi="Times New Roman" w:cs="Times New Roman"/>
          <w:szCs w:val="24"/>
          <w:lang w:val="en-US"/>
        </w:rPr>
        <w:t xml:space="preserve"> </w:t>
      </w:r>
      <w:r w:rsidR="00343207" w:rsidRPr="001906BD">
        <w:rPr>
          <w:rFonts w:ascii="Times New Roman" w:eastAsiaTheme="minorEastAsia" w:hAnsi="Times New Roman" w:cs="Times New Roman"/>
          <w:szCs w:val="24"/>
          <w:lang w:val="en-US"/>
        </w:rPr>
        <w:t>HDL protects blood vessels from atherogenesis</w:t>
      </w:r>
      <w:r w:rsidR="003434E0" w:rsidRPr="001906BD">
        <w:rPr>
          <w:rFonts w:ascii="Times New Roman" w:eastAsiaTheme="minorEastAsia" w:hAnsi="Times New Roman" w:cs="Times New Roman"/>
          <w:szCs w:val="24"/>
          <w:lang w:val="en-US"/>
        </w:rPr>
        <w:t>,</w:t>
      </w:r>
      <w:r w:rsidR="00343207" w:rsidRPr="001906BD">
        <w:rPr>
          <w:rFonts w:ascii="Times New Roman" w:eastAsiaTheme="minorEastAsia" w:hAnsi="Times New Roman" w:cs="Times New Roman"/>
          <w:szCs w:val="24"/>
          <w:lang w:val="en-US"/>
        </w:rPr>
        <w:t xml:space="preserve"> by preventing the generation of oxidatively modified low-density lipoprotein cholesterol</w:t>
      </w:r>
      <w:r w:rsidR="00524397" w:rsidRPr="001906BD">
        <w:rPr>
          <w:rFonts w:ascii="Times New Roman" w:eastAsiaTheme="minorEastAsia" w:hAnsi="Times New Roman" w:cs="Times New Roman"/>
          <w:szCs w:val="24"/>
          <w:lang w:val="en-US"/>
        </w:rPr>
        <w:t xml:space="preserve"> </w:t>
      </w:r>
      <w:r w:rsidR="00524397" w:rsidRPr="001906BD">
        <w:rPr>
          <w:rFonts w:ascii="Times New Roman" w:eastAsiaTheme="minorEastAsia" w:hAnsi="Times New Roman" w:cs="Times New Roman"/>
          <w:szCs w:val="24"/>
          <w:lang w:val="en-US"/>
        </w:rPr>
        <w:fldChar w:fldCharType="begin" w:fldLock="1"/>
      </w:r>
      <w:r w:rsidR="00FC0931">
        <w:rPr>
          <w:rFonts w:ascii="Times New Roman" w:eastAsiaTheme="minorEastAsia" w:hAnsi="Times New Roman" w:cs="Times New Roman"/>
          <w:szCs w:val="24"/>
          <w:lang w:val="en-US"/>
        </w:rPr>
        <w:instrText>ADDIN CSL_CITATION {"citationItems":[{"id":"ITEM-1","itemData":{"ISSN":"0005-2760","author":[{"dropping-particle":"","family":"Parthasarathy","given":"Sampath","non-dropping-particle":"","parse-names":false,"suffix":""},{"dropping-particle":"","family":"Barnett","given":"Joellen","non-dropping-particle":"","parse-names":false,"suffix":""},{"dropping-particle":"","family":"Fong","given":"Loren G","non-dropping-particle":"","parse-names":false,"suffix":""}],"container-title":"Biochimica et Biophysica Acta (BBA)-Lipids and Lipid Metabolism","id":"ITEM-1","issue":"2","issued":{"date-parts":[["1990"]]},"page":"275-283","publisher":"Elsevier","title":"High-density lipoprotein inhibits the oxidative modification of low-density lipoprotein","type":"article-journal","volume":"1044"},"uris":["http://www.mendeley.com/documents/?uuid=89692831-c762-40ca-b0df-73b36059d6dc"]},{"id":"ITEM-2","itemData":{"ISSN":"0021-9150","author":[{"dropping-particle":"","family":"Simons","given":"L A","non-dropping-particle":"","parse-names":false,"suffix":""},{"dropping-particle":"","family":"Sullivan","given":"D","non-dropping-particle":"","parse-names":false,"suffix":""},{"dropping-particle":"","family":"Simons","given":"J","non-dropping-particle":"","parse-names":false,"suffix":""},{"dropping-particle":"","family":"Celermajer","given":"D S","non-dropping-particle":"","parse-names":false,"suffix":""}],"container-title":"Atherosclerosis","id":"ITEM-2","issue":"1","issued":{"date-parts":[["1998"]]},"page":"197-203","publisher":"Elsevier","title":"Effects of atorvastatin monotherapy and simvastatin plus cholestyramine on arterial endothelial function in patients with severe primary hypercholesterolaemia","type":"article-journal","volume":"137"},"uris":["http://www.mendeley.com/documents/?uuid=88c18b2f-320e-46eb-9e6b-0ee5b1bf4355"]},{"id":"ITEM-3","itemData":{"ISSN":"1079-5642","author":[{"dropping-particle":"V","family":"Lewis","given":"Tamara","non-dropping-particle":"","parse-names":false,"suffix":""},{"dropping-particle":"","family":"Dart","given":"Anthony M","non-dropping-particle":"","parse-names":false,"suffix":""},{"dropping-particle":"","family":"Chin-Dusting","given":"Jaye P F","non-dropping-particle":"","parse-names":false,"suffix":""},{"dropping-particle":"","family":"Kingwell","given":"Bronwyn A","non-dropping-particle":"","parse-names":false,"suffix":""}],"container-title":"Arteriosclerosis, thrombosis, and vascular biology","id":"ITEM-3","issue":"11","issued":{"date-parts":[["1999"]]},"page":"2782-2787","publisher":"Am Heart Assoc","title":"Exercise training increases basal nitric oxide production from the forearm in hypercholesterolemic patients","type":"article-journal","volume":"19"},"uris":["http://www.mendeley.com/documents/?uuid=68434dc0-6794-4f27-9231-056909115b97"]}],"mendeley":{"formattedCitation":"&lt;sup&gt;55–57&lt;/sup&gt;","plainTextFormattedCitation":"55–57","previouslyFormattedCitation":"&lt;sup&gt;55–57&lt;/sup&gt;"},"properties":{"noteIndex":0},"schema":"https://github.com/citation-style-language/schema/raw/master/csl-citation.json"}</w:instrText>
      </w:r>
      <w:r w:rsidR="00524397" w:rsidRPr="001906BD">
        <w:rPr>
          <w:rFonts w:ascii="Times New Roman" w:eastAsiaTheme="minorEastAsia" w:hAnsi="Times New Roman" w:cs="Times New Roman"/>
          <w:szCs w:val="24"/>
          <w:lang w:val="en-US"/>
        </w:rPr>
        <w:fldChar w:fldCharType="separate"/>
      </w:r>
      <w:r w:rsidR="008E6088" w:rsidRPr="008E6088">
        <w:rPr>
          <w:rFonts w:ascii="Times New Roman" w:eastAsiaTheme="minorEastAsia" w:hAnsi="Times New Roman" w:cs="Times New Roman"/>
          <w:noProof/>
          <w:szCs w:val="24"/>
          <w:vertAlign w:val="superscript"/>
          <w:lang w:val="en-US"/>
        </w:rPr>
        <w:t>55–57</w:t>
      </w:r>
      <w:r w:rsidR="00524397" w:rsidRPr="001906BD">
        <w:rPr>
          <w:rFonts w:ascii="Times New Roman" w:eastAsiaTheme="minorEastAsia" w:hAnsi="Times New Roman" w:cs="Times New Roman"/>
          <w:szCs w:val="24"/>
          <w:lang w:val="en-US"/>
        </w:rPr>
        <w:fldChar w:fldCharType="end"/>
      </w:r>
      <w:r w:rsidR="00343207" w:rsidRPr="001906BD">
        <w:rPr>
          <w:rFonts w:ascii="Times New Roman" w:eastAsiaTheme="minorEastAsia" w:hAnsi="Times New Roman" w:cs="Times New Roman"/>
          <w:szCs w:val="24"/>
          <w:lang w:val="en-US"/>
        </w:rPr>
        <w:t>.</w:t>
      </w:r>
      <w:r w:rsidR="003434E0" w:rsidRPr="001906BD">
        <w:rPr>
          <w:rFonts w:ascii="Times New Roman" w:eastAsiaTheme="minorEastAsia" w:hAnsi="Times New Roman" w:cs="Times New Roman"/>
          <w:szCs w:val="24"/>
          <w:lang w:val="en-US"/>
        </w:rPr>
        <w:t xml:space="preserve"> </w:t>
      </w:r>
      <w:r w:rsidR="00023B18" w:rsidRPr="001906BD">
        <w:rPr>
          <w:rFonts w:ascii="Times New Roman" w:eastAsiaTheme="minorEastAsia" w:hAnsi="Times New Roman" w:cs="Times New Roman"/>
          <w:szCs w:val="24"/>
          <w:lang w:val="en-US"/>
        </w:rPr>
        <w:t xml:space="preserve">While the </w:t>
      </w:r>
      <w:r w:rsidR="00D119BC" w:rsidRPr="001906BD">
        <w:rPr>
          <w:rFonts w:ascii="Times New Roman" w:eastAsiaTheme="minorEastAsia" w:hAnsi="Times New Roman" w:cs="Times New Roman"/>
          <w:szCs w:val="24"/>
          <w:lang w:val="en-US"/>
        </w:rPr>
        <w:t xml:space="preserve">precise </w:t>
      </w:r>
      <w:r w:rsidR="00023B18" w:rsidRPr="001906BD">
        <w:rPr>
          <w:rFonts w:ascii="Times New Roman" w:eastAsiaTheme="minorEastAsia" w:hAnsi="Times New Roman" w:cs="Times New Roman"/>
          <w:szCs w:val="24"/>
          <w:lang w:val="en-US"/>
        </w:rPr>
        <w:t>mechanisms</w:t>
      </w:r>
      <w:r w:rsidR="003434E0" w:rsidRPr="001906BD">
        <w:rPr>
          <w:rFonts w:ascii="Times New Roman" w:eastAsiaTheme="minorEastAsia" w:hAnsi="Times New Roman" w:cs="Times New Roman"/>
          <w:szCs w:val="24"/>
          <w:lang w:val="en-US"/>
        </w:rPr>
        <w:t xml:space="preserve"> </w:t>
      </w:r>
      <w:r w:rsidR="00023B18" w:rsidRPr="001906BD">
        <w:rPr>
          <w:rFonts w:ascii="Times New Roman" w:eastAsiaTheme="minorEastAsia" w:hAnsi="Times New Roman" w:cs="Times New Roman"/>
          <w:szCs w:val="24"/>
          <w:lang w:val="en-US"/>
        </w:rPr>
        <w:t>underpinning exercise related enhanced endothelial function</w:t>
      </w:r>
      <w:r w:rsidR="00D119BC" w:rsidRPr="001906BD">
        <w:rPr>
          <w:rFonts w:ascii="Times New Roman" w:eastAsiaTheme="minorEastAsia" w:hAnsi="Times New Roman" w:cs="Times New Roman"/>
          <w:szCs w:val="24"/>
          <w:lang w:val="en-US"/>
        </w:rPr>
        <w:t xml:space="preserve"> are to be fully established</w:t>
      </w:r>
      <w:r w:rsidR="00023B18" w:rsidRPr="001906BD">
        <w:rPr>
          <w:rFonts w:ascii="Times New Roman" w:eastAsiaTheme="minorEastAsia" w:hAnsi="Times New Roman" w:cs="Times New Roman"/>
          <w:szCs w:val="24"/>
          <w:lang w:val="en-US"/>
        </w:rPr>
        <w:t>, the</w:t>
      </w:r>
      <w:r w:rsidR="00D119BC" w:rsidRPr="001906BD">
        <w:rPr>
          <w:rFonts w:ascii="Times New Roman" w:eastAsiaTheme="minorEastAsia" w:hAnsi="Times New Roman" w:cs="Times New Roman"/>
          <w:szCs w:val="24"/>
          <w:lang w:val="en-US"/>
        </w:rPr>
        <w:t>se</w:t>
      </w:r>
      <w:r w:rsidR="00023B18" w:rsidRPr="001906BD">
        <w:rPr>
          <w:rFonts w:ascii="Times New Roman" w:eastAsiaTheme="minorEastAsia" w:hAnsi="Times New Roman" w:cs="Times New Roman"/>
          <w:szCs w:val="24"/>
          <w:lang w:val="en-US"/>
        </w:rPr>
        <w:t xml:space="preserve"> data</w:t>
      </w:r>
      <w:r w:rsidR="003434E0" w:rsidRPr="001906BD">
        <w:rPr>
          <w:rFonts w:ascii="Times New Roman" w:eastAsiaTheme="minorEastAsia" w:hAnsi="Times New Roman" w:cs="Times New Roman"/>
          <w:szCs w:val="24"/>
          <w:lang w:val="en-US"/>
        </w:rPr>
        <w:t xml:space="preserve"> suggest that post-menopausal </w:t>
      </w:r>
      <w:r w:rsidR="00A51963" w:rsidRPr="001906BD">
        <w:rPr>
          <w:rFonts w:ascii="Times New Roman" w:eastAsiaTheme="minorEastAsia" w:hAnsi="Times New Roman" w:cs="Times New Roman"/>
          <w:szCs w:val="24"/>
          <w:lang w:val="en-US"/>
        </w:rPr>
        <w:t>individuals</w:t>
      </w:r>
      <w:r w:rsidR="003434E0" w:rsidRPr="001906BD">
        <w:rPr>
          <w:rFonts w:ascii="Times New Roman" w:eastAsiaTheme="minorEastAsia" w:hAnsi="Times New Roman" w:cs="Times New Roman"/>
          <w:szCs w:val="24"/>
          <w:lang w:val="en-US"/>
        </w:rPr>
        <w:t xml:space="preserve"> with a higher baseline</w:t>
      </w:r>
      <w:r w:rsidR="00023B18" w:rsidRPr="001906BD">
        <w:rPr>
          <w:rFonts w:ascii="Times New Roman" w:eastAsiaTheme="minorEastAsia" w:hAnsi="Times New Roman" w:cs="Times New Roman"/>
          <w:szCs w:val="24"/>
          <w:lang w:val="en-US"/>
        </w:rPr>
        <w:t xml:space="preserve"> blood pressure</w:t>
      </w:r>
      <w:r w:rsidR="003434E0" w:rsidRPr="001906BD">
        <w:rPr>
          <w:rFonts w:ascii="Times New Roman" w:eastAsiaTheme="minorEastAsia" w:hAnsi="Times New Roman" w:cs="Times New Roman"/>
          <w:szCs w:val="24"/>
          <w:lang w:val="en-US"/>
        </w:rPr>
        <w:t xml:space="preserve">, </w:t>
      </w:r>
      <w:r w:rsidR="00023B18" w:rsidRPr="001906BD">
        <w:rPr>
          <w:rFonts w:ascii="Times New Roman" w:eastAsiaTheme="minorEastAsia" w:hAnsi="Times New Roman" w:cs="Times New Roman"/>
          <w:szCs w:val="24"/>
          <w:lang w:val="en-US"/>
        </w:rPr>
        <w:t>albeit</w:t>
      </w:r>
      <w:r w:rsidR="003434E0" w:rsidRPr="001906BD">
        <w:rPr>
          <w:rFonts w:ascii="Times New Roman" w:eastAsiaTheme="minorEastAsia" w:hAnsi="Times New Roman" w:cs="Times New Roman"/>
          <w:szCs w:val="24"/>
          <w:lang w:val="en-US"/>
        </w:rPr>
        <w:t xml:space="preserve"> still normotensive, benefit the most from aerobic exercise</w:t>
      </w:r>
      <w:r w:rsidR="00023B18" w:rsidRPr="001906BD">
        <w:rPr>
          <w:rFonts w:ascii="Times New Roman" w:eastAsiaTheme="minorEastAsia" w:hAnsi="Times New Roman" w:cs="Times New Roman"/>
          <w:szCs w:val="24"/>
          <w:lang w:val="en-US"/>
        </w:rPr>
        <w:t>.</w:t>
      </w:r>
      <w:r w:rsidR="003434E0" w:rsidRPr="001906BD">
        <w:rPr>
          <w:rFonts w:ascii="Times New Roman" w:eastAsiaTheme="minorEastAsia" w:hAnsi="Times New Roman" w:cs="Times New Roman"/>
          <w:szCs w:val="24"/>
          <w:lang w:val="en-US"/>
        </w:rPr>
        <w:t xml:space="preserve">  </w:t>
      </w:r>
    </w:p>
    <w:p w14:paraId="6911EC3C" w14:textId="19CC24C0" w:rsidR="0045141B" w:rsidRPr="001906BD" w:rsidRDefault="00030BB6" w:rsidP="00F9589B">
      <w:pPr>
        <w:rPr>
          <w:rFonts w:ascii="Times New Roman" w:hAnsi="Times New Roman" w:cs="Times New Roman"/>
          <w:szCs w:val="24"/>
          <w:lang w:val="en-US"/>
        </w:rPr>
      </w:pPr>
      <w:r w:rsidRPr="001906BD">
        <w:rPr>
          <w:rFonts w:ascii="Times New Roman" w:hAnsi="Times New Roman" w:cs="Times New Roman"/>
          <w:szCs w:val="24"/>
          <w:lang w:val="en-US"/>
        </w:rPr>
        <w:t xml:space="preserve">Our analysis reported greater </w:t>
      </w:r>
      <w:r w:rsidR="00F152BA" w:rsidRPr="001906BD">
        <w:rPr>
          <w:rFonts w:ascii="Times New Roman" w:hAnsi="Times New Roman" w:cs="Times New Roman"/>
          <w:szCs w:val="24"/>
          <w:lang w:val="en-US"/>
        </w:rPr>
        <w:t xml:space="preserve">FMD </w:t>
      </w:r>
      <w:r w:rsidRPr="001906BD">
        <w:rPr>
          <w:rFonts w:ascii="Times New Roman" w:hAnsi="Times New Roman" w:cs="Times New Roman"/>
          <w:szCs w:val="24"/>
          <w:lang w:val="en-US"/>
        </w:rPr>
        <w:t xml:space="preserve">improvements </w:t>
      </w:r>
      <w:r w:rsidR="00F152BA" w:rsidRPr="001906BD">
        <w:rPr>
          <w:rFonts w:ascii="Times New Roman" w:hAnsi="Times New Roman" w:cs="Times New Roman"/>
          <w:szCs w:val="24"/>
          <w:lang w:val="en-US"/>
        </w:rPr>
        <w:t xml:space="preserve">in </w:t>
      </w:r>
      <w:r w:rsidR="00A37DAB" w:rsidRPr="001906BD">
        <w:rPr>
          <w:rFonts w:ascii="Times New Roman" w:hAnsi="Times New Roman" w:cs="Times New Roman"/>
          <w:szCs w:val="24"/>
          <w:lang w:val="en-US"/>
        </w:rPr>
        <w:t xml:space="preserve">controlled interventions </w:t>
      </w:r>
      <w:r w:rsidR="00A71632" w:rsidRPr="001906BD">
        <w:rPr>
          <w:rFonts w:ascii="Times New Roman" w:hAnsi="Times New Roman" w:cs="Times New Roman"/>
          <w:szCs w:val="24"/>
          <w:lang w:val="en-US"/>
        </w:rPr>
        <w:t xml:space="preserve">compared with pre-post </w:t>
      </w:r>
      <w:r w:rsidR="00A37DAB" w:rsidRPr="001906BD">
        <w:rPr>
          <w:rFonts w:ascii="Times New Roman" w:hAnsi="Times New Roman" w:cs="Times New Roman"/>
          <w:szCs w:val="24"/>
          <w:lang w:val="en-US"/>
        </w:rPr>
        <w:t xml:space="preserve">interventions, </w:t>
      </w:r>
      <w:r w:rsidR="00AF7487" w:rsidRPr="001906BD">
        <w:rPr>
          <w:rFonts w:ascii="Times New Roman" w:hAnsi="Times New Roman" w:cs="Times New Roman"/>
          <w:szCs w:val="24"/>
          <w:lang w:val="en-US"/>
        </w:rPr>
        <w:t xml:space="preserve">prompting </w:t>
      </w:r>
      <w:r w:rsidR="00E91C63" w:rsidRPr="001906BD">
        <w:rPr>
          <w:rFonts w:ascii="Times New Roman" w:hAnsi="Times New Roman" w:cs="Times New Roman"/>
          <w:szCs w:val="24"/>
          <w:lang w:val="en-US"/>
        </w:rPr>
        <w:t>a</w:t>
      </w:r>
      <w:r w:rsidR="00A71632" w:rsidRPr="001906BD">
        <w:rPr>
          <w:rFonts w:ascii="Times New Roman" w:hAnsi="Times New Roman" w:cs="Times New Roman"/>
          <w:szCs w:val="24"/>
          <w:lang w:val="en-US"/>
        </w:rPr>
        <w:t xml:space="preserve"> </w:t>
      </w:r>
      <w:r w:rsidR="00C66E58" w:rsidRPr="001906BD">
        <w:rPr>
          <w:rFonts w:ascii="Times New Roman" w:hAnsi="Times New Roman" w:cs="Times New Roman"/>
          <w:szCs w:val="24"/>
          <w:lang w:val="en-US"/>
        </w:rPr>
        <w:t xml:space="preserve">detailed evaluation of the </w:t>
      </w:r>
      <w:r w:rsidR="00A71632" w:rsidRPr="001906BD">
        <w:rPr>
          <w:rFonts w:ascii="Times New Roman" w:hAnsi="Times New Roman" w:cs="Times New Roman"/>
          <w:szCs w:val="24"/>
          <w:lang w:val="en-US"/>
        </w:rPr>
        <w:t>study quality</w:t>
      </w:r>
      <w:r w:rsidR="00E91C63" w:rsidRPr="001906BD">
        <w:rPr>
          <w:rFonts w:ascii="Times New Roman" w:hAnsi="Times New Roman" w:cs="Times New Roman"/>
          <w:szCs w:val="24"/>
          <w:lang w:val="en-US"/>
        </w:rPr>
        <w:t xml:space="preserve"> appraisal</w:t>
      </w:r>
      <w:r w:rsidR="00A71632" w:rsidRPr="001906BD">
        <w:rPr>
          <w:rFonts w:ascii="Times New Roman" w:hAnsi="Times New Roman" w:cs="Times New Roman"/>
          <w:szCs w:val="24"/>
          <w:lang w:val="en-US"/>
        </w:rPr>
        <w:t xml:space="preserve">. </w:t>
      </w:r>
      <w:r w:rsidR="00C66E58" w:rsidRPr="001906BD">
        <w:rPr>
          <w:rFonts w:ascii="Times New Roman" w:hAnsi="Times New Roman" w:cs="Times New Roman"/>
          <w:szCs w:val="24"/>
          <w:lang w:val="en-US"/>
        </w:rPr>
        <w:t xml:space="preserve">Despite the larger effect of </w:t>
      </w:r>
      <w:r w:rsidR="00A37DAB" w:rsidRPr="001906BD">
        <w:rPr>
          <w:rFonts w:ascii="Times New Roman" w:hAnsi="Times New Roman" w:cs="Times New Roman"/>
          <w:szCs w:val="24"/>
          <w:lang w:val="en-US"/>
        </w:rPr>
        <w:t xml:space="preserve">controlled interventions </w:t>
      </w:r>
      <w:r w:rsidR="00C66E58" w:rsidRPr="001906BD">
        <w:rPr>
          <w:rFonts w:ascii="Times New Roman" w:hAnsi="Times New Roman" w:cs="Times New Roman"/>
          <w:szCs w:val="24"/>
          <w:lang w:val="en-US"/>
        </w:rPr>
        <w:t>on FMD compared with pre-post</w:t>
      </w:r>
      <w:r w:rsidR="00EA724D" w:rsidRPr="001906BD">
        <w:rPr>
          <w:rFonts w:ascii="Times New Roman" w:hAnsi="Times New Roman" w:cs="Times New Roman"/>
          <w:szCs w:val="24"/>
          <w:lang w:val="en-US"/>
        </w:rPr>
        <w:t xml:space="preserve"> </w:t>
      </w:r>
      <w:r w:rsidR="00A37DAB" w:rsidRPr="001906BD">
        <w:rPr>
          <w:rFonts w:ascii="Times New Roman" w:hAnsi="Times New Roman" w:cs="Times New Roman"/>
          <w:szCs w:val="24"/>
          <w:lang w:val="en-US"/>
        </w:rPr>
        <w:t>interventions</w:t>
      </w:r>
      <w:r w:rsidR="00C66E58" w:rsidRPr="001906BD">
        <w:rPr>
          <w:rFonts w:ascii="Times New Roman" w:hAnsi="Times New Roman" w:cs="Times New Roman"/>
          <w:szCs w:val="24"/>
          <w:lang w:val="en-US"/>
        </w:rPr>
        <w:t xml:space="preserve">, both </w:t>
      </w:r>
      <w:r w:rsidR="00A37DAB" w:rsidRPr="001906BD">
        <w:rPr>
          <w:rFonts w:ascii="Times New Roman" w:hAnsi="Times New Roman" w:cs="Times New Roman"/>
          <w:szCs w:val="24"/>
          <w:lang w:val="en-US"/>
        </w:rPr>
        <w:t xml:space="preserve">encouragingly </w:t>
      </w:r>
      <w:r w:rsidR="00C66E58" w:rsidRPr="001906BD">
        <w:rPr>
          <w:rFonts w:ascii="Times New Roman" w:hAnsi="Times New Roman" w:cs="Times New Roman"/>
          <w:szCs w:val="24"/>
          <w:lang w:val="en-US"/>
        </w:rPr>
        <w:t xml:space="preserve">reported an improvement. </w:t>
      </w:r>
      <w:r w:rsidR="00F91DB2" w:rsidRPr="001906BD">
        <w:rPr>
          <w:rFonts w:ascii="Times New Roman" w:hAnsi="Times New Roman" w:cs="Times New Roman"/>
          <w:szCs w:val="24"/>
          <w:lang w:val="en-US"/>
        </w:rPr>
        <w:t xml:space="preserve">However, while the </w:t>
      </w:r>
      <w:r w:rsidR="00A37DAB" w:rsidRPr="001906BD">
        <w:rPr>
          <w:rFonts w:ascii="Times New Roman" w:hAnsi="Times New Roman" w:cs="Times New Roman"/>
          <w:szCs w:val="24"/>
          <w:lang w:val="en-US"/>
        </w:rPr>
        <w:t xml:space="preserve">controlled interventions </w:t>
      </w:r>
      <w:r w:rsidR="00F91DB2" w:rsidRPr="001906BD">
        <w:rPr>
          <w:rFonts w:ascii="Times New Roman" w:hAnsi="Times New Roman" w:cs="Times New Roman"/>
          <w:szCs w:val="24"/>
          <w:lang w:val="en-US"/>
        </w:rPr>
        <w:t xml:space="preserve">showed a greater improvement, this was accompanied by large heterogeneity between studies. This may be explained by variations in </w:t>
      </w:r>
      <w:r w:rsidR="001906BD" w:rsidRPr="001906BD">
        <w:rPr>
          <w:rFonts w:ascii="Times New Roman" w:hAnsi="Times New Roman" w:cs="Times New Roman"/>
          <w:szCs w:val="24"/>
          <w:lang w:val="en-US"/>
        </w:rPr>
        <w:t>randomization</w:t>
      </w:r>
      <w:r w:rsidR="00F91DB2" w:rsidRPr="001906BD">
        <w:rPr>
          <w:rFonts w:ascii="Times New Roman" w:hAnsi="Times New Roman" w:cs="Times New Roman"/>
          <w:szCs w:val="24"/>
          <w:lang w:val="en-US"/>
        </w:rPr>
        <w:t xml:space="preserve"> and blinding processes, inadequately powered studies, and levels of drop out that are deemed</w:t>
      </w:r>
      <w:r w:rsidR="00C66E58" w:rsidRPr="001906BD">
        <w:rPr>
          <w:rFonts w:ascii="Times New Roman" w:hAnsi="Times New Roman" w:cs="Times New Roman"/>
          <w:szCs w:val="24"/>
          <w:lang w:val="en-US"/>
        </w:rPr>
        <w:t xml:space="preserve"> </w:t>
      </w:r>
      <w:r w:rsidR="00F91DB2" w:rsidRPr="001906BD">
        <w:rPr>
          <w:rFonts w:ascii="Times New Roman" w:hAnsi="Times New Roman" w:cs="Times New Roman"/>
          <w:szCs w:val="24"/>
          <w:lang w:val="en-US"/>
        </w:rPr>
        <w:t xml:space="preserve">less than acceptable by the study quality assessment tool </w:t>
      </w:r>
      <w:r w:rsidR="00F91DB2"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author":[{"dropping-particle":"","family":"National Heart  and Blood Institute","given":"Lung","non-dropping-particle":"","parse-names":false,"suffix":""}],"id":"ITEM-1","issued":{"date-parts":[["2019"]]},"publisher":"Accessed","title":"Study Quality Assessment Tools [https://www. nhlbi. nih. gov/health-topics/study-quality-assessment-tools]","type":"article"},"uris":["http://www.mendeley.com/documents/?uuid=fedbe825-bb1b-476c-9f84-3a79e9e6bcc7"]}],"mendeley":{"formattedCitation":"&lt;sup&gt;41&lt;/sup&gt;","plainTextFormattedCitation":"41","previouslyFormattedCitation":"&lt;sup&gt;41&lt;/sup&gt;"},"properties":{"noteIndex":0},"schema":"https://github.com/citation-style-language/schema/raw/master/csl-citation.json"}</w:instrText>
      </w:r>
      <w:r w:rsidR="00F91DB2"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41</w:t>
      </w:r>
      <w:r w:rsidR="00F91DB2" w:rsidRPr="001906BD">
        <w:rPr>
          <w:rFonts w:ascii="Times New Roman" w:hAnsi="Times New Roman" w:cs="Times New Roman"/>
          <w:szCs w:val="24"/>
          <w:lang w:val="en-US"/>
        </w:rPr>
        <w:fldChar w:fldCharType="end"/>
      </w:r>
      <w:r w:rsidR="00F91DB2" w:rsidRPr="001906BD">
        <w:rPr>
          <w:rFonts w:ascii="Times New Roman" w:hAnsi="Times New Roman" w:cs="Times New Roman"/>
          <w:szCs w:val="24"/>
          <w:lang w:val="en-US"/>
        </w:rPr>
        <w:t xml:space="preserve">. </w:t>
      </w:r>
    </w:p>
    <w:p w14:paraId="5E2921A8" w14:textId="76C019BE" w:rsidR="003A6E85" w:rsidRDefault="003A6E85" w:rsidP="00AD4030">
      <w:pPr>
        <w:pStyle w:val="Heading2"/>
        <w:numPr>
          <w:ilvl w:val="0"/>
          <w:numId w:val="0"/>
        </w:numPr>
        <w:ind w:left="576" w:hanging="576"/>
        <w:rPr>
          <w:lang w:val="en-US"/>
        </w:rPr>
      </w:pPr>
      <w:r>
        <w:rPr>
          <w:lang w:val="en-US"/>
        </w:rPr>
        <w:t>Heterogen</w:t>
      </w:r>
      <w:r w:rsidR="00D774B4">
        <w:rPr>
          <w:lang w:val="en-US"/>
        </w:rPr>
        <w:t>eity of the Research</w:t>
      </w:r>
    </w:p>
    <w:p w14:paraId="40F2C6D1" w14:textId="2DFBDF8F" w:rsidR="00033AF0" w:rsidRPr="00033AF0" w:rsidRDefault="00033AF0" w:rsidP="00033AF0">
      <w:pPr>
        <w:rPr>
          <w:rFonts w:ascii="Times New Roman" w:hAnsi="Times New Roman" w:cs="Times New Roman"/>
          <w:color w:val="000000" w:themeColor="text1"/>
        </w:rPr>
      </w:pPr>
      <w:r w:rsidRPr="00033AF0">
        <w:rPr>
          <w:rFonts w:ascii="Times New Roman" w:hAnsi="Times New Roman" w:cs="Times New Roman"/>
          <w:color w:val="000000" w:themeColor="text1"/>
          <w:szCs w:val="24"/>
        </w:rPr>
        <w:t xml:space="preserve">This meta-analysis adopted a strict inclusion criterion by focusing on aerobic exercise in healthy post-menopausal women, not taking medication (including HT), that had endothelial function assessed by brachial artery FMD. Heterogeneity was high for </w:t>
      </w:r>
      <w:r w:rsidRPr="00033AF0">
        <w:rPr>
          <w:rFonts w:ascii="Times New Roman" w:hAnsi="Times New Roman" w:cs="Times New Roman"/>
          <w:color w:val="000000" w:themeColor="text1"/>
        </w:rPr>
        <w:t xml:space="preserve">the </w:t>
      </w:r>
      <w:r w:rsidRPr="00033AF0">
        <w:rPr>
          <w:rFonts w:ascii="Times New Roman" w:hAnsi="Times New Roman" w:cs="Times New Roman"/>
          <w:color w:val="000000" w:themeColor="text1"/>
          <w:szCs w:val="24"/>
        </w:rPr>
        <w:t>change in percent FMD with exercise both overall</w:t>
      </w:r>
      <w:r w:rsidRPr="00033AF0">
        <w:rPr>
          <w:rFonts w:ascii="Times New Roman" w:hAnsi="Times New Roman" w:cs="Times New Roman"/>
          <w:color w:val="000000" w:themeColor="text1"/>
        </w:rPr>
        <w:t>,</w:t>
      </w:r>
      <w:r w:rsidRPr="00033AF0">
        <w:rPr>
          <w:rFonts w:ascii="Times New Roman" w:hAnsi="Times New Roman" w:cs="Times New Roman"/>
          <w:color w:val="000000" w:themeColor="text1"/>
          <w:szCs w:val="24"/>
        </w:rPr>
        <w:t xml:space="preserve"> and when separated by study design (randomized controlled trials versus pre-post interventions. According to our analyses, between study heterogeneity was not explained by the exercise prescription despite contrasting intensities and durations. The heterogeneity may therefore be explained by differential physiological profiles recruited to the studies, or potentially, the inclusion of non-responders within study samples </w:t>
      </w:r>
      <w:r w:rsidRPr="00033AF0">
        <w:rPr>
          <w:rFonts w:ascii="Times New Roman" w:hAnsi="Times New Roman" w:cs="Times New Roman"/>
          <w:color w:val="000000" w:themeColor="text1"/>
          <w:szCs w:val="24"/>
        </w:rPr>
        <w:fldChar w:fldCharType="begin" w:fldLock="1"/>
      </w:r>
      <w:r w:rsidRPr="00033AF0">
        <w:rPr>
          <w:rFonts w:ascii="Times New Roman" w:hAnsi="Times New Roman" w:cs="Times New Roman"/>
          <w:color w:val="000000" w:themeColor="text1"/>
          <w:szCs w:val="24"/>
        </w:rPr>
        <w:instrText>ADDIN CSL_CITATION {"citationItems":[{"id":"ITEM-1","itemData":{"author":[{"dropping-particle":"","family":"Sisson","given":"Susan B","non-dropping-particle":"","parse-names":false,"suffix":""},{"dropping-particle":"","family":"Katzmarzyk","given":"Peter T","non-dropping-particle":"","parse-names":false,"suffix":""},{"dropping-particle":"","family":"Earnest","given":"Conrad P","non-dropping-particle":"","parse-names":false,"suffix":""},{"dropping-particle":"","family":"Bouchard","given":"Claude","non-dropping-particle":"","parse-names":false,"suffix":""},{"dropping-particle":"","family":"Blair","given":"Steven N","non-dropping-particle":"","parse-names":false,"suffix":""},{"dropping-particle":"","family":"Church","given":"Timothy S","non-dropping-particle":"","parse-names":false,"suffix":""}],"container-title":"Medicine and science in sports and exercise","id":"ITEM-1","issue":"3","issued":{"date-parts":[["2009"]]},"page":"539","publisher":"NIH Public Access","title":"Volume of exercise and fitness non-response in sedentary, post-menopausal women","type":"article-journal","volume":"41"},"uris":["http://www.mendeley.com/documents/?uuid=24571218-95bc-4c73-88d2-c588d3b4793d"]}],"mendeley":{"formattedCitation":"&lt;sup&gt;58&lt;/sup&gt;","plainTextFormattedCitation":"58"},"properties":{"noteIndex":0},"schema":"https://github.com/citation-style-language/schema/raw/master/csl-citation.json"}</w:instrText>
      </w:r>
      <w:r w:rsidRPr="00033AF0">
        <w:rPr>
          <w:rFonts w:ascii="Times New Roman" w:hAnsi="Times New Roman" w:cs="Times New Roman"/>
          <w:color w:val="000000" w:themeColor="text1"/>
          <w:szCs w:val="24"/>
        </w:rPr>
        <w:fldChar w:fldCharType="separate"/>
      </w:r>
      <w:r w:rsidRPr="00033AF0">
        <w:rPr>
          <w:rFonts w:ascii="Times New Roman" w:hAnsi="Times New Roman" w:cs="Times New Roman"/>
          <w:noProof/>
          <w:color w:val="000000" w:themeColor="text1"/>
          <w:szCs w:val="24"/>
          <w:vertAlign w:val="superscript"/>
        </w:rPr>
        <w:t>58</w:t>
      </w:r>
      <w:r w:rsidRPr="00033AF0">
        <w:rPr>
          <w:rFonts w:ascii="Times New Roman" w:hAnsi="Times New Roman" w:cs="Times New Roman"/>
          <w:color w:val="000000" w:themeColor="text1"/>
          <w:szCs w:val="24"/>
        </w:rPr>
        <w:fldChar w:fldCharType="end"/>
      </w:r>
      <w:r w:rsidRPr="00033AF0">
        <w:rPr>
          <w:rFonts w:ascii="Times New Roman" w:hAnsi="Times New Roman" w:cs="Times New Roman"/>
          <w:color w:val="000000" w:themeColor="text1"/>
          <w:szCs w:val="24"/>
        </w:rPr>
        <w:t xml:space="preserve">, although </w:t>
      </w:r>
      <w:r w:rsidRPr="00033AF0">
        <w:rPr>
          <w:rFonts w:ascii="Times New Roman" w:hAnsi="Times New Roman" w:cs="Times New Roman"/>
          <w:color w:val="000000" w:themeColor="text1"/>
          <w:szCs w:val="24"/>
        </w:rPr>
        <w:lastRenderedPageBreak/>
        <w:t>this warrants further study. For example,</w:t>
      </w:r>
      <w:r>
        <w:rPr>
          <w:rFonts w:ascii="Times New Roman" w:hAnsi="Times New Roman" w:cs="Times New Roman"/>
          <w:color w:val="000000" w:themeColor="text1"/>
        </w:rPr>
        <w:t xml:space="preserve"> </w:t>
      </w:r>
      <w:r w:rsidRPr="00033AF0">
        <w:rPr>
          <w:rFonts w:ascii="Times New Roman" w:hAnsi="Times New Roman" w:cs="Times New Roman"/>
          <w:color w:val="000000" w:themeColor="text1"/>
        </w:rPr>
        <w:t>studies where participants had higher pre-intervention systolic blood pressure, and the greatest improvements in aerobic capacity had the greatest improvements in FMD</w:t>
      </w:r>
      <w:r w:rsidR="008F6FE9">
        <w:rPr>
          <w:rFonts w:ascii="Times New Roman" w:hAnsi="Times New Roman" w:cs="Times New Roman"/>
          <w:color w:val="000000" w:themeColor="text1"/>
        </w:rPr>
        <w:t xml:space="preserve"> that may be </w:t>
      </w:r>
      <w:r w:rsidRPr="00033AF0">
        <w:rPr>
          <w:rFonts w:ascii="Times New Roman" w:hAnsi="Times New Roman" w:cs="Times New Roman"/>
          <w:color w:val="000000" w:themeColor="text1"/>
        </w:rPr>
        <w:t xml:space="preserve">explained by the different protocols for the conduct and analysis of FMD. This critical finding identifies the importance of interpreting the results in the context of adherence to gold standard guidelines for FMDs.   </w:t>
      </w:r>
    </w:p>
    <w:p w14:paraId="44ED4E6A" w14:textId="3434280E" w:rsidR="00EC1779" w:rsidRPr="001906BD" w:rsidRDefault="00A527AA" w:rsidP="00AD4030">
      <w:pPr>
        <w:pStyle w:val="Heading2"/>
        <w:numPr>
          <w:ilvl w:val="0"/>
          <w:numId w:val="0"/>
        </w:numPr>
        <w:ind w:left="576" w:hanging="576"/>
        <w:rPr>
          <w:lang w:val="en-US"/>
        </w:rPr>
      </w:pPr>
      <w:r w:rsidRPr="001906BD">
        <w:rPr>
          <w:lang w:val="en-US"/>
        </w:rPr>
        <w:t>Study Limitation</w:t>
      </w:r>
      <w:r w:rsidR="00A62340" w:rsidRPr="001906BD">
        <w:rPr>
          <w:lang w:val="en-US"/>
        </w:rPr>
        <w:t>s</w:t>
      </w:r>
    </w:p>
    <w:p w14:paraId="004E39F5" w14:textId="47AAA368" w:rsidR="00A77BC6" w:rsidRPr="0037696D" w:rsidRDefault="003A6E85" w:rsidP="008F5D5C">
      <w:pPr>
        <w:rPr>
          <w:rFonts w:ascii="Times New Roman" w:hAnsi="Times New Roman" w:cs="Times New Roman"/>
          <w:szCs w:val="24"/>
          <w:lang w:val="en-US"/>
        </w:rPr>
      </w:pPr>
      <w:r>
        <w:rPr>
          <w:rFonts w:ascii="Times New Roman" w:hAnsi="Times New Roman" w:cs="Times New Roman"/>
          <w:szCs w:val="24"/>
          <w:lang w:val="en-US"/>
        </w:rPr>
        <w:t>Firstly, t</w:t>
      </w:r>
      <w:r w:rsidR="00213DFF" w:rsidRPr="001906BD">
        <w:rPr>
          <w:rFonts w:ascii="Times New Roman" w:hAnsi="Times New Roman" w:cs="Times New Roman"/>
          <w:szCs w:val="24"/>
          <w:lang w:val="en-US"/>
        </w:rPr>
        <w:t xml:space="preserve">his systematic review </w:t>
      </w:r>
      <w:r w:rsidR="00E3138E" w:rsidRPr="001906BD">
        <w:rPr>
          <w:rFonts w:ascii="Times New Roman" w:hAnsi="Times New Roman" w:cs="Times New Roman"/>
          <w:szCs w:val="24"/>
          <w:lang w:val="en-US"/>
        </w:rPr>
        <w:t>and meta-</w:t>
      </w:r>
      <w:r w:rsidR="00A37DAB" w:rsidRPr="001906BD">
        <w:rPr>
          <w:rFonts w:ascii="Times New Roman" w:hAnsi="Times New Roman" w:cs="Times New Roman"/>
          <w:szCs w:val="24"/>
          <w:lang w:val="en-US"/>
        </w:rPr>
        <w:t>has</w:t>
      </w:r>
      <w:r w:rsidR="00213DFF" w:rsidRPr="001906BD">
        <w:rPr>
          <w:rFonts w:ascii="Times New Roman" w:hAnsi="Times New Roman" w:cs="Times New Roman"/>
          <w:szCs w:val="24"/>
          <w:lang w:val="en-US"/>
        </w:rPr>
        <w:t xml:space="preserve"> limitations. Firstly, whilst, it is possible that some articles may have been missed. </w:t>
      </w:r>
      <w:r w:rsidR="00F55E56" w:rsidRPr="001906BD">
        <w:rPr>
          <w:rFonts w:ascii="Times New Roman" w:hAnsi="Times New Roman" w:cs="Times New Roman"/>
          <w:szCs w:val="24"/>
          <w:lang w:val="en-US"/>
        </w:rPr>
        <w:t xml:space="preserve">This may pertain to the use of 3 databases only and the inclusion of articles in the English-language only. </w:t>
      </w:r>
      <w:r w:rsidR="00A77BC6" w:rsidRPr="001906BD">
        <w:rPr>
          <w:rFonts w:ascii="Times New Roman" w:hAnsi="Times New Roman" w:cs="Times New Roman"/>
          <w:szCs w:val="24"/>
          <w:lang w:val="en-US"/>
        </w:rPr>
        <w:t xml:space="preserve">Although we conducted a thorough search using multiple databases and reference checking relevant review articles in an attempt to capture all relevant literature. </w:t>
      </w:r>
      <w:r>
        <w:rPr>
          <w:rFonts w:ascii="Times New Roman" w:hAnsi="Times New Roman" w:cs="Times New Roman"/>
          <w:szCs w:val="24"/>
          <w:lang w:val="en-US"/>
        </w:rPr>
        <w:t>Secondly, t</w:t>
      </w:r>
      <w:r w:rsidR="00092F03" w:rsidRPr="001906BD">
        <w:rPr>
          <w:rFonts w:ascii="Times New Roman" w:hAnsi="Times New Roman" w:cs="Times New Roman"/>
          <w:szCs w:val="24"/>
          <w:lang w:val="en-US"/>
        </w:rPr>
        <w:t>he study inclusion</w:t>
      </w:r>
      <w:r w:rsidR="00213DFF" w:rsidRPr="001906BD">
        <w:rPr>
          <w:rFonts w:ascii="Times New Roman" w:hAnsi="Times New Roman" w:cs="Times New Roman"/>
          <w:szCs w:val="24"/>
          <w:lang w:val="en-US"/>
        </w:rPr>
        <w:t xml:space="preserve"> focused on the non-invasive assessment of vascular function derived from FMD, however, it is important to acknowledge that other research has shown exercise to improve invasive outcomes of vascular function assessed at the femoral artery</w:t>
      </w:r>
      <w:r w:rsidR="00B274D1" w:rsidRPr="001906BD">
        <w:rPr>
          <w:rFonts w:ascii="Times New Roman" w:hAnsi="Times New Roman" w:cs="Times New Roman"/>
          <w:szCs w:val="24"/>
          <w:lang w:val="en-US"/>
        </w:rPr>
        <w:t xml:space="preserve"> </w:t>
      </w:r>
      <w:r w:rsidR="00213DFF"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ISBN":"0002-9378","author":[{"dropping-particle":"","family":"Mandrup","given":"Camilla M","non-dropping-particle":"","parse-names":false,"suffix":""},{"dropping-particle":"","family":"Egelund","given":"Jon","non-dropping-particle":"","parse-names":false,"suffix":""},{"dropping-particle":"","family":"Nyberg","given":"Michael","non-dropping-particle":"","parse-names":false,"suffix":""},{"dropping-particle":"","family":"Slingsby","given":"Martina H Lundberg","non-dropping-particle":"","parse-names":false,"suffix":""},{"dropping-particle":"","family":"Andersen","given":"Caroline B","non-dropping-particle":"","parse-names":false,"suffix":""},{"dropping-particle":"","family":"Løgstrup","given":"Sofie","non-dropping-particle":"","parse-names":false,"suffix":""},{"dropping-particle":"","family":"Bangsbo","given":"Jens","non-dropping-particle":"","parse-names":false,"suffix":""},{"dropping-particle":"","family":"Suetta","given":"Charlotte","non-dropping-particle":"","parse-names":false,"suffix":""},{"dropping-particle":"","family":"Stallknecht","given":"Bente","non-dropping-particle":"","parse-names":false,"suffix":""},{"dropping-particle":"","family":"Hellsten","given":"Ylva","non-dropping-particle":"","parse-names":false,"suffix":""}],"container-title":"American journal of obstetrics and gynecology","id":"ITEM-1","issue":"4","issued":{"date-parts":[["2017"]]},"page":"384. e1-384. e11","title":"Effects of high-intensity training on cardiovascular risk factors in premenopausal and postmenopausal women","type":"article-journal","volume":"216"},"uris":["http://www.mendeley.com/documents/?uuid=4f36ebdd-71a6-44ba-a2f2-a196f09bc082"]}],"mendeley":{"formattedCitation":"&lt;sup&gt;59&lt;/sup&gt;","plainTextFormattedCitation":"59","previouslyFormattedCitation":"&lt;sup&gt;58&lt;/sup&gt;"},"properties":{"noteIndex":0},"schema":"https://github.com/citation-style-language/schema/raw/master/csl-citation.json"}</w:instrText>
      </w:r>
      <w:r w:rsidR="00213DFF" w:rsidRPr="001906BD">
        <w:rPr>
          <w:rFonts w:ascii="Times New Roman" w:hAnsi="Times New Roman" w:cs="Times New Roman"/>
          <w:szCs w:val="24"/>
          <w:lang w:val="en-US"/>
        </w:rPr>
        <w:fldChar w:fldCharType="separate"/>
      </w:r>
      <w:r w:rsidR="00FC0931" w:rsidRPr="00FC0931">
        <w:rPr>
          <w:rFonts w:ascii="Times New Roman" w:hAnsi="Times New Roman" w:cs="Times New Roman"/>
          <w:noProof/>
          <w:szCs w:val="24"/>
          <w:vertAlign w:val="superscript"/>
          <w:lang w:val="en-US"/>
        </w:rPr>
        <w:t>59</w:t>
      </w:r>
      <w:r w:rsidR="00213DFF" w:rsidRPr="001906BD">
        <w:rPr>
          <w:rFonts w:ascii="Times New Roman" w:hAnsi="Times New Roman" w:cs="Times New Roman"/>
          <w:szCs w:val="24"/>
          <w:lang w:val="en-US"/>
        </w:rPr>
        <w:fldChar w:fldCharType="end"/>
      </w:r>
      <w:r w:rsidR="00213DFF" w:rsidRPr="001906BD">
        <w:rPr>
          <w:rFonts w:ascii="Times New Roman" w:hAnsi="Times New Roman" w:cs="Times New Roman"/>
          <w:szCs w:val="24"/>
          <w:lang w:val="en-US"/>
        </w:rPr>
        <w:t xml:space="preserve">. </w:t>
      </w:r>
      <w:r>
        <w:rPr>
          <w:rFonts w:ascii="Times New Roman" w:hAnsi="Times New Roman" w:cs="Times New Roman"/>
          <w:szCs w:val="24"/>
          <w:lang w:val="en-US"/>
        </w:rPr>
        <w:t>Lastly, w</w:t>
      </w:r>
      <w:r w:rsidR="00092F03" w:rsidRPr="001906BD">
        <w:rPr>
          <w:rFonts w:ascii="Times New Roman" w:hAnsi="Times New Roman" w:cs="Times New Roman"/>
          <w:szCs w:val="24"/>
          <w:lang w:val="en-US"/>
        </w:rPr>
        <w:t>e acknowledge that while the sample size is small</w:t>
      </w:r>
      <w:r w:rsidR="00B27498" w:rsidRPr="001906BD">
        <w:rPr>
          <w:rFonts w:ascii="Times New Roman" w:hAnsi="Times New Roman" w:cs="Times New Roman"/>
          <w:szCs w:val="24"/>
          <w:lang w:val="en-US"/>
        </w:rPr>
        <w:t>,</w:t>
      </w:r>
      <w:r w:rsidR="00092F03" w:rsidRPr="001906BD">
        <w:rPr>
          <w:rFonts w:ascii="Times New Roman" w:hAnsi="Times New Roman" w:cs="Times New Roman"/>
          <w:szCs w:val="24"/>
          <w:lang w:val="en-US"/>
        </w:rPr>
        <w:t xml:space="preserve"> it is sufficient </w:t>
      </w:r>
      <w:r w:rsidR="00B27498" w:rsidRPr="001906BD">
        <w:rPr>
          <w:rFonts w:ascii="Times New Roman" w:hAnsi="Times New Roman" w:cs="Times New Roman"/>
          <w:szCs w:val="24"/>
          <w:lang w:val="en-US"/>
        </w:rPr>
        <w:t>for</w:t>
      </w:r>
      <w:r w:rsidR="00092F03" w:rsidRPr="001906BD">
        <w:rPr>
          <w:rFonts w:ascii="Times New Roman" w:hAnsi="Times New Roman" w:cs="Times New Roman"/>
          <w:szCs w:val="24"/>
          <w:lang w:val="en-US"/>
        </w:rPr>
        <w:t xml:space="preserve"> a meta-analysis</w:t>
      </w:r>
      <w:r w:rsidR="00B27498" w:rsidRPr="001906BD">
        <w:rPr>
          <w:rFonts w:ascii="Times New Roman" w:hAnsi="Times New Roman" w:cs="Times New Roman"/>
          <w:szCs w:val="24"/>
          <w:lang w:val="en-US"/>
        </w:rPr>
        <w:t>.</w:t>
      </w:r>
      <w:r>
        <w:rPr>
          <w:rFonts w:ascii="Times New Roman" w:hAnsi="Times New Roman" w:cs="Times New Roman"/>
          <w:szCs w:val="24"/>
          <w:lang w:val="en-US"/>
        </w:rPr>
        <w:t xml:space="preserve"> </w:t>
      </w:r>
    </w:p>
    <w:p w14:paraId="687E1EE7" w14:textId="7B6D1E1A" w:rsidR="00A527AA" w:rsidRPr="001906BD" w:rsidRDefault="002E34A5" w:rsidP="00AD4030">
      <w:pPr>
        <w:pStyle w:val="Heading2"/>
        <w:numPr>
          <w:ilvl w:val="0"/>
          <w:numId w:val="0"/>
        </w:numPr>
        <w:ind w:left="576" w:hanging="576"/>
        <w:rPr>
          <w:lang w:val="en-US"/>
        </w:rPr>
      </w:pPr>
      <w:r w:rsidRPr="001906BD">
        <w:rPr>
          <w:lang w:val="en-US"/>
        </w:rPr>
        <w:t xml:space="preserve">Future </w:t>
      </w:r>
      <w:r w:rsidR="00FD207C" w:rsidRPr="001906BD">
        <w:rPr>
          <w:lang w:val="en-US"/>
        </w:rPr>
        <w:t>recommendations</w:t>
      </w:r>
    </w:p>
    <w:p w14:paraId="5BD9DABE" w14:textId="12AA2083" w:rsidR="00C54B24" w:rsidRPr="001906BD" w:rsidRDefault="00D64437" w:rsidP="009B6CC8">
      <w:pPr>
        <w:rPr>
          <w:rFonts w:ascii="Times New Roman" w:hAnsi="Times New Roman" w:cs="Times New Roman"/>
          <w:szCs w:val="24"/>
          <w:lang w:val="en-US"/>
        </w:rPr>
      </w:pPr>
      <w:r w:rsidRPr="001906BD">
        <w:rPr>
          <w:rFonts w:ascii="Times New Roman" w:hAnsi="Times New Roman" w:cs="Times New Roman"/>
          <w:szCs w:val="24"/>
          <w:lang w:val="en-US"/>
        </w:rPr>
        <w:t>W</w:t>
      </w:r>
      <w:r w:rsidR="00636E9D" w:rsidRPr="001906BD">
        <w:rPr>
          <w:rFonts w:ascii="Times New Roman" w:hAnsi="Times New Roman" w:cs="Times New Roman"/>
          <w:szCs w:val="24"/>
          <w:lang w:val="en-US"/>
        </w:rPr>
        <w:t xml:space="preserve">e propose </w:t>
      </w:r>
      <w:r w:rsidR="00795D92" w:rsidRPr="001906BD">
        <w:rPr>
          <w:rFonts w:ascii="Times New Roman" w:hAnsi="Times New Roman" w:cs="Times New Roman"/>
          <w:szCs w:val="24"/>
          <w:lang w:val="en-US"/>
        </w:rPr>
        <w:t>several</w:t>
      </w:r>
      <w:r w:rsidR="00CB448F" w:rsidRPr="001906BD">
        <w:rPr>
          <w:rFonts w:ascii="Times New Roman" w:hAnsi="Times New Roman" w:cs="Times New Roman"/>
          <w:szCs w:val="24"/>
          <w:lang w:val="en-US"/>
        </w:rPr>
        <w:t xml:space="preserve"> directions</w:t>
      </w:r>
      <w:r w:rsidR="00636E9D" w:rsidRPr="001906BD">
        <w:rPr>
          <w:rFonts w:ascii="Times New Roman" w:hAnsi="Times New Roman" w:cs="Times New Roman"/>
          <w:szCs w:val="24"/>
          <w:lang w:val="en-US"/>
        </w:rPr>
        <w:t xml:space="preserve"> that </w:t>
      </w:r>
      <w:r w:rsidR="00592437" w:rsidRPr="001906BD">
        <w:rPr>
          <w:rFonts w:ascii="Times New Roman" w:hAnsi="Times New Roman" w:cs="Times New Roman"/>
          <w:szCs w:val="24"/>
          <w:lang w:val="en-US"/>
        </w:rPr>
        <w:t xml:space="preserve">future research </w:t>
      </w:r>
      <w:r w:rsidR="00636E9D" w:rsidRPr="001906BD">
        <w:rPr>
          <w:rFonts w:ascii="Times New Roman" w:hAnsi="Times New Roman" w:cs="Times New Roman"/>
          <w:szCs w:val="24"/>
          <w:lang w:val="en-US"/>
        </w:rPr>
        <w:t>may wish to consider</w:t>
      </w:r>
      <w:r w:rsidR="008E0698" w:rsidRPr="001906BD">
        <w:rPr>
          <w:rFonts w:ascii="Times New Roman" w:hAnsi="Times New Roman" w:cs="Times New Roman"/>
          <w:szCs w:val="24"/>
          <w:lang w:val="en-US"/>
        </w:rPr>
        <w:t xml:space="preserve"> </w:t>
      </w:r>
      <w:r w:rsidR="007B4621" w:rsidRPr="001906BD">
        <w:rPr>
          <w:rFonts w:ascii="Times New Roman" w:hAnsi="Times New Roman" w:cs="Times New Roman"/>
          <w:szCs w:val="24"/>
          <w:lang w:val="en-US"/>
        </w:rPr>
        <w:t>to</w:t>
      </w:r>
      <w:r w:rsidR="008E0698" w:rsidRPr="001906BD">
        <w:rPr>
          <w:rFonts w:ascii="Times New Roman" w:hAnsi="Times New Roman" w:cs="Times New Roman"/>
          <w:szCs w:val="24"/>
          <w:lang w:val="en-US"/>
        </w:rPr>
        <w:t xml:space="preserve"> effectively</w:t>
      </w:r>
      <w:r w:rsidR="00636E9D" w:rsidRPr="001906BD">
        <w:rPr>
          <w:rFonts w:ascii="Times New Roman" w:hAnsi="Times New Roman" w:cs="Times New Roman"/>
          <w:szCs w:val="24"/>
          <w:lang w:val="en-US"/>
        </w:rPr>
        <w:t xml:space="preserve"> </w:t>
      </w:r>
      <w:r w:rsidR="00B274D1" w:rsidRPr="001906BD">
        <w:rPr>
          <w:rFonts w:ascii="Times New Roman" w:hAnsi="Times New Roman" w:cs="Times New Roman"/>
          <w:szCs w:val="24"/>
          <w:lang w:val="en-US"/>
        </w:rPr>
        <w:t>advanc</w:t>
      </w:r>
      <w:r w:rsidR="008E0698" w:rsidRPr="001906BD">
        <w:rPr>
          <w:rFonts w:ascii="Times New Roman" w:hAnsi="Times New Roman" w:cs="Times New Roman"/>
          <w:szCs w:val="24"/>
          <w:lang w:val="en-US"/>
        </w:rPr>
        <w:t>e</w:t>
      </w:r>
      <w:r w:rsidR="007F6C2F" w:rsidRPr="001906BD">
        <w:rPr>
          <w:rFonts w:ascii="Times New Roman" w:hAnsi="Times New Roman" w:cs="Times New Roman"/>
          <w:szCs w:val="24"/>
          <w:lang w:val="en-US"/>
        </w:rPr>
        <w:t xml:space="preserve"> current evidence</w:t>
      </w:r>
      <w:r w:rsidR="00FD207C" w:rsidRPr="001906BD">
        <w:rPr>
          <w:rFonts w:ascii="Times New Roman" w:hAnsi="Times New Roman" w:cs="Times New Roman"/>
          <w:szCs w:val="24"/>
          <w:lang w:val="en-US"/>
        </w:rPr>
        <w:t xml:space="preserve"> in the following areas:</w:t>
      </w:r>
      <w:r w:rsidR="00C129C6" w:rsidRPr="001906BD">
        <w:rPr>
          <w:rFonts w:ascii="Times New Roman" w:hAnsi="Times New Roman" w:cs="Times New Roman"/>
          <w:szCs w:val="24"/>
          <w:lang w:val="en-US"/>
        </w:rPr>
        <w:t xml:space="preserve"> </w:t>
      </w:r>
    </w:p>
    <w:p w14:paraId="0B202040" w14:textId="77777777" w:rsidR="00FD207C" w:rsidRPr="001906BD" w:rsidRDefault="00FD207C" w:rsidP="00FD207C">
      <w:pPr>
        <w:pStyle w:val="NoSpacing"/>
        <w:rPr>
          <w:lang w:val="en-US"/>
        </w:rPr>
      </w:pPr>
    </w:p>
    <w:p w14:paraId="0FB1907D" w14:textId="4EDC2022" w:rsidR="00C129C6" w:rsidRPr="001906BD" w:rsidRDefault="00C129C6" w:rsidP="00AD4030">
      <w:pPr>
        <w:pStyle w:val="Heading3"/>
        <w:numPr>
          <w:ilvl w:val="0"/>
          <w:numId w:val="0"/>
        </w:numPr>
        <w:ind w:left="720" w:hanging="720"/>
        <w:rPr>
          <w:lang w:val="en-US"/>
        </w:rPr>
      </w:pPr>
      <w:r w:rsidRPr="001906BD">
        <w:rPr>
          <w:lang w:val="en-US"/>
        </w:rPr>
        <w:t>Exercise protocol</w:t>
      </w:r>
    </w:p>
    <w:p w14:paraId="7109DF33" w14:textId="77777777" w:rsidR="00C129C6" w:rsidRPr="001906BD" w:rsidRDefault="00C129C6" w:rsidP="00FD207C">
      <w:pPr>
        <w:pStyle w:val="NoSpacing"/>
        <w:rPr>
          <w:lang w:val="en-US"/>
        </w:rPr>
      </w:pPr>
    </w:p>
    <w:p w14:paraId="25A09647" w14:textId="7E000663" w:rsidR="00C129C6" w:rsidRPr="001906BD" w:rsidRDefault="00FD207C" w:rsidP="00C129C6">
      <w:pPr>
        <w:rPr>
          <w:rFonts w:ascii="Times New Roman" w:hAnsi="Times New Roman" w:cs="Times New Roman"/>
          <w:szCs w:val="24"/>
          <w:lang w:val="en-US"/>
        </w:rPr>
      </w:pPr>
      <w:r w:rsidRPr="001906BD">
        <w:rPr>
          <w:rFonts w:ascii="Times New Roman" w:hAnsi="Times New Roman" w:cs="Times New Roman"/>
          <w:b/>
          <w:bCs/>
          <w:szCs w:val="24"/>
          <w:lang w:val="en-US"/>
        </w:rPr>
        <w:t>(1)</w:t>
      </w:r>
      <w:r w:rsidRPr="001906BD">
        <w:rPr>
          <w:rFonts w:ascii="Times New Roman" w:hAnsi="Times New Roman" w:cs="Times New Roman"/>
          <w:szCs w:val="24"/>
          <w:lang w:val="en-US"/>
        </w:rPr>
        <w:t xml:space="preserve"> </w:t>
      </w:r>
      <w:r w:rsidR="00C129C6" w:rsidRPr="001906BD">
        <w:rPr>
          <w:rFonts w:ascii="Times New Roman" w:hAnsi="Times New Roman" w:cs="Times New Roman"/>
          <w:szCs w:val="24"/>
          <w:lang w:val="en-US"/>
        </w:rPr>
        <w:t xml:space="preserve">It is clear that an optimal exercise dose remains to be established to influence FMD in post-menopausal </w:t>
      </w:r>
      <w:r w:rsidR="00A51963" w:rsidRPr="001906BD">
        <w:rPr>
          <w:rFonts w:ascii="Times New Roman" w:hAnsi="Times New Roman" w:cs="Times New Roman"/>
          <w:szCs w:val="24"/>
          <w:lang w:val="en-US"/>
        </w:rPr>
        <w:t>individuals</w:t>
      </w:r>
      <w:r w:rsidR="00C129C6" w:rsidRPr="001906BD">
        <w:rPr>
          <w:rFonts w:ascii="Times New Roman" w:hAnsi="Times New Roman" w:cs="Times New Roman"/>
          <w:szCs w:val="24"/>
          <w:lang w:val="en-US"/>
        </w:rPr>
        <w:t xml:space="preserve"> consistently across studies. Based on our interpretation of the studies performed in this area, </w:t>
      </w:r>
      <w:r w:rsidR="00337D8D" w:rsidRPr="001906BD">
        <w:rPr>
          <w:rFonts w:ascii="Times New Roman" w:hAnsi="Times New Roman" w:cs="Times New Roman"/>
          <w:szCs w:val="24"/>
          <w:lang w:val="en-US"/>
        </w:rPr>
        <w:t xml:space="preserve">the exercise prescription should </w:t>
      </w:r>
      <w:r w:rsidR="009C0C7D" w:rsidRPr="001906BD">
        <w:rPr>
          <w:rFonts w:ascii="Times New Roman" w:hAnsi="Times New Roman" w:cs="Times New Roman"/>
          <w:szCs w:val="24"/>
          <w:lang w:val="en-US"/>
        </w:rPr>
        <w:t xml:space="preserve">be </w:t>
      </w:r>
      <w:r w:rsidR="00337D8D" w:rsidRPr="001906BD">
        <w:rPr>
          <w:rFonts w:ascii="Times New Roman" w:hAnsi="Times New Roman" w:cs="Times New Roman"/>
          <w:szCs w:val="24"/>
          <w:lang w:val="en-US"/>
        </w:rPr>
        <w:t xml:space="preserve">of </w:t>
      </w:r>
      <w:r w:rsidR="00C129C6" w:rsidRPr="001906BD">
        <w:rPr>
          <w:rFonts w:ascii="Times New Roman" w:hAnsi="Times New Roman" w:cs="Times New Roman"/>
          <w:szCs w:val="24"/>
          <w:lang w:val="en-US"/>
        </w:rPr>
        <w:t xml:space="preserve">sufficient duration and intensity to </w:t>
      </w:r>
      <w:r w:rsidR="009C0C7D" w:rsidRPr="001906BD">
        <w:rPr>
          <w:rFonts w:ascii="Times New Roman" w:hAnsi="Times New Roman" w:cs="Times New Roman"/>
          <w:szCs w:val="24"/>
          <w:lang w:val="en-US"/>
        </w:rPr>
        <w:t>observe positive associations between FMD and</w:t>
      </w:r>
      <w:r w:rsidR="00C129C6" w:rsidRPr="001906BD">
        <w:rPr>
          <w:rFonts w:ascii="Times New Roman" w:hAnsi="Times New Roman" w:cs="Times New Roman"/>
          <w:szCs w:val="24"/>
          <w:lang w:val="en-US"/>
        </w:rPr>
        <w:t xml:space="preserve"> aerobic capacity. </w:t>
      </w:r>
      <w:r w:rsidRPr="001906BD">
        <w:rPr>
          <w:rFonts w:ascii="Times New Roman" w:hAnsi="Times New Roman" w:cs="Times New Roman"/>
          <w:b/>
          <w:bCs/>
          <w:szCs w:val="24"/>
          <w:lang w:val="en-US"/>
        </w:rPr>
        <w:t>(2)</w:t>
      </w:r>
      <w:r w:rsidRPr="001906BD">
        <w:rPr>
          <w:rFonts w:ascii="Times New Roman" w:hAnsi="Times New Roman" w:cs="Times New Roman"/>
          <w:szCs w:val="24"/>
          <w:lang w:val="en-US"/>
        </w:rPr>
        <w:t xml:space="preserve"> </w:t>
      </w:r>
      <w:r w:rsidR="00B21C50" w:rsidRPr="001906BD">
        <w:rPr>
          <w:rFonts w:ascii="Times New Roman" w:hAnsi="Times New Roman" w:cs="Times New Roman"/>
          <w:szCs w:val="24"/>
          <w:lang w:val="en-US"/>
        </w:rPr>
        <w:t xml:space="preserve">Since </w:t>
      </w:r>
      <w:r w:rsidR="00795D92" w:rsidRPr="001906BD">
        <w:rPr>
          <w:rFonts w:ascii="Times New Roman" w:hAnsi="Times New Roman" w:cs="Times New Roman"/>
          <w:szCs w:val="24"/>
          <w:lang w:val="en-US"/>
        </w:rPr>
        <w:t>many of</w:t>
      </w:r>
      <w:r w:rsidR="00B21C50" w:rsidRPr="001906BD">
        <w:rPr>
          <w:rFonts w:ascii="Times New Roman" w:hAnsi="Times New Roman" w:cs="Times New Roman"/>
          <w:szCs w:val="24"/>
          <w:lang w:val="en-US"/>
        </w:rPr>
        <w:t xml:space="preserve"> the studies to date have focused on </w:t>
      </w:r>
      <w:r w:rsidR="00F361D8" w:rsidRPr="001906BD">
        <w:rPr>
          <w:rFonts w:ascii="Times New Roman" w:hAnsi="Times New Roman" w:cs="Times New Roman"/>
          <w:szCs w:val="24"/>
          <w:lang w:val="en-US"/>
        </w:rPr>
        <w:t xml:space="preserve">light-to-moderate intensity </w:t>
      </w:r>
      <w:r w:rsidR="00B21C50" w:rsidRPr="001906BD">
        <w:rPr>
          <w:rFonts w:ascii="Times New Roman" w:hAnsi="Times New Roman" w:cs="Times New Roman"/>
          <w:szCs w:val="24"/>
          <w:lang w:val="en-US"/>
        </w:rPr>
        <w:t xml:space="preserve">aerobic exercise, a greater understanding regarding the value of resistance </w:t>
      </w:r>
      <w:r w:rsidR="00F361D8" w:rsidRPr="001906BD">
        <w:rPr>
          <w:rFonts w:ascii="Times New Roman" w:hAnsi="Times New Roman" w:cs="Times New Roman"/>
          <w:szCs w:val="24"/>
          <w:lang w:val="en-US"/>
        </w:rPr>
        <w:t xml:space="preserve">and high intensity </w:t>
      </w:r>
      <w:r w:rsidR="00B21C50" w:rsidRPr="001906BD">
        <w:rPr>
          <w:rFonts w:ascii="Times New Roman" w:hAnsi="Times New Roman" w:cs="Times New Roman"/>
          <w:szCs w:val="24"/>
          <w:lang w:val="en-US"/>
        </w:rPr>
        <w:t xml:space="preserve">exercise needs to be established. </w:t>
      </w:r>
    </w:p>
    <w:p w14:paraId="7C8FC0C9" w14:textId="77777777" w:rsidR="00FD207C" w:rsidRPr="001906BD" w:rsidRDefault="00FD207C" w:rsidP="00FD207C">
      <w:pPr>
        <w:pStyle w:val="NoSpacing"/>
        <w:rPr>
          <w:lang w:val="en-US"/>
        </w:rPr>
      </w:pPr>
    </w:p>
    <w:p w14:paraId="6941C933" w14:textId="71AB3878" w:rsidR="00C129C6" w:rsidRPr="001906BD" w:rsidRDefault="00C129C6" w:rsidP="00AD4030">
      <w:pPr>
        <w:pStyle w:val="Heading3"/>
        <w:numPr>
          <w:ilvl w:val="0"/>
          <w:numId w:val="0"/>
        </w:numPr>
        <w:ind w:left="720" w:hanging="720"/>
        <w:rPr>
          <w:lang w:val="en-US"/>
        </w:rPr>
      </w:pPr>
      <w:r w:rsidRPr="001906BD">
        <w:rPr>
          <w:lang w:val="en-US"/>
        </w:rPr>
        <w:lastRenderedPageBreak/>
        <w:t xml:space="preserve">FMD </w:t>
      </w:r>
      <w:r w:rsidR="00FD207C" w:rsidRPr="001906BD">
        <w:rPr>
          <w:lang w:val="en-US"/>
        </w:rPr>
        <w:t>assessment</w:t>
      </w:r>
    </w:p>
    <w:p w14:paraId="5A418056" w14:textId="3D192B2F" w:rsidR="00C129C6" w:rsidRPr="001906BD" w:rsidRDefault="00C129C6" w:rsidP="00FD207C">
      <w:pPr>
        <w:pStyle w:val="NoSpacing"/>
        <w:rPr>
          <w:lang w:val="en-US"/>
        </w:rPr>
      </w:pPr>
    </w:p>
    <w:p w14:paraId="25450D9E" w14:textId="121796E9" w:rsidR="00FD207C" w:rsidRPr="001906BD" w:rsidRDefault="00FD207C" w:rsidP="00FD207C">
      <w:pPr>
        <w:rPr>
          <w:rFonts w:ascii="Times New Roman" w:hAnsi="Times New Roman" w:cs="Times New Roman"/>
          <w:szCs w:val="24"/>
          <w:lang w:val="en-US"/>
        </w:rPr>
      </w:pPr>
      <w:r w:rsidRPr="001906BD">
        <w:rPr>
          <w:rFonts w:ascii="Times New Roman" w:hAnsi="Times New Roman" w:cs="Times New Roman"/>
          <w:b/>
          <w:bCs/>
          <w:szCs w:val="24"/>
          <w:lang w:val="en-US"/>
        </w:rPr>
        <w:t>(3)</w:t>
      </w:r>
      <w:r w:rsidRPr="001906BD">
        <w:rPr>
          <w:rFonts w:ascii="Times New Roman" w:hAnsi="Times New Roman" w:cs="Times New Roman"/>
          <w:szCs w:val="24"/>
          <w:lang w:val="en-US"/>
        </w:rPr>
        <w:t xml:space="preserve"> It is paramount that the most up to date FMD guidelines be followed to ensure consistency, </w:t>
      </w:r>
      <w:r w:rsidR="00175F9D" w:rsidRPr="001906BD">
        <w:rPr>
          <w:rFonts w:ascii="Times New Roman" w:hAnsi="Times New Roman" w:cs="Times New Roman"/>
          <w:szCs w:val="24"/>
          <w:lang w:val="en-US"/>
        </w:rPr>
        <w:t>rigor,</w:t>
      </w:r>
      <w:r w:rsidRPr="001906BD">
        <w:rPr>
          <w:rFonts w:ascii="Times New Roman" w:hAnsi="Times New Roman" w:cs="Times New Roman"/>
          <w:szCs w:val="24"/>
          <w:lang w:val="en-US"/>
        </w:rPr>
        <w:t xml:space="preserve"> and comparability between studies in regard to the preparation, image acquisition and analysis to arrive at an FMD%. </w:t>
      </w:r>
      <w:r w:rsidR="001052E2" w:rsidRPr="001906BD">
        <w:rPr>
          <w:rFonts w:ascii="Times New Roman" w:hAnsi="Times New Roman" w:cs="Times New Roman"/>
          <w:b/>
          <w:bCs/>
          <w:szCs w:val="24"/>
          <w:lang w:val="en-US"/>
        </w:rPr>
        <w:t>(4</w:t>
      </w:r>
      <w:r w:rsidRPr="001906BD">
        <w:rPr>
          <w:rFonts w:ascii="Times New Roman" w:hAnsi="Times New Roman" w:cs="Times New Roman"/>
          <w:b/>
          <w:bCs/>
          <w:szCs w:val="24"/>
          <w:lang w:val="en-US"/>
        </w:rPr>
        <w:t xml:space="preserve">) </w:t>
      </w:r>
      <w:r w:rsidRPr="001906BD">
        <w:rPr>
          <w:rFonts w:ascii="Times New Roman" w:hAnsi="Times New Roman" w:cs="Times New Roman"/>
          <w:szCs w:val="24"/>
          <w:lang w:val="en-US"/>
        </w:rPr>
        <w:t xml:space="preserve">Lastly, </w:t>
      </w:r>
      <w:r w:rsidR="00CF4BDB" w:rsidRPr="001906BD">
        <w:rPr>
          <w:rFonts w:ascii="Times New Roman" w:hAnsi="Times New Roman" w:cs="Times New Roman"/>
          <w:szCs w:val="24"/>
          <w:lang w:val="en-US"/>
        </w:rPr>
        <w:t xml:space="preserve">given the systemic nature of the vascular system and the heterogeneity in the development of atherosclerosis between vascular beds, upper and lower limbs warrant consideration to help develop our understanding of </w:t>
      </w:r>
      <w:r w:rsidR="006F68E0" w:rsidRPr="001906BD">
        <w:rPr>
          <w:rFonts w:ascii="Times New Roman" w:hAnsi="Times New Roman" w:cs="Times New Roman"/>
          <w:szCs w:val="24"/>
          <w:lang w:val="en-US"/>
        </w:rPr>
        <w:t xml:space="preserve">endothelial dysfunction manifestation in post-menopausal </w:t>
      </w:r>
      <w:r w:rsidR="00A51963" w:rsidRPr="001906BD">
        <w:rPr>
          <w:rFonts w:ascii="Times New Roman" w:hAnsi="Times New Roman" w:cs="Times New Roman"/>
          <w:szCs w:val="24"/>
          <w:lang w:val="en-US"/>
        </w:rPr>
        <w:t>individuals</w:t>
      </w:r>
      <w:r w:rsidR="006F68E0" w:rsidRPr="001906BD">
        <w:rPr>
          <w:rFonts w:ascii="Times New Roman" w:hAnsi="Times New Roman" w:cs="Times New Roman"/>
          <w:szCs w:val="24"/>
          <w:lang w:val="en-US"/>
        </w:rPr>
        <w:t>.</w:t>
      </w:r>
    </w:p>
    <w:p w14:paraId="71A9CFE2" w14:textId="77777777" w:rsidR="00FD207C" w:rsidRPr="001906BD" w:rsidRDefault="00FD207C" w:rsidP="00FD207C">
      <w:pPr>
        <w:pStyle w:val="NoSpacing"/>
        <w:rPr>
          <w:lang w:val="en-US"/>
        </w:rPr>
      </w:pPr>
    </w:p>
    <w:p w14:paraId="7DD846A2" w14:textId="4EF9B219" w:rsidR="00C129C6" w:rsidRPr="001906BD" w:rsidRDefault="00C129C6" w:rsidP="00AD4030">
      <w:pPr>
        <w:pStyle w:val="Heading3"/>
        <w:numPr>
          <w:ilvl w:val="0"/>
          <w:numId w:val="0"/>
        </w:numPr>
        <w:ind w:left="720" w:hanging="720"/>
        <w:rPr>
          <w:lang w:val="en-US"/>
        </w:rPr>
      </w:pPr>
      <w:r w:rsidRPr="001906BD">
        <w:rPr>
          <w:lang w:val="en-US"/>
        </w:rPr>
        <w:t xml:space="preserve">Study quality </w:t>
      </w:r>
    </w:p>
    <w:p w14:paraId="5C3244B8" w14:textId="77777777" w:rsidR="00FD207C" w:rsidRPr="001906BD" w:rsidRDefault="00FD207C" w:rsidP="00FD207C">
      <w:pPr>
        <w:pStyle w:val="NoSpacing"/>
        <w:rPr>
          <w:lang w:val="en-US"/>
        </w:rPr>
      </w:pPr>
    </w:p>
    <w:p w14:paraId="5018EAB6" w14:textId="784B9575" w:rsidR="0035019B" w:rsidRPr="001906BD" w:rsidRDefault="00FD207C" w:rsidP="0035019B">
      <w:pPr>
        <w:rPr>
          <w:rFonts w:ascii="Times New Roman" w:hAnsi="Times New Roman" w:cs="Times New Roman"/>
          <w:szCs w:val="24"/>
          <w:lang w:val="en-US"/>
        </w:rPr>
      </w:pPr>
      <w:r w:rsidRPr="001906BD">
        <w:rPr>
          <w:rFonts w:ascii="Times New Roman" w:hAnsi="Times New Roman" w:cs="Times New Roman"/>
          <w:b/>
          <w:bCs/>
          <w:szCs w:val="24"/>
          <w:lang w:val="en-US"/>
        </w:rPr>
        <w:t>(</w:t>
      </w:r>
      <w:r w:rsidR="001052E2" w:rsidRPr="001906BD">
        <w:rPr>
          <w:rFonts w:ascii="Times New Roman" w:hAnsi="Times New Roman" w:cs="Times New Roman"/>
          <w:b/>
          <w:bCs/>
          <w:szCs w:val="24"/>
          <w:lang w:val="en-US"/>
        </w:rPr>
        <w:t>5</w:t>
      </w:r>
      <w:r w:rsidRPr="001906BD">
        <w:rPr>
          <w:rFonts w:ascii="Times New Roman" w:hAnsi="Times New Roman" w:cs="Times New Roman"/>
          <w:b/>
          <w:bCs/>
          <w:szCs w:val="24"/>
          <w:lang w:val="en-US"/>
        </w:rPr>
        <w:t>)</w:t>
      </w:r>
      <w:r w:rsidR="0035019B" w:rsidRPr="001906BD">
        <w:rPr>
          <w:rFonts w:ascii="Times New Roman" w:hAnsi="Times New Roman" w:cs="Times New Roman"/>
          <w:b/>
          <w:bCs/>
          <w:szCs w:val="24"/>
          <w:lang w:val="en-US"/>
        </w:rPr>
        <w:t xml:space="preserve"> </w:t>
      </w:r>
      <w:r w:rsidR="0035019B" w:rsidRPr="001906BD">
        <w:rPr>
          <w:rFonts w:ascii="Times New Roman" w:hAnsi="Times New Roman" w:cs="Times New Roman"/>
          <w:szCs w:val="24"/>
          <w:lang w:val="en-US"/>
        </w:rPr>
        <w:t xml:space="preserve">While the study quality assessment tool is not subject specific, quality control of studies would undoubtedly be improved by providing clarity regarding the number of sonographers acquiring and </w:t>
      </w:r>
      <w:r w:rsidR="001906BD" w:rsidRPr="001906BD">
        <w:rPr>
          <w:rFonts w:ascii="Times New Roman" w:hAnsi="Times New Roman" w:cs="Times New Roman"/>
          <w:szCs w:val="24"/>
          <w:lang w:val="en-US"/>
        </w:rPr>
        <w:t>analyzing</w:t>
      </w:r>
      <w:r w:rsidR="0035019B" w:rsidRPr="001906BD">
        <w:rPr>
          <w:rFonts w:ascii="Times New Roman" w:hAnsi="Times New Roman" w:cs="Times New Roman"/>
          <w:szCs w:val="24"/>
          <w:lang w:val="en-US"/>
        </w:rPr>
        <w:t xml:space="preserve"> images for an exercise training study. </w:t>
      </w:r>
      <w:r w:rsidR="001052E2" w:rsidRPr="001906BD">
        <w:rPr>
          <w:rFonts w:ascii="Times New Roman" w:hAnsi="Times New Roman" w:cs="Times New Roman"/>
          <w:b/>
          <w:bCs/>
          <w:szCs w:val="24"/>
          <w:lang w:val="en-US"/>
        </w:rPr>
        <w:t>(6)</w:t>
      </w:r>
      <w:r w:rsidR="001052E2" w:rsidRPr="001906BD">
        <w:rPr>
          <w:rFonts w:ascii="Times New Roman" w:hAnsi="Times New Roman" w:cs="Times New Roman"/>
          <w:szCs w:val="24"/>
          <w:lang w:val="en-US"/>
        </w:rPr>
        <w:t xml:space="preserve"> I</w:t>
      </w:r>
      <w:r w:rsidR="0035019B" w:rsidRPr="001906BD">
        <w:rPr>
          <w:rFonts w:ascii="Times New Roman" w:hAnsi="Times New Roman" w:cs="Times New Roman"/>
          <w:szCs w:val="24"/>
          <w:lang w:val="en-US"/>
        </w:rPr>
        <w:t>mproved transparency can be achieved by reporting the sonographer skill level that can be represented by the measurement error (e.g.</w:t>
      </w:r>
      <w:r w:rsidR="00A37DAB" w:rsidRPr="001906BD">
        <w:rPr>
          <w:rFonts w:ascii="Times New Roman" w:hAnsi="Times New Roman" w:cs="Times New Roman"/>
          <w:szCs w:val="24"/>
          <w:lang w:val="en-US"/>
        </w:rPr>
        <w:t>,</w:t>
      </w:r>
      <w:r w:rsidR="0035019B" w:rsidRPr="001906BD">
        <w:rPr>
          <w:rFonts w:ascii="Times New Roman" w:hAnsi="Times New Roman" w:cs="Times New Roman"/>
          <w:szCs w:val="24"/>
          <w:lang w:val="en-US"/>
        </w:rPr>
        <w:t xml:space="preserve"> coefficient of variation, interclass correlation coefficient) of intra- and inter-rater reproducibility. By addressing these issues, prospective studies will improve scientific rigor in this area and perhaps lead to homogenous findings across studies. </w:t>
      </w:r>
    </w:p>
    <w:p w14:paraId="722935BB" w14:textId="0833559F" w:rsidR="00FD207C" w:rsidRPr="001906BD" w:rsidRDefault="0035019B" w:rsidP="009B6CC8">
      <w:pPr>
        <w:rPr>
          <w:rFonts w:ascii="Times New Roman" w:hAnsi="Times New Roman" w:cs="Times New Roman"/>
          <w:szCs w:val="24"/>
          <w:lang w:val="en-US"/>
        </w:rPr>
      </w:pPr>
      <w:r w:rsidRPr="001906BD">
        <w:rPr>
          <w:rFonts w:ascii="Times New Roman" w:hAnsi="Times New Roman" w:cs="Times New Roman"/>
          <w:b/>
          <w:bCs/>
          <w:szCs w:val="24"/>
          <w:lang w:val="en-US"/>
        </w:rPr>
        <w:t>(</w:t>
      </w:r>
      <w:r w:rsidR="001052E2" w:rsidRPr="001906BD">
        <w:rPr>
          <w:rFonts w:ascii="Times New Roman" w:hAnsi="Times New Roman" w:cs="Times New Roman"/>
          <w:b/>
          <w:bCs/>
          <w:szCs w:val="24"/>
          <w:lang w:val="en-US"/>
        </w:rPr>
        <w:t>7</w:t>
      </w:r>
      <w:r w:rsidRPr="001906BD">
        <w:rPr>
          <w:rFonts w:ascii="Times New Roman" w:hAnsi="Times New Roman" w:cs="Times New Roman"/>
          <w:b/>
          <w:bCs/>
          <w:szCs w:val="24"/>
          <w:lang w:val="en-US"/>
        </w:rPr>
        <w:t xml:space="preserve">) </w:t>
      </w:r>
      <w:r w:rsidR="00472A51" w:rsidRPr="001906BD">
        <w:rPr>
          <w:rFonts w:ascii="Times New Roman" w:hAnsi="Times New Roman" w:cs="Times New Roman"/>
          <w:szCs w:val="24"/>
          <w:lang w:val="en-US"/>
        </w:rPr>
        <w:t>This research area would be improved by the addition of adequately powered</w:t>
      </w:r>
      <w:r w:rsidR="0048592E" w:rsidRPr="001906BD">
        <w:rPr>
          <w:rFonts w:ascii="Times New Roman" w:hAnsi="Times New Roman" w:cs="Times New Roman"/>
          <w:szCs w:val="24"/>
          <w:lang w:val="en-US"/>
        </w:rPr>
        <w:t xml:space="preserve"> studies since we could only </w:t>
      </w:r>
      <w:r w:rsidR="00472A51" w:rsidRPr="001906BD">
        <w:rPr>
          <w:rFonts w:ascii="Times New Roman" w:hAnsi="Times New Roman" w:cs="Times New Roman"/>
          <w:szCs w:val="24"/>
          <w:lang w:val="en-US"/>
        </w:rPr>
        <w:t>evaluate 1</w:t>
      </w:r>
      <w:r w:rsidR="00200DEA" w:rsidRPr="001906BD">
        <w:rPr>
          <w:rFonts w:ascii="Times New Roman" w:hAnsi="Times New Roman" w:cs="Times New Roman"/>
          <w:szCs w:val="24"/>
          <w:lang w:val="en-US"/>
        </w:rPr>
        <w:t>1</w:t>
      </w:r>
      <w:r w:rsidR="00472A51" w:rsidRPr="001906BD">
        <w:rPr>
          <w:rFonts w:ascii="Times New Roman" w:hAnsi="Times New Roman" w:cs="Times New Roman"/>
          <w:szCs w:val="24"/>
          <w:lang w:val="en-US"/>
        </w:rPr>
        <w:t xml:space="preserve"> studies with a total of only </w:t>
      </w:r>
      <w:r w:rsidR="009C0C7D" w:rsidRPr="001906BD">
        <w:rPr>
          <w:rFonts w:ascii="Times New Roman" w:hAnsi="Times New Roman" w:cs="Times New Roman"/>
          <w:szCs w:val="24"/>
          <w:lang w:val="en-US"/>
        </w:rPr>
        <w:t xml:space="preserve">182 </w:t>
      </w:r>
      <w:r w:rsidR="00472A51" w:rsidRPr="001906BD">
        <w:rPr>
          <w:rFonts w:ascii="Times New Roman" w:hAnsi="Times New Roman" w:cs="Times New Roman"/>
          <w:szCs w:val="24"/>
          <w:lang w:val="en-US"/>
        </w:rPr>
        <w:t>participants</w:t>
      </w:r>
      <w:r w:rsidR="00AD56AE" w:rsidRPr="001906BD">
        <w:rPr>
          <w:rFonts w:ascii="Times New Roman" w:hAnsi="Times New Roman" w:cs="Times New Roman"/>
          <w:szCs w:val="24"/>
          <w:lang w:val="en-US"/>
        </w:rPr>
        <w:t xml:space="preserve">. </w:t>
      </w:r>
      <w:r w:rsidR="00AD56AE" w:rsidRPr="001906BD">
        <w:rPr>
          <w:rFonts w:ascii="Times New Roman" w:hAnsi="Times New Roman" w:cs="Times New Roman"/>
          <w:b/>
          <w:bCs/>
          <w:szCs w:val="24"/>
          <w:lang w:val="en-US"/>
        </w:rPr>
        <w:t>(</w:t>
      </w:r>
      <w:r w:rsidR="001052E2" w:rsidRPr="001906BD">
        <w:rPr>
          <w:rFonts w:ascii="Times New Roman" w:hAnsi="Times New Roman" w:cs="Times New Roman"/>
          <w:b/>
          <w:bCs/>
          <w:szCs w:val="24"/>
          <w:lang w:val="en-US"/>
        </w:rPr>
        <w:t>8</w:t>
      </w:r>
      <w:r w:rsidR="00AD56AE" w:rsidRPr="001906BD">
        <w:rPr>
          <w:rFonts w:ascii="Times New Roman" w:hAnsi="Times New Roman" w:cs="Times New Roman"/>
          <w:b/>
          <w:bCs/>
          <w:szCs w:val="24"/>
          <w:lang w:val="en-US"/>
        </w:rPr>
        <w:t>)</w:t>
      </w:r>
      <w:r w:rsidR="00AD56AE" w:rsidRPr="001906BD">
        <w:rPr>
          <w:rFonts w:ascii="Times New Roman" w:hAnsi="Times New Roman" w:cs="Times New Roman"/>
          <w:szCs w:val="24"/>
          <w:lang w:val="en-US"/>
        </w:rPr>
        <w:t xml:space="preserve"> Lastly, </w:t>
      </w:r>
      <w:r w:rsidR="00472A51" w:rsidRPr="001906BD">
        <w:rPr>
          <w:rFonts w:ascii="Times New Roman" w:hAnsi="Times New Roman" w:cs="Times New Roman"/>
          <w:szCs w:val="24"/>
          <w:lang w:val="en-US"/>
        </w:rPr>
        <w:t xml:space="preserve">greater transparency and detail regarding the </w:t>
      </w:r>
      <w:r w:rsidR="001906BD" w:rsidRPr="001906BD">
        <w:rPr>
          <w:rFonts w:ascii="Times New Roman" w:hAnsi="Times New Roman" w:cs="Times New Roman"/>
          <w:szCs w:val="24"/>
          <w:lang w:val="en-US"/>
        </w:rPr>
        <w:t>randomization</w:t>
      </w:r>
      <w:r w:rsidR="00472A51" w:rsidRPr="001906BD">
        <w:rPr>
          <w:rFonts w:ascii="Times New Roman" w:hAnsi="Times New Roman" w:cs="Times New Roman"/>
          <w:szCs w:val="24"/>
          <w:lang w:val="en-US"/>
        </w:rPr>
        <w:t xml:space="preserve"> processes </w:t>
      </w:r>
      <w:r w:rsidR="004F5168" w:rsidRPr="001906BD">
        <w:rPr>
          <w:rFonts w:ascii="Times New Roman" w:hAnsi="Times New Roman" w:cs="Times New Roman"/>
          <w:szCs w:val="24"/>
          <w:lang w:val="en-US"/>
        </w:rPr>
        <w:t>and consistent</w:t>
      </w:r>
      <w:r w:rsidR="00472A51" w:rsidRPr="001906BD">
        <w:rPr>
          <w:rFonts w:ascii="Times New Roman" w:hAnsi="Times New Roman" w:cs="Times New Roman"/>
          <w:szCs w:val="24"/>
          <w:lang w:val="en-US"/>
        </w:rPr>
        <w:t xml:space="preserve"> conform</w:t>
      </w:r>
      <w:r w:rsidR="004F5168" w:rsidRPr="001906BD">
        <w:rPr>
          <w:rFonts w:ascii="Times New Roman" w:hAnsi="Times New Roman" w:cs="Times New Roman"/>
          <w:szCs w:val="24"/>
          <w:lang w:val="en-US"/>
        </w:rPr>
        <w:t>ing</w:t>
      </w:r>
      <w:r w:rsidR="00472A51" w:rsidRPr="001906BD">
        <w:rPr>
          <w:rFonts w:ascii="Times New Roman" w:hAnsi="Times New Roman" w:cs="Times New Roman"/>
          <w:szCs w:val="24"/>
          <w:lang w:val="en-US"/>
        </w:rPr>
        <w:t xml:space="preserve"> to established study quality criteria </w:t>
      </w:r>
      <w:r w:rsidR="00472A51" w:rsidRPr="001906BD">
        <w:rPr>
          <w:rFonts w:ascii="Times New Roman" w:hAnsi="Times New Roman" w:cs="Times New Roman"/>
          <w:szCs w:val="24"/>
          <w:lang w:val="en-US"/>
        </w:rPr>
        <w:fldChar w:fldCharType="begin" w:fldLock="1"/>
      </w:r>
      <w:r w:rsidR="00FC0931">
        <w:rPr>
          <w:rFonts w:ascii="Times New Roman" w:hAnsi="Times New Roman" w:cs="Times New Roman"/>
          <w:szCs w:val="24"/>
          <w:lang w:val="en-US"/>
        </w:rPr>
        <w:instrText>ADDIN CSL_CITATION {"citationItems":[{"id":"ITEM-1","itemData":{"author":[{"dropping-particle":"","family":"National Heart  and Blood Institute","given":"Lung","non-dropping-particle":"","parse-names":false,"suffix":""}],"id":"ITEM-1","issued":{"date-parts":[["2019"]]},"publisher":"Accessed","title":"Study Quality Assessment Tools [https://www. nhlbi. nih. gov/health-topics/study-quality-assessment-tools]","type":"article"},"uris":["http://www.mendeley.com/documents/?uuid=fedbe825-bb1b-476c-9f84-3a79e9e6bcc7"]}],"mendeley":{"formattedCitation":"&lt;sup&gt;41&lt;/sup&gt;","plainTextFormattedCitation":"41","previouslyFormattedCitation":"&lt;sup&gt;41&lt;/sup&gt;"},"properties":{"noteIndex":0},"schema":"https://github.com/citation-style-language/schema/raw/master/csl-citation.json"}</w:instrText>
      </w:r>
      <w:r w:rsidR="00472A51" w:rsidRPr="001906BD">
        <w:rPr>
          <w:rFonts w:ascii="Times New Roman" w:hAnsi="Times New Roman" w:cs="Times New Roman"/>
          <w:szCs w:val="24"/>
          <w:lang w:val="en-US"/>
        </w:rPr>
        <w:fldChar w:fldCharType="separate"/>
      </w:r>
      <w:r w:rsidR="008E6088" w:rsidRPr="008E6088">
        <w:rPr>
          <w:rFonts w:ascii="Times New Roman" w:hAnsi="Times New Roman" w:cs="Times New Roman"/>
          <w:noProof/>
          <w:szCs w:val="24"/>
          <w:vertAlign w:val="superscript"/>
          <w:lang w:val="en-US"/>
        </w:rPr>
        <w:t>41</w:t>
      </w:r>
      <w:r w:rsidR="00472A51" w:rsidRPr="001906BD">
        <w:rPr>
          <w:rFonts w:ascii="Times New Roman" w:hAnsi="Times New Roman" w:cs="Times New Roman"/>
          <w:szCs w:val="24"/>
          <w:lang w:val="en-US"/>
        </w:rPr>
        <w:fldChar w:fldCharType="end"/>
      </w:r>
      <w:r w:rsidR="00AD56AE" w:rsidRPr="001906BD">
        <w:rPr>
          <w:rFonts w:ascii="Times New Roman" w:hAnsi="Times New Roman" w:cs="Times New Roman"/>
          <w:szCs w:val="24"/>
          <w:lang w:val="en-US"/>
        </w:rPr>
        <w:t>.</w:t>
      </w:r>
    </w:p>
    <w:p w14:paraId="69C5228D" w14:textId="6EC2446A" w:rsidR="009B6CC8" w:rsidRPr="001906BD" w:rsidRDefault="009B6CC8" w:rsidP="00AD4030">
      <w:pPr>
        <w:pStyle w:val="Heading1"/>
        <w:numPr>
          <w:ilvl w:val="0"/>
          <w:numId w:val="0"/>
        </w:numPr>
        <w:ind w:left="432" w:hanging="432"/>
        <w:rPr>
          <w:lang w:val="en-US"/>
        </w:rPr>
      </w:pPr>
      <w:r w:rsidRPr="001906BD">
        <w:rPr>
          <w:lang w:val="en-US"/>
        </w:rPr>
        <w:t>Conclusion</w:t>
      </w:r>
    </w:p>
    <w:p w14:paraId="63B0FAD6" w14:textId="1793DD95" w:rsidR="009B6CC8" w:rsidRPr="001906BD" w:rsidRDefault="009B6CC8" w:rsidP="00975C09">
      <w:pPr>
        <w:pStyle w:val="NoSpacing"/>
        <w:rPr>
          <w:lang w:val="en-US"/>
        </w:rPr>
      </w:pPr>
    </w:p>
    <w:p w14:paraId="425D86A9" w14:textId="4DE86BB6" w:rsidR="00773AD4" w:rsidRDefault="0018798B" w:rsidP="00773AD4">
      <w:pPr>
        <w:rPr>
          <w:rFonts w:ascii="Times New Roman" w:eastAsia="Times New Roman" w:hAnsi="Times New Roman" w:cs="Times New Roman"/>
          <w:color w:val="000000" w:themeColor="text1"/>
          <w:lang w:eastAsia="en-GB"/>
        </w:rPr>
      </w:pPr>
      <w:r w:rsidRPr="001906BD">
        <w:rPr>
          <w:rFonts w:ascii="Times New Roman" w:eastAsia="Times New Roman" w:hAnsi="Times New Roman" w:cs="Times New Roman"/>
          <w:color w:val="000000"/>
          <w:szCs w:val="24"/>
          <w:lang w:val="en-US" w:eastAsia="en-GB"/>
        </w:rPr>
        <w:t>This</w:t>
      </w:r>
      <w:r w:rsidR="00D64159" w:rsidRPr="001906BD">
        <w:rPr>
          <w:rFonts w:ascii="Times New Roman" w:eastAsia="Times New Roman" w:hAnsi="Times New Roman" w:cs="Times New Roman"/>
          <w:color w:val="000000"/>
          <w:szCs w:val="24"/>
          <w:lang w:val="en-US" w:eastAsia="en-GB"/>
        </w:rPr>
        <w:t xml:space="preserve"> systematic review</w:t>
      </w:r>
      <w:r w:rsidR="006F68E0" w:rsidRPr="001906BD">
        <w:rPr>
          <w:rFonts w:ascii="Times New Roman" w:eastAsia="Times New Roman" w:hAnsi="Times New Roman" w:cs="Times New Roman"/>
          <w:color w:val="000000"/>
          <w:szCs w:val="24"/>
          <w:lang w:val="en-US" w:eastAsia="en-GB"/>
        </w:rPr>
        <w:t xml:space="preserve"> and meta-analysis</w:t>
      </w:r>
      <w:r w:rsidR="00AD26BB" w:rsidRPr="001906BD">
        <w:rPr>
          <w:rFonts w:ascii="Times New Roman" w:eastAsia="Times New Roman" w:hAnsi="Times New Roman" w:cs="Times New Roman"/>
          <w:color w:val="000000"/>
          <w:szCs w:val="24"/>
          <w:lang w:val="en-US" w:eastAsia="en-GB"/>
        </w:rPr>
        <w:t xml:space="preserve"> </w:t>
      </w:r>
      <w:r w:rsidR="004F5168" w:rsidRPr="001906BD">
        <w:rPr>
          <w:rFonts w:ascii="Times New Roman" w:eastAsia="Times New Roman" w:hAnsi="Times New Roman" w:cs="Times New Roman"/>
          <w:color w:val="000000"/>
          <w:szCs w:val="24"/>
          <w:lang w:val="en-US" w:eastAsia="en-GB"/>
        </w:rPr>
        <w:t>have</w:t>
      </w:r>
      <w:r w:rsidR="00AD26BB" w:rsidRPr="001906BD">
        <w:rPr>
          <w:rFonts w:ascii="Times New Roman" w:eastAsia="Times New Roman" w:hAnsi="Times New Roman" w:cs="Times New Roman"/>
          <w:color w:val="000000"/>
          <w:szCs w:val="24"/>
          <w:lang w:val="en-US" w:eastAsia="en-GB"/>
        </w:rPr>
        <w:t xml:space="preserve"> demonstrated that FMD is increased with aerobic exercise training</w:t>
      </w:r>
      <w:r w:rsidR="00AD56AE" w:rsidRPr="001906BD">
        <w:rPr>
          <w:rFonts w:ascii="Times New Roman" w:eastAsia="Times New Roman" w:hAnsi="Times New Roman" w:cs="Times New Roman"/>
          <w:color w:val="000000"/>
          <w:szCs w:val="24"/>
          <w:lang w:val="en-US" w:eastAsia="en-GB"/>
        </w:rPr>
        <w:t xml:space="preserve"> in menopausal </w:t>
      </w:r>
      <w:r w:rsidR="00A51963" w:rsidRPr="001906BD">
        <w:rPr>
          <w:rFonts w:ascii="Times New Roman" w:eastAsia="Times New Roman" w:hAnsi="Times New Roman" w:cs="Times New Roman"/>
          <w:color w:val="000000"/>
          <w:szCs w:val="24"/>
          <w:lang w:val="en-US" w:eastAsia="en-GB"/>
        </w:rPr>
        <w:t>individuals</w:t>
      </w:r>
      <w:r w:rsidR="00AD26BB" w:rsidRPr="001906BD">
        <w:rPr>
          <w:rFonts w:ascii="Times New Roman" w:eastAsia="Times New Roman" w:hAnsi="Times New Roman" w:cs="Times New Roman"/>
          <w:color w:val="000000"/>
          <w:szCs w:val="24"/>
          <w:lang w:val="en-US" w:eastAsia="en-GB"/>
        </w:rPr>
        <w:t xml:space="preserve">. This improvement was greater in those involved in </w:t>
      </w:r>
      <w:r w:rsidR="00467FA4" w:rsidRPr="001906BD">
        <w:rPr>
          <w:rFonts w:ascii="Times New Roman" w:eastAsia="Times New Roman" w:hAnsi="Times New Roman" w:cs="Times New Roman"/>
          <w:color w:val="000000"/>
          <w:szCs w:val="24"/>
          <w:lang w:val="en-US" w:eastAsia="en-GB"/>
        </w:rPr>
        <w:t xml:space="preserve">controlled interventions </w:t>
      </w:r>
      <w:r w:rsidR="00AD26BB" w:rsidRPr="001906BD">
        <w:rPr>
          <w:rFonts w:ascii="Times New Roman" w:eastAsia="Times New Roman" w:hAnsi="Times New Roman" w:cs="Times New Roman"/>
          <w:color w:val="000000"/>
          <w:szCs w:val="24"/>
          <w:lang w:val="en-US" w:eastAsia="en-GB"/>
        </w:rPr>
        <w:t xml:space="preserve">versus pre-post </w:t>
      </w:r>
      <w:r w:rsidR="00467FA4" w:rsidRPr="001906BD">
        <w:rPr>
          <w:rFonts w:ascii="Times New Roman" w:eastAsia="Times New Roman" w:hAnsi="Times New Roman" w:cs="Times New Roman"/>
          <w:color w:val="000000"/>
          <w:szCs w:val="24"/>
          <w:lang w:val="en-US" w:eastAsia="en-GB"/>
        </w:rPr>
        <w:t>interventions</w:t>
      </w:r>
      <w:r w:rsidR="00AD26BB" w:rsidRPr="001906BD">
        <w:rPr>
          <w:rFonts w:ascii="Times New Roman" w:eastAsia="Times New Roman" w:hAnsi="Times New Roman" w:cs="Times New Roman"/>
          <w:color w:val="000000"/>
          <w:szCs w:val="24"/>
          <w:lang w:val="en-US" w:eastAsia="en-GB"/>
        </w:rPr>
        <w:t xml:space="preserve">. Those with a higher resting blood pressure and </w:t>
      </w:r>
      <w:r w:rsidR="00200DEA" w:rsidRPr="001906BD">
        <w:rPr>
          <w:rFonts w:ascii="Times New Roman" w:eastAsia="Times New Roman" w:hAnsi="Times New Roman" w:cs="Times New Roman"/>
          <w:color w:val="000000"/>
          <w:szCs w:val="24"/>
          <w:lang w:val="en-US" w:eastAsia="en-GB"/>
        </w:rPr>
        <w:t xml:space="preserve">studies </w:t>
      </w:r>
      <w:r w:rsidR="009C0C7D" w:rsidRPr="001906BD">
        <w:rPr>
          <w:rFonts w:ascii="Times New Roman" w:eastAsia="Times New Roman" w:hAnsi="Times New Roman" w:cs="Times New Roman"/>
          <w:color w:val="000000"/>
          <w:szCs w:val="24"/>
          <w:lang w:val="en-US" w:eastAsia="en-GB"/>
        </w:rPr>
        <w:t xml:space="preserve">that observed the greatest </w:t>
      </w:r>
      <w:r w:rsidR="00AD56AE" w:rsidRPr="001906BD">
        <w:rPr>
          <w:rFonts w:ascii="Times New Roman" w:eastAsia="Times New Roman" w:hAnsi="Times New Roman" w:cs="Times New Roman"/>
          <w:color w:val="000000"/>
          <w:szCs w:val="24"/>
          <w:lang w:val="en-US" w:eastAsia="en-GB"/>
        </w:rPr>
        <w:t xml:space="preserve">improvement aerobic fitness, </w:t>
      </w:r>
      <w:r w:rsidR="00AD26BB" w:rsidRPr="001906BD">
        <w:rPr>
          <w:rFonts w:ascii="Times New Roman" w:eastAsia="Times New Roman" w:hAnsi="Times New Roman" w:cs="Times New Roman"/>
          <w:color w:val="000000"/>
          <w:szCs w:val="24"/>
          <w:lang w:val="en-US" w:eastAsia="en-GB"/>
        </w:rPr>
        <w:t>yield</w:t>
      </w:r>
      <w:r w:rsidR="009C0C7D" w:rsidRPr="001906BD">
        <w:rPr>
          <w:rFonts w:ascii="Times New Roman" w:eastAsia="Times New Roman" w:hAnsi="Times New Roman" w:cs="Times New Roman"/>
          <w:color w:val="000000"/>
          <w:szCs w:val="24"/>
          <w:lang w:val="en-US" w:eastAsia="en-GB"/>
        </w:rPr>
        <w:t>ed</w:t>
      </w:r>
      <w:r w:rsidR="00AD26BB" w:rsidRPr="001906BD">
        <w:rPr>
          <w:rFonts w:ascii="Times New Roman" w:eastAsia="Times New Roman" w:hAnsi="Times New Roman" w:cs="Times New Roman"/>
          <w:color w:val="000000"/>
          <w:szCs w:val="24"/>
          <w:lang w:val="en-US" w:eastAsia="en-GB"/>
        </w:rPr>
        <w:t xml:space="preserve"> the </w:t>
      </w:r>
      <w:r w:rsidR="00AD56AE" w:rsidRPr="001906BD">
        <w:rPr>
          <w:rFonts w:ascii="Times New Roman" w:eastAsia="Times New Roman" w:hAnsi="Times New Roman" w:cs="Times New Roman"/>
          <w:color w:val="000000"/>
          <w:szCs w:val="24"/>
          <w:lang w:val="en-US" w:eastAsia="en-GB"/>
        </w:rPr>
        <w:t>largest</w:t>
      </w:r>
      <w:r w:rsidR="00AD26BB" w:rsidRPr="001906BD">
        <w:rPr>
          <w:rFonts w:ascii="Times New Roman" w:eastAsia="Times New Roman" w:hAnsi="Times New Roman" w:cs="Times New Roman"/>
          <w:color w:val="000000"/>
          <w:szCs w:val="24"/>
          <w:lang w:val="en-US" w:eastAsia="en-GB"/>
        </w:rPr>
        <w:t xml:space="preserve"> improvements in endothelial </w:t>
      </w:r>
      <w:r w:rsidR="00C2344B" w:rsidRPr="001906BD">
        <w:rPr>
          <w:rFonts w:ascii="Times New Roman" w:eastAsia="Times New Roman" w:hAnsi="Times New Roman" w:cs="Times New Roman"/>
          <w:color w:val="000000"/>
          <w:szCs w:val="24"/>
          <w:lang w:val="en-US" w:eastAsia="en-GB"/>
        </w:rPr>
        <w:t>function</w:t>
      </w:r>
      <w:r w:rsidR="00AD26BB" w:rsidRPr="001906BD">
        <w:rPr>
          <w:rFonts w:ascii="Times New Roman" w:eastAsia="Times New Roman" w:hAnsi="Times New Roman" w:cs="Times New Roman"/>
          <w:color w:val="000000"/>
          <w:szCs w:val="24"/>
          <w:lang w:val="en-US" w:eastAsia="en-GB"/>
        </w:rPr>
        <w:t>.</w:t>
      </w:r>
      <w:r w:rsidR="00C2344B" w:rsidRPr="001906BD">
        <w:rPr>
          <w:rFonts w:ascii="Times New Roman" w:eastAsia="Times New Roman" w:hAnsi="Times New Roman" w:cs="Times New Roman"/>
          <w:color w:val="000000"/>
          <w:szCs w:val="24"/>
          <w:lang w:val="en-US" w:eastAsia="en-GB"/>
        </w:rPr>
        <w:t xml:space="preserve"> Together, </w:t>
      </w:r>
      <w:r w:rsidR="00467FA4" w:rsidRPr="001906BD">
        <w:rPr>
          <w:rFonts w:ascii="Times New Roman" w:eastAsia="Times New Roman" w:hAnsi="Times New Roman" w:cs="Times New Roman"/>
          <w:color w:val="000000"/>
          <w:szCs w:val="24"/>
          <w:lang w:val="en-US" w:eastAsia="en-GB"/>
        </w:rPr>
        <w:t xml:space="preserve">exercise appears to improve FMD in </w:t>
      </w:r>
      <w:r w:rsidR="00D871A0" w:rsidRPr="001906BD">
        <w:rPr>
          <w:rFonts w:ascii="Times New Roman" w:eastAsia="Times New Roman" w:hAnsi="Times New Roman" w:cs="Times New Roman"/>
          <w:color w:val="000000"/>
          <w:szCs w:val="24"/>
          <w:lang w:val="en-US" w:eastAsia="en-GB"/>
        </w:rPr>
        <w:t>healthy</w:t>
      </w:r>
      <w:r w:rsidR="00C2344B" w:rsidRPr="001906BD">
        <w:rPr>
          <w:rFonts w:ascii="Times New Roman" w:eastAsia="Times New Roman" w:hAnsi="Times New Roman" w:cs="Times New Roman"/>
          <w:color w:val="000000"/>
          <w:szCs w:val="24"/>
          <w:lang w:val="en-US" w:eastAsia="en-GB"/>
        </w:rPr>
        <w:t xml:space="preserve"> post-menopausal </w:t>
      </w:r>
      <w:r w:rsidR="00467FA4" w:rsidRPr="001906BD">
        <w:rPr>
          <w:rFonts w:ascii="Times New Roman" w:eastAsia="Times New Roman" w:hAnsi="Times New Roman" w:cs="Times New Roman"/>
          <w:color w:val="000000"/>
          <w:szCs w:val="24"/>
          <w:lang w:val="en-US" w:eastAsia="en-GB"/>
        </w:rPr>
        <w:t xml:space="preserve">that may be dependent aerobic capacity and resting blood pressure, and not on the exercise duration, frequency, or intensity. </w:t>
      </w:r>
      <w:r w:rsidR="00773AD4" w:rsidRPr="00354310">
        <w:rPr>
          <w:rFonts w:ascii="Times New Roman" w:eastAsia="Times New Roman" w:hAnsi="Times New Roman" w:cs="Times New Roman"/>
          <w:color w:val="000000" w:themeColor="text1"/>
          <w:lang w:eastAsia="en-GB"/>
        </w:rPr>
        <w:t xml:space="preserve">Future research should aim to be of </w:t>
      </w:r>
      <w:r w:rsidR="00773AD4" w:rsidRPr="00354310">
        <w:rPr>
          <w:rFonts w:ascii="Times New Roman" w:eastAsia="Times New Roman" w:hAnsi="Times New Roman" w:cs="Times New Roman"/>
          <w:color w:val="000000" w:themeColor="text1"/>
          <w:lang w:eastAsia="en-GB"/>
        </w:rPr>
        <w:lastRenderedPageBreak/>
        <w:t>high quality</w:t>
      </w:r>
      <w:r w:rsidR="00773AD4">
        <w:rPr>
          <w:rFonts w:ascii="Times New Roman" w:eastAsia="Times New Roman" w:hAnsi="Times New Roman" w:cs="Times New Roman"/>
          <w:color w:val="000000" w:themeColor="text1"/>
          <w:lang w:eastAsia="en-GB"/>
        </w:rPr>
        <w:t xml:space="preserve"> and conform to best practice FMD guidelines. In doing so, we can develop existing insight into the usability of FMD as a surrogate marker for CVD in postmenopausal women.  </w:t>
      </w:r>
    </w:p>
    <w:p w14:paraId="4294D675" w14:textId="253646B0" w:rsidR="00D66905" w:rsidRDefault="00D66905" w:rsidP="00EA3BAE">
      <w:pPr>
        <w:rPr>
          <w:rFonts w:ascii="Times New Roman" w:eastAsia="Times New Roman" w:hAnsi="Times New Roman" w:cs="Times New Roman"/>
          <w:color w:val="000000" w:themeColor="text1"/>
          <w:lang w:eastAsia="en-GB"/>
        </w:rPr>
      </w:pPr>
    </w:p>
    <w:p w14:paraId="3D102F98" w14:textId="06BB1230" w:rsidR="00666714" w:rsidRDefault="00666714" w:rsidP="00EA3BAE">
      <w:pPr>
        <w:rPr>
          <w:rFonts w:ascii="Times New Roman" w:eastAsia="Times New Roman" w:hAnsi="Times New Roman" w:cs="Times New Roman"/>
          <w:color w:val="000000"/>
          <w:szCs w:val="24"/>
          <w:lang w:val="en-US" w:eastAsia="en-GB"/>
        </w:rPr>
      </w:pPr>
    </w:p>
    <w:p w14:paraId="51B572E2" w14:textId="1AFF01F4" w:rsidR="00666714" w:rsidRDefault="00666714" w:rsidP="00EA3BAE">
      <w:pPr>
        <w:rPr>
          <w:rFonts w:ascii="Times New Roman" w:eastAsia="Times New Roman" w:hAnsi="Times New Roman" w:cs="Times New Roman"/>
          <w:color w:val="000000"/>
          <w:szCs w:val="24"/>
          <w:lang w:val="en-US" w:eastAsia="en-GB"/>
        </w:rPr>
      </w:pPr>
    </w:p>
    <w:p w14:paraId="43FAB054" w14:textId="48369D61" w:rsidR="00666714" w:rsidRDefault="00666714" w:rsidP="00EA3BAE">
      <w:pPr>
        <w:rPr>
          <w:rFonts w:ascii="Times New Roman" w:eastAsia="Times New Roman" w:hAnsi="Times New Roman" w:cs="Times New Roman"/>
          <w:color w:val="000000"/>
          <w:szCs w:val="24"/>
          <w:lang w:val="en-US" w:eastAsia="en-GB"/>
        </w:rPr>
      </w:pPr>
    </w:p>
    <w:p w14:paraId="72405A8B" w14:textId="010B10CA" w:rsidR="00666714" w:rsidRDefault="00666714" w:rsidP="00EA3BAE">
      <w:pPr>
        <w:rPr>
          <w:rFonts w:ascii="Times New Roman" w:eastAsia="Times New Roman" w:hAnsi="Times New Roman" w:cs="Times New Roman"/>
          <w:color w:val="000000"/>
          <w:szCs w:val="24"/>
          <w:lang w:val="en-US" w:eastAsia="en-GB"/>
        </w:rPr>
      </w:pPr>
    </w:p>
    <w:p w14:paraId="208FD73F" w14:textId="28FBED7D" w:rsidR="00666714" w:rsidRDefault="00666714" w:rsidP="00EA3BAE">
      <w:pPr>
        <w:rPr>
          <w:rFonts w:ascii="Times New Roman" w:eastAsia="Times New Roman" w:hAnsi="Times New Roman" w:cs="Times New Roman"/>
          <w:color w:val="000000"/>
          <w:szCs w:val="24"/>
          <w:lang w:val="en-US" w:eastAsia="en-GB"/>
        </w:rPr>
      </w:pPr>
    </w:p>
    <w:p w14:paraId="63D28EED" w14:textId="0453ADD9" w:rsidR="00666714" w:rsidRDefault="00666714" w:rsidP="00EA3BAE">
      <w:pPr>
        <w:rPr>
          <w:rFonts w:ascii="Times New Roman" w:eastAsia="Times New Roman" w:hAnsi="Times New Roman" w:cs="Times New Roman"/>
          <w:color w:val="000000"/>
          <w:szCs w:val="24"/>
          <w:lang w:val="en-US" w:eastAsia="en-GB"/>
        </w:rPr>
      </w:pPr>
    </w:p>
    <w:p w14:paraId="194112E2" w14:textId="3B71EA6E" w:rsidR="00666714" w:rsidRDefault="00666714" w:rsidP="00EA3BAE">
      <w:pPr>
        <w:rPr>
          <w:rFonts w:ascii="Times New Roman" w:eastAsia="Times New Roman" w:hAnsi="Times New Roman" w:cs="Times New Roman"/>
          <w:color w:val="000000"/>
          <w:szCs w:val="24"/>
          <w:lang w:val="en-US" w:eastAsia="en-GB"/>
        </w:rPr>
      </w:pPr>
    </w:p>
    <w:p w14:paraId="1C3B4C43" w14:textId="122E4E79" w:rsidR="00666714" w:rsidRDefault="00666714" w:rsidP="00EA3BAE">
      <w:pPr>
        <w:rPr>
          <w:rFonts w:ascii="Times New Roman" w:eastAsia="Times New Roman" w:hAnsi="Times New Roman" w:cs="Times New Roman"/>
          <w:color w:val="000000"/>
          <w:szCs w:val="24"/>
          <w:lang w:val="en-US" w:eastAsia="en-GB"/>
        </w:rPr>
      </w:pPr>
    </w:p>
    <w:p w14:paraId="158537F3" w14:textId="04592B77" w:rsidR="00666714" w:rsidRDefault="00666714" w:rsidP="00EA3BAE">
      <w:pPr>
        <w:rPr>
          <w:rFonts w:ascii="Times New Roman" w:eastAsia="Times New Roman" w:hAnsi="Times New Roman" w:cs="Times New Roman"/>
          <w:color w:val="000000"/>
          <w:szCs w:val="24"/>
          <w:lang w:val="en-US" w:eastAsia="en-GB"/>
        </w:rPr>
      </w:pPr>
    </w:p>
    <w:p w14:paraId="6BE52994" w14:textId="04EBC601" w:rsidR="00666714" w:rsidRDefault="00666714" w:rsidP="00EA3BAE">
      <w:pPr>
        <w:rPr>
          <w:rFonts w:ascii="Times New Roman" w:eastAsia="Times New Roman" w:hAnsi="Times New Roman" w:cs="Times New Roman"/>
          <w:color w:val="000000"/>
          <w:szCs w:val="24"/>
          <w:lang w:val="en-US" w:eastAsia="en-GB"/>
        </w:rPr>
      </w:pPr>
    </w:p>
    <w:p w14:paraId="6417D5D9" w14:textId="7AAA9DC3" w:rsidR="00666714" w:rsidRDefault="00666714" w:rsidP="00EA3BAE">
      <w:pPr>
        <w:rPr>
          <w:rFonts w:ascii="Times New Roman" w:eastAsia="Times New Roman" w:hAnsi="Times New Roman" w:cs="Times New Roman"/>
          <w:color w:val="000000"/>
          <w:szCs w:val="24"/>
          <w:lang w:val="en-US" w:eastAsia="en-GB"/>
        </w:rPr>
      </w:pPr>
    </w:p>
    <w:p w14:paraId="7E7337A0" w14:textId="0B0193E0" w:rsidR="00666714" w:rsidRDefault="00666714" w:rsidP="00EA3BAE">
      <w:pPr>
        <w:rPr>
          <w:rFonts w:ascii="Times New Roman" w:eastAsia="Times New Roman" w:hAnsi="Times New Roman" w:cs="Times New Roman"/>
          <w:color w:val="000000"/>
          <w:szCs w:val="24"/>
          <w:lang w:val="en-US" w:eastAsia="en-GB"/>
        </w:rPr>
      </w:pPr>
    </w:p>
    <w:p w14:paraId="5692AE6F" w14:textId="457A25A8" w:rsidR="00666714" w:rsidRDefault="00666714" w:rsidP="00EA3BAE">
      <w:pPr>
        <w:rPr>
          <w:rFonts w:ascii="Times New Roman" w:eastAsia="Times New Roman" w:hAnsi="Times New Roman" w:cs="Times New Roman"/>
          <w:color w:val="000000"/>
          <w:szCs w:val="24"/>
          <w:lang w:val="en-US" w:eastAsia="en-GB"/>
        </w:rPr>
      </w:pPr>
    </w:p>
    <w:p w14:paraId="7A037DA3" w14:textId="4C1357B3" w:rsidR="005F32B7" w:rsidRDefault="005F32B7" w:rsidP="00EA3BAE">
      <w:pPr>
        <w:rPr>
          <w:rFonts w:ascii="Times New Roman" w:eastAsia="Times New Roman" w:hAnsi="Times New Roman" w:cs="Times New Roman"/>
          <w:color w:val="000000"/>
          <w:szCs w:val="24"/>
          <w:lang w:val="en-US" w:eastAsia="en-GB"/>
        </w:rPr>
      </w:pPr>
    </w:p>
    <w:p w14:paraId="1D185847" w14:textId="7326BFA0" w:rsidR="005F32B7" w:rsidRDefault="005F32B7" w:rsidP="00EA3BAE">
      <w:pPr>
        <w:rPr>
          <w:rFonts w:ascii="Times New Roman" w:eastAsia="Times New Roman" w:hAnsi="Times New Roman" w:cs="Times New Roman"/>
          <w:color w:val="000000"/>
          <w:szCs w:val="24"/>
          <w:lang w:val="en-US" w:eastAsia="en-GB"/>
        </w:rPr>
      </w:pPr>
    </w:p>
    <w:p w14:paraId="30924E1E" w14:textId="77777777" w:rsidR="005F32B7" w:rsidRDefault="005F32B7" w:rsidP="00EA3BAE">
      <w:pPr>
        <w:rPr>
          <w:rFonts w:ascii="Times New Roman" w:eastAsia="Times New Roman" w:hAnsi="Times New Roman" w:cs="Times New Roman"/>
          <w:color w:val="000000"/>
          <w:szCs w:val="24"/>
          <w:lang w:val="en-US" w:eastAsia="en-GB"/>
        </w:rPr>
      </w:pPr>
    </w:p>
    <w:p w14:paraId="52ED81C2" w14:textId="49958E9A" w:rsidR="00666714" w:rsidRDefault="00666714" w:rsidP="00EA3BAE">
      <w:pPr>
        <w:rPr>
          <w:rFonts w:ascii="Times New Roman" w:eastAsia="Times New Roman" w:hAnsi="Times New Roman" w:cs="Times New Roman"/>
          <w:color w:val="000000"/>
          <w:szCs w:val="24"/>
          <w:lang w:val="en-US" w:eastAsia="en-GB"/>
        </w:rPr>
      </w:pPr>
    </w:p>
    <w:p w14:paraId="098C7806" w14:textId="5257F6A0" w:rsidR="00666714" w:rsidRDefault="00666714" w:rsidP="00EA3BAE">
      <w:pPr>
        <w:rPr>
          <w:rFonts w:ascii="Times New Roman" w:hAnsi="Times New Roman" w:cs="Times New Roman"/>
          <w:szCs w:val="24"/>
          <w:lang w:val="en-US"/>
        </w:rPr>
      </w:pPr>
    </w:p>
    <w:p w14:paraId="139D3D0E" w14:textId="2248C906" w:rsidR="00354310" w:rsidRDefault="00354310" w:rsidP="00EA3BAE">
      <w:pPr>
        <w:rPr>
          <w:rFonts w:ascii="Times New Roman" w:hAnsi="Times New Roman" w:cs="Times New Roman"/>
          <w:szCs w:val="24"/>
          <w:lang w:val="en-US"/>
        </w:rPr>
      </w:pPr>
    </w:p>
    <w:p w14:paraId="5D54A074" w14:textId="07F92969" w:rsidR="008F6FE9" w:rsidRDefault="008F6FE9" w:rsidP="00EA3BAE">
      <w:pPr>
        <w:rPr>
          <w:rFonts w:ascii="Times New Roman" w:hAnsi="Times New Roman" w:cs="Times New Roman"/>
          <w:szCs w:val="24"/>
          <w:lang w:val="en-US"/>
        </w:rPr>
      </w:pPr>
    </w:p>
    <w:p w14:paraId="7CB64974" w14:textId="2A488297" w:rsidR="008F6FE9" w:rsidRDefault="008F6FE9" w:rsidP="00EA3BAE">
      <w:pPr>
        <w:rPr>
          <w:rFonts w:ascii="Times New Roman" w:hAnsi="Times New Roman" w:cs="Times New Roman"/>
          <w:szCs w:val="24"/>
          <w:lang w:val="en-US"/>
        </w:rPr>
      </w:pPr>
    </w:p>
    <w:p w14:paraId="3AC6ABB4" w14:textId="77777777" w:rsidR="008F6FE9" w:rsidRPr="001906BD" w:rsidRDefault="008F6FE9" w:rsidP="00EA3BAE">
      <w:pPr>
        <w:rPr>
          <w:rFonts w:ascii="Times New Roman" w:hAnsi="Times New Roman" w:cs="Times New Roman"/>
          <w:szCs w:val="24"/>
          <w:lang w:val="en-US"/>
        </w:rPr>
      </w:pPr>
    </w:p>
    <w:p w14:paraId="7C414A82" w14:textId="6D7B687D" w:rsidR="00C969F1" w:rsidRPr="001906BD" w:rsidRDefault="00EA3BAE" w:rsidP="00C06F62">
      <w:pPr>
        <w:rPr>
          <w:rFonts w:ascii="Times New Roman" w:hAnsi="Times New Roman" w:cs="Times New Roman"/>
          <w:b/>
          <w:bCs/>
          <w:szCs w:val="24"/>
          <w:lang w:val="en-US"/>
        </w:rPr>
      </w:pPr>
      <w:r w:rsidRPr="001906BD">
        <w:rPr>
          <w:rFonts w:ascii="Times New Roman" w:hAnsi="Times New Roman" w:cs="Times New Roman"/>
          <w:b/>
          <w:bCs/>
          <w:szCs w:val="24"/>
          <w:lang w:val="en-US"/>
        </w:rPr>
        <w:t>References</w:t>
      </w:r>
    </w:p>
    <w:p w14:paraId="0F758FF4" w14:textId="68EB2A18" w:rsidR="00FC0931" w:rsidRPr="00FC0931" w:rsidRDefault="00C969F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1906BD">
        <w:rPr>
          <w:lang w:val="en-US"/>
        </w:rPr>
        <w:fldChar w:fldCharType="begin" w:fldLock="1"/>
      </w:r>
      <w:r w:rsidRPr="001906BD">
        <w:rPr>
          <w:lang w:val="en-US"/>
        </w:rPr>
        <w:instrText xml:space="preserve">ADDIN Mendeley Bibliography CSL_BIBLIOGRAPHY </w:instrText>
      </w:r>
      <w:r w:rsidRPr="001906BD">
        <w:rPr>
          <w:lang w:val="en-US"/>
        </w:rPr>
        <w:fldChar w:fldCharType="separate"/>
      </w:r>
      <w:r w:rsidR="00FC0931" w:rsidRPr="00FC0931">
        <w:rPr>
          <w:rFonts w:ascii="Times New Roman" w:hAnsi="Times New Roman" w:cs="Times New Roman"/>
          <w:noProof/>
          <w:sz w:val="28"/>
        </w:rPr>
        <w:t xml:space="preserve">1. </w:t>
      </w:r>
      <w:r w:rsidR="00FC0931" w:rsidRPr="00FC0931">
        <w:rPr>
          <w:rFonts w:ascii="Times New Roman" w:hAnsi="Times New Roman" w:cs="Times New Roman"/>
          <w:noProof/>
          <w:sz w:val="28"/>
        </w:rPr>
        <w:tab/>
        <w:t xml:space="preserve">Benjamin EJ, Muntner P, Alonso A, et al. Heart disease and stroke statistics—2019 update: a report from the American Heart Association. </w:t>
      </w:r>
      <w:r w:rsidR="00FC0931" w:rsidRPr="00FC0931">
        <w:rPr>
          <w:rFonts w:ascii="Times New Roman" w:hAnsi="Times New Roman" w:cs="Times New Roman"/>
          <w:i/>
          <w:iCs/>
          <w:noProof/>
          <w:sz w:val="28"/>
        </w:rPr>
        <w:t>Circulation</w:t>
      </w:r>
      <w:r w:rsidR="00FC0931" w:rsidRPr="00FC0931">
        <w:rPr>
          <w:rFonts w:ascii="Times New Roman" w:hAnsi="Times New Roman" w:cs="Times New Roman"/>
          <w:noProof/>
          <w:sz w:val="28"/>
        </w:rPr>
        <w:t>. 2019;139(10):e56-e528.</w:t>
      </w:r>
    </w:p>
    <w:p w14:paraId="2C20438E"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 </w:t>
      </w:r>
      <w:r w:rsidRPr="00FC0931">
        <w:rPr>
          <w:rFonts w:ascii="Times New Roman" w:hAnsi="Times New Roman" w:cs="Times New Roman"/>
          <w:noProof/>
          <w:sz w:val="28"/>
        </w:rPr>
        <w:tab/>
        <w:t xml:space="preserve">WHO. Research on the menopause in the 1990s. Report of a WHO Scientific Group. </w:t>
      </w:r>
      <w:r w:rsidRPr="00FC0931">
        <w:rPr>
          <w:rFonts w:ascii="Times New Roman" w:hAnsi="Times New Roman" w:cs="Times New Roman"/>
          <w:i/>
          <w:iCs/>
          <w:noProof/>
          <w:sz w:val="28"/>
        </w:rPr>
        <w:t>World Heal Organ Tech Rep Ser</w:t>
      </w:r>
      <w:r w:rsidRPr="00FC0931">
        <w:rPr>
          <w:rFonts w:ascii="Times New Roman" w:hAnsi="Times New Roman" w:cs="Times New Roman"/>
          <w:noProof/>
          <w:sz w:val="28"/>
        </w:rPr>
        <w:t>. 1996;866:1-107.</w:t>
      </w:r>
    </w:p>
    <w:p w14:paraId="6CCC761A"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 </w:t>
      </w:r>
      <w:r w:rsidRPr="00FC0931">
        <w:rPr>
          <w:rFonts w:ascii="Times New Roman" w:hAnsi="Times New Roman" w:cs="Times New Roman"/>
          <w:noProof/>
          <w:sz w:val="28"/>
        </w:rPr>
        <w:tab/>
        <w:t xml:space="preserve">Novella S, Pérez‐Cremades D, Mompeón A, Hermenegildo C. Mechanisms underlying the influence of oestrogen on cardiovascular physiology in women. </w:t>
      </w:r>
      <w:r w:rsidRPr="00FC0931">
        <w:rPr>
          <w:rFonts w:ascii="Times New Roman" w:hAnsi="Times New Roman" w:cs="Times New Roman"/>
          <w:i/>
          <w:iCs/>
          <w:noProof/>
          <w:sz w:val="28"/>
        </w:rPr>
        <w:t>J Physiol</w:t>
      </w:r>
      <w:r w:rsidRPr="00FC0931">
        <w:rPr>
          <w:rFonts w:ascii="Times New Roman" w:hAnsi="Times New Roman" w:cs="Times New Roman"/>
          <w:noProof/>
          <w:sz w:val="28"/>
        </w:rPr>
        <w:t>. 2019;597(19):4873-4886.</w:t>
      </w:r>
    </w:p>
    <w:p w14:paraId="7ADBA346"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 </w:t>
      </w:r>
      <w:r w:rsidRPr="00FC0931">
        <w:rPr>
          <w:rFonts w:ascii="Times New Roman" w:hAnsi="Times New Roman" w:cs="Times New Roman"/>
          <w:noProof/>
          <w:sz w:val="28"/>
        </w:rPr>
        <w:tab/>
        <w:t xml:space="preserve">Thijssen DH, Bruno RMRM, van Mil ACCM, et al. Expert consensus and evidence-based recommendations for the assessment of flow-mediated dilation in humans. </w:t>
      </w:r>
      <w:r w:rsidRPr="00FC0931">
        <w:rPr>
          <w:rFonts w:ascii="Times New Roman" w:hAnsi="Times New Roman" w:cs="Times New Roman"/>
          <w:i/>
          <w:iCs/>
          <w:noProof/>
          <w:sz w:val="28"/>
        </w:rPr>
        <w:t>Eur Heart J</w:t>
      </w:r>
      <w:r w:rsidRPr="00FC0931">
        <w:rPr>
          <w:rFonts w:ascii="Times New Roman" w:hAnsi="Times New Roman" w:cs="Times New Roman"/>
          <w:noProof/>
          <w:sz w:val="28"/>
        </w:rPr>
        <w:t>. 2019;40(30):2534-2547.</w:t>
      </w:r>
    </w:p>
    <w:p w14:paraId="5713C0E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 </w:t>
      </w:r>
      <w:r w:rsidRPr="00FC0931">
        <w:rPr>
          <w:rFonts w:ascii="Times New Roman" w:hAnsi="Times New Roman" w:cs="Times New Roman"/>
          <w:noProof/>
          <w:sz w:val="28"/>
        </w:rPr>
        <w:tab/>
        <w:t xml:space="preserve">Ras RT, Streppel MT, Draijer R, Zock PL. Flow-mediated dilation and cardiovascular risk prediction: a systematic review with meta-analysis. </w:t>
      </w:r>
      <w:r w:rsidRPr="00FC0931">
        <w:rPr>
          <w:rFonts w:ascii="Times New Roman" w:hAnsi="Times New Roman" w:cs="Times New Roman"/>
          <w:i/>
          <w:iCs/>
          <w:noProof/>
          <w:sz w:val="28"/>
        </w:rPr>
        <w:t>Int J Cardiol</w:t>
      </w:r>
      <w:r w:rsidRPr="00FC0931">
        <w:rPr>
          <w:rFonts w:ascii="Times New Roman" w:hAnsi="Times New Roman" w:cs="Times New Roman"/>
          <w:noProof/>
          <w:sz w:val="28"/>
        </w:rPr>
        <w:t>. 2013;168(1):344-351. doi:10.1016/j.ijcard.2012.09.047</w:t>
      </w:r>
    </w:p>
    <w:p w14:paraId="2BDCE764"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6. </w:t>
      </w:r>
      <w:r w:rsidRPr="00FC0931">
        <w:rPr>
          <w:rFonts w:ascii="Times New Roman" w:hAnsi="Times New Roman" w:cs="Times New Roman"/>
          <w:noProof/>
          <w:sz w:val="28"/>
        </w:rPr>
        <w:tab/>
        <w:t xml:space="preserve">Inaba Y, Chen JA, Bergmann SR. Prediction of future cardiovascular outcomes by flow-mediated vasodilatation of brachial artery: a meta-analysis. </w:t>
      </w:r>
      <w:r w:rsidRPr="00FC0931">
        <w:rPr>
          <w:rFonts w:ascii="Times New Roman" w:hAnsi="Times New Roman" w:cs="Times New Roman"/>
          <w:i/>
          <w:iCs/>
          <w:noProof/>
          <w:sz w:val="28"/>
        </w:rPr>
        <w:t>Int J Cardiovasc Imaging</w:t>
      </w:r>
      <w:r w:rsidRPr="00FC0931">
        <w:rPr>
          <w:rFonts w:ascii="Times New Roman" w:hAnsi="Times New Roman" w:cs="Times New Roman"/>
          <w:noProof/>
          <w:sz w:val="28"/>
        </w:rPr>
        <w:t>. 2010;26(6):631-640. doi:10.1007/s10554-010-9616-1</w:t>
      </w:r>
    </w:p>
    <w:p w14:paraId="54A5B002"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7. </w:t>
      </w:r>
      <w:r w:rsidRPr="00FC0931">
        <w:rPr>
          <w:rFonts w:ascii="Times New Roman" w:hAnsi="Times New Roman" w:cs="Times New Roman"/>
          <w:noProof/>
          <w:sz w:val="28"/>
        </w:rPr>
        <w:tab/>
        <w:t xml:space="preserve">Matsuzawa Y, Kwon T, Lennon RJ, Lerman LO, Lerman A. Prognostic value of flow‐mediated vasodilation in brachial artery and fingertip artery for cardiovascular events: a systematic review and meta‐analysis. </w:t>
      </w:r>
      <w:r w:rsidRPr="00FC0931">
        <w:rPr>
          <w:rFonts w:ascii="Times New Roman" w:hAnsi="Times New Roman" w:cs="Times New Roman"/>
          <w:i/>
          <w:iCs/>
          <w:noProof/>
          <w:sz w:val="28"/>
        </w:rPr>
        <w:t>J Am Heart Assoc</w:t>
      </w:r>
      <w:r w:rsidRPr="00FC0931">
        <w:rPr>
          <w:rFonts w:ascii="Times New Roman" w:hAnsi="Times New Roman" w:cs="Times New Roman"/>
          <w:noProof/>
          <w:sz w:val="28"/>
        </w:rPr>
        <w:t>. 2015;4(11):e002270.</w:t>
      </w:r>
    </w:p>
    <w:p w14:paraId="735E1DE8"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8. </w:t>
      </w:r>
      <w:r w:rsidRPr="00FC0931">
        <w:rPr>
          <w:rFonts w:ascii="Times New Roman" w:hAnsi="Times New Roman" w:cs="Times New Roman"/>
          <w:noProof/>
          <w:sz w:val="28"/>
        </w:rPr>
        <w:tab/>
        <w:t xml:space="preserve">Xu Y, Arora RC, Hiebert BM, et al. Non-invasive endothelial function testing and the risk of adverse outcomes: a systematic review and meta-analysis. </w:t>
      </w:r>
      <w:r w:rsidRPr="00FC0931">
        <w:rPr>
          <w:rFonts w:ascii="Times New Roman" w:hAnsi="Times New Roman" w:cs="Times New Roman"/>
          <w:i/>
          <w:iCs/>
          <w:noProof/>
          <w:sz w:val="28"/>
        </w:rPr>
        <w:t>Eur Hear Journal–Cardiovascular Imaging</w:t>
      </w:r>
      <w:r w:rsidRPr="00FC0931">
        <w:rPr>
          <w:rFonts w:ascii="Times New Roman" w:hAnsi="Times New Roman" w:cs="Times New Roman"/>
          <w:noProof/>
          <w:sz w:val="28"/>
        </w:rPr>
        <w:t>. 2014;15(7):736-746.</w:t>
      </w:r>
    </w:p>
    <w:p w14:paraId="7CAE3DAC"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9. </w:t>
      </w:r>
      <w:r w:rsidRPr="00FC0931">
        <w:rPr>
          <w:rFonts w:ascii="Times New Roman" w:hAnsi="Times New Roman" w:cs="Times New Roman"/>
          <w:noProof/>
          <w:sz w:val="28"/>
        </w:rPr>
        <w:tab/>
        <w:t xml:space="preserve">Celermajer DS, Sorensen KE, Spiegelhalter DJ, Georgakopoulos D, Robinson J, Deanfield JE. Aging is associated with endothelial dysfunction in healthy men years before the age-related decline in women. </w:t>
      </w:r>
      <w:r w:rsidRPr="00FC0931">
        <w:rPr>
          <w:rFonts w:ascii="Times New Roman" w:hAnsi="Times New Roman" w:cs="Times New Roman"/>
          <w:i/>
          <w:iCs/>
          <w:noProof/>
          <w:sz w:val="28"/>
        </w:rPr>
        <w:t>J Am Coll Cardiol</w:t>
      </w:r>
      <w:r w:rsidRPr="00FC0931">
        <w:rPr>
          <w:rFonts w:ascii="Times New Roman" w:hAnsi="Times New Roman" w:cs="Times New Roman"/>
          <w:noProof/>
          <w:sz w:val="28"/>
        </w:rPr>
        <w:t>. 1994;24(2):471-476. http://www.ncbi.nlm.nih.gov/pubmed/8034885.</w:t>
      </w:r>
    </w:p>
    <w:p w14:paraId="4380DB02"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lastRenderedPageBreak/>
        <w:t xml:space="preserve">10. </w:t>
      </w:r>
      <w:r w:rsidRPr="00FC0931">
        <w:rPr>
          <w:rFonts w:ascii="Times New Roman" w:hAnsi="Times New Roman" w:cs="Times New Roman"/>
          <w:noProof/>
          <w:sz w:val="28"/>
        </w:rPr>
        <w:tab/>
        <w:t xml:space="preserve">Proctor DN, Parker BA. Vasodilation and vascular control in contracting muscle of the aging human. </w:t>
      </w:r>
      <w:r w:rsidRPr="00FC0931">
        <w:rPr>
          <w:rFonts w:ascii="Times New Roman" w:hAnsi="Times New Roman" w:cs="Times New Roman"/>
          <w:i/>
          <w:iCs/>
          <w:noProof/>
          <w:sz w:val="28"/>
        </w:rPr>
        <w:t>Microcirculation</w:t>
      </w:r>
      <w:r w:rsidRPr="00FC0931">
        <w:rPr>
          <w:rFonts w:ascii="Times New Roman" w:hAnsi="Times New Roman" w:cs="Times New Roman"/>
          <w:noProof/>
          <w:sz w:val="28"/>
        </w:rPr>
        <w:t>. 2006;13(4):315-327. doi:10.1080/10739680600618967</w:t>
      </w:r>
    </w:p>
    <w:p w14:paraId="415EA86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1. </w:t>
      </w:r>
      <w:r w:rsidRPr="00FC0931">
        <w:rPr>
          <w:rFonts w:ascii="Times New Roman" w:hAnsi="Times New Roman" w:cs="Times New Roman"/>
          <w:noProof/>
          <w:sz w:val="28"/>
        </w:rPr>
        <w:tab/>
        <w:t xml:space="preserve">Black MA, Cable NT, Thijssen DHJ, Green DJ. Impact of age, sex, and exercise on brachial artery flow-mediated dilatation. </w:t>
      </w:r>
      <w:r w:rsidRPr="00FC0931">
        <w:rPr>
          <w:rFonts w:ascii="Times New Roman" w:hAnsi="Times New Roman" w:cs="Times New Roman"/>
          <w:i/>
          <w:iCs/>
          <w:noProof/>
          <w:sz w:val="28"/>
        </w:rPr>
        <w:t>Am J Physiol Circ Physiol</w:t>
      </w:r>
      <w:r w:rsidRPr="00FC0931">
        <w:rPr>
          <w:rFonts w:ascii="Times New Roman" w:hAnsi="Times New Roman" w:cs="Times New Roman"/>
          <w:noProof/>
          <w:sz w:val="28"/>
        </w:rPr>
        <w:t>. 2009;297(3):H1109-H1116. doi:10.1152/ajpheart.00226.2009</w:t>
      </w:r>
    </w:p>
    <w:p w14:paraId="676E641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2. </w:t>
      </w:r>
      <w:r w:rsidRPr="00FC0931">
        <w:rPr>
          <w:rFonts w:ascii="Times New Roman" w:hAnsi="Times New Roman" w:cs="Times New Roman"/>
          <w:noProof/>
          <w:sz w:val="28"/>
        </w:rPr>
        <w:tab/>
        <w:t xml:space="preserve">Moreau KL, Hildreth KL, Meditz AL, Deane KD, Kohrt WM. Endothelial function is impaired across the stages of the menopause transition in healthy women. </w:t>
      </w:r>
      <w:r w:rsidRPr="00FC0931">
        <w:rPr>
          <w:rFonts w:ascii="Times New Roman" w:hAnsi="Times New Roman" w:cs="Times New Roman"/>
          <w:i/>
          <w:iCs/>
          <w:noProof/>
          <w:sz w:val="28"/>
        </w:rPr>
        <w:t>J Clin Endocrinol Metab</w:t>
      </w:r>
      <w:r w:rsidRPr="00FC0931">
        <w:rPr>
          <w:rFonts w:ascii="Times New Roman" w:hAnsi="Times New Roman" w:cs="Times New Roman"/>
          <w:noProof/>
          <w:sz w:val="28"/>
        </w:rPr>
        <w:t>. 2012;97(12):4692-4700. doi:10.1210/jc.2012-2244</w:t>
      </w:r>
    </w:p>
    <w:p w14:paraId="11035BF8"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3. </w:t>
      </w:r>
      <w:r w:rsidRPr="00FC0931">
        <w:rPr>
          <w:rFonts w:ascii="Times New Roman" w:hAnsi="Times New Roman" w:cs="Times New Roman"/>
          <w:noProof/>
          <w:sz w:val="28"/>
        </w:rPr>
        <w:tab/>
        <w:t xml:space="preserve">Celermajer DS, Sorensen KE, Gooch VM, et al. Non-invasive detection of endothelial dysfunction in children and adults at risk of atherosclerosis. </w:t>
      </w:r>
      <w:r w:rsidRPr="00FC0931">
        <w:rPr>
          <w:rFonts w:ascii="Times New Roman" w:hAnsi="Times New Roman" w:cs="Times New Roman"/>
          <w:i/>
          <w:iCs/>
          <w:noProof/>
          <w:sz w:val="28"/>
        </w:rPr>
        <w:t>Lancet</w:t>
      </w:r>
      <w:r w:rsidRPr="00FC0931">
        <w:rPr>
          <w:rFonts w:ascii="Times New Roman" w:hAnsi="Times New Roman" w:cs="Times New Roman"/>
          <w:noProof/>
          <w:sz w:val="28"/>
        </w:rPr>
        <w:t>. 1992;340(8828):1111-1115. doi:10.1016/0140-6736(92)93147-F</w:t>
      </w:r>
    </w:p>
    <w:p w14:paraId="48EBEBBF"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4. </w:t>
      </w:r>
      <w:r w:rsidRPr="00FC0931">
        <w:rPr>
          <w:rFonts w:ascii="Times New Roman" w:hAnsi="Times New Roman" w:cs="Times New Roman"/>
          <w:noProof/>
          <w:sz w:val="28"/>
        </w:rPr>
        <w:tab/>
        <w:t xml:space="preserve">Moreau K, Stauffer BL, Kohrt WM, Seals DR. Essential role of estrogen for improvements in vascular endothelial function with endurance exercise in postmenopausal women. </w:t>
      </w:r>
      <w:r w:rsidRPr="00FC0931">
        <w:rPr>
          <w:rFonts w:ascii="Times New Roman" w:hAnsi="Times New Roman" w:cs="Times New Roman"/>
          <w:i/>
          <w:iCs/>
          <w:noProof/>
          <w:sz w:val="28"/>
        </w:rPr>
        <w:t>J Clin Endocrinol Metab</w:t>
      </w:r>
      <w:r w:rsidRPr="00FC0931">
        <w:rPr>
          <w:rFonts w:ascii="Times New Roman" w:hAnsi="Times New Roman" w:cs="Times New Roman"/>
          <w:noProof/>
          <w:sz w:val="28"/>
        </w:rPr>
        <w:t>. 2013;98(11):4507-4515. doi:10.1210/jc.2013-2183</w:t>
      </w:r>
    </w:p>
    <w:p w14:paraId="1DBFD023"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5. </w:t>
      </w:r>
      <w:r w:rsidRPr="00FC0931">
        <w:rPr>
          <w:rFonts w:ascii="Times New Roman" w:hAnsi="Times New Roman" w:cs="Times New Roman"/>
          <w:noProof/>
          <w:sz w:val="28"/>
        </w:rPr>
        <w:tab/>
        <w:t xml:space="preserve">Ozemek C, Hildreth KL, Blatchford PJ, et al. Effects of resveratrol or estradiol on postexercise endothelial function in estrogen-deficient postmenopausal women. </w:t>
      </w:r>
      <w:r w:rsidRPr="00FC0931">
        <w:rPr>
          <w:rFonts w:ascii="Times New Roman" w:hAnsi="Times New Roman" w:cs="Times New Roman"/>
          <w:i/>
          <w:iCs/>
          <w:noProof/>
          <w:sz w:val="28"/>
        </w:rPr>
        <w:t>J Appl Physiol</w:t>
      </w:r>
      <w:r w:rsidRPr="00FC0931">
        <w:rPr>
          <w:rFonts w:ascii="Times New Roman" w:hAnsi="Times New Roman" w:cs="Times New Roman"/>
          <w:noProof/>
          <w:sz w:val="28"/>
        </w:rPr>
        <w:t>. 2020;128(4):739-747.</w:t>
      </w:r>
    </w:p>
    <w:p w14:paraId="62A088B5"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6. </w:t>
      </w:r>
      <w:r w:rsidRPr="00FC0931">
        <w:rPr>
          <w:rFonts w:ascii="Times New Roman" w:hAnsi="Times New Roman" w:cs="Times New Roman"/>
          <w:noProof/>
          <w:sz w:val="28"/>
        </w:rPr>
        <w:tab/>
        <w:t xml:space="preserve">Chlebowski RT, Schwartz AG, Wakelee H, et al. Oestrogen plus progestin and lung cancer in postmenopausal women (Women’s Health Initiative trial): a post-hoc analysis of a randomised controlled trial. </w:t>
      </w:r>
      <w:r w:rsidRPr="00FC0931">
        <w:rPr>
          <w:rFonts w:ascii="Times New Roman" w:hAnsi="Times New Roman" w:cs="Times New Roman"/>
          <w:i/>
          <w:iCs/>
          <w:noProof/>
          <w:sz w:val="28"/>
        </w:rPr>
        <w:t>Lancet</w:t>
      </w:r>
      <w:r w:rsidRPr="00FC0931">
        <w:rPr>
          <w:rFonts w:ascii="Times New Roman" w:hAnsi="Times New Roman" w:cs="Times New Roman"/>
          <w:noProof/>
          <w:sz w:val="28"/>
        </w:rPr>
        <w:t>. 2009;374(9697):1243-1251.</w:t>
      </w:r>
    </w:p>
    <w:p w14:paraId="43A97839"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7. </w:t>
      </w:r>
      <w:r w:rsidRPr="00FC0931">
        <w:rPr>
          <w:rFonts w:ascii="Times New Roman" w:hAnsi="Times New Roman" w:cs="Times New Roman"/>
          <w:noProof/>
          <w:sz w:val="28"/>
        </w:rPr>
        <w:tab/>
        <w:t xml:space="preserve">Vandenbroucke JP. The HRT controversy: observational studies and RCTs fall in line. </w:t>
      </w:r>
      <w:r w:rsidRPr="00FC0931">
        <w:rPr>
          <w:rFonts w:ascii="Times New Roman" w:hAnsi="Times New Roman" w:cs="Times New Roman"/>
          <w:i/>
          <w:iCs/>
          <w:noProof/>
          <w:sz w:val="28"/>
        </w:rPr>
        <w:t>Lancet</w:t>
      </w:r>
      <w:r w:rsidRPr="00FC0931">
        <w:rPr>
          <w:rFonts w:ascii="Times New Roman" w:hAnsi="Times New Roman" w:cs="Times New Roman"/>
          <w:noProof/>
          <w:sz w:val="28"/>
        </w:rPr>
        <w:t>. 2009;373(9671):1233-1235.</w:t>
      </w:r>
    </w:p>
    <w:p w14:paraId="5775EED5"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8. </w:t>
      </w:r>
      <w:r w:rsidRPr="00FC0931">
        <w:rPr>
          <w:rFonts w:ascii="Times New Roman" w:hAnsi="Times New Roman" w:cs="Times New Roman"/>
          <w:noProof/>
          <w:sz w:val="28"/>
        </w:rPr>
        <w:tab/>
        <w:t xml:space="preserve">Prentice RL, Langer RD, Stefanick ML, et al. Combined analysis of Women’s Health Initiative observational and clinical trial data on postmenopausal hormone treatment and cardiovascular disease. </w:t>
      </w:r>
      <w:r w:rsidRPr="00FC0931">
        <w:rPr>
          <w:rFonts w:ascii="Times New Roman" w:hAnsi="Times New Roman" w:cs="Times New Roman"/>
          <w:i/>
          <w:iCs/>
          <w:noProof/>
          <w:sz w:val="28"/>
        </w:rPr>
        <w:t>Am J Epidemiol</w:t>
      </w:r>
      <w:r w:rsidRPr="00FC0931">
        <w:rPr>
          <w:rFonts w:ascii="Times New Roman" w:hAnsi="Times New Roman" w:cs="Times New Roman"/>
          <w:noProof/>
          <w:sz w:val="28"/>
        </w:rPr>
        <w:t>. 2006;163(7):589-599.</w:t>
      </w:r>
    </w:p>
    <w:p w14:paraId="62585032"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19. </w:t>
      </w:r>
      <w:r w:rsidRPr="00FC0931">
        <w:rPr>
          <w:rFonts w:ascii="Times New Roman" w:hAnsi="Times New Roman" w:cs="Times New Roman"/>
          <w:noProof/>
          <w:sz w:val="28"/>
        </w:rPr>
        <w:tab/>
        <w:t xml:space="preserve">Vinogradova Y, Coupland C, Hippisley-Cox J. Use of hormone replacement therapy and risk of venous thromboembolism: nested case-control studies using the QResearch and CPRD databases. </w:t>
      </w:r>
      <w:r w:rsidRPr="00FC0931">
        <w:rPr>
          <w:rFonts w:ascii="Times New Roman" w:hAnsi="Times New Roman" w:cs="Times New Roman"/>
          <w:i/>
          <w:iCs/>
          <w:noProof/>
          <w:sz w:val="28"/>
        </w:rPr>
        <w:t>bmj</w:t>
      </w:r>
      <w:r w:rsidRPr="00FC0931">
        <w:rPr>
          <w:rFonts w:ascii="Times New Roman" w:hAnsi="Times New Roman" w:cs="Times New Roman"/>
          <w:noProof/>
          <w:sz w:val="28"/>
        </w:rPr>
        <w:t>. 2019;364.</w:t>
      </w:r>
    </w:p>
    <w:p w14:paraId="710980CD"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8F6FE9">
        <w:rPr>
          <w:rFonts w:ascii="Times New Roman" w:hAnsi="Times New Roman" w:cs="Times New Roman"/>
          <w:noProof/>
          <w:sz w:val="28"/>
          <w:lang w:val="fr-CA"/>
        </w:rPr>
        <w:lastRenderedPageBreak/>
        <w:t xml:space="preserve">20. </w:t>
      </w:r>
      <w:r w:rsidRPr="008F6FE9">
        <w:rPr>
          <w:rFonts w:ascii="Times New Roman" w:hAnsi="Times New Roman" w:cs="Times New Roman"/>
          <w:noProof/>
          <w:sz w:val="28"/>
          <w:lang w:val="fr-CA"/>
        </w:rPr>
        <w:tab/>
        <w:t xml:space="preserve">Anderson GL, Chlebowski RT, Rossouw JE, et al. </w:t>
      </w:r>
      <w:r w:rsidRPr="00FC0931">
        <w:rPr>
          <w:rFonts w:ascii="Times New Roman" w:hAnsi="Times New Roman" w:cs="Times New Roman"/>
          <w:noProof/>
          <w:sz w:val="28"/>
        </w:rPr>
        <w:t xml:space="preserve">Prior hormone therapy and breast cancer risk in the Women’s Health Initiative randomized trial of estrogen plus progestin. </w:t>
      </w:r>
      <w:r w:rsidRPr="00FC0931">
        <w:rPr>
          <w:rFonts w:ascii="Times New Roman" w:hAnsi="Times New Roman" w:cs="Times New Roman"/>
          <w:i/>
          <w:iCs/>
          <w:noProof/>
          <w:sz w:val="28"/>
        </w:rPr>
        <w:t>Maturitas</w:t>
      </w:r>
      <w:r w:rsidRPr="00FC0931">
        <w:rPr>
          <w:rFonts w:ascii="Times New Roman" w:hAnsi="Times New Roman" w:cs="Times New Roman"/>
          <w:noProof/>
          <w:sz w:val="28"/>
        </w:rPr>
        <w:t>. 2006;55(2):103-115.</w:t>
      </w:r>
    </w:p>
    <w:p w14:paraId="149F353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1. </w:t>
      </w:r>
      <w:r w:rsidRPr="00FC0931">
        <w:rPr>
          <w:rFonts w:ascii="Times New Roman" w:hAnsi="Times New Roman" w:cs="Times New Roman"/>
          <w:noProof/>
          <w:sz w:val="28"/>
        </w:rPr>
        <w:tab/>
        <w:t xml:space="preserve">Stefanick ML, Anderson GL, Margolis KL, et al. Effects of conjugated equine estrogens on breast cancer and mammography screening in postmenopausal women with hysterectomy. </w:t>
      </w:r>
      <w:r w:rsidRPr="00FC0931">
        <w:rPr>
          <w:rFonts w:ascii="Times New Roman" w:hAnsi="Times New Roman" w:cs="Times New Roman"/>
          <w:i/>
          <w:iCs/>
          <w:noProof/>
          <w:sz w:val="28"/>
        </w:rPr>
        <w:t>Jama</w:t>
      </w:r>
      <w:r w:rsidRPr="00FC0931">
        <w:rPr>
          <w:rFonts w:ascii="Times New Roman" w:hAnsi="Times New Roman" w:cs="Times New Roman"/>
          <w:noProof/>
          <w:sz w:val="28"/>
        </w:rPr>
        <w:t>. 2006;295(14):1647-1657.</w:t>
      </w:r>
    </w:p>
    <w:p w14:paraId="3AC9DC8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2. </w:t>
      </w:r>
      <w:r w:rsidRPr="00FC0931">
        <w:rPr>
          <w:rFonts w:ascii="Times New Roman" w:hAnsi="Times New Roman" w:cs="Times New Roman"/>
          <w:noProof/>
          <w:sz w:val="28"/>
        </w:rPr>
        <w:tab/>
        <w:t xml:space="preserve">Ashor AW, Lara J, Siervo M, et al. Exercise modalities and endothelial function: a systematic review and dose–response meta-analysis of randomized controlled trials. </w:t>
      </w:r>
      <w:r w:rsidRPr="00FC0931">
        <w:rPr>
          <w:rFonts w:ascii="Times New Roman" w:hAnsi="Times New Roman" w:cs="Times New Roman"/>
          <w:i/>
          <w:iCs/>
          <w:noProof/>
          <w:sz w:val="28"/>
        </w:rPr>
        <w:t>Sport Med</w:t>
      </w:r>
      <w:r w:rsidRPr="00FC0931">
        <w:rPr>
          <w:rFonts w:ascii="Times New Roman" w:hAnsi="Times New Roman" w:cs="Times New Roman"/>
          <w:noProof/>
          <w:sz w:val="28"/>
        </w:rPr>
        <w:t>. 2015;45(2):279-296.</w:t>
      </w:r>
    </w:p>
    <w:p w14:paraId="6D1E9E9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3. </w:t>
      </w:r>
      <w:r w:rsidRPr="00FC0931">
        <w:rPr>
          <w:rFonts w:ascii="Times New Roman" w:hAnsi="Times New Roman" w:cs="Times New Roman"/>
          <w:noProof/>
          <w:sz w:val="28"/>
        </w:rPr>
        <w:tab/>
        <w:t xml:space="preserve">Early KS, Stewart A, Johannsen N, Lavie CJ, Thomas JR, Welsch M. The effects of exercise training on brachial artery flow-mediated dilation: a meta-analysis. </w:t>
      </w:r>
      <w:r w:rsidRPr="00FC0931">
        <w:rPr>
          <w:rFonts w:ascii="Times New Roman" w:hAnsi="Times New Roman" w:cs="Times New Roman"/>
          <w:i/>
          <w:iCs/>
          <w:noProof/>
          <w:sz w:val="28"/>
        </w:rPr>
        <w:t>J Cardiopulm Rehabil Prev</w:t>
      </w:r>
      <w:r w:rsidRPr="00FC0931">
        <w:rPr>
          <w:rFonts w:ascii="Times New Roman" w:hAnsi="Times New Roman" w:cs="Times New Roman"/>
          <w:noProof/>
          <w:sz w:val="28"/>
        </w:rPr>
        <w:t>. 2017;37(2):77-89.</w:t>
      </w:r>
    </w:p>
    <w:p w14:paraId="4AB77F8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4. </w:t>
      </w:r>
      <w:r w:rsidRPr="00FC0931">
        <w:rPr>
          <w:rFonts w:ascii="Times New Roman" w:hAnsi="Times New Roman" w:cs="Times New Roman"/>
          <w:noProof/>
          <w:sz w:val="28"/>
        </w:rPr>
        <w:tab/>
        <w:t xml:space="preserve">Gliemann L, Hellsten Y. The exercise timing hypothesis: can exercise training compensate for the reduction in blood vessel function after menopause if timed right? </w:t>
      </w:r>
      <w:r w:rsidRPr="00FC0931">
        <w:rPr>
          <w:rFonts w:ascii="Times New Roman" w:hAnsi="Times New Roman" w:cs="Times New Roman"/>
          <w:i/>
          <w:iCs/>
          <w:noProof/>
          <w:sz w:val="28"/>
        </w:rPr>
        <w:t>J Physiol</w:t>
      </w:r>
      <w:r w:rsidRPr="00FC0931">
        <w:rPr>
          <w:rFonts w:ascii="Times New Roman" w:hAnsi="Times New Roman" w:cs="Times New Roman"/>
          <w:noProof/>
          <w:sz w:val="28"/>
        </w:rPr>
        <w:t>. 2019;0(ja). doi:10.1113/jp277056</w:t>
      </w:r>
    </w:p>
    <w:p w14:paraId="7CA4CC3D"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5. </w:t>
      </w:r>
      <w:r w:rsidRPr="00FC0931">
        <w:rPr>
          <w:rFonts w:ascii="Times New Roman" w:hAnsi="Times New Roman" w:cs="Times New Roman"/>
          <w:noProof/>
          <w:sz w:val="28"/>
        </w:rPr>
        <w:tab/>
        <w:t xml:space="preserve">Hellsten Y, Nyberg M. Cardiovascular adaptations to exercise training. </w:t>
      </w:r>
      <w:r w:rsidRPr="00FC0931">
        <w:rPr>
          <w:rFonts w:ascii="Times New Roman" w:hAnsi="Times New Roman" w:cs="Times New Roman"/>
          <w:i/>
          <w:iCs/>
          <w:noProof/>
          <w:sz w:val="28"/>
        </w:rPr>
        <w:t>Compr Physiol</w:t>
      </w:r>
      <w:r w:rsidRPr="00FC0931">
        <w:rPr>
          <w:rFonts w:ascii="Times New Roman" w:hAnsi="Times New Roman" w:cs="Times New Roman"/>
          <w:noProof/>
          <w:sz w:val="28"/>
        </w:rPr>
        <w:t>. 2016;6(1):1-32.</w:t>
      </w:r>
    </w:p>
    <w:p w14:paraId="593C2AB5"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6. </w:t>
      </w:r>
      <w:r w:rsidRPr="00FC0931">
        <w:rPr>
          <w:rFonts w:ascii="Times New Roman" w:hAnsi="Times New Roman" w:cs="Times New Roman"/>
          <w:noProof/>
          <w:sz w:val="28"/>
        </w:rPr>
        <w:tab/>
        <w:t xml:space="preserve">Page MJ, Moher D, Bossuyt PM, et al. PRISMA 2020 explanation and elaboration: updated guidance and exemplars for reporting systematic reviews. </w:t>
      </w:r>
      <w:r w:rsidRPr="00FC0931">
        <w:rPr>
          <w:rFonts w:ascii="Times New Roman" w:hAnsi="Times New Roman" w:cs="Times New Roman"/>
          <w:i/>
          <w:iCs/>
          <w:noProof/>
          <w:sz w:val="28"/>
        </w:rPr>
        <w:t>bmj</w:t>
      </w:r>
      <w:r w:rsidRPr="00FC0931">
        <w:rPr>
          <w:rFonts w:ascii="Times New Roman" w:hAnsi="Times New Roman" w:cs="Times New Roman"/>
          <w:noProof/>
          <w:sz w:val="28"/>
        </w:rPr>
        <w:t>. 2021;372.</w:t>
      </w:r>
    </w:p>
    <w:p w14:paraId="743F46F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7. </w:t>
      </w:r>
      <w:r w:rsidRPr="00FC0931">
        <w:rPr>
          <w:rFonts w:ascii="Times New Roman" w:hAnsi="Times New Roman" w:cs="Times New Roman"/>
          <w:noProof/>
          <w:sz w:val="28"/>
        </w:rPr>
        <w:tab/>
        <w:t xml:space="preserve">Moher D, Shamseer L, Clarke M, et al. Preferred reporting items for systematic review and meta-analysis protocols (PRISMA-P) 2015 statement. </w:t>
      </w:r>
      <w:r w:rsidRPr="00FC0931">
        <w:rPr>
          <w:rFonts w:ascii="Times New Roman" w:hAnsi="Times New Roman" w:cs="Times New Roman"/>
          <w:i/>
          <w:iCs/>
          <w:noProof/>
          <w:sz w:val="28"/>
        </w:rPr>
        <w:t>Syst Rev</w:t>
      </w:r>
      <w:r w:rsidRPr="00FC0931">
        <w:rPr>
          <w:rFonts w:ascii="Times New Roman" w:hAnsi="Times New Roman" w:cs="Times New Roman"/>
          <w:noProof/>
          <w:sz w:val="28"/>
        </w:rPr>
        <w:t>. 2015;4(1):1-9.</w:t>
      </w:r>
    </w:p>
    <w:p w14:paraId="3A92F43C"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8. </w:t>
      </w:r>
      <w:r w:rsidRPr="00FC0931">
        <w:rPr>
          <w:rFonts w:ascii="Times New Roman" w:hAnsi="Times New Roman" w:cs="Times New Roman"/>
          <w:noProof/>
          <w:sz w:val="28"/>
        </w:rPr>
        <w:tab/>
        <w:t xml:space="preserve">Campbell A, Grace F, Ritchie L, Beaumont A, Sculthorpe N. Long-term aerobic exercise improves vascular function into old age: a systematic review, meta-analysis and meta regression of observational and interventional studies. </w:t>
      </w:r>
      <w:r w:rsidRPr="00FC0931">
        <w:rPr>
          <w:rFonts w:ascii="Times New Roman" w:hAnsi="Times New Roman" w:cs="Times New Roman"/>
          <w:i/>
          <w:iCs/>
          <w:noProof/>
          <w:sz w:val="28"/>
        </w:rPr>
        <w:t>Front Physiol</w:t>
      </w:r>
      <w:r w:rsidRPr="00FC0931">
        <w:rPr>
          <w:rFonts w:ascii="Times New Roman" w:hAnsi="Times New Roman" w:cs="Times New Roman"/>
          <w:noProof/>
          <w:sz w:val="28"/>
        </w:rPr>
        <w:t>. 2019;10:31.</w:t>
      </w:r>
    </w:p>
    <w:p w14:paraId="32B06EC0"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29. </w:t>
      </w:r>
      <w:r w:rsidRPr="00FC0931">
        <w:rPr>
          <w:rFonts w:ascii="Times New Roman" w:hAnsi="Times New Roman" w:cs="Times New Roman"/>
          <w:noProof/>
          <w:sz w:val="28"/>
        </w:rPr>
        <w:tab/>
        <w:t xml:space="preserve">Beaumont A, Grace F, Richards J, Hough J, Oxborough D, Sculthorpe N. Left ventricular speckle tracking-derived cardiac strain and cardiac twist mechanics in athletes: a systematic review and meta-analysis of controlled studies. </w:t>
      </w:r>
      <w:r w:rsidRPr="00FC0931">
        <w:rPr>
          <w:rFonts w:ascii="Times New Roman" w:hAnsi="Times New Roman" w:cs="Times New Roman"/>
          <w:i/>
          <w:iCs/>
          <w:noProof/>
          <w:sz w:val="28"/>
        </w:rPr>
        <w:t>Sport Med</w:t>
      </w:r>
      <w:r w:rsidRPr="00FC0931">
        <w:rPr>
          <w:rFonts w:ascii="Times New Roman" w:hAnsi="Times New Roman" w:cs="Times New Roman"/>
          <w:noProof/>
          <w:sz w:val="28"/>
        </w:rPr>
        <w:t>. 2017;47(6):1145-1170.</w:t>
      </w:r>
    </w:p>
    <w:p w14:paraId="35958422"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lastRenderedPageBreak/>
        <w:t xml:space="preserve">30. </w:t>
      </w:r>
      <w:r w:rsidRPr="00FC0931">
        <w:rPr>
          <w:rFonts w:ascii="Times New Roman" w:hAnsi="Times New Roman" w:cs="Times New Roman"/>
          <w:noProof/>
          <w:sz w:val="28"/>
        </w:rPr>
        <w:tab/>
        <w:t xml:space="preserve">Abràmoff MD, Magalhães PJ, Ram SJ. Image processing with ImageJ. </w:t>
      </w:r>
      <w:r w:rsidRPr="00FC0931">
        <w:rPr>
          <w:rFonts w:ascii="Times New Roman" w:hAnsi="Times New Roman" w:cs="Times New Roman"/>
          <w:i/>
          <w:iCs/>
          <w:noProof/>
          <w:sz w:val="28"/>
        </w:rPr>
        <w:t>Biophotonics Int</w:t>
      </w:r>
      <w:r w:rsidRPr="00FC0931">
        <w:rPr>
          <w:rFonts w:ascii="Times New Roman" w:hAnsi="Times New Roman" w:cs="Times New Roman"/>
          <w:noProof/>
          <w:sz w:val="28"/>
        </w:rPr>
        <w:t>. 2004;11(7):36-42.</w:t>
      </w:r>
    </w:p>
    <w:p w14:paraId="43FAD1A9"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1. </w:t>
      </w:r>
      <w:r w:rsidRPr="00FC0931">
        <w:rPr>
          <w:rFonts w:ascii="Times New Roman" w:hAnsi="Times New Roman" w:cs="Times New Roman"/>
          <w:noProof/>
          <w:sz w:val="28"/>
        </w:rPr>
        <w:tab/>
        <w:t xml:space="preserve">Higgins JPT, Thomas J, Chandler J, et al. </w:t>
      </w:r>
      <w:r w:rsidRPr="00FC0931">
        <w:rPr>
          <w:rFonts w:ascii="Times New Roman" w:hAnsi="Times New Roman" w:cs="Times New Roman"/>
          <w:i/>
          <w:iCs/>
          <w:noProof/>
          <w:sz w:val="28"/>
        </w:rPr>
        <w:t>Cochrane Handbook for Systematic Reviews of Interventions</w:t>
      </w:r>
      <w:r w:rsidRPr="00FC0931">
        <w:rPr>
          <w:rFonts w:ascii="Times New Roman" w:hAnsi="Times New Roman" w:cs="Times New Roman"/>
          <w:noProof/>
          <w:sz w:val="28"/>
        </w:rPr>
        <w:t>. John Wiley &amp; Sons; 2019.</w:t>
      </w:r>
    </w:p>
    <w:p w14:paraId="084A1AE9"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2. </w:t>
      </w:r>
      <w:r w:rsidRPr="00FC0931">
        <w:rPr>
          <w:rFonts w:ascii="Times New Roman" w:hAnsi="Times New Roman" w:cs="Times New Roman"/>
          <w:noProof/>
          <w:sz w:val="28"/>
        </w:rPr>
        <w:tab/>
        <w:t>Garber CE, Blissmer B, Deschenes MR, et al. Quantity and quality of exercise for developing and maintaining cardiorespiratory, musculoskeletal, and neuromotor fitness in apparently healthy adults: guidance for prescribing exercise. 2011.</w:t>
      </w:r>
    </w:p>
    <w:p w14:paraId="1DF7204F"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3. </w:t>
      </w:r>
      <w:r w:rsidRPr="00FC0931">
        <w:rPr>
          <w:rFonts w:ascii="Times New Roman" w:hAnsi="Times New Roman" w:cs="Times New Roman"/>
          <w:noProof/>
          <w:sz w:val="28"/>
        </w:rPr>
        <w:tab/>
        <w:t xml:space="preserve">Jo E, Wu S, Han H, Park J, Park S, Cho K. Effects of exergaming in postmenopausal women with high cardiovascular risk: A randomized controlled trial. </w:t>
      </w:r>
      <w:r w:rsidRPr="00FC0931">
        <w:rPr>
          <w:rFonts w:ascii="Times New Roman" w:hAnsi="Times New Roman" w:cs="Times New Roman"/>
          <w:i/>
          <w:iCs/>
          <w:noProof/>
          <w:sz w:val="28"/>
        </w:rPr>
        <w:t>Clin Cardiol</w:t>
      </w:r>
      <w:r w:rsidRPr="00FC0931">
        <w:rPr>
          <w:rFonts w:ascii="Times New Roman" w:hAnsi="Times New Roman" w:cs="Times New Roman"/>
          <w:noProof/>
          <w:sz w:val="28"/>
        </w:rPr>
        <w:t>. December 2019:clc.23324. doi:10.1002/clc.23324</w:t>
      </w:r>
    </w:p>
    <w:p w14:paraId="2C9F2B00"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4. </w:t>
      </w:r>
      <w:r w:rsidRPr="00FC0931">
        <w:rPr>
          <w:rFonts w:ascii="Times New Roman" w:hAnsi="Times New Roman" w:cs="Times New Roman"/>
          <w:noProof/>
          <w:sz w:val="28"/>
        </w:rPr>
        <w:tab/>
        <w:t xml:space="preserve">Egger M, Smith GD, Schneider M, Minder C. Bias in meta-analysis detected by a simple, graphical test. </w:t>
      </w:r>
      <w:r w:rsidRPr="00FC0931">
        <w:rPr>
          <w:rFonts w:ascii="Times New Roman" w:hAnsi="Times New Roman" w:cs="Times New Roman"/>
          <w:i/>
          <w:iCs/>
          <w:noProof/>
          <w:sz w:val="28"/>
        </w:rPr>
        <w:t>Bmj</w:t>
      </w:r>
      <w:r w:rsidRPr="00FC0931">
        <w:rPr>
          <w:rFonts w:ascii="Times New Roman" w:hAnsi="Times New Roman" w:cs="Times New Roman"/>
          <w:noProof/>
          <w:sz w:val="28"/>
        </w:rPr>
        <w:t>. 1997;315(7109):629-634.</w:t>
      </w:r>
    </w:p>
    <w:p w14:paraId="71417098" w14:textId="77777777" w:rsidR="00FC0931" w:rsidRPr="008F6FE9"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lang w:val="fr-CA"/>
        </w:rPr>
      </w:pPr>
      <w:r w:rsidRPr="00FC0931">
        <w:rPr>
          <w:rFonts w:ascii="Times New Roman" w:hAnsi="Times New Roman" w:cs="Times New Roman"/>
          <w:noProof/>
          <w:sz w:val="28"/>
        </w:rPr>
        <w:t xml:space="preserve">35. </w:t>
      </w:r>
      <w:r w:rsidRPr="00FC0931">
        <w:rPr>
          <w:rFonts w:ascii="Times New Roman" w:hAnsi="Times New Roman" w:cs="Times New Roman"/>
          <w:noProof/>
          <w:sz w:val="28"/>
        </w:rPr>
        <w:tab/>
        <w:t xml:space="preserve">Akazawa N, Choi Y, Miyaki A, et al. Curcumin ingestion and exercise training improve vascular endothelial function in postmenopausal women. </w:t>
      </w:r>
      <w:r w:rsidRPr="008F6FE9">
        <w:rPr>
          <w:rFonts w:ascii="Times New Roman" w:hAnsi="Times New Roman" w:cs="Times New Roman"/>
          <w:i/>
          <w:iCs/>
          <w:noProof/>
          <w:sz w:val="28"/>
          <w:lang w:val="fr-CA"/>
        </w:rPr>
        <w:t>Nutr Res</w:t>
      </w:r>
      <w:r w:rsidRPr="008F6FE9">
        <w:rPr>
          <w:rFonts w:ascii="Times New Roman" w:hAnsi="Times New Roman" w:cs="Times New Roman"/>
          <w:noProof/>
          <w:sz w:val="28"/>
          <w:lang w:val="fr-CA"/>
        </w:rPr>
        <w:t>. 2012;32(10):795-799. doi:10.1016/j.nutres.2012.09.002</w:t>
      </w:r>
    </w:p>
    <w:p w14:paraId="76897000" w14:textId="77777777" w:rsidR="00FC0931" w:rsidRPr="008F6FE9"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lang w:val="fr-CA"/>
        </w:rPr>
      </w:pPr>
      <w:r w:rsidRPr="008F6FE9">
        <w:rPr>
          <w:rFonts w:ascii="Times New Roman" w:hAnsi="Times New Roman" w:cs="Times New Roman"/>
          <w:noProof/>
          <w:sz w:val="28"/>
          <w:lang w:val="fr-CA"/>
        </w:rPr>
        <w:t xml:space="preserve">36. </w:t>
      </w:r>
      <w:r w:rsidRPr="008F6FE9">
        <w:rPr>
          <w:rFonts w:ascii="Times New Roman" w:hAnsi="Times New Roman" w:cs="Times New Roman"/>
          <w:noProof/>
          <w:sz w:val="28"/>
          <w:lang w:val="fr-CA"/>
        </w:rPr>
        <w:tab/>
        <w:t xml:space="preserve">Azadpour N, Tartibian B, Koşar ŞN. </w:t>
      </w:r>
      <w:r w:rsidRPr="00FC0931">
        <w:rPr>
          <w:rFonts w:ascii="Times New Roman" w:hAnsi="Times New Roman" w:cs="Times New Roman"/>
          <w:noProof/>
          <w:sz w:val="28"/>
        </w:rPr>
        <w:t xml:space="preserve">Effects of aerobic exercise training on ACE and ADRB2 gene expression, plasma angiotensin II level, and flow-mediated dilation. </w:t>
      </w:r>
      <w:r w:rsidRPr="008F6FE9">
        <w:rPr>
          <w:rFonts w:ascii="Times New Roman" w:hAnsi="Times New Roman" w:cs="Times New Roman"/>
          <w:i/>
          <w:iCs/>
          <w:noProof/>
          <w:sz w:val="28"/>
          <w:lang w:val="fr-CA"/>
        </w:rPr>
        <w:t>Menopause</w:t>
      </w:r>
      <w:r w:rsidRPr="008F6FE9">
        <w:rPr>
          <w:rFonts w:ascii="Times New Roman" w:hAnsi="Times New Roman" w:cs="Times New Roman"/>
          <w:noProof/>
          <w:sz w:val="28"/>
          <w:lang w:val="fr-CA"/>
        </w:rPr>
        <w:t>. 2017;24(3):269-277. doi:10.1097/GME.0000000000000762</w:t>
      </w:r>
    </w:p>
    <w:p w14:paraId="119AA8B6"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8F6FE9">
        <w:rPr>
          <w:rFonts w:ascii="Times New Roman" w:hAnsi="Times New Roman" w:cs="Times New Roman"/>
          <w:noProof/>
          <w:sz w:val="28"/>
          <w:lang w:val="fr-CA"/>
        </w:rPr>
        <w:t xml:space="preserve">37. </w:t>
      </w:r>
      <w:r w:rsidRPr="008F6FE9">
        <w:rPr>
          <w:rFonts w:ascii="Times New Roman" w:hAnsi="Times New Roman" w:cs="Times New Roman"/>
          <w:noProof/>
          <w:sz w:val="28"/>
          <w:lang w:val="fr-CA"/>
        </w:rPr>
        <w:tab/>
        <w:t xml:space="preserve">Bailey TG, Cable NT, Aziz N, et al. </w:t>
      </w:r>
      <w:r w:rsidRPr="00FC0931">
        <w:rPr>
          <w:rFonts w:ascii="Times New Roman" w:hAnsi="Times New Roman" w:cs="Times New Roman"/>
          <w:noProof/>
          <w:sz w:val="28"/>
        </w:rPr>
        <w:t xml:space="preserve">Exercise training reduces the acute physiological severity of post-menopausal hot flushes. </w:t>
      </w:r>
      <w:r w:rsidRPr="00FC0931">
        <w:rPr>
          <w:rFonts w:ascii="Times New Roman" w:hAnsi="Times New Roman" w:cs="Times New Roman"/>
          <w:i/>
          <w:iCs/>
          <w:noProof/>
          <w:sz w:val="28"/>
        </w:rPr>
        <w:t>J Physiol</w:t>
      </w:r>
      <w:r w:rsidRPr="00FC0931">
        <w:rPr>
          <w:rFonts w:ascii="Times New Roman" w:hAnsi="Times New Roman" w:cs="Times New Roman"/>
          <w:noProof/>
          <w:sz w:val="28"/>
        </w:rPr>
        <w:t>. 2016;594(3):657-667. doi:10.1113/JP271456</w:t>
      </w:r>
    </w:p>
    <w:p w14:paraId="7547199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8. </w:t>
      </w:r>
      <w:r w:rsidRPr="00FC0931">
        <w:rPr>
          <w:rFonts w:ascii="Times New Roman" w:hAnsi="Times New Roman" w:cs="Times New Roman"/>
          <w:noProof/>
          <w:sz w:val="28"/>
        </w:rPr>
        <w:tab/>
        <w:t xml:space="preserve">Yoshizawa M, Maeda S, Miyaki A, et al. Additive beneficial effects of lactotripeptides intake with regular exercise on endothelium-dependent dilatation in postmenopausal women. </w:t>
      </w:r>
      <w:r w:rsidRPr="00FC0931">
        <w:rPr>
          <w:rFonts w:ascii="Times New Roman" w:hAnsi="Times New Roman" w:cs="Times New Roman"/>
          <w:i/>
          <w:iCs/>
          <w:noProof/>
          <w:sz w:val="28"/>
        </w:rPr>
        <w:t>Am J Hypertens</w:t>
      </w:r>
      <w:r w:rsidRPr="00FC0931">
        <w:rPr>
          <w:rFonts w:ascii="Times New Roman" w:hAnsi="Times New Roman" w:cs="Times New Roman"/>
          <w:noProof/>
          <w:sz w:val="28"/>
        </w:rPr>
        <w:t>. 2010;23(4):368-372. doi:10.1038/ajh.2009.270</w:t>
      </w:r>
    </w:p>
    <w:p w14:paraId="43ACCC82"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39. </w:t>
      </w:r>
      <w:r w:rsidRPr="00FC0931">
        <w:rPr>
          <w:rFonts w:ascii="Times New Roman" w:hAnsi="Times New Roman" w:cs="Times New Roman"/>
          <w:noProof/>
          <w:sz w:val="28"/>
        </w:rPr>
        <w:tab/>
        <w:t xml:space="preserve">Klonizakis M, Moss J, Gilbert S, Broom D, Foster J, Tew GA. Low-volume high-intensity interval training rapidly improves cardiopulmonary function in postmenopausal women. </w:t>
      </w:r>
      <w:r w:rsidRPr="00FC0931">
        <w:rPr>
          <w:rFonts w:ascii="Times New Roman" w:hAnsi="Times New Roman" w:cs="Times New Roman"/>
          <w:i/>
          <w:iCs/>
          <w:noProof/>
          <w:sz w:val="28"/>
        </w:rPr>
        <w:t>Menopause</w:t>
      </w:r>
      <w:r w:rsidRPr="00FC0931">
        <w:rPr>
          <w:rFonts w:ascii="Times New Roman" w:hAnsi="Times New Roman" w:cs="Times New Roman"/>
          <w:noProof/>
          <w:sz w:val="28"/>
        </w:rPr>
        <w:t>. 2014;21(10):1099-1105. doi:10.1097/GME.0000000000000208</w:t>
      </w:r>
    </w:p>
    <w:p w14:paraId="572E626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lastRenderedPageBreak/>
        <w:t xml:space="preserve">40. </w:t>
      </w:r>
      <w:r w:rsidRPr="00FC0931">
        <w:rPr>
          <w:rFonts w:ascii="Times New Roman" w:hAnsi="Times New Roman" w:cs="Times New Roman"/>
          <w:noProof/>
          <w:sz w:val="28"/>
        </w:rPr>
        <w:tab/>
        <w:t xml:space="preserve">Pierce GL, Eskurza I, Walker AE, Fay TN, Seals DR. Sex-specific effects of habitual aerobic exercise on brachial artery flow-mediated dilation in middle-aged and older adults. </w:t>
      </w:r>
      <w:r w:rsidRPr="00FC0931">
        <w:rPr>
          <w:rFonts w:ascii="Times New Roman" w:hAnsi="Times New Roman" w:cs="Times New Roman"/>
          <w:i/>
          <w:iCs/>
          <w:noProof/>
          <w:sz w:val="28"/>
        </w:rPr>
        <w:t>Clin Sci</w:t>
      </w:r>
      <w:r w:rsidRPr="00FC0931">
        <w:rPr>
          <w:rFonts w:ascii="Times New Roman" w:hAnsi="Times New Roman" w:cs="Times New Roman"/>
          <w:noProof/>
          <w:sz w:val="28"/>
        </w:rPr>
        <w:t>. 2011;120(1):13-23. doi:10.1042/CS20100174</w:t>
      </w:r>
    </w:p>
    <w:p w14:paraId="29810432"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1. </w:t>
      </w:r>
      <w:r w:rsidRPr="00FC0931">
        <w:rPr>
          <w:rFonts w:ascii="Times New Roman" w:hAnsi="Times New Roman" w:cs="Times New Roman"/>
          <w:noProof/>
          <w:sz w:val="28"/>
        </w:rPr>
        <w:tab/>
        <w:t>National Heart  and Blood Institute L. Study Quality Assessment Tools [https://www. nhlbi. nih. gov/health-topics/study-quality-assessment-tools]. 2019.</w:t>
      </w:r>
    </w:p>
    <w:p w14:paraId="558ACDA7"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2. </w:t>
      </w:r>
      <w:r w:rsidRPr="00FC0931">
        <w:rPr>
          <w:rFonts w:ascii="Times New Roman" w:hAnsi="Times New Roman" w:cs="Times New Roman"/>
          <w:noProof/>
          <w:sz w:val="28"/>
        </w:rPr>
        <w:tab/>
        <w:t xml:space="preserve">Vitale C, Mercuro G, Cerquetani E, et al. Time Since Menopause Influences the Acute and Chronic Effect of Estrogens on Endothelial Function. </w:t>
      </w:r>
      <w:r w:rsidRPr="00FC0931">
        <w:rPr>
          <w:rFonts w:ascii="Times New Roman" w:hAnsi="Times New Roman" w:cs="Times New Roman"/>
          <w:i/>
          <w:iCs/>
          <w:noProof/>
          <w:sz w:val="28"/>
        </w:rPr>
        <w:t>Arterioscler Thromb Vasc Biol</w:t>
      </w:r>
      <w:r w:rsidRPr="00FC0931">
        <w:rPr>
          <w:rFonts w:ascii="Times New Roman" w:hAnsi="Times New Roman" w:cs="Times New Roman"/>
          <w:noProof/>
          <w:sz w:val="28"/>
        </w:rPr>
        <w:t>. 2008;28(2):348-352. doi:10.1161/ATVBAHA.107.158634</w:t>
      </w:r>
    </w:p>
    <w:p w14:paraId="4900513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3. </w:t>
      </w:r>
      <w:r w:rsidRPr="00FC0931">
        <w:rPr>
          <w:rFonts w:ascii="Times New Roman" w:hAnsi="Times New Roman" w:cs="Times New Roman"/>
          <w:noProof/>
          <w:sz w:val="28"/>
        </w:rPr>
        <w:tab/>
        <w:t xml:space="preserve">Guetta V, Cannon R. Cardiovascular effects of estrogen and lipid-lowering therapies in postmenopausal women. </w:t>
      </w:r>
      <w:r w:rsidRPr="00FC0931">
        <w:rPr>
          <w:rFonts w:ascii="Times New Roman" w:hAnsi="Times New Roman" w:cs="Times New Roman"/>
          <w:i/>
          <w:iCs/>
          <w:noProof/>
          <w:sz w:val="28"/>
        </w:rPr>
        <w:t>Circulation</w:t>
      </w:r>
      <w:r w:rsidRPr="00FC0931">
        <w:rPr>
          <w:rFonts w:ascii="Times New Roman" w:hAnsi="Times New Roman" w:cs="Times New Roman"/>
          <w:noProof/>
          <w:sz w:val="28"/>
        </w:rPr>
        <w:t>. 1996;93(10):1928-1937.</w:t>
      </w:r>
    </w:p>
    <w:p w14:paraId="2C37904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4. </w:t>
      </w:r>
      <w:r w:rsidRPr="00FC0931">
        <w:rPr>
          <w:rFonts w:ascii="Times New Roman" w:hAnsi="Times New Roman" w:cs="Times New Roman"/>
          <w:noProof/>
          <w:sz w:val="28"/>
        </w:rPr>
        <w:tab/>
        <w:t xml:space="preserve">Magnusson C, Baron JA, Correia N, Bergström R, Adami H, Persson I. Breast‐cancer risk following long‐term oestrogen‐and oestrogen‐progestin‐replacement therapy. </w:t>
      </w:r>
      <w:r w:rsidRPr="00FC0931">
        <w:rPr>
          <w:rFonts w:ascii="Times New Roman" w:hAnsi="Times New Roman" w:cs="Times New Roman"/>
          <w:i/>
          <w:iCs/>
          <w:noProof/>
          <w:sz w:val="28"/>
        </w:rPr>
        <w:t>Int J Cancer</w:t>
      </w:r>
      <w:r w:rsidRPr="00FC0931">
        <w:rPr>
          <w:rFonts w:ascii="Times New Roman" w:hAnsi="Times New Roman" w:cs="Times New Roman"/>
          <w:noProof/>
          <w:sz w:val="28"/>
        </w:rPr>
        <w:t>. 1999;81(3):339-344.</w:t>
      </w:r>
    </w:p>
    <w:p w14:paraId="6AA5E414"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5. </w:t>
      </w:r>
      <w:r w:rsidRPr="00FC0931">
        <w:rPr>
          <w:rFonts w:ascii="Times New Roman" w:hAnsi="Times New Roman" w:cs="Times New Roman"/>
          <w:noProof/>
          <w:sz w:val="28"/>
        </w:rPr>
        <w:tab/>
        <w:t xml:space="preserve">Howley ET. Type of activity: resistance, aerobic and leisure versus occupational physical activity. </w:t>
      </w:r>
      <w:r w:rsidRPr="00FC0931">
        <w:rPr>
          <w:rFonts w:ascii="Times New Roman" w:hAnsi="Times New Roman" w:cs="Times New Roman"/>
          <w:i/>
          <w:iCs/>
          <w:noProof/>
          <w:sz w:val="28"/>
        </w:rPr>
        <w:t>Med Sci Sports Exerc</w:t>
      </w:r>
      <w:r w:rsidRPr="00FC0931">
        <w:rPr>
          <w:rFonts w:ascii="Times New Roman" w:hAnsi="Times New Roman" w:cs="Times New Roman"/>
          <w:noProof/>
          <w:sz w:val="28"/>
        </w:rPr>
        <w:t>. 2001;33(6 Suppl):S364-9.</w:t>
      </w:r>
    </w:p>
    <w:p w14:paraId="792BC4A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6. </w:t>
      </w:r>
      <w:r w:rsidRPr="00FC0931">
        <w:rPr>
          <w:rFonts w:ascii="Times New Roman" w:hAnsi="Times New Roman" w:cs="Times New Roman"/>
          <w:noProof/>
          <w:sz w:val="28"/>
        </w:rPr>
        <w:tab/>
        <w:t xml:space="preserve">Hoier B, Olsen LN, Leinum M, et al. Aerobic High-Intensity Exercise Training Improves Cardiovascular Health in Older Post-menopausal Women. </w:t>
      </w:r>
      <w:r w:rsidRPr="00FC0931">
        <w:rPr>
          <w:rFonts w:ascii="Times New Roman" w:hAnsi="Times New Roman" w:cs="Times New Roman"/>
          <w:i/>
          <w:iCs/>
          <w:noProof/>
          <w:sz w:val="28"/>
        </w:rPr>
        <w:t>Front Aging</w:t>
      </w:r>
      <w:r w:rsidRPr="00FC0931">
        <w:rPr>
          <w:rFonts w:ascii="Times New Roman" w:hAnsi="Times New Roman" w:cs="Times New Roman"/>
          <w:noProof/>
          <w:sz w:val="28"/>
        </w:rPr>
        <w:t>. 2021;2:8.</w:t>
      </w:r>
    </w:p>
    <w:p w14:paraId="1F234DE0"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7. </w:t>
      </w:r>
      <w:r w:rsidRPr="00FC0931">
        <w:rPr>
          <w:rFonts w:ascii="Times New Roman" w:hAnsi="Times New Roman" w:cs="Times New Roman"/>
          <w:noProof/>
          <w:sz w:val="28"/>
        </w:rPr>
        <w:tab/>
        <w:t xml:space="preserve">Nishiwaki M, Kawakami R, Saito K, Tamaki H, Takekura H, Ogita F. Vascular adaptations to hypobaric hypoxic training in postmenopausal women. </w:t>
      </w:r>
      <w:r w:rsidRPr="00FC0931">
        <w:rPr>
          <w:rFonts w:ascii="Times New Roman" w:hAnsi="Times New Roman" w:cs="Times New Roman"/>
          <w:i/>
          <w:iCs/>
          <w:noProof/>
          <w:sz w:val="28"/>
        </w:rPr>
        <w:t>J Physiol Sci</w:t>
      </w:r>
      <w:r w:rsidRPr="00FC0931">
        <w:rPr>
          <w:rFonts w:ascii="Times New Roman" w:hAnsi="Times New Roman" w:cs="Times New Roman"/>
          <w:noProof/>
          <w:sz w:val="28"/>
        </w:rPr>
        <w:t>. 2011;61(2):83-91. doi:10.1007/s12576-010-0126-7</w:t>
      </w:r>
    </w:p>
    <w:p w14:paraId="286F47BE"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8. </w:t>
      </w:r>
      <w:r w:rsidRPr="00FC0931">
        <w:rPr>
          <w:rFonts w:ascii="Times New Roman" w:hAnsi="Times New Roman" w:cs="Times New Roman"/>
          <w:noProof/>
          <w:sz w:val="28"/>
        </w:rPr>
        <w:tab/>
        <w:t xml:space="preserve">Burt VL, Whelton P, Roccella EJ, et al. Prevalence of hypertension in the US adult population: results from the Third National Health and Nutrition Examination Survey, 1988-1991. </w:t>
      </w:r>
      <w:r w:rsidRPr="00FC0931">
        <w:rPr>
          <w:rFonts w:ascii="Times New Roman" w:hAnsi="Times New Roman" w:cs="Times New Roman"/>
          <w:i/>
          <w:iCs/>
          <w:noProof/>
          <w:sz w:val="28"/>
        </w:rPr>
        <w:t>Hypertension</w:t>
      </w:r>
      <w:r w:rsidRPr="00FC0931">
        <w:rPr>
          <w:rFonts w:ascii="Times New Roman" w:hAnsi="Times New Roman" w:cs="Times New Roman"/>
          <w:noProof/>
          <w:sz w:val="28"/>
        </w:rPr>
        <w:t>. 1995;25(3):305-313.</w:t>
      </w:r>
    </w:p>
    <w:p w14:paraId="502014CC"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49. </w:t>
      </w:r>
      <w:r w:rsidRPr="00FC0931">
        <w:rPr>
          <w:rFonts w:ascii="Times New Roman" w:hAnsi="Times New Roman" w:cs="Times New Roman"/>
          <w:noProof/>
          <w:sz w:val="28"/>
        </w:rPr>
        <w:tab/>
        <w:t xml:space="preserve">Nyberg M, Seidelin K, Andersen TR, Overby NN, Hellsten Y, Bangsbo J. Biomarkers of vascular function in premenopausal and recent postmenopausal women of similar age: effect of exercise training. </w:t>
      </w:r>
      <w:r w:rsidRPr="00FC0931">
        <w:rPr>
          <w:rFonts w:ascii="Times New Roman" w:hAnsi="Times New Roman" w:cs="Times New Roman"/>
          <w:i/>
          <w:iCs/>
          <w:noProof/>
          <w:sz w:val="28"/>
        </w:rPr>
        <w:t>Am J Physiol Integr Comp Physiol</w:t>
      </w:r>
      <w:r w:rsidRPr="00FC0931">
        <w:rPr>
          <w:rFonts w:ascii="Times New Roman" w:hAnsi="Times New Roman" w:cs="Times New Roman"/>
          <w:noProof/>
          <w:sz w:val="28"/>
        </w:rPr>
        <w:t>. 2014;306(7):R510-R517.</w:t>
      </w:r>
    </w:p>
    <w:p w14:paraId="79CAA89A"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lastRenderedPageBreak/>
        <w:t xml:space="preserve">50. </w:t>
      </w:r>
      <w:r w:rsidRPr="00FC0931">
        <w:rPr>
          <w:rFonts w:ascii="Times New Roman" w:hAnsi="Times New Roman" w:cs="Times New Roman"/>
          <w:noProof/>
          <w:sz w:val="28"/>
        </w:rPr>
        <w:tab/>
        <w:t xml:space="preserve">Lewington S. Prospective studies collaboration. Age-specific relevance of usual blood pressure to vascular mortality: a meta-analysis of individual data for one million adults in 61 prospective studies. </w:t>
      </w:r>
      <w:r w:rsidRPr="00FC0931">
        <w:rPr>
          <w:rFonts w:ascii="Times New Roman" w:hAnsi="Times New Roman" w:cs="Times New Roman"/>
          <w:i/>
          <w:iCs/>
          <w:noProof/>
          <w:sz w:val="28"/>
        </w:rPr>
        <w:t>Lancet</w:t>
      </w:r>
      <w:r w:rsidRPr="00FC0931">
        <w:rPr>
          <w:rFonts w:ascii="Times New Roman" w:hAnsi="Times New Roman" w:cs="Times New Roman"/>
          <w:noProof/>
          <w:sz w:val="28"/>
        </w:rPr>
        <w:t>. 2002;360:1903-1913.</w:t>
      </w:r>
    </w:p>
    <w:p w14:paraId="6EB31B9F"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1. </w:t>
      </w:r>
      <w:r w:rsidRPr="00FC0931">
        <w:rPr>
          <w:rFonts w:ascii="Times New Roman" w:hAnsi="Times New Roman" w:cs="Times New Roman"/>
          <w:noProof/>
          <w:sz w:val="28"/>
        </w:rPr>
        <w:tab/>
        <w:t xml:space="preserve">American Heart Association. Heart and Stroke Statistical Update—2000. </w:t>
      </w:r>
      <w:r w:rsidRPr="00FC0931">
        <w:rPr>
          <w:rFonts w:ascii="Times New Roman" w:hAnsi="Times New Roman" w:cs="Times New Roman"/>
          <w:i/>
          <w:iCs/>
          <w:noProof/>
          <w:sz w:val="28"/>
        </w:rPr>
        <w:t>Dallas, Texas Am Hear Assoc</w:t>
      </w:r>
      <w:r w:rsidRPr="00FC0931">
        <w:rPr>
          <w:rFonts w:ascii="Times New Roman" w:hAnsi="Times New Roman" w:cs="Times New Roman"/>
          <w:noProof/>
          <w:sz w:val="28"/>
        </w:rPr>
        <w:t>. 2004.</w:t>
      </w:r>
    </w:p>
    <w:p w14:paraId="68379061"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2. </w:t>
      </w:r>
      <w:r w:rsidRPr="00FC0931">
        <w:rPr>
          <w:rFonts w:ascii="Times New Roman" w:hAnsi="Times New Roman" w:cs="Times New Roman"/>
          <w:noProof/>
          <w:sz w:val="28"/>
        </w:rPr>
        <w:tab/>
        <w:t xml:space="preserve">Moriguchi J, Itoh H, Harada S, et al. Low frequency regular exercise improves flow-mediated dilatation of subjects with mild hypertension. </w:t>
      </w:r>
      <w:r w:rsidRPr="00FC0931">
        <w:rPr>
          <w:rFonts w:ascii="Times New Roman" w:hAnsi="Times New Roman" w:cs="Times New Roman"/>
          <w:i/>
          <w:iCs/>
          <w:noProof/>
          <w:sz w:val="28"/>
        </w:rPr>
        <w:t>Hypertens Res</w:t>
      </w:r>
      <w:r w:rsidRPr="00FC0931">
        <w:rPr>
          <w:rFonts w:ascii="Times New Roman" w:hAnsi="Times New Roman" w:cs="Times New Roman"/>
          <w:noProof/>
          <w:sz w:val="28"/>
        </w:rPr>
        <w:t>. 2005;28(4):315-321.</w:t>
      </w:r>
    </w:p>
    <w:p w14:paraId="36AACF8D"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3. </w:t>
      </w:r>
      <w:r w:rsidRPr="00FC0931">
        <w:rPr>
          <w:rFonts w:ascii="Times New Roman" w:hAnsi="Times New Roman" w:cs="Times New Roman"/>
          <w:noProof/>
          <w:sz w:val="28"/>
        </w:rPr>
        <w:tab/>
        <w:t xml:space="preserve">Kaplon RE, Walker AE, Seals DR. Plasma norepinephrine is an independent predictor of vascular endothelial function with aging in healthy women. </w:t>
      </w:r>
      <w:r w:rsidRPr="00FC0931">
        <w:rPr>
          <w:rFonts w:ascii="Times New Roman" w:hAnsi="Times New Roman" w:cs="Times New Roman"/>
          <w:i/>
          <w:iCs/>
          <w:noProof/>
          <w:sz w:val="28"/>
        </w:rPr>
        <w:t>J Appl Physiol</w:t>
      </w:r>
      <w:r w:rsidRPr="00FC0931">
        <w:rPr>
          <w:rFonts w:ascii="Times New Roman" w:hAnsi="Times New Roman" w:cs="Times New Roman"/>
          <w:noProof/>
          <w:sz w:val="28"/>
        </w:rPr>
        <w:t>. 2011;111(5):1416-1421.</w:t>
      </w:r>
    </w:p>
    <w:p w14:paraId="51E926C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4. </w:t>
      </w:r>
      <w:r w:rsidRPr="00FC0931">
        <w:rPr>
          <w:rFonts w:ascii="Times New Roman" w:hAnsi="Times New Roman" w:cs="Times New Roman"/>
          <w:noProof/>
          <w:sz w:val="28"/>
        </w:rPr>
        <w:tab/>
        <w:t xml:space="preserve">Sverrisdóttir YB, Jansson LM, Hägg U, Gan L-M. Muscle sympathetic nerve activity is related to a surrogate marker of endothelial function in healthy individuals. </w:t>
      </w:r>
      <w:r w:rsidRPr="00FC0931">
        <w:rPr>
          <w:rFonts w:ascii="Times New Roman" w:hAnsi="Times New Roman" w:cs="Times New Roman"/>
          <w:i/>
          <w:iCs/>
          <w:noProof/>
          <w:sz w:val="28"/>
        </w:rPr>
        <w:t>PLoS One</w:t>
      </w:r>
      <w:r w:rsidRPr="00FC0931">
        <w:rPr>
          <w:rFonts w:ascii="Times New Roman" w:hAnsi="Times New Roman" w:cs="Times New Roman"/>
          <w:noProof/>
          <w:sz w:val="28"/>
        </w:rPr>
        <w:t>. 2010;5(2):e9257.</w:t>
      </w:r>
    </w:p>
    <w:p w14:paraId="78821A07"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5. </w:t>
      </w:r>
      <w:r w:rsidRPr="00FC0931">
        <w:rPr>
          <w:rFonts w:ascii="Times New Roman" w:hAnsi="Times New Roman" w:cs="Times New Roman"/>
          <w:noProof/>
          <w:sz w:val="28"/>
        </w:rPr>
        <w:tab/>
        <w:t xml:space="preserve">Parthasarathy S, Barnett J, Fong LG. High-density lipoprotein inhibits the oxidative modification of low-density lipoprotein. </w:t>
      </w:r>
      <w:r w:rsidRPr="00FC0931">
        <w:rPr>
          <w:rFonts w:ascii="Times New Roman" w:hAnsi="Times New Roman" w:cs="Times New Roman"/>
          <w:i/>
          <w:iCs/>
          <w:noProof/>
          <w:sz w:val="28"/>
        </w:rPr>
        <w:t>Biochim Biophys Acta (BBA)-Lipids Lipid Metab</w:t>
      </w:r>
      <w:r w:rsidRPr="00FC0931">
        <w:rPr>
          <w:rFonts w:ascii="Times New Roman" w:hAnsi="Times New Roman" w:cs="Times New Roman"/>
          <w:noProof/>
          <w:sz w:val="28"/>
        </w:rPr>
        <w:t>. 1990;1044(2):275-283.</w:t>
      </w:r>
    </w:p>
    <w:p w14:paraId="322D680B"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6. </w:t>
      </w:r>
      <w:r w:rsidRPr="00FC0931">
        <w:rPr>
          <w:rFonts w:ascii="Times New Roman" w:hAnsi="Times New Roman" w:cs="Times New Roman"/>
          <w:noProof/>
          <w:sz w:val="28"/>
        </w:rPr>
        <w:tab/>
        <w:t xml:space="preserve">Simons LA, Sullivan D, Simons J, Celermajer DS. Effects of atorvastatin monotherapy and simvastatin plus cholestyramine on arterial endothelial function in patients with severe primary hypercholesterolaemia. </w:t>
      </w:r>
      <w:r w:rsidRPr="00FC0931">
        <w:rPr>
          <w:rFonts w:ascii="Times New Roman" w:hAnsi="Times New Roman" w:cs="Times New Roman"/>
          <w:i/>
          <w:iCs/>
          <w:noProof/>
          <w:sz w:val="28"/>
        </w:rPr>
        <w:t>Atherosclerosis</w:t>
      </w:r>
      <w:r w:rsidRPr="00FC0931">
        <w:rPr>
          <w:rFonts w:ascii="Times New Roman" w:hAnsi="Times New Roman" w:cs="Times New Roman"/>
          <w:noProof/>
          <w:sz w:val="28"/>
        </w:rPr>
        <w:t>. 1998;137(1):197-203.</w:t>
      </w:r>
    </w:p>
    <w:p w14:paraId="12FD3E3F"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FC0931">
        <w:rPr>
          <w:rFonts w:ascii="Times New Roman" w:hAnsi="Times New Roman" w:cs="Times New Roman"/>
          <w:noProof/>
          <w:sz w:val="28"/>
        </w:rPr>
        <w:t xml:space="preserve">57. </w:t>
      </w:r>
      <w:r w:rsidRPr="00FC0931">
        <w:rPr>
          <w:rFonts w:ascii="Times New Roman" w:hAnsi="Times New Roman" w:cs="Times New Roman"/>
          <w:noProof/>
          <w:sz w:val="28"/>
        </w:rPr>
        <w:tab/>
        <w:t xml:space="preserve">Lewis T V, Dart AM, Chin-Dusting JPF, Kingwell BA. Exercise training increases basal nitric oxide production from the forearm in hypercholesterolemic patients. </w:t>
      </w:r>
      <w:r w:rsidRPr="00FC0931">
        <w:rPr>
          <w:rFonts w:ascii="Times New Roman" w:hAnsi="Times New Roman" w:cs="Times New Roman"/>
          <w:i/>
          <w:iCs/>
          <w:noProof/>
          <w:sz w:val="28"/>
        </w:rPr>
        <w:t>Arterioscler Thromb Vasc Biol</w:t>
      </w:r>
      <w:r w:rsidRPr="00FC0931">
        <w:rPr>
          <w:rFonts w:ascii="Times New Roman" w:hAnsi="Times New Roman" w:cs="Times New Roman"/>
          <w:noProof/>
          <w:sz w:val="28"/>
        </w:rPr>
        <w:t>. 1999;19(11):2782-2787.</w:t>
      </w:r>
    </w:p>
    <w:p w14:paraId="1849BEF8" w14:textId="77777777" w:rsidR="00FC0931" w:rsidRPr="008F6FE9"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lang w:val="fr-CA"/>
        </w:rPr>
      </w:pPr>
      <w:r w:rsidRPr="00FC0931">
        <w:rPr>
          <w:rFonts w:ascii="Times New Roman" w:hAnsi="Times New Roman" w:cs="Times New Roman"/>
          <w:noProof/>
          <w:sz w:val="28"/>
        </w:rPr>
        <w:t xml:space="preserve">58. </w:t>
      </w:r>
      <w:r w:rsidRPr="00FC0931">
        <w:rPr>
          <w:rFonts w:ascii="Times New Roman" w:hAnsi="Times New Roman" w:cs="Times New Roman"/>
          <w:noProof/>
          <w:sz w:val="28"/>
        </w:rPr>
        <w:tab/>
        <w:t xml:space="preserve">Sisson SB, Katzmarzyk PT, Earnest CP, Bouchard C, Blair SN, Church TS. Volume of exercise and fitness non-response in sedentary, post-menopausal women. </w:t>
      </w:r>
      <w:r w:rsidRPr="008F6FE9">
        <w:rPr>
          <w:rFonts w:ascii="Times New Roman" w:hAnsi="Times New Roman" w:cs="Times New Roman"/>
          <w:i/>
          <w:iCs/>
          <w:noProof/>
          <w:sz w:val="28"/>
          <w:lang w:val="fr-CA"/>
        </w:rPr>
        <w:t>Med Sci Sports Exerc</w:t>
      </w:r>
      <w:r w:rsidRPr="008F6FE9">
        <w:rPr>
          <w:rFonts w:ascii="Times New Roman" w:hAnsi="Times New Roman" w:cs="Times New Roman"/>
          <w:noProof/>
          <w:sz w:val="28"/>
          <w:lang w:val="fr-CA"/>
        </w:rPr>
        <w:t>. 2009;41(3):539.</w:t>
      </w:r>
    </w:p>
    <w:p w14:paraId="602FFFE4" w14:textId="77777777" w:rsidR="00FC0931" w:rsidRPr="00FC0931" w:rsidRDefault="00FC0931" w:rsidP="00FC0931">
      <w:pPr>
        <w:widowControl w:val="0"/>
        <w:autoSpaceDE w:val="0"/>
        <w:autoSpaceDN w:val="0"/>
        <w:adjustRightInd w:val="0"/>
        <w:spacing w:before="360" w:after="0" w:line="240" w:lineRule="auto"/>
        <w:ind w:left="640" w:hanging="640"/>
        <w:rPr>
          <w:rFonts w:ascii="Times New Roman" w:hAnsi="Times New Roman" w:cs="Times New Roman"/>
          <w:noProof/>
          <w:sz w:val="28"/>
        </w:rPr>
      </w:pPr>
      <w:r w:rsidRPr="008F6FE9">
        <w:rPr>
          <w:rFonts w:ascii="Times New Roman" w:hAnsi="Times New Roman" w:cs="Times New Roman"/>
          <w:noProof/>
          <w:sz w:val="28"/>
          <w:lang w:val="fr-CA"/>
        </w:rPr>
        <w:t xml:space="preserve">59. </w:t>
      </w:r>
      <w:r w:rsidRPr="008F6FE9">
        <w:rPr>
          <w:rFonts w:ascii="Times New Roman" w:hAnsi="Times New Roman" w:cs="Times New Roman"/>
          <w:noProof/>
          <w:sz w:val="28"/>
          <w:lang w:val="fr-CA"/>
        </w:rPr>
        <w:tab/>
        <w:t xml:space="preserve">Mandrup CM, Egelund J, Nyberg M, et al. </w:t>
      </w:r>
      <w:r w:rsidRPr="00FC0931">
        <w:rPr>
          <w:rFonts w:ascii="Times New Roman" w:hAnsi="Times New Roman" w:cs="Times New Roman"/>
          <w:noProof/>
          <w:sz w:val="28"/>
        </w:rPr>
        <w:t xml:space="preserve">Effects of high-intensity training on cardiovascular risk factors in premenopausal and postmenopausal women. </w:t>
      </w:r>
      <w:r w:rsidRPr="00FC0931">
        <w:rPr>
          <w:rFonts w:ascii="Times New Roman" w:hAnsi="Times New Roman" w:cs="Times New Roman"/>
          <w:i/>
          <w:iCs/>
          <w:noProof/>
          <w:sz w:val="28"/>
        </w:rPr>
        <w:t>Am J Obstet Gynecol</w:t>
      </w:r>
      <w:r w:rsidRPr="00FC0931">
        <w:rPr>
          <w:rFonts w:ascii="Times New Roman" w:hAnsi="Times New Roman" w:cs="Times New Roman"/>
          <w:noProof/>
          <w:sz w:val="28"/>
        </w:rPr>
        <w:t>. 2017;216(4):384. e1-384. e11.</w:t>
      </w:r>
    </w:p>
    <w:p w14:paraId="32186AEA" w14:textId="2C78B8D4" w:rsidR="00AD4030" w:rsidRPr="001906BD" w:rsidRDefault="00C969F1" w:rsidP="00FC0931">
      <w:pPr>
        <w:widowControl w:val="0"/>
        <w:autoSpaceDE w:val="0"/>
        <w:autoSpaceDN w:val="0"/>
        <w:adjustRightInd w:val="0"/>
        <w:spacing w:before="360" w:after="0" w:line="240" w:lineRule="auto"/>
        <w:ind w:left="640" w:hanging="640"/>
        <w:rPr>
          <w:lang w:val="en-US"/>
        </w:rPr>
        <w:sectPr w:rsidR="00AD4030" w:rsidRPr="001906BD" w:rsidSect="00AD4030">
          <w:footerReference w:type="first" r:id="rId11"/>
          <w:pgSz w:w="11900" w:h="16840"/>
          <w:pgMar w:top="1440" w:right="1440" w:bottom="1440" w:left="1440" w:header="708" w:footer="708" w:gutter="0"/>
          <w:lnNumType w:countBy="1" w:restart="continuous"/>
          <w:pgNumType w:start="1"/>
          <w:cols w:space="708"/>
          <w:titlePg/>
          <w:docGrid w:linePitch="360"/>
        </w:sectPr>
      </w:pPr>
      <w:r w:rsidRPr="001906BD">
        <w:rPr>
          <w:lang w:val="en-US"/>
        </w:rPr>
        <w:fldChar w:fldCharType="end"/>
      </w:r>
    </w:p>
    <w:p w14:paraId="0351A099" w14:textId="77777777" w:rsidR="00840795" w:rsidRPr="001906BD" w:rsidRDefault="00840795" w:rsidP="00840795">
      <w:pPr>
        <w:widowControl w:val="0"/>
        <w:autoSpaceDE w:val="0"/>
        <w:autoSpaceDN w:val="0"/>
        <w:adjustRightInd w:val="0"/>
        <w:spacing w:before="360" w:after="0" w:line="240" w:lineRule="auto"/>
        <w:jc w:val="center"/>
        <w:rPr>
          <w:rFonts w:ascii="Times New Roman" w:hAnsi="Times New Roman" w:cs="Times New Roman"/>
          <w:b/>
          <w:bCs/>
          <w:szCs w:val="24"/>
          <w:lang w:val="en-US"/>
        </w:rPr>
      </w:pPr>
      <w:r w:rsidRPr="001906BD">
        <w:rPr>
          <w:rFonts w:ascii="Times New Roman" w:hAnsi="Times New Roman" w:cs="Times New Roman"/>
          <w:b/>
          <w:bCs/>
          <w:szCs w:val="24"/>
          <w:lang w:val="en-US"/>
        </w:rPr>
        <w:lastRenderedPageBreak/>
        <w:t>Figure Legend</w:t>
      </w:r>
    </w:p>
    <w:p w14:paraId="6D8ABE6F" w14:textId="77777777" w:rsidR="00840795" w:rsidRPr="001906BD" w:rsidRDefault="00840795" w:rsidP="00840795">
      <w:pPr>
        <w:widowControl w:val="0"/>
        <w:autoSpaceDE w:val="0"/>
        <w:autoSpaceDN w:val="0"/>
        <w:adjustRightInd w:val="0"/>
        <w:spacing w:before="360" w:after="0" w:line="240" w:lineRule="auto"/>
        <w:rPr>
          <w:rFonts w:ascii="Times New Roman" w:hAnsi="Times New Roman" w:cs="Times New Roman"/>
          <w:b/>
          <w:bCs/>
          <w:szCs w:val="24"/>
          <w:lang w:val="en-US"/>
        </w:rPr>
      </w:pPr>
    </w:p>
    <w:p w14:paraId="163D9175" w14:textId="77777777" w:rsidR="008F6FE9" w:rsidRDefault="008F6FE9" w:rsidP="008F6FE9">
      <w:pPr>
        <w:widowControl w:val="0"/>
        <w:autoSpaceDE w:val="0"/>
        <w:autoSpaceDN w:val="0"/>
        <w:adjustRightInd w:val="0"/>
        <w:spacing w:before="360" w:after="0"/>
        <w:rPr>
          <w:rFonts w:ascii="Times New Roman" w:hAnsi="Times New Roman" w:cs="Times New Roman"/>
          <w:szCs w:val="24"/>
        </w:rPr>
      </w:pPr>
      <w:r w:rsidRPr="00D00EA6">
        <w:rPr>
          <w:rFonts w:ascii="Times New Roman" w:hAnsi="Times New Roman" w:cs="Times New Roman"/>
          <w:b/>
          <w:bCs/>
          <w:szCs w:val="24"/>
        </w:rPr>
        <w:t>Fig</w:t>
      </w:r>
      <w:r>
        <w:rPr>
          <w:rFonts w:ascii="Times New Roman" w:hAnsi="Times New Roman" w:cs="Times New Roman"/>
          <w:b/>
          <w:bCs/>
          <w:szCs w:val="24"/>
        </w:rPr>
        <w:t>ure</w:t>
      </w:r>
      <w:r w:rsidRPr="00D00EA6">
        <w:rPr>
          <w:rFonts w:ascii="Times New Roman" w:hAnsi="Times New Roman" w:cs="Times New Roman"/>
          <w:b/>
          <w:bCs/>
          <w:szCs w:val="24"/>
        </w:rPr>
        <w:t xml:space="preserve"> 1</w:t>
      </w:r>
      <w:r w:rsidRPr="00D00EA6">
        <w:rPr>
          <w:rFonts w:ascii="Times New Roman" w:hAnsi="Times New Roman" w:cs="Times New Roman"/>
          <w:szCs w:val="24"/>
        </w:rPr>
        <w:t xml:space="preserve"> </w:t>
      </w:r>
      <w:r w:rsidRPr="00E47577">
        <w:rPr>
          <w:rFonts w:ascii="Times New Roman" w:hAnsi="Times New Roman" w:cs="Times New Roman"/>
          <w:szCs w:val="24"/>
        </w:rPr>
        <w:t>PRISMA flow diagram of study identification, screening, eligibility and inclusion. HT, hormone therapy; FMD, flow mediated dilation.</w:t>
      </w:r>
    </w:p>
    <w:p w14:paraId="64380C72" w14:textId="756417E6" w:rsidR="008F6FE9" w:rsidRDefault="008F6FE9" w:rsidP="008F6FE9">
      <w:pPr>
        <w:widowControl w:val="0"/>
        <w:autoSpaceDE w:val="0"/>
        <w:autoSpaceDN w:val="0"/>
        <w:adjustRightInd w:val="0"/>
        <w:spacing w:before="360" w:after="0"/>
        <w:rPr>
          <w:rFonts w:ascii="Times New Roman" w:eastAsiaTheme="minorEastAsia" w:hAnsi="Times New Roman" w:cs="Times New Roman"/>
          <w:iCs/>
          <w:color w:val="000000" w:themeColor="text1"/>
          <w:szCs w:val="24"/>
        </w:rPr>
      </w:pPr>
      <w:r w:rsidRPr="000A2DD4">
        <w:rPr>
          <w:rFonts w:ascii="Times New Roman" w:hAnsi="Times New Roman" w:cs="Times New Roman"/>
          <w:b/>
          <w:bCs/>
          <w:color w:val="000000" w:themeColor="text1"/>
          <w:szCs w:val="24"/>
        </w:rPr>
        <w:t>Figure 2</w:t>
      </w:r>
      <w:r w:rsidRPr="000A2DD4">
        <w:rPr>
          <w:rFonts w:ascii="Times New Roman" w:hAnsi="Times New Roman" w:cs="Times New Roman"/>
          <w:color w:val="000000" w:themeColor="text1"/>
          <w:szCs w:val="24"/>
        </w:rPr>
        <w:t xml:space="preserve"> Forest plot illustrating the overall effect of aerobic exercise on </w:t>
      </w:r>
      <m:oMath>
        <m:r>
          <w:rPr>
            <w:rFonts w:ascii="Cambria Math" w:hAnsi="Cambria Math" w:cs="Times New Roman"/>
            <w:color w:val="000000" w:themeColor="text1"/>
            <w:szCs w:val="24"/>
          </w:rPr>
          <m:t>∆</m:t>
        </m:r>
      </m:oMath>
      <w:r w:rsidRPr="000A2DD4">
        <w:rPr>
          <w:rFonts w:ascii="Times New Roman" w:eastAsiaTheme="minorEastAsia" w:hAnsi="Times New Roman" w:cs="Times New Roman"/>
          <w:iCs/>
          <w:color w:val="000000" w:themeColor="text1"/>
          <w:szCs w:val="24"/>
        </w:rPr>
        <w:t>FMD%</w:t>
      </w:r>
      <w:r>
        <w:rPr>
          <w:rFonts w:ascii="Times New Roman" w:eastAsiaTheme="minorEastAsia" w:hAnsi="Times New Roman" w:cs="Times New Roman"/>
          <w:iCs/>
          <w:color w:val="000000" w:themeColor="text1"/>
          <w:szCs w:val="24"/>
        </w:rPr>
        <w:t>, represented by the difference in mean</w:t>
      </w:r>
      <w:r w:rsidRPr="000A2DD4">
        <w:rPr>
          <w:rFonts w:ascii="Times New Roman" w:eastAsiaTheme="minorEastAsia" w:hAnsi="Times New Roman" w:cs="Times New Roman"/>
          <w:iCs/>
          <w:color w:val="000000" w:themeColor="text1"/>
          <w:szCs w:val="24"/>
        </w:rPr>
        <w:t xml:space="preserve">. </w:t>
      </w:r>
      <w:r w:rsidRPr="000A2DD4">
        <w:rPr>
          <w:rFonts w:ascii="Times New Roman" w:eastAsiaTheme="minorEastAsia" w:hAnsi="Times New Roman" w:cs="Times New Roman"/>
          <w:i/>
          <w:color w:val="000000" w:themeColor="text1"/>
          <w:szCs w:val="24"/>
        </w:rPr>
        <w:t>Closed square</w:t>
      </w:r>
      <w:r w:rsidRPr="000A2DD4">
        <w:rPr>
          <w:rFonts w:ascii="Times New Roman" w:eastAsiaTheme="minorEastAsia" w:hAnsi="Times New Roman" w:cs="Times New Roman"/>
          <w:iCs/>
          <w:color w:val="000000" w:themeColor="text1"/>
          <w:szCs w:val="24"/>
        </w:rPr>
        <w:t xml:space="preserve"> study effect size; the size of the symbol and CIs represent study weight and precision, respectively, in the meta-analysis</w:t>
      </w:r>
      <w:r>
        <w:rPr>
          <w:rFonts w:ascii="Times New Roman" w:eastAsiaTheme="minorEastAsia" w:hAnsi="Times New Roman" w:cs="Times New Roman"/>
          <w:iCs/>
          <w:color w:val="000000" w:themeColor="text1"/>
          <w:szCs w:val="24"/>
        </w:rPr>
        <w:t>;</w:t>
      </w:r>
      <w:r w:rsidRPr="000A2DD4">
        <w:rPr>
          <w:rFonts w:ascii="Times New Roman" w:eastAsiaTheme="minorEastAsia" w:hAnsi="Times New Roman" w:cs="Times New Roman"/>
          <w:iCs/>
          <w:color w:val="000000" w:themeColor="text1"/>
          <w:szCs w:val="24"/>
        </w:rPr>
        <w:t xml:space="preserve"> </w:t>
      </w:r>
      <w:r w:rsidRPr="000A2DD4">
        <w:rPr>
          <w:rFonts w:ascii="Times New Roman" w:eastAsiaTheme="minorEastAsia" w:hAnsi="Times New Roman" w:cs="Times New Roman"/>
          <w:i/>
          <w:color w:val="000000" w:themeColor="text1"/>
          <w:szCs w:val="24"/>
        </w:rPr>
        <w:t>closed diamond</w:t>
      </w:r>
      <w:r w:rsidRPr="000A2DD4">
        <w:rPr>
          <w:rFonts w:ascii="Times New Roman" w:eastAsiaTheme="minorEastAsia" w:hAnsi="Times New Roman" w:cs="Times New Roman"/>
          <w:iCs/>
          <w:color w:val="000000" w:themeColor="text1"/>
          <w:szCs w:val="24"/>
        </w:rPr>
        <w:t xml:space="preserve"> overall summary effect, diamond width represents overall summary effect precision</w:t>
      </w:r>
      <w:r>
        <w:rPr>
          <w:rFonts w:ascii="Times New Roman" w:eastAsiaTheme="minorEastAsia" w:hAnsi="Times New Roman" w:cs="Times New Roman"/>
          <w:iCs/>
          <w:color w:val="000000" w:themeColor="text1"/>
          <w:szCs w:val="24"/>
        </w:rPr>
        <w:t xml:space="preserve">; </w:t>
      </w:r>
      <w:r w:rsidRPr="00EA724D">
        <w:rPr>
          <w:rFonts w:ascii="Times New Roman" w:eastAsiaTheme="minorEastAsia" w:hAnsi="Times New Roman" w:cs="Times New Roman"/>
          <w:i/>
          <w:color w:val="000000" w:themeColor="text1"/>
          <w:szCs w:val="24"/>
        </w:rPr>
        <w:t>Con/Pre</w:t>
      </w:r>
      <w:r>
        <w:rPr>
          <w:rFonts w:ascii="Times New Roman" w:eastAsiaTheme="minorEastAsia" w:hAnsi="Times New Roman" w:cs="Times New Roman"/>
          <w:iCs/>
          <w:color w:val="000000" w:themeColor="text1"/>
          <w:szCs w:val="24"/>
        </w:rPr>
        <w:t xml:space="preserve"> represent controls and pre-exercise intervention respectively; </w:t>
      </w:r>
      <w:r w:rsidRPr="000A2DD4">
        <w:rPr>
          <w:rFonts w:ascii="Times New Roman" w:eastAsiaTheme="minorEastAsia" w:hAnsi="Times New Roman" w:cs="Times New Roman"/>
          <w:i/>
          <w:color w:val="000000" w:themeColor="text1"/>
          <w:szCs w:val="24"/>
        </w:rPr>
        <w:t>CI</w:t>
      </w:r>
      <w:r w:rsidRPr="000A2DD4">
        <w:rPr>
          <w:rFonts w:ascii="Times New Roman" w:eastAsiaTheme="minorEastAsia" w:hAnsi="Times New Roman" w:cs="Times New Roman"/>
          <w:iCs/>
          <w:color w:val="000000" w:themeColor="text1"/>
          <w:szCs w:val="24"/>
        </w:rPr>
        <w:t xml:space="preserve"> confidence interval</w:t>
      </w:r>
      <w:r>
        <w:rPr>
          <w:rFonts w:ascii="Times New Roman" w:eastAsiaTheme="minorEastAsia" w:hAnsi="Times New Roman" w:cs="Times New Roman"/>
          <w:iCs/>
          <w:color w:val="000000" w:themeColor="text1"/>
          <w:szCs w:val="24"/>
        </w:rPr>
        <w:t>;</w:t>
      </w:r>
      <w:r w:rsidRPr="007336E7">
        <w:rPr>
          <w:rFonts w:ascii="Times New Roman" w:eastAsiaTheme="minorEastAsia" w:hAnsi="Times New Roman" w:cs="Times New Roman"/>
          <w:iCs/>
          <w:color w:val="000000" w:themeColor="text1"/>
          <w:szCs w:val="24"/>
        </w:rPr>
        <w:t xml:space="preserve"> </w:t>
      </w:r>
      <w:r w:rsidRPr="007336E7">
        <w:rPr>
          <w:rFonts w:ascii="Times New Roman" w:eastAsiaTheme="minorEastAsia" w:hAnsi="Times New Roman" w:cs="Times New Roman"/>
          <w:i/>
          <w:color w:val="000000" w:themeColor="text1"/>
          <w:szCs w:val="24"/>
        </w:rPr>
        <w:t>1 and 2</w:t>
      </w:r>
      <w:r w:rsidRPr="007336E7">
        <w:rPr>
          <w:rFonts w:ascii="Times New Roman" w:eastAsiaTheme="minorEastAsia" w:hAnsi="Times New Roman" w:cs="Times New Roman"/>
          <w:iCs/>
          <w:color w:val="000000" w:themeColor="text1"/>
          <w:szCs w:val="24"/>
        </w:rPr>
        <w:t xml:space="preserve"> denote multiple athlete–control comparisons from the same study.</w:t>
      </w:r>
      <w:r>
        <w:rPr>
          <w:rFonts w:ascii="Times New Roman" w:eastAsiaTheme="minorEastAsia" w:hAnsi="Times New Roman" w:cs="Times New Roman"/>
          <w:iCs/>
          <w:color w:val="000000" w:themeColor="text1"/>
          <w:szCs w:val="24"/>
        </w:rPr>
        <w:t xml:space="preserve">  </w:t>
      </w:r>
    </w:p>
    <w:p w14:paraId="635769C6" w14:textId="77777777" w:rsidR="008F6FE9" w:rsidRDefault="008F6FE9" w:rsidP="008F6FE9">
      <w:pPr>
        <w:widowControl w:val="0"/>
        <w:autoSpaceDE w:val="0"/>
        <w:autoSpaceDN w:val="0"/>
        <w:adjustRightInd w:val="0"/>
        <w:spacing w:before="360" w:after="0"/>
        <w:sectPr w:rsidR="008F6FE9" w:rsidSect="008F6FE9">
          <w:pgSz w:w="11900" w:h="16840"/>
          <w:pgMar w:top="1440" w:right="1440" w:bottom="1440" w:left="1440" w:header="708" w:footer="708" w:gutter="0"/>
          <w:cols w:space="708"/>
          <w:docGrid w:linePitch="360"/>
        </w:sectPr>
      </w:pPr>
    </w:p>
    <w:p w14:paraId="298DF59A" w14:textId="5B861CE0" w:rsidR="008321A8" w:rsidRPr="008F6FE9" w:rsidRDefault="008321A8" w:rsidP="008F6FE9">
      <w:pPr>
        <w:tabs>
          <w:tab w:val="left" w:pos="1356"/>
        </w:tabs>
        <w:jc w:val="center"/>
        <w:rPr>
          <w:b/>
          <w:bCs/>
          <w:lang w:val="en-US"/>
        </w:rPr>
      </w:pPr>
      <w:r w:rsidRPr="008F6FE9">
        <w:rPr>
          <w:b/>
          <w:bCs/>
          <w:lang w:val="en-US"/>
        </w:rPr>
        <w:lastRenderedPageBreak/>
        <w:t>Supplementary Digital Content</w:t>
      </w:r>
    </w:p>
    <w:p w14:paraId="7C0D72B9" w14:textId="577901D5" w:rsidR="008321A8" w:rsidRPr="00673725" w:rsidRDefault="008321A8" w:rsidP="008321A8">
      <w:pPr>
        <w:tabs>
          <w:tab w:val="left" w:pos="1356"/>
        </w:tabs>
        <w:rPr>
          <w:color w:val="FF0000"/>
          <w:lang w:val="en-US"/>
        </w:rPr>
      </w:pPr>
      <w:r w:rsidRPr="00673725">
        <w:rPr>
          <w:color w:val="FF0000"/>
          <w:lang w:val="en-US"/>
        </w:rPr>
        <w:t>Supplementary Digital Content 1.docx</w:t>
      </w:r>
    </w:p>
    <w:p w14:paraId="3DBFBFF5" w14:textId="42AE84D5" w:rsidR="008321A8" w:rsidRPr="00673725" w:rsidRDefault="008321A8" w:rsidP="008F6FE9">
      <w:pPr>
        <w:tabs>
          <w:tab w:val="left" w:pos="1356"/>
        </w:tabs>
        <w:rPr>
          <w:rFonts w:ascii="Times New Roman" w:eastAsiaTheme="minorEastAsia" w:hAnsi="Times New Roman" w:cs="Times New Roman"/>
          <w:iCs/>
          <w:color w:val="FF0000"/>
          <w:szCs w:val="24"/>
          <w:lang w:val="en-US"/>
        </w:rPr>
      </w:pPr>
      <w:r w:rsidRPr="00673725">
        <w:rPr>
          <w:color w:val="FF0000"/>
          <w:lang w:val="en-US"/>
        </w:rPr>
        <w:t>Supplementary Digital Content 2.docx</w:t>
      </w:r>
    </w:p>
    <w:p w14:paraId="09DED17C" w14:textId="46E3015E" w:rsidR="008321A8" w:rsidRPr="008321A8" w:rsidRDefault="008321A8" w:rsidP="008F6FE9">
      <w:pPr>
        <w:tabs>
          <w:tab w:val="left" w:pos="1356"/>
        </w:tabs>
        <w:rPr>
          <w:lang w:val="en-US"/>
        </w:rPr>
        <w:sectPr w:rsidR="008321A8" w:rsidRPr="008321A8" w:rsidSect="008F6FE9">
          <w:pgSz w:w="11900" w:h="16840"/>
          <w:pgMar w:top="1440" w:right="1440" w:bottom="1440" w:left="1440" w:header="708" w:footer="708" w:gutter="0"/>
          <w:cols w:space="708"/>
          <w:docGrid w:linePitch="360"/>
        </w:sectPr>
      </w:pPr>
    </w:p>
    <w:bookmarkStart w:id="0" w:name="_MON_1709038752"/>
    <w:bookmarkEnd w:id="0"/>
    <w:p w14:paraId="4C4F32BF" w14:textId="379EA9A9" w:rsidR="00277EEF" w:rsidRDefault="002973E2" w:rsidP="00EA724D">
      <w:pPr>
        <w:rPr>
          <w:rFonts w:ascii="Times New Roman" w:hAnsi="Times New Roman" w:cs="Times New Roman"/>
          <w:szCs w:val="24"/>
          <w:lang w:val="en-US"/>
        </w:rPr>
      </w:pPr>
      <w:r w:rsidRPr="002973E2">
        <w:rPr>
          <w:rFonts w:ascii="Times New Roman" w:hAnsi="Times New Roman" w:cs="Times New Roman"/>
          <w:noProof/>
          <w:szCs w:val="24"/>
          <w:lang w:val="en-US"/>
        </w:rPr>
      </w:r>
      <w:r w:rsidR="002973E2" w:rsidRPr="002973E2">
        <w:rPr>
          <w:rFonts w:ascii="Times New Roman" w:hAnsi="Times New Roman" w:cs="Times New Roman"/>
          <w:noProof/>
          <w:szCs w:val="24"/>
          <w:lang w:val="en-US"/>
        </w:rPr>
        <w:object w:dxaOrig="9920" w:dyaOrig="12700" w14:anchorId="17674A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96pt;height:635.35pt;mso-width-percent:0;mso-height-percent:0;mso-width-percent:0;mso-height-percent:0" o:ole="">
            <v:imagedata r:id="rId12" o:title=""/>
          </v:shape>
          <o:OLEObject Type="Embed" ProgID="Word.Document.12" ShapeID="_x0000_i1029" DrawAspect="Content" ObjectID="_1709038945" r:id="rId13">
            <o:FieldCodes>\s</o:FieldCodes>
          </o:OLEObject>
        </w:object>
      </w:r>
    </w:p>
    <w:p w14:paraId="1E153639" w14:textId="77777777" w:rsidR="002973E2" w:rsidRDefault="002973E2" w:rsidP="00EA724D">
      <w:pPr>
        <w:rPr>
          <w:rFonts w:ascii="Times New Roman" w:hAnsi="Times New Roman" w:cs="Times New Roman"/>
          <w:szCs w:val="24"/>
          <w:lang w:val="en-US"/>
        </w:rPr>
        <w:sectPr w:rsidR="002973E2" w:rsidSect="00984D33">
          <w:pgSz w:w="11900" w:h="16840"/>
          <w:pgMar w:top="1440" w:right="1440" w:bottom="1440" w:left="1440" w:header="708" w:footer="708" w:gutter="0"/>
          <w:cols w:space="708"/>
          <w:docGrid w:linePitch="360"/>
        </w:sectPr>
      </w:pPr>
    </w:p>
    <w:bookmarkStart w:id="1" w:name="_MON_1709038764"/>
    <w:bookmarkEnd w:id="1"/>
    <w:p w14:paraId="5C6E57A0" w14:textId="4887C5C9" w:rsidR="002973E2" w:rsidRDefault="002973E2" w:rsidP="00EA724D">
      <w:pPr>
        <w:rPr>
          <w:rFonts w:ascii="Times New Roman" w:hAnsi="Times New Roman" w:cs="Times New Roman"/>
          <w:szCs w:val="24"/>
          <w:lang w:val="en-US"/>
        </w:rPr>
      </w:pPr>
      <w:r w:rsidRPr="002973E2">
        <w:rPr>
          <w:rFonts w:ascii="Times New Roman" w:hAnsi="Times New Roman" w:cs="Times New Roman"/>
          <w:noProof/>
          <w:szCs w:val="24"/>
          <w:lang w:val="en-US"/>
        </w:rPr>
      </w:r>
      <w:r w:rsidR="002973E2" w:rsidRPr="002973E2">
        <w:rPr>
          <w:rFonts w:ascii="Times New Roman" w:hAnsi="Times New Roman" w:cs="Times New Roman"/>
          <w:noProof/>
          <w:szCs w:val="24"/>
          <w:lang w:val="en-US"/>
        </w:rPr>
        <w:object w:dxaOrig="14520" w:dyaOrig="7160" w14:anchorId="1D1D3DFA">
          <v:shape id="_x0000_i1028" type="#_x0000_t75" alt="" style="width:726pt;height:358pt;mso-width-percent:0;mso-height-percent:0;mso-width-percent:0;mso-height-percent:0" o:ole="">
            <v:imagedata r:id="rId14" o:title=""/>
          </v:shape>
          <o:OLEObject Type="Embed" ProgID="Word.Document.12" ShapeID="_x0000_i1028" DrawAspect="Content" ObjectID="_1709038946" r:id="rId15">
            <o:FieldCodes>\s</o:FieldCodes>
          </o:OLEObject>
        </w:object>
      </w:r>
    </w:p>
    <w:p w14:paraId="1BBB78ED" w14:textId="021AEBD3" w:rsidR="001C1DF7" w:rsidRDefault="001C1DF7" w:rsidP="001C1DF7">
      <w:pPr>
        <w:rPr>
          <w:rFonts w:ascii="Times New Roman" w:hAnsi="Times New Roman" w:cs="Times New Roman"/>
          <w:szCs w:val="24"/>
          <w:lang w:val="en-US"/>
        </w:rPr>
      </w:pPr>
    </w:p>
    <w:p w14:paraId="5DD5BB51" w14:textId="286954EB" w:rsidR="001C1DF7" w:rsidRDefault="001C1DF7" w:rsidP="001C1DF7">
      <w:pPr>
        <w:tabs>
          <w:tab w:val="left" w:pos="2067"/>
        </w:tabs>
        <w:rPr>
          <w:rFonts w:ascii="Times New Roman" w:hAnsi="Times New Roman" w:cs="Times New Roman"/>
          <w:szCs w:val="24"/>
          <w:lang w:val="en-US"/>
        </w:rPr>
      </w:pPr>
      <w:r>
        <w:rPr>
          <w:rFonts w:ascii="Times New Roman" w:hAnsi="Times New Roman" w:cs="Times New Roman"/>
          <w:szCs w:val="24"/>
          <w:lang w:val="en-US"/>
        </w:rPr>
        <w:tab/>
      </w:r>
    </w:p>
    <w:p w14:paraId="6BEB8D1E" w14:textId="46919842" w:rsidR="001C1DF7" w:rsidRDefault="001C1DF7" w:rsidP="001C1DF7">
      <w:pPr>
        <w:tabs>
          <w:tab w:val="left" w:pos="2067"/>
        </w:tabs>
        <w:rPr>
          <w:rFonts w:ascii="Times New Roman" w:hAnsi="Times New Roman" w:cs="Times New Roman"/>
          <w:szCs w:val="24"/>
          <w:lang w:val="en-US"/>
        </w:rPr>
      </w:pPr>
    </w:p>
    <w:tbl>
      <w:tblPr>
        <w:tblW w:w="14885" w:type="dxa"/>
        <w:jc w:val="center"/>
        <w:shd w:val="clear" w:color="auto" w:fill="FFFFFF" w:themeFill="background1"/>
        <w:tblLayout w:type="fixed"/>
        <w:tblLook w:val="04A0" w:firstRow="1" w:lastRow="0" w:firstColumn="1" w:lastColumn="0" w:noHBand="0" w:noVBand="1"/>
      </w:tblPr>
      <w:tblGrid>
        <w:gridCol w:w="1097"/>
        <w:gridCol w:w="1172"/>
        <w:gridCol w:w="284"/>
        <w:gridCol w:w="850"/>
        <w:gridCol w:w="1843"/>
        <w:gridCol w:w="1271"/>
        <w:gridCol w:w="241"/>
        <w:gridCol w:w="1890"/>
        <w:gridCol w:w="850"/>
        <w:gridCol w:w="1701"/>
        <w:gridCol w:w="1418"/>
        <w:gridCol w:w="1559"/>
        <w:gridCol w:w="709"/>
      </w:tblGrid>
      <w:tr w:rsidR="001C1DF7" w:rsidRPr="003F63D0" w14:paraId="04063A69" w14:textId="77777777" w:rsidTr="004D1D45">
        <w:trPr>
          <w:trHeight w:val="416"/>
          <w:jc w:val="center"/>
        </w:trPr>
        <w:tc>
          <w:tcPr>
            <w:tcW w:w="14885" w:type="dxa"/>
            <w:gridSpan w:val="13"/>
            <w:tcBorders>
              <w:bottom w:val="single" w:sz="4" w:space="0" w:color="auto"/>
            </w:tcBorders>
            <w:shd w:val="clear" w:color="auto" w:fill="FFFFFF" w:themeFill="background1"/>
          </w:tcPr>
          <w:p w14:paraId="1E642C5A" w14:textId="77777777" w:rsidR="001C1DF7" w:rsidRPr="0074314C" w:rsidRDefault="001C1DF7" w:rsidP="004D1D45">
            <w:pPr>
              <w:shd w:val="clear" w:color="auto" w:fill="FFFFFF" w:themeFill="background1"/>
              <w:rPr>
                <w:rFonts w:ascii="Times New Roman" w:hAnsi="Times New Roman" w:cs="Times New Roman"/>
                <w:sz w:val="16"/>
                <w:szCs w:val="16"/>
              </w:rPr>
            </w:pPr>
            <w:r w:rsidRPr="0074314C">
              <w:rPr>
                <w:rFonts w:ascii="Times New Roman" w:hAnsi="Times New Roman" w:cs="Times New Roman"/>
                <w:b/>
                <w:bCs/>
                <w:szCs w:val="24"/>
              </w:rPr>
              <w:t xml:space="preserve">Table </w:t>
            </w:r>
            <w:r>
              <w:rPr>
                <w:rFonts w:ascii="Times New Roman" w:hAnsi="Times New Roman" w:cs="Times New Roman"/>
                <w:b/>
                <w:bCs/>
                <w:szCs w:val="24"/>
              </w:rPr>
              <w:t>1</w:t>
            </w:r>
            <w:r w:rsidRPr="0074314C">
              <w:rPr>
                <w:rFonts w:ascii="Times New Roman" w:hAnsi="Times New Roman" w:cs="Times New Roman"/>
                <w:b/>
                <w:bCs/>
                <w:szCs w:val="24"/>
              </w:rPr>
              <w:t xml:space="preserve"> </w:t>
            </w:r>
            <w:r w:rsidRPr="00CC6450">
              <w:rPr>
                <w:rFonts w:ascii="Times New Roman" w:hAnsi="Times New Roman" w:cs="Times New Roman"/>
                <w:szCs w:val="24"/>
              </w:rPr>
              <w:t>Flow mediated dilation and exercise protocols</w:t>
            </w:r>
            <w:r>
              <w:rPr>
                <w:rFonts w:ascii="Times New Roman" w:hAnsi="Times New Roman" w:cs="Times New Roman"/>
                <w:szCs w:val="24"/>
              </w:rPr>
              <w:t xml:space="preserve"> with quality assessment.</w:t>
            </w:r>
          </w:p>
        </w:tc>
      </w:tr>
      <w:tr w:rsidR="001C1DF7" w:rsidRPr="003F63D0" w14:paraId="37D67CAA" w14:textId="77777777" w:rsidTr="004D1D45">
        <w:trPr>
          <w:trHeight w:val="416"/>
          <w:jc w:val="center"/>
        </w:trPr>
        <w:tc>
          <w:tcPr>
            <w:tcW w:w="2269" w:type="dxa"/>
            <w:gridSpan w:val="2"/>
            <w:tcBorders>
              <w:top w:val="single" w:sz="4" w:space="0" w:color="auto"/>
              <w:bottom w:val="single" w:sz="4" w:space="0" w:color="auto"/>
            </w:tcBorders>
            <w:shd w:val="clear" w:color="auto" w:fill="FFFFFF" w:themeFill="background1"/>
          </w:tcPr>
          <w:p w14:paraId="7DFB8D1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Study overview</w:t>
            </w:r>
          </w:p>
        </w:tc>
        <w:tc>
          <w:tcPr>
            <w:tcW w:w="284" w:type="dxa"/>
            <w:tcBorders>
              <w:top w:val="single" w:sz="4" w:space="0" w:color="auto"/>
            </w:tcBorders>
            <w:shd w:val="clear" w:color="auto" w:fill="FFFFFF" w:themeFill="background1"/>
          </w:tcPr>
          <w:p w14:paraId="36604EA6" w14:textId="77777777" w:rsidR="001C1DF7" w:rsidRPr="0074314C" w:rsidRDefault="001C1DF7" w:rsidP="004D1D45">
            <w:pPr>
              <w:pStyle w:val="NoSpacing"/>
              <w:rPr>
                <w:rFonts w:ascii="Times New Roman" w:hAnsi="Times New Roman" w:cs="Times New Roman"/>
                <w:sz w:val="16"/>
                <w:szCs w:val="16"/>
              </w:rPr>
            </w:pPr>
          </w:p>
        </w:tc>
        <w:tc>
          <w:tcPr>
            <w:tcW w:w="3964" w:type="dxa"/>
            <w:gridSpan w:val="3"/>
            <w:tcBorders>
              <w:top w:val="single" w:sz="4" w:space="0" w:color="auto"/>
              <w:bottom w:val="single" w:sz="4" w:space="0" w:color="auto"/>
            </w:tcBorders>
            <w:shd w:val="clear" w:color="auto" w:fill="FFFFFF" w:themeFill="background1"/>
          </w:tcPr>
          <w:p w14:paraId="27B5FF1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FMD protocol</w:t>
            </w:r>
          </w:p>
        </w:tc>
        <w:tc>
          <w:tcPr>
            <w:tcW w:w="241" w:type="dxa"/>
            <w:tcBorders>
              <w:top w:val="single" w:sz="4" w:space="0" w:color="auto"/>
            </w:tcBorders>
            <w:shd w:val="clear" w:color="auto" w:fill="FFFFFF" w:themeFill="background1"/>
          </w:tcPr>
          <w:p w14:paraId="0C06CA9A" w14:textId="77777777" w:rsidR="001C1DF7" w:rsidRPr="0074314C" w:rsidRDefault="001C1DF7" w:rsidP="004D1D45">
            <w:pPr>
              <w:pStyle w:val="NoSpacing"/>
              <w:rPr>
                <w:rFonts w:ascii="Times New Roman" w:hAnsi="Times New Roman" w:cs="Times New Roman"/>
                <w:sz w:val="16"/>
                <w:szCs w:val="16"/>
              </w:rPr>
            </w:pPr>
          </w:p>
        </w:tc>
        <w:tc>
          <w:tcPr>
            <w:tcW w:w="7418" w:type="dxa"/>
            <w:gridSpan w:val="5"/>
            <w:tcBorders>
              <w:top w:val="single" w:sz="4" w:space="0" w:color="auto"/>
              <w:bottom w:val="single" w:sz="4" w:space="0" w:color="auto"/>
            </w:tcBorders>
            <w:shd w:val="clear" w:color="auto" w:fill="FFFFFF" w:themeFill="background1"/>
          </w:tcPr>
          <w:p w14:paraId="7B973BDA"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Exercise Intervention</w:t>
            </w:r>
          </w:p>
        </w:tc>
        <w:tc>
          <w:tcPr>
            <w:tcW w:w="709" w:type="dxa"/>
            <w:vMerge w:val="restart"/>
            <w:tcBorders>
              <w:top w:val="single" w:sz="4" w:space="0" w:color="auto"/>
            </w:tcBorders>
            <w:shd w:val="clear" w:color="auto" w:fill="FFFFFF" w:themeFill="background1"/>
          </w:tcPr>
          <w:p w14:paraId="73E00617" w14:textId="77777777" w:rsidR="001C1DF7" w:rsidRPr="0074314C" w:rsidRDefault="001C1DF7" w:rsidP="004D1D45">
            <w:pPr>
              <w:pStyle w:val="NoSpacing"/>
              <w:rPr>
                <w:rFonts w:ascii="Times New Roman" w:hAnsi="Times New Roman" w:cs="Times New Roman"/>
                <w:sz w:val="16"/>
                <w:szCs w:val="16"/>
              </w:rPr>
            </w:pPr>
          </w:p>
          <w:p w14:paraId="74568FC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Study quality</w:t>
            </w:r>
          </w:p>
        </w:tc>
      </w:tr>
      <w:tr w:rsidR="001C1DF7" w:rsidRPr="00325D89" w14:paraId="672E0720" w14:textId="77777777" w:rsidTr="004D1D45">
        <w:trPr>
          <w:trHeight w:val="486"/>
          <w:jc w:val="center"/>
        </w:trPr>
        <w:tc>
          <w:tcPr>
            <w:tcW w:w="1097" w:type="dxa"/>
            <w:tcBorders>
              <w:top w:val="single" w:sz="4" w:space="0" w:color="auto"/>
              <w:bottom w:val="single" w:sz="4" w:space="0" w:color="auto"/>
            </w:tcBorders>
            <w:shd w:val="clear" w:color="auto" w:fill="FFFFFF" w:themeFill="background1"/>
          </w:tcPr>
          <w:p w14:paraId="3A79689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uthor</w:t>
            </w:r>
          </w:p>
        </w:tc>
        <w:tc>
          <w:tcPr>
            <w:tcW w:w="1172" w:type="dxa"/>
            <w:tcBorders>
              <w:top w:val="single" w:sz="4" w:space="0" w:color="auto"/>
              <w:bottom w:val="single" w:sz="4" w:space="0" w:color="auto"/>
            </w:tcBorders>
            <w:shd w:val="clear" w:color="auto" w:fill="FFFFFF" w:themeFill="background1"/>
          </w:tcPr>
          <w:p w14:paraId="5EAE32B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Design</w:t>
            </w:r>
          </w:p>
        </w:tc>
        <w:tc>
          <w:tcPr>
            <w:tcW w:w="284" w:type="dxa"/>
            <w:tcBorders>
              <w:bottom w:val="single" w:sz="4" w:space="0" w:color="auto"/>
            </w:tcBorders>
            <w:shd w:val="clear" w:color="auto" w:fill="FFFFFF" w:themeFill="background1"/>
          </w:tcPr>
          <w:p w14:paraId="5BDD33E2" w14:textId="77777777" w:rsidR="001C1DF7" w:rsidRPr="0074314C" w:rsidRDefault="001C1DF7" w:rsidP="004D1D45">
            <w:pPr>
              <w:pStyle w:val="NoSpacing"/>
              <w:rPr>
                <w:rFonts w:ascii="Times New Roman" w:hAnsi="Times New Roman" w:cs="Times New Roman"/>
                <w:sz w:val="16"/>
                <w:szCs w:val="16"/>
              </w:rPr>
            </w:pPr>
          </w:p>
        </w:tc>
        <w:tc>
          <w:tcPr>
            <w:tcW w:w="850" w:type="dxa"/>
            <w:tcBorders>
              <w:top w:val="single" w:sz="4" w:space="0" w:color="auto"/>
              <w:bottom w:val="single" w:sz="4" w:space="0" w:color="auto"/>
            </w:tcBorders>
            <w:shd w:val="clear" w:color="auto" w:fill="FFFFFF" w:themeFill="background1"/>
          </w:tcPr>
          <w:p w14:paraId="501C39E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rtery</w:t>
            </w:r>
          </w:p>
        </w:tc>
        <w:tc>
          <w:tcPr>
            <w:tcW w:w="1843" w:type="dxa"/>
            <w:tcBorders>
              <w:top w:val="single" w:sz="4" w:space="0" w:color="auto"/>
              <w:bottom w:val="single" w:sz="4" w:space="0" w:color="auto"/>
            </w:tcBorders>
            <w:shd w:val="clear" w:color="auto" w:fill="FFFFFF" w:themeFill="background1"/>
          </w:tcPr>
          <w:p w14:paraId="65E6DDE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Procedure</w:t>
            </w:r>
          </w:p>
        </w:tc>
        <w:tc>
          <w:tcPr>
            <w:tcW w:w="1271" w:type="dxa"/>
            <w:tcBorders>
              <w:top w:val="single" w:sz="4" w:space="0" w:color="auto"/>
              <w:bottom w:val="single" w:sz="4" w:space="0" w:color="auto"/>
            </w:tcBorders>
            <w:shd w:val="clear" w:color="auto" w:fill="FFFFFF" w:themeFill="background1"/>
          </w:tcPr>
          <w:p w14:paraId="64DB2E6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Methodological guidance cited</w:t>
            </w:r>
          </w:p>
        </w:tc>
        <w:tc>
          <w:tcPr>
            <w:tcW w:w="241" w:type="dxa"/>
            <w:tcBorders>
              <w:bottom w:val="single" w:sz="4" w:space="0" w:color="auto"/>
            </w:tcBorders>
            <w:shd w:val="clear" w:color="auto" w:fill="FFFFFF" w:themeFill="background1"/>
          </w:tcPr>
          <w:p w14:paraId="4790C0B9" w14:textId="77777777" w:rsidR="001C1DF7" w:rsidRPr="0074314C" w:rsidRDefault="001C1DF7" w:rsidP="004D1D45">
            <w:pPr>
              <w:pStyle w:val="NoSpacing"/>
              <w:rPr>
                <w:rFonts w:ascii="Times New Roman" w:hAnsi="Times New Roman" w:cs="Times New Roman"/>
                <w:sz w:val="16"/>
                <w:szCs w:val="16"/>
              </w:rPr>
            </w:pPr>
          </w:p>
        </w:tc>
        <w:tc>
          <w:tcPr>
            <w:tcW w:w="1890" w:type="dxa"/>
            <w:tcBorders>
              <w:top w:val="single" w:sz="4" w:space="0" w:color="auto"/>
              <w:bottom w:val="single" w:sz="4" w:space="0" w:color="auto"/>
            </w:tcBorders>
            <w:shd w:val="clear" w:color="auto" w:fill="FFFFFF" w:themeFill="background1"/>
          </w:tcPr>
          <w:p w14:paraId="173E4AB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Type</w:t>
            </w:r>
          </w:p>
        </w:tc>
        <w:tc>
          <w:tcPr>
            <w:tcW w:w="850" w:type="dxa"/>
            <w:tcBorders>
              <w:top w:val="single" w:sz="4" w:space="0" w:color="auto"/>
              <w:bottom w:val="single" w:sz="4" w:space="0" w:color="auto"/>
            </w:tcBorders>
            <w:shd w:val="clear" w:color="auto" w:fill="FFFFFF" w:themeFill="background1"/>
          </w:tcPr>
          <w:p w14:paraId="4BC5B36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Study duration</w:t>
            </w:r>
          </w:p>
        </w:tc>
        <w:tc>
          <w:tcPr>
            <w:tcW w:w="1701" w:type="dxa"/>
            <w:tcBorders>
              <w:top w:val="single" w:sz="4" w:space="0" w:color="auto"/>
              <w:bottom w:val="single" w:sz="4" w:space="0" w:color="auto"/>
            </w:tcBorders>
            <w:shd w:val="clear" w:color="auto" w:fill="FFFFFF" w:themeFill="background1"/>
          </w:tcPr>
          <w:p w14:paraId="7A7FB36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Session </w:t>
            </w:r>
          </w:p>
          <w:p w14:paraId="1013745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duration</w:t>
            </w:r>
          </w:p>
        </w:tc>
        <w:tc>
          <w:tcPr>
            <w:tcW w:w="1418" w:type="dxa"/>
            <w:tcBorders>
              <w:top w:val="single" w:sz="4" w:space="0" w:color="auto"/>
              <w:bottom w:val="single" w:sz="4" w:space="0" w:color="auto"/>
            </w:tcBorders>
            <w:shd w:val="clear" w:color="auto" w:fill="FFFFFF" w:themeFill="background1"/>
          </w:tcPr>
          <w:p w14:paraId="55628D9C" w14:textId="77777777" w:rsidR="001C1DF7" w:rsidRPr="0074314C" w:rsidRDefault="001C1DF7" w:rsidP="004D1D45">
            <w:pPr>
              <w:pStyle w:val="NoSpacing"/>
              <w:rPr>
                <w:rFonts w:ascii="Times New Roman" w:hAnsi="Times New Roman" w:cs="Times New Roman"/>
                <w:iCs/>
                <w:sz w:val="16"/>
                <w:szCs w:val="16"/>
              </w:rPr>
            </w:pPr>
            <w:r w:rsidRPr="0074314C">
              <w:rPr>
                <w:rFonts w:ascii="Times New Roman" w:hAnsi="Times New Roman" w:cs="Times New Roman"/>
                <w:iCs/>
                <w:sz w:val="16"/>
                <w:szCs w:val="16"/>
              </w:rPr>
              <w:t>Frequency</w:t>
            </w:r>
          </w:p>
        </w:tc>
        <w:tc>
          <w:tcPr>
            <w:tcW w:w="1559" w:type="dxa"/>
            <w:tcBorders>
              <w:top w:val="single" w:sz="4" w:space="0" w:color="auto"/>
              <w:bottom w:val="single" w:sz="4" w:space="0" w:color="auto"/>
            </w:tcBorders>
            <w:shd w:val="clear" w:color="auto" w:fill="FFFFFF" w:themeFill="background1"/>
          </w:tcPr>
          <w:p w14:paraId="40DF845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ensity</w:t>
            </w:r>
          </w:p>
        </w:tc>
        <w:tc>
          <w:tcPr>
            <w:tcW w:w="709" w:type="dxa"/>
            <w:vMerge/>
          </w:tcPr>
          <w:p w14:paraId="59E5FD29" w14:textId="77777777" w:rsidR="001C1DF7" w:rsidRPr="0074314C" w:rsidRDefault="001C1DF7" w:rsidP="004D1D45">
            <w:pPr>
              <w:pStyle w:val="NoSpacing"/>
              <w:rPr>
                <w:rFonts w:ascii="Times New Roman" w:hAnsi="Times New Roman" w:cs="Times New Roman"/>
                <w:sz w:val="16"/>
                <w:szCs w:val="16"/>
              </w:rPr>
            </w:pPr>
          </w:p>
        </w:tc>
      </w:tr>
      <w:tr w:rsidR="001C1DF7" w:rsidRPr="00325D89" w14:paraId="27B20AAB" w14:textId="77777777" w:rsidTr="004D1D45">
        <w:trPr>
          <w:trHeight w:val="1272"/>
          <w:jc w:val="center"/>
        </w:trPr>
        <w:tc>
          <w:tcPr>
            <w:tcW w:w="1097" w:type="dxa"/>
            <w:tcBorders>
              <w:top w:val="single" w:sz="4" w:space="0" w:color="auto"/>
            </w:tcBorders>
            <w:shd w:val="clear" w:color="auto" w:fill="FFFFFF" w:themeFill="background1"/>
          </w:tcPr>
          <w:p w14:paraId="6BD452C7" w14:textId="77777777" w:rsidR="001C1DF7" w:rsidRPr="0074314C" w:rsidRDefault="001C1DF7" w:rsidP="004D1D45">
            <w:pPr>
              <w:pStyle w:val="NoSpacing"/>
              <w:rPr>
                <w:rFonts w:ascii="Times New Roman" w:hAnsi="Times New Roman" w:cs="Times New Roman"/>
                <w:sz w:val="16"/>
                <w:szCs w:val="16"/>
              </w:rPr>
            </w:pPr>
            <w:proofErr w:type="spellStart"/>
            <w:r w:rsidRPr="0074314C">
              <w:rPr>
                <w:rFonts w:ascii="Times New Roman" w:hAnsi="Times New Roman" w:cs="Times New Roman"/>
                <w:sz w:val="16"/>
                <w:szCs w:val="16"/>
              </w:rPr>
              <w:t>Akazawa</w:t>
            </w:r>
            <w:proofErr w:type="spellEnd"/>
            <w:r w:rsidRPr="0074314C">
              <w:rPr>
                <w:rFonts w:ascii="Times New Roman" w:hAnsi="Times New Roman" w:cs="Times New Roman"/>
                <w:sz w:val="16"/>
                <w:szCs w:val="16"/>
              </w:rPr>
              <w:t xml:space="preserve"> et al. (2012)</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3</w:t>
            </w:r>
          </w:p>
        </w:tc>
        <w:tc>
          <w:tcPr>
            <w:tcW w:w="1172" w:type="dxa"/>
            <w:tcBorders>
              <w:top w:val="single" w:sz="4" w:space="0" w:color="auto"/>
            </w:tcBorders>
            <w:shd w:val="clear" w:color="auto" w:fill="FFFFFF" w:themeFill="background1"/>
          </w:tcPr>
          <w:p w14:paraId="4B789BA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Quasi –</w:t>
            </w:r>
          </w:p>
          <w:p w14:paraId="6CF8E73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experimental</w:t>
            </w:r>
          </w:p>
        </w:tc>
        <w:tc>
          <w:tcPr>
            <w:tcW w:w="284" w:type="dxa"/>
            <w:tcBorders>
              <w:top w:val="single" w:sz="4" w:space="0" w:color="auto"/>
            </w:tcBorders>
            <w:shd w:val="clear" w:color="auto" w:fill="FFFFFF" w:themeFill="background1"/>
          </w:tcPr>
          <w:p w14:paraId="23CBA2CB" w14:textId="77777777" w:rsidR="001C1DF7" w:rsidRPr="0074314C" w:rsidRDefault="001C1DF7" w:rsidP="004D1D45">
            <w:pPr>
              <w:pStyle w:val="NoSpacing"/>
              <w:rPr>
                <w:rFonts w:ascii="Times New Roman" w:hAnsi="Times New Roman" w:cs="Times New Roman"/>
                <w:color w:val="000000"/>
                <w:sz w:val="16"/>
                <w:szCs w:val="16"/>
              </w:rPr>
            </w:pPr>
          </w:p>
        </w:tc>
        <w:tc>
          <w:tcPr>
            <w:tcW w:w="850" w:type="dxa"/>
            <w:tcBorders>
              <w:top w:val="single" w:sz="4" w:space="0" w:color="auto"/>
            </w:tcBorders>
            <w:shd w:val="clear" w:color="auto" w:fill="FFFFFF" w:themeFill="background1"/>
          </w:tcPr>
          <w:p w14:paraId="56311000" w14:textId="77777777" w:rsidR="001C1DF7" w:rsidRPr="0074314C" w:rsidRDefault="001C1DF7" w:rsidP="004D1D45">
            <w:pPr>
              <w:pStyle w:val="NoSpacing"/>
              <w:rPr>
                <w:rFonts w:ascii="Times New Roman" w:hAnsi="Times New Roman" w:cs="Times New Roman"/>
                <w:color w:val="000000"/>
                <w:sz w:val="16"/>
                <w:szCs w:val="16"/>
              </w:rPr>
            </w:pPr>
            <w:r w:rsidRPr="0074314C">
              <w:rPr>
                <w:rFonts w:ascii="Times New Roman" w:hAnsi="Times New Roman" w:cs="Times New Roman"/>
                <w:color w:val="000000"/>
                <w:sz w:val="16"/>
                <w:szCs w:val="16"/>
              </w:rPr>
              <w:t>Brachial</w:t>
            </w:r>
          </w:p>
          <w:p w14:paraId="333FAA11" w14:textId="77777777" w:rsidR="001C1DF7" w:rsidRPr="0074314C" w:rsidRDefault="001C1DF7" w:rsidP="004D1D45">
            <w:pPr>
              <w:pStyle w:val="NoSpacing"/>
              <w:rPr>
                <w:rFonts w:ascii="Times New Roman" w:hAnsi="Times New Roman" w:cs="Times New Roman"/>
                <w:sz w:val="16"/>
                <w:szCs w:val="16"/>
              </w:rPr>
            </w:pPr>
          </w:p>
        </w:tc>
        <w:tc>
          <w:tcPr>
            <w:tcW w:w="1843" w:type="dxa"/>
            <w:tcBorders>
              <w:top w:val="single" w:sz="4" w:space="0" w:color="auto"/>
            </w:tcBorders>
            <w:shd w:val="clear" w:color="auto" w:fill="FFFFFF" w:themeFill="background1"/>
          </w:tcPr>
          <w:p w14:paraId="2C6C0E6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 50 mmHg above SBP</w:t>
            </w:r>
          </w:p>
          <w:p w14:paraId="4870DF5B" w14:textId="77777777" w:rsidR="001C1DF7" w:rsidRPr="0074314C" w:rsidRDefault="001C1DF7" w:rsidP="004D1D45">
            <w:pPr>
              <w:pStyle w:val="NoSpacing"/>
              <w:rPr>
                <w:rFonts w:ascii="Times New Roman" w:hAnsi="Times New Roman" w:cs="Times New Roman"/>
                <w:sz w:val="16"/>
                <w:szCs w:val="16"/>
              </w:rPr>
            </w:pPr>
          </w:p>
          <w:p w14:paraId="2D35756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every 5 seconds for 2 min after cuff deflation</w:t>
            </w:r>
          </w:p>
        </w:tc>
        <w:tc>
          <w:tcPr>
            <w:tcW w:w="1271" w:type="dxa"/>
            <w:tcBorders>
              <w:top w:val="single" w:sz="4" w:space="0" w:color="auto"/>
            </w:tcBorders>
            <w:shd w:val="clear" w:color="auto" w:fill="FFFFFF" w:themeFill="background1"/>
          </w:tcPr>
          <w:p w14:paraId="76E5FE54"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735-1097","author":[{"dropping-particle":"","family":"Corretti","given":"Mary C","non-dropping-particle":"","parse-names":false,"suffix":""},{"dropping-particle":"","family":"Anderson","given":"Todd J","non-dropping-particle":"","parse-names":false,"suffix":""},{"dropping-particle":"","family":"Benjamin","given":"Emelia J","non-dropping-particle":"","parse-names":false,"suffix":""},{"dropping-particle":"","family":"Celermajer","given":"David","non-dropping-particle":"","parse-names":false,"suffix":""},{"dropping-particle":"","family":"Charbonneau","given":"Francois","non-dropping-particle":"","parse-names":false,"suffix":""},{"dropping-particle":"","family":"Creager","given":"Mark A","non-dropping-particle":"","parse-names":false,"suffix":""},{"dropping-particle":"","family":"Deanfield","given":"John","non-dropping-particle":"","parse-names":false,"suffix":""},{"dropping-particle":"","family":"Drexler","given":"Helmut","non-dropping-particle":"","parse-names":false,"suffix":""},{"dropping-particle":"","family":"Gerhard-Herman","given":"Marie","non-dropping-particle":"","parse-names":false,"suffix":""},{"dropping-particle":"","family":"Herrington","given":"David","non-dropping-particle":"","parse-names":false,"suffix":""}],"container-title":"Journal of the American College of Cardiology","id":"ITEM-1","issue":"2","issued":{"date-parts":[["2002"]]},"page":"257-265","publisher":"Journal of the American College of Cardiology","title":"Guidelines for the ultrasound assessment of endothelial-dependent flow-mediated vasodilation of the brachial artery: a report of the International Brachial Artery Reactivity Task Force","type":"article-journal","volume":"39"},"uris":["http://www.mendeley.com/documents/?uuid=5edd9bcf-38f4-4778-88d2-91d83a57c8bd"]}],"mendeley":{"formattedCitation":"&lt;sup&gt;62&lt;/sup&gt;","plainTextFormattedCitation":"62","previouslyFormattedCitation":"(Corretti et al., 200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2</w:t>
            </w:r>
            <w:r>
              <w:rPr>
                <w:rFonts w:ascii="Times New Roman" w:hAnsi="Times New Roman" w:cs="Times New Roman"/>
                <w:sz w:val="16"/>
                <w:szCs w:val="16"/>
              </w:rPr>
              <w:fldChar w:fldCharType="end"/>
            </w:r>
            <w:r>
              <w:rPr>
                <w:rFonts w:ascii="Times New Roman" w:hAnsi="Times New Roman" w:cs="Times New Roman"/>
                <w:sz w:val="16"/>
                <w:szCs w:val="16"/>
              </w:rPr>
              <w:t xml:space="preserve"> </w:t>
            </w:r>
            <w:r w:rsidRPr="0074314C">
              <w:rPr>
                <w:rFonts w:ascii="Times New Roman" w:hAnsi="Times New Roman" w:cs="Times New Roman"/>
                <w:sz w:val="16"/>
                <w:szCs w:val="16"/>
              </w:rPr>
              <w:t>cited in</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1340-3478","author":[{"dropping-particle":"","family":"Kawano","given":"Naoya","non-dropping-particle":"","parse-names":false,"suffix":""},{"dropping-particle":"","family":"Emoto","given":"Masanori","non-dropping-particle":"","parse-names":false,"suffix":""},{"dropping-particle":"","family":"Mori","given":"Katsuhito","non-dropping-particle":"","parse-names":false,"suffix":""},{"dropping-particle":"","family":"Yamazaki","given":"Yuko","non-dropping-particle":"","parse-names":false,"suffix":""},{"dropping-particle":"","family":"Urata","given":"Hiromi","non-dropping-particle":"","parse-names":false,"suffix":""},{"dropping-particle":"","family":"Tsuchikura","given":"Shoko","non-dropping-particle":"","parse-names":false,"suffix":""},{"dropping-particle":"","family":"Motoyama","given":"Koka","non-dropping-particle":"","parse-names":false,"suffix":""},{"dropping-particle":"","family":"Morioka","given":"Tomoaki","non-dropping-particle":"","parse-names":false,"suffix":""},{"dropping-particle":"","family":"Fukumoto","given":"Shinya","non-dropping-particle":"","parse-names":false,"suffix":""},{"dropping-particle":"","family":"Shoji","given":"Tetsuo","non-dropping-particle":"","parse-names":false,"suffix":""}],"container-title":"Journal of atherosclerosis and thrombosis","id":"ITEM-1","issue":"3","issued":{"date-parts":[["2012"]]},"page":"276-284","publisher":"Japan Atherosclerosis Society","title":"Association of endothelial and vascular smooth muscle dysfunction with cardiovascular risk factors, vascular complications, and subclinical carotid atherosclerosis in type 2 diabetic patients","type":"article-journal","volume":"19"},"uris":["http://www.mendeley.com/documents/?uuid=539964fe-9b6b-4597-8a49-592f48e54835"]}],"mendeley":{"formattedCitation":"&lt;sup&gt;63&lt;/sup&gt;","plainTextFormattedCitation":"63","previouslyFormattedCitation":"(Kawano et al., 201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3</w:t>
            </w:r>
            <w:r>
              <w:rPr>
                <w:rFonts w:ascii="Times New Roman" w:hAnsi="Times New Roman" w:cs="Times New Roman"/>
                <w:sz w:val="16"/>
                <w:szCs w:val="16"/>
              </w:rPr>
              <w:fldChar w:fldCharType="end"/>
            </w:r>
          </w:p>
        </w:tc>
        <w:tc>
          <w:tcPr>
            <w:tcW w:w="241" w:type="dxa"/>
            <w:tcBorders>
              <w:top w:val="single" w:sz="4" w:space="0" w:color="auto"/>
            </w:tcBorders>
            <w:shd w:val="clear" w:color="auto" w:fill="FFFFFF" w:themeFill="background1"/>
          </w:tcPr>
          <w:p w14:paraId="705ADDC4" w14:textId="77777777" w:rsidR="001C1DF7" w:rsidRPr="0074314C" w:rsidRDefault="001C1DF7" w:rsidP="004D1D45">
            <w:pPr>
              <w:pStyle w:val="NoSpacing"/>
              <w:rPr>
                <w:rFonts w:ascii="Times New Roman" w:hAnsi="Times New Roman" w:cs="Times New Roman"/>
                <w:sz w:val="16"/>
                <w:szCs w:val="16"/>
              </w:rPr>
            </w:pPr>
          </w:p>
        </w:tc>
        <w:tc>
          <w:tcPr>
            <w:tcW w:w="1890" w:type="dxa"/>
            <w:tcBorders>
              <w:top w:val="single" w:sz="4" w:space="0" w:color="auto"/>
            </w:tcBorders>
            <w:shd w:val="clear" w:color="auto" w:fill="FFFFFF" w:themeFill="background1"/>
          </w:tcPr>
          <w:p w14:paraId="68FA8EC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CON: maintain normal PA</w:t>
            </w:r>
          </w:p>
          <w:p w14:paraId="6F445BC1" w14:textId="77777777" w:rsidR="001C1DF7" w:rsidRPr="0074314C" w:rsidRDefault="001C1DF7" w:rsidP="004D1D45">
            <w:pPr>
              <w:pStyle w:val="NoSpacing"/>
              <w:rPr>
                <w:rFonts w:ascii="Times New Roman" w:hAnsi="Times New Roman" w:cs="Times New Roman"/>
                <w:sz w:val="16"/>
                <w:szCs w:val="16"/>
              </w:rPr>
            </w:pPr>
          </w:p>
          <w:p w14:paraId="2C80F7C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partially supervised cycling and walking</w:t>
            </w:r>
          </w:p>
        </w:tc>
        <w:tc>
          <w:tcPr>
            <w:tcW w:w="850" w:type="dxa"/>
            <w:tcBorders>
              <w:top w:val="single" w:sz="4" w:space="0" w:color="auto"/>
            </w:tcBorders>
            <w:shd w:val="clear" w:color="auto" w:fill="FFFFFF" w:themeFill="background1"/>
          </w:tcPr>
          <w:p w14:paraId="6AAF0A2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8 weeks</w:t>
            </w:r>
          </w:p>
        </w:tc>
        <w:tc>
          <w:tcPr>
            <w:tcW w:w="1701" w:type="dxa"/>
            <w:tcBorders>
              <w:top w:val="single" w:sz="4" w:space="0" w:color="auto"/>
            </w:tcBorders>
            <w:shd w:val="clear" w:color="auto" w:fill="FFFFFF" w:themeFill="background1"/>
          </w:tcPr>
          <w:p w14:paraId="58263B9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0 min increased to 40-60 min</w:t>
            </w:r>
          </w:p>
        </w:tc>
        <w:tc>
          <w:tcPr>
            <w:tcW w:w="1418" w:type="dxa"/>
            <w:tcBorders>
              <w:top w:val="single" w:sz="4" w:space="0" w:color="auto"/>
            </w:tcBorders>
            <w:shd w:val="clear" w:color="auto" w:fill="FFFFFF" w:themeFill="background1"/>
          </w:tcPr>
          <w:p w14:paraId="4DC9B2A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3-4 days/week </w:t>
            </w:r>
            <w:r w:rsidRPr="0074314C">
              <w:rPr>
                <w:rFonts w:ascii="Times New Roman" w:eastAsiaTheme="minorEastAsia" w:hAnsi="Times New Roman" w:cs="Times New Roman"/>
                <w:sz w:val="16"/>
                <w:szCs w:val="16"/>
              </w:rPr>
              <w:t xml:space="preserve">increased </w:t>
            </w:r>
            <w:r w:rsidRPr="0074314C">
              <w:rPr>
                <w:rFonts w:ascii="Times New Roman" w:hAnsi="Times New Roman" w:cs="Times New Roman"/>
                <w:sz w:val="16"/>
                <w:szCs w:val="16"/>
              </w:rPr>
              <w:t>to 4-5 days/week (cited Yoshizawa, 2009).</w:t>
            </w:r>
          </w:p>
          <w:p w14:paraId="4DD7887C" w14:textId="77777777" w:rsidR="001C1DF7" w:rsidRPr="0074314C" w:rsidRDefault="001C1DF7" w:rsidP="004D1D45">
            <w:pPr>
              <w:pStyle w:val="NoSpacing"/>
              <w:rPr>
                <w:rFonts w:ascii="Times New Roman" w:hAnsi="Times New Roman" w:cs="Times New Roman"/>
                <w:sz w:val="16"/>
                <w:szCs w:val="16"/>
              </w:rPr>
            </w:pPr>
          </w:p>
        </w:tc>
        <w:tc>
          <w:tcPr>
            <w:tcW w:w="1559" w:type="dxa"/>
            <w:tcBorders>
              <w:top w:val="single" w:sz="4" w:space="0" w:color="auto"/>
            </w:tcBorders>
            <w:shd w:val="clear" w:color="auto" w:fill="FFFFFF" w:themeFill="background1"/>
          </w:tcPr>
          <w:p w14:paraId="609BD26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0% HR</w:t>
            </w:r>
            <w:r w:rsidRPr="0074314C">
              <w:rPr>
                <w:rFonts w:ascii="Times New Roman" w:hAnsi="Times New Roman" w:cs="Times New Roman"/>
                <w:sz w:val="16"/>
                <w:szCs w:val="16"/>
                <w:vertAlign w:val="subscript"/>
              </w:rPr>
              <w:t>max</w:t>
            </w:r>
            <w:r w:rsidRPr="0074314C">
              <w:rPr>
                <w:rFonts w:ascii="Times New Roman" w:hAnsi="Times New Roman" w:cs="Times New Roman"/>
                <w:sz w:val="16"/>
                <w:szCs w:val="16"/>
              </w:rPr>
              <w:t xml:space="preserve"> increased to 70-75% HR</w:t>
            </w:r>
            <w:r w:rsidRPr="0074314C">
              <w:rPr>
                <w:rFonts w:ascii="Times New Roman" w:hAnsi="Times New Roman" w:cs="Times New Roman"/>
                <w:sz w:val="16"/>
                <w:szCs w:val="16"/>
                <w:vertAlign w:val="subscript"/>
              </w:rPr>
              <w:t>max</w:t>
            </w:r>
          </w:p>
        </w:tc>
        <w:tc>
          <w:tcPr>
            <w:tcW w:w="709" w:type="dxa"/>
            <w:tcBorders>
              <w:top w:val="single" w:sz="4" w:space="0" w:color="auto"/>
            </w:tcBorders>
            <w:shd w:val="clear" w:color="auto" w:fill="FFFFFF" w:themeFill="background1"/>
          </w:tcPr>
          <w:p w14:paraId="54E31BE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Fair</w:t>
            </w:r>
          </w:p>
        </w:tc>
      </w:tr>
      <w:tr w:rsidR="001C1DF7" w:rsidRPr="00325D89" w14:paraId="2D9600C6" w14:textId="77777777" w:rsidTr="004D1D45">
        <w:trPr>
          <w:trHeight w:val="2093"/>
          <w:jc w:val="center"/>
        </w:trPr>
        <w:tc>
          <w:tcPr>
            <w:tcW w:w="1097" w:type="dxa"/>
            <w:shd w:val="clear" w:color="auto" w:fill="FFFFFF" w:themeFill="background1"/>
          </w:tcPr>
          <w:p w14:paraId="744FF9DD" w14:textId="77777777" w:rsidR="001C1DF7" w:rsidRPr="001F140A" w:rsidRDefault="001C1DF7" w:rsidP="004D1D45">
            <w:pPr>
              <w:shd w:val="clear" w:color="auto" w:fill="FFFFFF" w:themeFill="background1"/>
              <w:spacing w:line="240" w:lineRule="auto"/>
              <w:rPr>
                <w:rFonts w:ascii="Times New Roman" w:hAnsi="Times New Roman" w:cs="Times New Roman"/>
                <w:sz w:val="16"/>
                <w:szCs w:val="16"/>
              </w:rPr>
            </w:pPr>
            <w:proofErr w:type="spellStart"/>
            <w:r w:rsidRPr="0074314C">
              <w:rPr>
                <w:rFonts w:ascii="Times New Roman" w:hAnsi="Times New Roman" w:cs="Times New Roman"/>
                <w:sz w:val="16"/>
                <w:szCs w:val="16"/>
              </w:rPr>
              <w:t>Azadpour</w:t>
            </w:r>
            <w:proofErr w:type="spellEnd"/>
            <w:r w:rsidRPr="0074314C">
              <w:rPr>
                <w:rFonts w:ascii="Times New Roman" w:hAnsi="Times New Roman" w:cs="Times New Roman"/>
                <w:sz w:val="16"/>
                <w:szCs w:val="16"/>
              </w:rPr>
              <w:t xml:space="preserve"> et al. (2017)</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mendeley":{"formattedCitation":"&lt;sup&gt;35&lt;/sup&gt;","manualFormatting":" ","plainTextFormattedCitation":"35","previouslyFormattedCitation":"(Azadpour et al., 2017)"},"properties":{"noteIndex":0},"schema":"https://github.com/citation-style-language/schema/raw/master/csl-citation.json"}</w:instrText>
            </w:r>
            <w:r>
              <w:rPr>
                <w:rFonts w:ascii="Times New Roman" w:hAnsi="Times New Roman" w:cs="Times New Roman"/>
                <w:sz w:val="16"/>
                <w:szCs w:val="16"/>
              </w:rPr>
              <w:fldChar w:fldCharType="separate"/>
            </w:r>
            <w:r w:rsidRPr="004E241B" w:rsidDel="004E241B">
              <w:rPr>
                <w:rFonts w:ascii="Times New Roman" w:hAnsi="Times New Roman" w:cs="Times New Roman"/>
                <w:noProof/>
                <w:sz w:val="16"/>
                <w:szCs w:val="16"/>
              </w:rPr>
              <w:t xml:space="preserve"> </w:t>
            </w:r>
            <w:r>
              <w:rPr>
                <w:rFonts w:ascii="Times New Roman" w:hAnsi="Times New Roman" w:cs="Times New Roman"/>
                <w:sz w:val="16"/>
                <w:szCs w:val="16"/>
              </w:rPr>
              <w:fldChar w:fldCharType="end"/>
            </w:r>
            <w:r>
              <w:rPr>
                <w:rFonts w:ascii="Times New Roman" w:hAnsi="Times New Roman" w:cs="Times New Roman"/>
                <w:sz w:val="16"/>
                <w:szCs w:val="16"/>
                <w:vertAlign w:val="superscript"/>
              </w:rPr>
              <w:t>34</w:t>
            </w:r>
          </w:p>
        </w:tc>
        <w:tc>
          <w:tcPr>
            <w:tcW w:w="1172" w:type="dxa"/>
            <w:shd w:val="clear" w:color="auto" w:fill="FFFFFF" w:themeFill="background1"/>
          </w:tcPr>
          <w:p w14:paraId="3B3198E2"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RCT</w:t>
            </w:r>
          </w:p>
        </w:tc>
        <w:tc>
          <w:tcPr>
            <w:tcW w:w="284" w:type="dxa"/>
            <w:shd w:val="clear" w:color="auto" w:fill="FFFFFF" w:themeFill="background1"/>
          </w:tcPr>
          <w:p w14:paraId="78C2EAD8" w14:textId="77777777" w:rsidR="001C1DF7" w:rsidRPr="0074314C" w:rsidRDefault="001C1DF7" w:rsidP="004D1D45">
            <w:pPr>
              <w:pStyle w:val="NoSpacing"/>
              <w:rPr>
                <w:rFonts w:ascii="Times New Roman" w:hAnsi="Times New Roman" w:cs="Times New Roman"/>
                <w:color w:val="000000"/>
                <w:sz w:val="16"/>
                <w:szCs w:val="16"/>
              </w:rPr>
            </w:pPr>
          </w:p>
        </w:tc>
        <w:tc>
          <w:tcPr>
            <w:tcW w:w="850" w:type="dxa"/>
            <w:shd w:val="clear" w:color="auto" w:fill="FFFFFF" w:themeFill="background1"/>
          </w:tcPr>
          <w:p w14:paraId="68B84B0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color w:val="000000"/>
                <w:sz w:val="16"/>
                <w:szCs w:val="16"/>
              </w:rPr>
              <w:t>Brachial</w:t>
            </w:r>
          </w:p>
        </w:tc>
        <w:tc>
          <w:tcPr>
            <w:tcW w:w="1843" w:type="dxa"/>
            <w:shd w:val="clear" w:color="auto" w:fill="FFFFFF" w:themeFill="background1"/>
          </w:tcPr>
          <w:p w14:paraId="0122BDA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 50 mmHg above SBP</w:t>
            </w:r>
          </w:p>
          <w:p w14:paraId="2CD3A543" w14:textId="77777777" w:rsidR="001C1DF7" w:rsidRPr="0074314C" w:rsidRDefault="001C1DF7" w:rsidP="004D1D45">
            <w:pPr>
              <w:pStyle w:val="NoSpacing"/>
              <w:rPr>
                <w:rFonts w:ascii="Times New Roman" w:hAnsi="Times New Roman" w:cs="Times New Roman"/>
                <w:sz w:val="16"/>
                <w:szCs w:val="16"/>
              </w:rPr>
            </w:pPr>
          </w:p>
          <w:p w14:paraId="4E77C82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3 min after cuff deflation</w:t>
            </w:r>
          </w:p>
          <w:p w14:paraId="6445F963" w14:textId="77777777" w:rsidR="001C1DF7" w:rsidRPr="0074314C" w:rsidRDefault="001C1DF7" w:rsidP="004D1D45">
            <w:pPr>
              <w:pStyle w:val="NoSpacing"/>
              <w:rPr>
                <w:rFonts w:ascii="Times New Roman" w:hAnsi="Times New Roman" w:cs="Times New Roman"/>
                <w:sz w:val="16"/>
                <w:szCs w:val="16"/>
              </w:rPr>
            </w:pPr>
          </w:p>
        </w:tc>
        <w:tc>
          <w:tcPr>
            <w:tcW w:w="1271" w:type="dxa"/>
            <w:shd w:val="clear" w:color="auto" w:fill="FFFFFF" w:themeFill="background1"/>
          </w:tcPr>
          <w:p w14:paraId="6B7D2720"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735-1097","author":[{"dropping-particle":"","family":"Corretti","given":"Mary C","non-dropping-particle":"","parse-names":false,"suffix":""},{"dropping-particle":"","family":"Anderson","given":"Todd J","non-dropping-particle":"","parse-names":false,"suffix":""},{"dropping-particle":"","family":"Benjamin","given":"Emelia J","non-dropping-particle":"","parse-names":false,"suffix":""},{"dropping-particle":"","family":"Celermajer","given":"David","non-dropping-particle":"","parse-names":false,"suffix":""},{"dropping-particle":"","family":"Charbonneau","given":"Francois","non-dropping-particle":"","parse-names":false,"suffix":""},{"dropping-particle":"","family":"Creager","given":"Mark A","non-dropping-particle":"","parse-names":false,"suffix":""},{"dropping-particle":"","family":"Deanfield","given":"John","non-dropping-particle":"","parse-names":false,"suffix":""},{"dropping-particle":"","family":"Drexler","given":"Helmut","non-dropping-particle":"","parse-names":false,"suffix":""},{"dropping-particle":"","family":"Gerhard-Herman","given":"Marie","non-dropping-particle":"","parse-names":false,"suffix":""},{"dropping-particle":"","family":"Herrington","given":"David","non-dropping-particle":"","parse-names":false,"suffix":""}],"container-title":"Journal of the American College of Cardiology","id":"ITEM-1","issue":"2","issued":{"date-parts":[["2002"]]},"page":"257-265","publisher":"Journal of the American College of Cardiology","title":"Guidelines for the ultrasound assessment of endothelial-dependent flow-mediated vasodilation of the brachial artery: a report of the International Brachial Artery Reactivity Task Force","type":"article-journal","volume":"39"},"uris":["http://www.mendeley.com/documents/?uuid=5edd9bcf-38f4-4778-88d2-91d83a57c8bd"]}],"mendeley":{"formattedCitation":"&lt;sup&gt;62&lt;/sup&gt;","plainTextFormattedCitation":"62","previouslyFormattedCitation":"(Corretti et al., 200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2</w:t>
            </w:r>
            <w:r>
              <w:rPr>
                <w:rFonts w:ascii="Times New Roman" w:hAnsi="Times New Roman" w:cs="Times New Roman"/>
                <w:sz w:val="16"/>
                <w:szCs w:val="16"/>
              </w:rPr>
              <w:fldChar w:fldCharType="end"/>
            </w:r>
          </w:p>
        </w:tc>
        <w:tc>
          <w:tcPr>
            <w:tcW w:w="241" w:type="dxa"/>
            <w:shd w:val="clear" w:color="auto" w:fill="FFFFFF" w:themeFill="background1"/>
          </w:tcPr>
          <w:p w14:paraId="3B52E080"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757B5B4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CON: maintain normal PA no exercise intervention)</w:t>
            </w:r>
          </w:p>
          <w:p w14:paraId="186A79C8" w14:textId="77777777" w:rsidR="001C1DF7" w:rsidRPr="0074314C" w:rsidRDefault="001C1DF7" w:rsidP="004D1D45">
            <w:pPr>
              <w:pStyle w:val="NoSpacing"/>
              <w:rPr>
                <w:rFonts w:ascii="Times New Roman" w:hAnsi="Times New Roman" w:cs="Times New Roman"/>
                <w:sz w:val="16"/>
                <w:szCs w:val="16"/>
              </w:rPr>
            </w:pPr>
          </w:p>
          <w:p w14:paraId="47CEBB3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supervised treadmill walking and jogging</w:t>
            </w:r>
          </w:p>
          <w:p w14:paraId="60F0BA04" w14:textId="77777777" w:rsidR="001C1DF7" w:rsidRPr="0074314C" w:rsidRDefault="001C1DF7" w:rsidP="004D1D45">
            <w:pPr>
              <w:pStyle w:val="NoSpacing"/>
              <w:rPr>
                <w:rFonts w:ascii="Times New Roman" w:hAnsi="Times New Roman" w:cs="Times New Roman"/>
                <w:sz w:val="16"/>
                <w:szCs w:val="16"/>
              </w:rPr>
            </w:pPr>
          </w:p>
          <w:p w14:paraId="0E1D1C86"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0DDBF7D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10 weeks</w:t>
            </w:r>
          </w:p>
        </w:tc>
        <w:tc>
          <w:tcPr>
            <w:tcW w:w="1701" w:type="dxa"/>
            <w:shd w:val="clear" w:color="auto" w:fill="FFFFFF" w:themeFill="background1"/>
          </w:tcPr>
          <w:p w14:paraId="4ABF4DD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25-40 min</w:t>
            </w:r>
          </w:p>
          <w:p w14:paraId="281B0CED" w14:textId="77777777" w:rsidR="001C1DF7" w:rsidRPr="0074314C" w:rsidRDefault="001C1DF7" w:rsidP="004D1D45">
            <w:pPr>
              <w:pStyle w:val="NoSpacing"/>
              <w:rPr>
                <w:rFonts w:ascii="Times New Roman" w:hAnsi="Times New Roman" w:cs="Times New Roman"/>
                <w:color w:val="000000"/>
                <w:sz w:val="16"/>
                <w:szCs w:val="16"/>
              </w:rPr>
            </w:pPr>
            <w:r w:rsidRPr="0074314C">
              <w:rPr>
                <w:rFonts w:ascii="Times New Roman" w:hAnsi="Times New Roman" w:cs="Times New Roman"/>
                <w:color w:val="000000"/>
                <w:sz w:val="16"/>
                <w:szCs w:val="16"/>
              </w:rPr>
              <w:br/>
              <w:t xml:space="preserve">First 2 weeks = </w:t>
            </w:r>
          </w:p>
          <w:p w14:paraId="30CB9A51" w14:textId="77777777" w:rsidR="001C1DF7" w:rsidRPr="0074314C" w:rsidRDefault="001C1DF7" w:rsidP="004D1D45">
            <w:pPr>
              <w:pStyle w:val="NoSpacing"/>
              <w:rPr>
                <w:rFonts w:ascii="Times New Roman" w:hAnsi="Times New Roman" w:cs="Times New Roman"/>
                <w:color w:val="000000"/>
                <w:sz w:val="16"/>
                <w:szCs w:val="16"/>
              </w:rPr>
            </w:pPr>
            <w:r w:rsidRPr="0074314C">
              <w:rPr>
                <w:rFonts w:ascii="Times New Roman" w:hAnsi="Times New Roman" w:cs="Times New Roman"/>
                <w:color w:val="000000"/>
                <w:sz w:val="16"/>
                <w:szCs w:val="16"/>
              </w:rPr>
              <w:t>25 min</w:t>
            </w:r>
            <w:r w:rsidRPr="0074314C">
              <w:rPr>
                <w:rFonts w:ascii="Times New Roman" w:hAnsi="Times New Roman" w:cs="Times New Roman"/>
                <w:color w:val="000000"/>
                <w:sz w:val="16"/>
                <w:szCs w:val="16"/>
              </w:rPr>
              <w:br/>
              <w:t>Weeks 3 and 4 =</w:t>
            </w:r>
          </w:p>
          <w:p w14:paraId="0DEBF470" w14:textId="77777777" w:rsidR="001C1DF7" w:rsidRPr="0074314C" w:rsidRDefault="001C1DF7" w:rsidP="004D1D45">
            <w:pPr>
              <w:pStyle w:val="NoSpacing"/>
              <w:rPr>
                <w:rFonts w:ascii="Times New Roman" w:hAnsi="Times New Roman" w:cs="Times New Roman"/>
                <w:color w:val="000000"/>
                <w:sz w:val="16"/>
                <w:szCs w:val="16"/>
              </w:rPr>
            </w:pPr>
            <w:r w:rsidRPr="0074314C">
              <w:rPr>
                <w:rFonts w:ascii="Times New Roman" w:hAnsi="Times New Roman" w:cs="Times New Roman"/>
                <w:color w:val="000000"/>
                <w:sz w:val="16"/>
                <w:szCs w:val="16"/>
              </w:rPr>
              <w:t xml:space="preserve"> 30 min</w:t>
            </w:r>
            <w:r w:rsidRPr="0074314C">
              <w:rPr>
                <w:rFonts w:ascii="Times New Roman" w:hAnsi="Times New Roman" w:cs="Times New Roman"/>
                <w:color w:val="000000"/>
                <w:sz w:val="16"/>
                <w:szCs w:val="16"/>
              </w:rPr>
              <w:br/>
              <w:t>Weeks 5 and 6 = 35min</w:t>
            </w:r>
            <w:r w:rsidRPr="0074314C">
              <w:rPr>
                <w:rFonts w:ascii="Times New Roman" w:hAnsi="Times New Roman" w:cs="Times New Roman"/>
                <w:color w:val="000000"/>
                <w:sz w:val="16"/>
                <w:szCs w:val="16"/>
              </w:rPr>
              <w:br/>
              <w:t xml:space="preserve">Last 4 weeks = </w:t>
            </w:r>
          </w:p>
          <w:p w14:paraId="300D2C74" w14:textId="77777777" w:rsidR="001C1DF7" w:rsidRPr="0074314C" w:rsidRDefault="001C1DF7" w:rsidP="004D1D45">
            <w:pPr>
              <w:pStyle w:val="NoSpacing"/>
              <w:rPr>
                <w:rFonts w:ascii="Times New Roman" w:hAnsi="Times New Roman" w:cs="Times New Roman"/>
                <w:color w:val="000000"/>
                <w:sz w:val="16"/>
                <w:szCs w:val="16"/>
              </w:rPr>
            </w:pPr>
            <w:r w:rsidRPr="0074314C">
              <w:rPr>
                <w:rFonts w:ascii="Times New Roman" w:hAnsi="Times New Roman" w:cs="Times New Roman"/>
                <w:color w:val="000000"/>
                <w:sz w:val="16"/>
                <w:szCs w:val="16"/>
              </w:rPr>
              <w:t>40min</w:t>
            </w:r>
          </w:p>
          <w:p w14:paraId="046F27B9" w14:textId="77777777" w:rsidR="001C1DF7" w:rsidRPr="0074314C" w:rsidRDefault="001C1DF7" w:rsidP="004D1D45">
            <w:pPr>
              <w:pStyle w:val="NoSpacing"/>
              <w:rPr>
                <w:rFonts w:ascii="Times New Roman" w:hAnsi="Times New Roman" w:cs="Times New Roman"/>
                <w:sz w:val="16"/>
                <w:szCs w:val="16"/>
              </w:rPr>
            </w:pPr>
          </w:p>
        </w:tc>
        <w:tc>
          <w:tcPr>
            <w:tcW w:w="1418" w:type="dxa"/>
            <w:shd w:val="clear" w:color="auto" w:fill="FFFFFF" w:themeFill="background1"/>
          </w:tcPr>
          <w:p w14:paraId="3753A5E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 days/week</w:t>
            </w:r>
          </w:p>
        </w:tc>
        <w:tc>
          <w:tcPr>
            <w:tcW w:w="1559" w:type="dxa"/>
            <w:shd w:val="clear" w:color="auto" w:fill="FFFFFF" w:themeFill="background1"/>
          </w:tcPr>
          <w:p w14:paraId="1F110DA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0-70% HRR</w:t>
            </w:r>
          </w:p>
          <w:p w14:paraId="6C466F80" w14:textId="77777777" w:rsidR="001C1DF7" w:rsidRPr="0074314C" w:rsidRDefault="001C1DF7" w:rsidP="004D1D45">
            <w:pPr>
              <w:pStyle w:val="NoSpacing"/>
              <w:rPr>
                <w:rFonts w:ascii="Times New Roman" w:hAnsi="Times New Roman" w:cs="Times New Roman"/>
                <w:sz w:val="16"/>
                <w:szCs w:val="16"/>
              </w:rPr>
            </w:pPr>
          </w:p>
          <w:p w14:paraId="6530708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First 2 weeks = </w:t>
            </w:r>
          </w:p>
          <w:p w14:paraId="0E5A65D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0% HRR</w:t>
            </w:r>
          </w:p>
          <w:p w14:paraId="3D014DF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Weeks 3 and 4 = 55% HRR</w:t>
            </w:r>
          </w:p>
          <w:p w14:paraId="7619797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Weeks 5 and 6 = 60% HRR</w:t>
            </w:r>
          </w:p>
          <w:p w14:paraId="4A55978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Last 4 weeks = </w:t>
            </w:r>
          </w:p>
          <w:p w14:paraId="50A40DC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70% HRR</w:t>
            </w:r>
          </w:p>
          <w:p w14:paraId="40B29544" w14:textId="77777777" w:rsidR="001C1DF7" w:rsidRPr="0074314C" w:rsidRDefault="001C1DF7" w:rsidP="004D1D45">
            <w:pPr>
              <w:pStyle w:val="NoSpacing"/>
              <w:rPr>
                <w:rFonts w:ascii="Times New Roman" w:hAnsi="Times New Roman" w:cs="Times New Roman"/>
                <w:sz w:val="16"/>
                <w:szCs w:val="16"/>
              </w:rPr>
            </w:pPr>
          </w:p>
        </w:tc>
        <w:tc>
          <w:tcPr>
            <w:tcW w:w="709" w:type="dxa"/>
            <w:shd w:val="clear" w:color="auto" w:fill="FFFFFF" w:themeFill="background1"/>
          </w:tcPr>
          <w:p w14:paraId="1E152E18"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Good</w:t>
            </w:r>
          </w:p>
        </w:tc>
      </w:tr>
      <w:tr w:rsidR="001C1DF7" w:rsidRPr="00325D89" w14:paraId="7B574BB7" w14:textId="77777777" w:rsidTr="004D1D45">
        <w:trPr>
          <w:jc w:val="center"/>
        </w:trPr>
        <w:tc>
          <w:tcPr>
            <w:tcW w:w="1097" w:type="dxa"/>
            <w:shd w:val="clear" w:color="auto" w:fill="FFFFFF" w:themeFill="background1"/>
          </w:tcPr>
          <w:p w14:paraId="6EA86C4A"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Bailey et al. (2016)</w:t>
            </w:r>
            <w:r w:rsidRPr="001F140A">
              <w:rPr>
                <w:rFonts w:ascii="Times New Roman" w:hAnsi="Times New Roman" w:cs="Times New Roman"/>
                <w:sz w:val="16"/>
                <w:szCs w:val="16"/>
              </w:rPr>
              <w:t xml:space="preserve"> </w:t>
            </w:r>
            <w:r w:rsidRPr="008A5E8E">
              <w:rPr>
                <w:rFonts w:ascii="Times New Roman" w:hAnsi="Times New Roman" w:cs="Times New Roman"/>
                <w:b/>
                <w:bCs/>
                <w:sz w:val="16"/>
                <w:szCs w:val="16"/>
                <w:vertAlign w:val="superscript"/>
              </w:rPr>
              <w:t>3</w:t>
            </w:r>
            <w:r>
              <w:rPr>
                <w:rFonts w:ascii="Times New Roman" w:hAnsi="Times New Roman" w:cs="Times New Roman"/>
                <w:b/>
                <w:bCs/>
                <w:sz w:val="16"/>
                <w:szCs w:val="16"/>
                <w:vertAlign w:val="superscript"/>
              </w:rPr>
              <w:t>5</w:t>
            </w:r>
          </w:p>
        </w:tc>
        <w:tc>
          <w:tcPr>
            <w:tcW w:w="1172" w:type="dxa"/>
            <w:shd w:val="clear" w:color="auto" w:fill="FFFFFF" w:themeFill="background1"/>
          </w:tcPr>
          <w:p w14:paraId="4E4F543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Quasi –</w:t>
            </w:r>
          </w:p>
          <w:p w14:paraId="545E62E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experimental</w:t>
            </w:r>
          </w:p>
        </w:tc>
        <w:tc>
          <w:tcPr>
            <w:tcW w:w="284" w:type="dxa"/>
            <w:shd w:val="clear" w:color="auto" w:fill="FFFFFF" w:themeFill="background1"/>
          </w:tcPr>
          <w:p w14:paraId="4403FB40"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67CA91DA"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color w:val="000000"/>
                <w:sz w:val="16"/>
                <w:szCs w:val="16"/>
              </w:rPr>
              <w:t>Brachial</w:t>
            </w:r>
          </w:p>
        </w:tc>
        <w:tc>
          <w:tcPr>
            <w:tcW w:w="1843" w:type="dxa"/>
            <w:shd w:val="clear" w:color="auto" w:fill="FFFFFF" w:themeFill="background1"/>
          </w:tcPr>
          <w:p w14:paraId="614A3C9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 &gt;200 mmHg</w:t>
            </w:r>
          </w:p>
          <w:p w14:paraId="7803A2B4" w14:textId="77777777" w:rsidR="001C1DF7" w:rsidRPr="0074314C" w:rsidRDefault="001C1DF7" w:rsidP="004D1D45">
            <w:pPr>
              <w:pStyle w:val="NoSpacing"/>
              <w:rPr>
                <w:rFonts w:ascii="Times New Roman" w:hAnsi="Times New Roman" w:cs="Times New Roman"/>
                <w:sz w:val="16"/>
                <w:szCs w:val="16"/>
              </w:rPr>
            </w:pPr>
          </w:p>
          <w:p w14:paraId="3E85CD8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3 min after cuff deflation</w:t>
            </w:r>
          </w:p>
          <w:p w14:paraId="2E2A6A84" w14:textId="77777777" w:rsidR="001C1DF7" w:rsidRPr="0074314C" w:rsidRDefault="001C1DF7" w:rsidP="004D1D45">
            <w:pPr>
              <w:pStyle w:val="NoSpacing"/>
              <w:rPr>
                <w:rFonts w:ascii="Times New Roman" w:hAnsi="Times New Roman" w:cs="Times New Roman"/>
                <w:sz w:val="16"/>
                <w:szCs w:val="16"/>
              </w:rPr>
            </w:pPr>
          </w:p>
          <w:p w14:paraId="2C4525D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nalysed using custom edge-detection and wall-tracking software</w:t>
            </w:r>
          </w:p>
          <w:p w14:paraId="73C890EC" w14:textId="77777777" w:rsidR="001C1DF7" w:rsidRPr="0074314C" w:rsidRDefault="001C1DF7" w:rsidP="004D1D45">
            <w:pPr>
              <w:pStyle w:val="NoSpacing"/>
              <w:rPr>
                <w:rFonts w:ascii="Times New Roman" w:hAnsi="Times New Roman" w:cs="Times New Roman"/>
                <w:sz w:val="16"/>
                <w:szCs w:val="16"/>
              </w:rPr>
            </w:pPr>
          </w:p>
          <w:p w14:paraId="706CB14E" w14:textId="77777777" w:rsidR="001C1DF7" w:rsidRPr="0074314C" w:rsidRDefault="001C1DF7" w:rsidP="004D1D45">
            <w:pPr>
              <w:pStyle w:val="NoSpacing"/>
              <w:rPr>
                <w:rFonts w:ascii="Times New Roman" w:hAnsi="Times New Roman" w:cs="Times New Roman"/>
                <w:sz w:val="16"/>
                <w:szCs w:val="16"/>
              </w:rPr>
            </w:pPr>
          </w:p>
        </w:tc>
        <w:tc>
          <w:tcPr>
            <w:tcW w:w="1271" w:type="dxa"/>
            <w:shd w:val="clear" w:color="auto" w:fill="FFFFFF" w:themeFill="background1"/>
          </w:tcPr>
          <w:p w14:paraId="14DAFC0B" w14:textId="77777777" w:rsidR="001C1DF7"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152/ajpheart.00471.2010","ISBN":"1522-1539 (Electronic)\r0363-6135 (Linking)","ISSN":"0363-6135","PMID":"20952670","abstract":"Endothelial dysfunction is now considered an important early event in the development of atherosclerosis, which precedes gross morphological signs and clinical symptoms. The assessment of flow-mediated dilation (FMD) was introduced almost 20 years ago as a noninvasive approach to examine vasodilator function in vivo. FMD is widely believed to reflect endothelium-dependent and largely nitric oxide-mediated arterial function and has been used as a surrogate marker of vascular health. This noninvasive technique has been used to compare groups of subjects and to evaluate the impact of interventions within individuals. Despite its widespread adoption, there is considerable variability between studies with respect to the protocols applied, methods of analysis, and interpretation of results. Moreover, differences in methodological approaches have important impacts on the response magnitude, can result in spurious data interpretation, and limit the comparability of outcomes between studies. This review results from a collegial discussion between physiologists with the purpose of developing considered guidelines. The contributors represent several distinct research groups that have independently worked to advance the evidence base for improvement of the technical approaches to FMD measurement and analysis. The outcome is a series of recommendations on the basis of review and critical appraisal of recent physiological studies, pertaining to the most appropriate methods to assess FMD in humans.","author":[{"dropping-particle":"","family":"Thijssen","given":"Dick H.J. J","non-dropping-particle":"","parse-names":false,"suffix":""},{"dropping-particle":"","family":"Black","given":"Mark A.","non-dropping-particle":"","parse-names":false,"suffix":""},{"dropping-particle":"","family":"Pyke","given":"Kyra E.","non-dropping-particle":"","parse-names":false,"suffix":""},{"dropping-particle":"","family":"Padilla","given":"Jaume","non-dropping-particle":"","parse-names":false,"suffix":""},{"dropping-particle":"","family":"Atkinson","given":"Greg","non-dropping-particle":"","parse-names":false,"suffix":""},{"dropping-particle":"","family":"Harris","given":"Ryan A.","non-dropping-particle":"","parse-names":false,"suffix":""},{"dropping-particle":"","family":"Parker","given":"Beth","non-dropping-particle":"","parse-names":false,"suffix":""},{"dropping-particle":"","family":"Widlansky","given":"Michael E.","non-dropping-particle":"","parse-names":false,"suffix":""},{"dropping-particle":"","family":"Tschakovsky","given":"Michael E.","non-dropping-particle":"","parse-names":false,"suffix":""},{"dropping-particle":"","family":"Green","given":"Daniel J.","non-dropping-particle":"","parse-names":false,"suffix":""}],"container-title":"Am J Physiol Heart Circ Physiol","edition":"2010/10/19","id":"ITEM-1","issue":"1","issued":{"date-parts":[["2011"]]},"page":"H2-12","publisher":"American Physiological Society Bethesda, MD","title":"Assessment of flow-mediated dilation in humans: a methodological and physiological guideline","type":"article-journal","volume":"300"},"uris":["http://www.mendeley.com/documents/?uuid=28941e19-4321-4618-883c-4bc32b4d6c1f"]}],"mendeley":{"formattedCitation":"&lt;sup&gt;64&lt;/sup&gt;","plainTextFormattedCitation":"64","previouslyFormattedCitation":"(Thijssen et al., 2011)"},"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4</w:t>
            </w:r>
            <w:r>
              <w:rPr>
                <w:rFonts w:ascii="Times New Roman" w:hAnsi="Times New Roman" w:cs="Times New Roman"/>
                <w:sz w:val="16"/>
                <w:szCs w:val="16"/>
              </w:rPr>
              <w:fldChar w:fldCharType="end"/>
            </w:r>
            <w:r w:rsidRPr="0074314C">
              <w:rPr>
                <w:rFonts w:ascii="Times New Roman" w:hAnsi="Times New Roman" w:cs="Times New Roman"/>
                <w:sz w:val="16"/>
                <w:szCs w:val="16"/>
              </w:rPr>
              <w:t xml:space="preserve">; </w:t>
            </w:r>
          </w:p>
          <w:p w14:paraId="3003EB78" w14:textId="77777777" w:rsidR="001C1DF7"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194-911X","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Hypertension","id":"ITEM-1","issue":"2","issued":{"date-parts":[["2008"]]},"page":"203-210","publisher":"Am Heart Assoc","title":"Importance of measuring the time course of flow-mediated dilatation in humans","type":"article-journal","volume":"51"},"uris":["http://www.mendeley.com/documents/?uuid=e7920484-6bdd-4c39-8187-ca10ddf58f6a"]}],"mendeley":{"formattedCitation":"&lt;sup&gt;65&lt;/sup&gt;","plainTextFormattedCitation":"65","previouslyFormattedCitation":"(Black et al., 2008)"},"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5</w:t>
            </w:r>
            <w:r>
              <w:rPr>
                <w:rFonts w:ascii="Times New Roman" w:hAnsi="Times New Roman" w:cs="Times New Roman"/>
                <w:sz w:val="16"/>
                <w:szCs w:val="16"/>
              </w:rPr>
              <w:fldChar w:fldCharType="end"/>
            </w:r>
            <w:r w:rsidRPr="0074314C">
              <w:rPr>
                <w:rFonts w:ascii="Times New Roman" w:hAnsi="Times New Roman" w:cs="Times New Roman"/>
                <w:sz w:val="16"/>
                <w:szCs w:val="16"/>
              </w:rPr>
              <w:t>;</w:t>
            </w:r>
          </w:p>
          <w:p w14:paraId="216D1A49"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BN":"8750-7587 (Print)\r0161-7567 (Linking)","PMID":"11457812","abstract":"Brachial artery ultrasound is commonly employed for noninvasive assessment of endothelial function. However, analysis is observer dependent and susceptible to errors. We describe studies on a computerized edge-detection and wall-tracking software program to allow more accurate and reproducible measurement. In study 1, three purpose-built Perspex phantom arteries, 3.00, 4.00, and 6.00 mm in diameter, were measured with the software. There was a mean bias of 11 microm (P &lt; 0.001 at each level) between known and measured values; the mean resolving power of the software was estimated as 8.3 microm. In study 2, the mean intraobserver coefficient of variation of repeated measures of flow-mediated dilation (FMD) using the software (6.7%) was significantly lower than that for traditional manual measurements using the intima-lumen interfaces (24.8%, P &lt; 0.05) and intima-media interfaces (32.5%, P &lt; 0.05). In study 3, 24 healthy volunteers underwent repeat testing twice within 1 wk; the coefficients of variation for between-visit reproducibility of FMD and response to glyceryl trinitrate using the software were 14.7 and 17.6%, respectively. Assuming 80% power and an alpha of 0.05, eight subjects with matched controls would be required, in a parallel designed study, to detect an absolute 2.5% change in FMD. In summary, we have developed a semiautomated computerized vascular ultrasound analysis system that will improve the power of clinical intervention studies to detect small changes in arterial diameter.","author":[{"dropping-particle":"","family":"Woodman","given":"R J","non-dropping-particle":"","parse-names":false,"suffix":""},{"dropping-particle":"","family":"Playford","given":"D A","non-dropping-particle":"","parse-names":false,"suffix":""},{"dropping-particle":"","family":"Watts","given":"G F","non-dropping-particle":"","parse-names":false,"suffix":""},{"dropping-particle":"","family":"Cheetham","given":"C","non-dropping-particle":"","parse-names":false,"suffix":""},{"dropping-particle":"","family":"Reed","given":"C","non-dropping-particle":"","parse-names":false,"suffix":""},{"dropping-particle":"","family":"Taylor","given":"R R","non-dropping-particle":"","parse-names":false,"suffix":""},{"dropping-particle":"","family":"Puddey","given":"I B","non-dropping-particle":"","parse-names":false,"suffix":""},{"dropping-particle":"","family":"Beilin","given":"L J","non-dropping-particle":"","parse-names":false,"suffix":""},{"dropping-particle":"","family":"Burke","given":"V","non-dropping-particle":"","parse-names":false,"suffix":""},{"dropping-particle":"","family":"Mori","given":"T A","non-dropping-particle":"","parse-names":false,"suffix":""},{"dropping-particle":"","family":"Green","given":"D","non-dropping-particle":"","parse-names":false,"suffix":""}],"container-title":"J Appl Physiol (1985)","id":"ITEM-1","issue":"2","issued":{"date-parts":[["2001"]]},"note":"Woodman, R J\nPlayford, D A\nWatts, G F\nCheetham, C\nReed, C\nTaylor, R R\nPuddey, I B\nBeilin, L J\nBurke, V\nMori, T A\nGreen, D\neng\nComparative Study\nResearch Support, Non-U.S. Gov't\n2001/07/18 10:00\nJ Appl Physiol (1985). 2001 Aug;91(2):929-37.","page":"929-937","title":"Improved analysis of brachial artery ultrasound using a novel edge-detection software system","type":"article-journal","volume":"91"},"uris":["http://www.mendeley.com/documents/?uuid=aa3f84b3-4b63-4488-a6c2-7b409fd57add"]}],"mendeley":{"formattedCitation":"&lt;sup&gt;66&lt;/sup&gt;","plainTextFormattedCitation":"66","previouslyFormattedCitation":"(Woodman et al., 2001)"},"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6</w:t>
            </w:r>
            <w:r>
              <w:rPr>
                <w:rFonts w:ascii="Times New Roman" w:hAnsi="Times New Roman" w:cs="Times New Roman"/>
                <w:sz w:val="16"/>
                <w:szCs w:val="16"/>
              </w:rPr>
              <w:fldChar w:fldCharType="end"/>
            </w:r>
          </w:p>
        </w:tc>
        <w:tc>
          <w:tcPr>
            <w:tcW w:w="241" w:type="dxa"/>
            <w:shd w:val="clear" w:color="auto" w:fill="FFFFFF" w:themeFill="background1"/>
          </w:tcPr>
          <w:p w14:paraId="71962521"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281B4F3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CON: no exercise intervention</w:t>
            </w:r>
          </w:p>
          <w:p w14:paraId="3AB9A301" w14:textId="77777777" w:rsidR="001C1DF7" w:rsidRPr="0074314C" w:rsidRDefault="001C1DF7" w:rsidP="004D1D45">
            <w:pPr>
              <w:pStyle w:val="NoSpacing"/>
              <w:rPr>
                <w:rFonts w:ascii="Times New Roman" w:hAnsi="Times New Roman" w:cs="Times New Roman"/>
                <w:sz w:val="16"/>
                <w:szCs w:val="16"/>
              </w:rPr>
            </w:pPr>
          </w:p>
          <w:p w14:paraId="7EAF2A8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aerobic – supervised walking, running, cycling, cross-</w:t>
            </w:r>
            <w:proofErr w:type="gramStart"/>
            <w:r w:rsidRPr="0074314C">
              <w:rPr>
                <w:rFonts w:ascii="Times New Roman" w:hAnsi="Times New Roman" w:cs="Times New Roman"/>
                <w:sz w:val="16"/>
                <w:szCs w:val="16"/>
              </w:rPr>
              <w:t>training</w:t>
            </w:r>
            <w:proofErr w:type="gramEnd"/>
            <w:r w:rsidRPr="0074314C">
              <w:rPr>
                <w:rFonts w:ascii="Times New Roman" w:hAnsi="Times New Roman" w:cs="Times New Roman"/>
                <w:sz w:val="16"/>
                <w:szCs w:val="16"/>
              </w:rPr>
              <w:t xml:space="preserve"> and rowing</w:t>
            </w:r>
          </w:p>
        </w:tc>
        <w:tc>
          <w:tcPr>
            <w:tcW w:w="850" w:type="dxa"/>
            <w:shd w:val="clear" w:color="auto" w:fill="FFFFFF" w:themeFill="background1"/>
          </w:tcPr>
          <w:p w14:paraId="20FFCD6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16 weeks</w:t>
            </w:r>
          </w:p>
        </w:tc>
        <w:tc>
          <w:tcPr>
            <w:tcW w:w="1701" w:type="dxa"/>
            <w:shd w:val="clear" w:color="auto" w:fill="FFFFFF" w:themeFill="background1"/>
          </w:tcPr>
          <w:p w14:paraId="10786142"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0 min</w:t>
            </w:r>
          </w:p>
          <w:p w14:paraId="7537DD37" w14:textId="77777777" w:rsidR="001C1DF7" w:rsidRPr="0074314C" w:rsidRDefault="001C1DF7" w:rsidP="004D1D45">
            <w:pPr>
              <w:pStyle w:val="NoSpacing"/>
              <w:rPr>
                <w:rFonts w:ascii="Times New Roman" w:hAnsi="Times New Roman" w:cs="Times New Roman"/>
                <w:sz w:val="16"/>
                <w:szCs w:val="16"/>
              </w:rPr>
            </w:pPr>
          </w:p>
          <w:p w14:paraId="7B2E88A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Week 12 = </w:t>
            </w:r>
          </w:p>
          <w:p w14:paraId="433E653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45 min</w:t>
            </w:r>
          </w:p>
          <w:p w14:paraId="4BBE8989" w14:textId="77777777" w:rsidR="001C1DF7" w:rsidRPr="0074314C" w:rsidRDefault="001C1DF7" w:rsidP="004D1D45">
            <w:pPr>
              <w:pStyle w:val="NoSpacing"/>
              <w:rPr>
                <w:rFonts w:ascii="Times New Roman" w:hAnsi="Times New Roman" w:cs="Times New Roman"/>
                <w:sz w:val="16"/>
                <w:szCs w:val="16"/>
              </w:rPr>
            </w:pPr>
          </w:p>
          <w:p w14:paraId="67AF2555" w14:textId="77777777" w:rsidR="001C1DF7" w:rsidRPr="0074314C" w:rsidRDefault="001C1DF7" w:rsidP="004D1D45">
            <w:pPr>
              <w:pStyle w:val="NoSpacing"/>
              <w:rPr>
                <w:rFonts w:ascii="Times New Roman" w:hAnsi="Times New Roman" w:cs="Times New Roman"/>
                <w:sz w:val="16"/>
                <w:szCs w:val="16"/>
              </w:rPr>
            </w:pPr>
          </w:p>
        </w:tc>
        <w:tc>
          <w:tcPr>
            <w:tcW w:w="1418" w:type="dxa"/>
            <w:shd w:val="clear" w:color="auto" w:fill="FFFFFF" w:themeFill="background1"/>
          </w:tcPr>
          <w:p w14:paraId="4538228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 times/week</w:t>
            </w:r>
          </w:p>
          <w:p w14:paraId="15920138" w14:textId="77777777" w:rsidR="001C1DF7" w:rsidRPr="0074314C" w:rsidRDefault="001C1DF7" w:rsidP="004D1D45">
            <w:pPr>
              <w:pStyle w:val="NoSpacing"/>
              <w:rPr>
                <w:rFonts w:ascii="Times New Roman" w:hAnsi="Times New Roman" w:cs="Times New Roman"/>
                <w:sz w:val="16"/>
                <w:szCs w:val="16"/>
              </w:rPr>
            </w:pPr>
          </w:p>
          <w:p w14:paraId="1D45893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Week 12 =</w:t>
            </w:r>
          </w:p>
          <w:p w14:paraId="0FAD4ACA"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4-5 times/week</w:t>
            </w:r>
          </w:p>
        </w:tc>
        <w:tc>
          <w:tcPr>
            <w:tcW w:w="1559" w:type="dxa"/>
            <w:shd w:val="clear" w:color="auto" w:fill="FFFFFF" w:themeFill="background1"/>
          </w:tcPr>
          <w:p w14:paraId="061AD20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0% HRR</w:t>
            </w:r>
          </w:p>
          <w:p w14:paraId="4DF7CADB" w14:textId="77777777" w:rsidR="001C1DF7" w:rsidRPr="0074314C" w:rsidRDefault="001C1DF7" w:rsidP="004D1D45">
            <w:pPr>
              <w:pStyle w:val="NoSpacing"/>
              <w:rPr>
                <w:rFonts w:ascii="Times New Roman" w:hAnsi="Times New Roman" w:cs="Times New Roman"/>
                <w:sz w:val="16"/>
                <w:szCs w:val="16"/>
              </w:rPr>
            </w:pPr>
          </w:p>
          <w:p w14:paraId="362E008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Week 12 = </w:t>
            </w:r>
          </w:p>
          <w:p w14:paraId="1DD669F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0% HRR</w:t>
            </w:r>
          </w:p>
        </w:tc>
        <w:tc>
          <w:tcPr>
            <w:tcW w:w="709" w:type="dxa"/>
            <w:shd w:val="clear" w:color="auto" w:fill="FFFFFF" w:themeFill="background1"/>
          </w:tcPr>
          <w:p w14:paraId="45AC3AC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Fair</w:t>
            </w:r>
          </w:p>
        </w:tc>
      </w:tr>
      <w:tr w:rsidR="001C1DF7" w:rsidRPr="00325D89" w14:paraId="3993DB05" w14:textId="77777777" w:rsidTr="004D1D45">
        <w:trPr>
          <w:jc w:val="center"/>
        </w:trPr>
        <w:tc>
          <w:tcPr>
            <w:tcW w:w="1097" w:type="dxa"/>
            <w:shd w:val="clear" w:color="auto" w:fill="FFFFFF" w:themeFill="background1"/>
          </w:tcPr>
          <w:p w14:paraId="5F009581" w14:textId="77777777" w:rsidR="001C1DF7" w:rsidRPr="008A5E8E" w:rsidRDefault="001C1DF7" w:rsidP="004D1D45">
            <w:pPr>
              <w:shd w:val="clear" w:color="auto" w:fill="FFFFFF" w:themeFill="background1"/>
              <w:spacing w:line="240" w:lineRule="auto"/>
              <w:rPr>
                <w:rFonts w:ascii="Times New Roman" w:hAnsi="Times New Roman" w:cs="Times New Roman"/>
                <w:b/>
                <w:bCs/>
                <w:sz w:val="16"/>
                <w:szCs w:val="16"/>
                <w:vertAlign w:val="superscript"/>
              </w:rPr>
            </w:pPr>
            <w:r w:rsidRPr="0074314C">
              <w:rPr>
                <w:rFonts w:ascii="Times New Roman" w:hAnsi="Times New Roman" w:cs="Times New Roman"/>
                <w:sz w:val="16"/>
                <w:szCs w:val="16"/>
              </w:rPr>
              <w:t>Black et al. (2009)</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11</w:t>
            </w:r>
          </w:p>
          <w:p w14:paraId="3474509A" w14:textId="77777777" w:rsidR="001C1DF7" w:rsidRPr="0074314C" w:rsidRDefault="001C1DF7" w:rsidP="004D1D45">
            <w:pPr>
              <w:pStyle w:val="NoSpacing"/>
              <w:rPr>
                <w:rFonts w:ascii="Times New Roman" w:hAnsi="Times New Roman" w:cs="Times New Roman"/>
                <w:sz w:val="16"/>
                <w:szCs w:val="16"/>
              </w:rPr>
            </w:pPr>
          </w:p>
        </w:tc>
        <w:tc>
          <w:tcPr>
            <w:tcW w:w="1172" w:type="dxa"/>
            <w:shd w:val="clear" w:color="auto" w:fill="FFFFFF" w:themeFill="background1"/>
          </w:tcPr>
          <w:p w14:paraId="6D44FC82"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Pre – Post</w:t>
            </w:r>
          </w:p>
        </w:tc>
        <w:tc>
          <w:tcPr>
            <w:tcW w:w="284" w:type="dxa"/>
            <w:shd w:val="clear" w:color="auto" w:fill="FFFFFF" w:themeFill="background1"/>
          </w:tcPr>
          <w:p w14:paraId="0A97FBE5"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03A72CA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color w:val="000000"/>
                <w:sz w:val="16"/>
                <w:szCs w:val="16"/>
              </w:rPr>
              <w:t>Brachial</w:t>
            </w:r>
          </w:p>
        </w:tc>
        <w:tc>
          <w:tcPr>
            <w:tcW w:w="1843" w:type="dxa"/>
            <w:shd w:val="clear" w:color="auto" w:fill="FFFFFF" w:themeFill="background1"/>
          </w:tcPr>
          <w:p w14:paraId="3F67C4F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 &gt;200 mmHg</w:t>
            </w:r>
          </w:p>
          <w:p w14:paraId="0AFB7B6B" w14:textId="77777777" w:rsidR="001C1DF7" w:rsidRPr="0074314C" w:rsidRDefault="001C1DF7" w:rsidP="004D1D45">
            <w:pPr>
              <w:pStyle w:val="NoSpacing"/>
              <w:rPr>
                <w:rFonts w:ascii="Times New Roman" w:hAnsi="Times New Roman" w:cs="Times New Roman"/>
                <w:sz w:val="16"/>
                <w:szCs w:val="16"/>
              </w:rPr>
            </w:pPr>
          </w:p>
          <w:p w14:paraId="6CBA62E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3 min after cuff deflation</w:t>
            </w:r>
          </w:p>
          <w:p w14:paraId="4570359E" w14:textId="77777777" w:rsidR="001C1DF7" w:rsidRPr="0074314C" w:rsidRDefault="001C1DF7" w:rsidP="004D1D45">
            <w:pPr>
              <w:pStyle w:val="NoSpacing"/>
              <w:rPr>
                <w:rFonts w:ascii="Times New Roman" w:hAnsi="Times New Roman" w:cs="Times New Roman"/>
                <w:sz w:val="16"/>
                <w:szCs w:val="16"/>
              </w:rPr>
            </w:pPr>
          </w:p>
          <w:p w14:paraId="7CC5CD2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nalysed using edge-detected software</w:t>
            </w:r>
          </w:p>
          <w:p w14:paraId="4B5D554C" w14:textId="77777777" w:rsidR="001C1DF7" w:rsidRPr="0074314C" w:rsidRDefault="001C1DF7" w:rsidP="004D1D45">
            <w:pPr>
              <w:pStyle w:val="NoSpacing"/>
              <w:rPr>
                <w:rFonts w:ascii="Times New Roman" w:hAnsi="Times New Roman" w:cs="Times New Roman"/>
                <w:sz w:val="16"/>
                <w:szCs w:val="16"/>
              </w:rPr>
            </w:pPr>
          </w:p>
          <w:p w14:paraId="569E1A8D" w14:textId="77777777" w:rsidR="001C1DF7" w:rsidRPr="0074314C" w:rsidRDefault="001C1DF7" w:rsidP="004D1D45">
            <w:pPr>
              <w:pStyle w:val="NoSpacing"/>
              <w:rPr>
                <w:rFonts w:ascii="Times New Roman" w:hAnsi="Times New Roman" w:cs="Times New Roman"/>
                <w:sz w:val="16"/>
                <w:szCs w:val="16"/>
              </w:rPr>
            </w:pPr>
          </w:p>
        </w:tc>
        <w:tc>
          <w:tcPr>
            <w:tcW w:w="1271" w:type="dxa"/>
            <w:shd w:val="clear" w:color="auto" w:fill="FFFFFF" w:themeFill="background1"/>
          </w:tcPr>
          <w:p w14:paraId="0A6D7A2D" w14:textId="77777777" w:rsidR="001C1DF7"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194-911X","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Hypertension","id":"ITEM-1","issue":"2","issued":{"date-parts":[["2008"]]},"page":"203-210","publisher":"Am Heart Assoc","title":"Importance of measuring the time course of flow-mediated dilatation in humans","type":"article-journal","volume":"51"},"uris":["http://www.mendeley.com/documents/?uuid=e7920484-6bdd-4c39-8187-ca10ddf58f6a"]}],"mendeley":{"formattedCitation":"&lt;sup&gt;65&lt;/sup&gt;","plainTextFormattedCitation":"65","previouslyFormattedCitation":"(Black et al., 2008)"},"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5</w:t>
            </w:r>
            <w:r>
              <w:rPr>
                <w:rFonts w:ascii="Times New Roman" w:hAnsi="Times New Roman" w:cs="Times New Roman"/>
                <w:sz w:val="16"/>
                <w:szCs w:val="16"/>
              </w:rPr>
              <w:fldChar w:fldCharType="end"/>
            </w:r>
            <w:r w:rsidRPr="0074314C">
              <w:rPr>
                <w:rFonts w:ascii="Times New Roman" w:hAnsi="Times New Roman" w:cs="Times New Roman"/>
                <w:sz w:val="16"/>
                <w:szCs w:val="16"/>
              </w:rPr>
              <w:t>;</w:t>
            </w:r>
          </w:p>
          <w:p w14:paraId="24F4D9DB"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BN":"8750-7587 (Print)\r0161-7567 (Linking)","PMID":"11457812","abstract":"Brachial artery ultrasound is commonly employed for noninvasive assessment of endothelial function. However, analysis is observer dependent and susceptible to errors. We describe studies on a computerized edge-detection and wall-tracking software program to allow more accurate and reproducible measurement. In study 1, three purpose-built Perspex phantom arteries, 3.00, 4.00, and 6.00 mm in diameter, were measured with the software. There was a mean bias of 11 microm (P &lt; 0.001 at each level) between known and measured values; the mean resolving power of the software was estimated as 8.3 microm. In study 2, the mean intraobserver coefficient of variation of repeated measures of flow-mediated dilation (FMD) using the software (6.7%) was significantly lower than that for traditional manual measurements using the intima-lumen interfaces (24.8%, P &lt; 0.05) and intima-media interfaces (32.5%, P &lt; 0.05). In study 3, 24 healthy volunteers underwent repeat testing twice within 1 wk; the coefficients of variation for between-visit reproducibility of FMD and response to glyceryl trinitrate using the software were 14.7 and 17.6%, respectively. Assuming 80% power and an alpha of 0.05, eight subjects with matched controls would be required, in a parallel designed study, to detect an absolute 2.5% change in FMD. In summary, we have developed a semiautomated computerized vascular ultrasound analysis system that will improve the power of clinical intervention studies to detect small changes in arterial diameter.","author":[{"dropping-particle":"","family":"Woodman","given":"R J","non-dropping-particle":"","parse-names":false,"suffix":""},{"dropping-particle":"","family":"Playford","given":"D A","non-dropping-particle":"","parse-names":false,"suffix":""},{"dropping-particle":"","family":"Watts","given":"G F","non-dropping-particle":"","parse-names":false,"suffix":""},{"dropping-particle":"","family":"Cheetham","given":"C","non-dropping-particle":"","parse-names":false,"suffix":""},{"dropping-particle":"","family":"Reed","given":"C","non-dropping-particle":"","parse-names":false,"suffix":""},{"dropping-particle":"","family":"Taylor","given":"R R","non-dropping-particle":"","parse-names":false,"suffix":""},{"dropping-particle":"","family":"Puddey","given":"I B","non-dropping-particle":"","parse-names":false,"suffix":""},{"dropping-particle":"","family":"Beilin","given":"L J","non-dropping-particle":"","parse-names":false,"suffix":""},{"dropping-particle":"","family":"Burke","given":"V","non-dropping-particle":"","parse-names":false,"suffix":""},{"dropping-particle":"","family":"Mori","given":"T A","non-dropping-particle":"","parse-names":false,"suffix":""},{"dropping-particle":"","family":"Green","given":"D","non-dropping-particle":"","parse-names":false,"suffix":""}],"container-title":"J Appl Physiol (1985)","id":"ITEM-1","issue":"2","issued":{"date-parts":[["2001"]]},"note":"Woodman, R J\nPlayford, D A\nWatts, G F\nCheetham, C\nReed, C\nTaylor, R R\nPuddey, I B\nBeilin, L J\nBurke, V\nMori, T A\nGreen, D\neng\nComparative Study\nResearch Support, Non-U.S. Gov't\n2001/07/18 10:00\nJ Appl Physiol (1985). 2001 Aug;91(2):929-37.","page":"929-937","title":"Improved analysis of brachial artery ultrasound using a novel edge-detection software system","type":"article-journal","volume":"91"},"uris":["http://www.mendeley.com/documents/?uuid=aa3f84b3-4b63-4488-a6c2-7b409fd57add"]}],"mendeley":{"formattedCitation":"&lt;sup&gt;66&lt;/sup&gt;","plainTextFormattedCitation":"66","previouslyFormattedCitation":"(Woodman et al., 2001)"},"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6</w:t>
            </w:r>
            <w:r>
              <w:rPr>
                <w:rFonts w:ascii="Times New Roman" w:hAnsi="Times New Roman" w:cs="Times New Roman"/>
                <w:sz w:val="16"/>
                <w:szCs w:val="16"/>
              </w:rPr>
              <w:fldChar w:fldCharType="end"/>
            </w:r>
          </w:p>
        </w:tc>
        <w:tc>
          <w:tcPr>
            <w:tcW w:w="241" w:type="dxa"/>
            <w:shd w:val="clear" w:color="auto" w:fill="FFFFFF" w:themeFill="background1"/>
          </w:tcPr>
          <w:p w14:paraId="6056614D"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6CDFB06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aerobic – partially supervised treadmill walking and cycling</w:t>
            </w:r>
          </w:p>
        </w:tc>
        <w:tc>
          <w:tcPr>
            <w:tcW w:w="850" w:type="dxa"/>
            <w:shd w:val="clear" w:color="auto" w:fill="FFFFFF" w:themeFill="background1"/>
          </w:tcPr>
          <w:p w14:paraId="5C7F025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24 weeks</w:t>
            </w:r>
          </w:p>
        </w:tc>
        <w:tc>
          <w:tcPr>
            <w:tcW w:w="1701" w:type="dxa"/>
            <w:shd w:val="clear" w:color="auto" w:fill="FFFFFF" w:themeFill="background1"/>
          </w:tcPr>
          <w:p w14:paraId="0F89699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0 min</w:t>
            </w:r>
          </w:p>
        </w:tc>
        <w:tc>
          <w:tcPr>
            <w:tcW w:w="1418" w:type="dxa"/>
            <w:shd w:val="clear" w:color="auto" w:fill="FFFFFF" w:themeFill="background1"/>
          </w:tcPr>
          <w:p w14:paraId="25A4C99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 sessions/week</w:t>
            </w:r>
          </w:p>
          <w:p w14:paraId="3DD6190B" w14:textId="77777777" w:rsidR="001C1DF7" w:rsidRPr="0074314C" w:rsidRDefault="001C1DF7" w:rsidP="004D1D45">
            <w:pPr>
              <w:pStyle w:val="NoSpacing"/>
              <w:rPr>
                <w:rFonts w:ascii="Times New Roman" w:hAnsi="Times New Roman" w:cs="Times New Roman"/>
                <w:sz w:val="16"/>
                <w:szCs w:val="16"/>
              </w:rPr>
            </w:pPr>
          </w:p>
          <w:p w14:paraId="598B928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Week 7 = </w:t>
            </w:r>
          </w:p>
          <w:p w14:paraId="5A808B6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5 sessions/week </w:t>
            </w:r>
          </w:p>
        </w:tc>
        <w:tc>
          <w:tcPr>
            <w:tcW w:w="1559" w:type="dxa"/>
            <w:shd w:val="clear" w:color="auto" w:fill="FFFFFF" w:themeFill="background1"/>
          </w:tcPr>
          <w:p w14:paraId="1071944A"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0% HRR</w:t>
            </w:r>
          </w:p>
          <w:p w14:paraId="70529D7E" w14:textId="77777777" w:rsidR="001C1DF7" w:rsidRPr="0074314C" w:rsidRDefault="001C1DF7" w:rsidP="004D1D45">
            <w:pPr>
              <w:pStyle w:val="NoSpacing"/>
              <w:rPr>
                <w:rFonts w:ascii="Times New Roman" w:hAnsi="Times New Roman" w:cs="Times New Roman"/>
                <w:sz w:val="16"/>
                <w:szCs w:val="16"/>
              </w:rPr>
            </w:pPr>
          </w:p>
          <w:p w14:paraId="2C70D6F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Week 13 = </w:t>
            </w:r>
          </w:p>
          <w:p w14:paraId="7FF3CD0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0% HRR</w:t>
            </w:r>
          </w:p>
        </w:tc>
        <w:tc>
          <w:tcPr>
            <w:tcW w:w="709" w:type="dxa"/>
            <w:shd w:val="clear" w:color="auto" w:fill="FFFFFF" w:themeFill="background1"/>
          </w:tcPr>
          <w:p w14:paraId="470D2C5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Good</w:t>
            </w:r>
          </w:p>
          <w:p w14:paraId="5F6B7C7E" w14:textId="77777777" w:rsidR="001C1DF7" w:rsidRPr="0074314C" w:rsidRDefault="001C1DF7" w:rsidP="004D1D45">
            <w:pPr>
              <w:pStyle w:val="NoSpacing"/>
              <w:rPr>
                <w:rFonts w:ascii="Times New Roman" w:hAnsi="Times New Roman" w:cs="Times New Roman"/>
                <w:sz w:val="16"/>
                <w:szCs w:val="16"/>
              </w:rPr>
            </w:pPr>
          </w:p>
        </w:tc>
      </w:tr>
      <w:tr w:rsidR="001C1DF7" w:rsidRPr="00325D89" w14:paraId="322B20B1" w14:textId="77777777" w:rsidTr="004D1D45">
        <w:trPr>
          <w:trHeight w:val="1900"/>
          <w:jc w:val="center"/>
        </w:trPr>
        <w:tc>
          <w:tcPr>
            <w:tcW w:w="1097" w:type="dxa"/>
            <w:shd w:val="clear" w:color="auto" w:fill="FFFFFF" w:themeFill="background1"/>
          </w:tcPr>
          <w:p w14:paraId="78462235" w14:textId="77777777" w:rsidR="001C1DF7" w:rsidRPr="008A5E8E" w:rsidRDefault="001C1DF7" w:rsidP="004D1D45">
            <w:pPr>
              <w:shd w:val="clear" w:color="auto" w:fill="FFFFFF" w:themeFill="background1"/>
              <w:spacing w:line="240" w:lineRule="auto"/>
              <w:rPr>
                <w:rFonts w:ascii="Times New Roman" w:hAnsi="Times New Roman" w:cs="Times New Roman"/>
                <w:b/>
                <w:bCs/>
                <w:sz w:val="16"/>
                <w:szCs w:val="16"/>
                <w:vertAlign w:val="superscript"/>
              </w:rPr>
            </w:pPr>
            <w:r w:rsidRPr="0074314C">
              <w:rPr>
                <w:rFonts w:ascii="Times New Roman" w:hAnsi="Times New Roman" w:cs="Times New Roman"/>
                <w:sz w:val="16"/>
                <w:szCs w:val="16"/>
              </w:rPr>
              <w:t>Jo et al. (2019)</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1</w:t>
            </w:r>
          </w:p>
          <w:p w14:paraId="359B51D3" w14:textId="77777777" w:rsidR="001C1DF7" w:rsidRPr="0074314C" w:rsidRDefault="001C1DF7" w:rsidP="004D1D45">
            <w:pPr>
              <w:pStyle w:val="NoSpacing"/>
              <w:rPr>
                <w:rFonts w:ascii="Times New Roman" w:hAnsi="Times New Roman" w:cs="Times New Roman"/>
                <w:sz w:val="16"/>
                <w:szCs w:val="16"/>
              </w:rPr>
            </w:pPr>
          </w:p>
        </w:tc>
        <w:tc>
          <w:tcPr>
            <w:tcW w:w="1172" w:type="dxa"/>
            <w:shd w:val="clear" w:color="auto" w:fill="FFFFFF" w:themeFill="background1"/>
          </w:tcPr>
          <w:p w14:paraId="229EEE2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RCT</w:t>
            </w:r>
          </w:p>
        </w:tc>
        <w:tc>
          <w:tcPr>
            <w:tcW w:w="284" w:type="dxa"/>
            <w:shd w:val="clear" w:color="auto" w:fill="FFFFFF" w:themeFill="background1"/>
          </w:tcPr>
          <w:p w14:paraId="46245572"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7AEEBE1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Brachial</w:t>
            </w:r>
          </w:p>
        </w:tc>
        <w:tc>
          <w:tcPr>
            <w:tcW w:w="1843" w:type="dxa"/>
            <w:shd w:val="clear" w:color="auto" w:fill="FFFFFF" w:themeFill="background1"/>
          </w:tcPr>
          <w:p w14:paraId="34007E9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inflation at 180 –</w:t>
            </w:r>
          </w:p>
          <w:p w14:paraId="1204F35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200 mmHg (50 mmHg above SBP)</w:t>
            </w:r>
          </w:p>
          <w:p w14:paraId="62F943CC" w14:textId="77777777" w:rsidR="001C1DF7" w:rsidRPr="0074314C" w:rsidRDefault="001C1DF7" w:rsidP="004D1D45">
            <w:pPr>
              <w:pStyle w:val="NoSpacing"/>
              <w:rPr>
                <w:rFonts w:ascii="Times New Roman" w:hAnsi="Times New Roman" w:cs="Times New Roman"/>
                <w:sz w:val="16"/>
                <w:szCs w:val="16"/>
              </w:rPr>
            </w:pPr>
          </w:p>
          <w:p w14:paraId="0FAAE378"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Diameter recorded for 40 – 60 sec after cuff deflation</w:t>
            </w:r>
          </w:p>
        </w:tc>
        <w:tc>
          <w:tcPr>
            <w:tcW w:w="1271" w:type="dxa"/>
            <w:shd w:val="clear" w:color="auto" w:fill="FFFFFF" w:themeFill="background1"/>
          </w:tcPr>
          <w:p w14:paraId="29E53DD3"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735-1097","author":[{"dropping-particle":"","family":"Corretti","given":"Mary C","non-dropping-particle":"","parse-names":false,"suffix":""},{"dropping-particle":"","family":"Anderson","given":"Todd J","non-dropping-particle":"","parse-names":false,"suffix":""},{"dropping-particle":"","family":"Benjamin","given":"Emelia J","non-dropping-particle":"","parse-names":false,"suffix":""},{"dropping-particle":"","family":"Celermajer","given":"David","non-dropping-particle":"","parse-names":false,"suffix":""},{"dropping-particle":"","family":"Charbonneau","given":"Francois","non-dropping-particle":"","parse-names":false,"suffix":""},{"dropping-particle":"","family":"Creager","given":"Mark A","non-dropping-particle":"","parse-names":false,"suffix":""},{"dropping-particle":"","family":"Deanfield","given":"John","non-dropping-particle":"","parse-names":false,"suffix":""},{"dropping-particle":"","family":"Drexler","given":"Helmut","non-dropping-particle":"","parse-names":false,"suffix":""},{"dropping-particle":"","family":"Gerhard-Herman","given":"Marie","non-dropping-particle":"","parse-names":false,"suffix":""},{"dropping-particle":"","family":"Herrington","given":"David","non-dropping-particle":"","parse-names":false,"suffix":""}],"container-title":"Journal of the American College of Cardiology","id":"ITEM-1","issue":"2","issued":{"date-parts":[["2002"]]},"page":"257-265","publisher":"Journal of the American College of Cardiology","title":"Guidelines for the ultrasound assessment of endothelial-dependent flow-mediated vasodilation of the brachial artery: a report of the International Brachial Artery Reactivity Task Force","type":"article-journal","volume":"39"},"uris":["http://www.mendeley.com/documents/?uuid=5edd9bcf-38f4-4778-88d2-91d83a57c8bd"]}],"mendeley":{"formattedCitation":"&lt;sup&gt;62&lt;/sup&gt;","plainTextFormattedCitation":"62","previouslyFormattedCitation":"(Corretti et al., 200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2</w:t>
            </w:r>
            <w:r>
              <w:rPr>
                <w:rFonts w:ascii="Times New Roman" w:hAnsi="Times New Roman" w:cs="Times New Roman"/>
                <w:sz w:val="16"/>
                <w:szCs w:val="16"/>
              </w:rPr>
              <w:fldChar w:fldCharType="end"/>
            </w:r>
          </w:p>
        </w:tc>
        <w:tc>
          <w:tcPr>
            <w:tcW w:w="241" w:type="dxa"/>
            <w:shd w:val="clear" w:color="auto" w:fill="FFFFFF" w:themeFill="background1"/>
          </w:tcPr>
          <w:p w14:paraId="5A818937"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3679DA5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CON: maintain normal PA</w:t>
            </w:r>
          </w:p>
          <w:p w14:paraId="7BBA5A3A" w14:textId="77777777" w:rsidR="001C1DF7" w:rsidRPr="0074314C" w:rsidRDefault="001C1DF7" w:rsidP="004D1D45">
            <w:pPr>
              <w:pStyle w:val="NoSpacing"/>
              <w:rPr>
                <w:rFonts w:ascii="Times New Roman" w:hAnsi="Times New Roman" w:cs="Times New Roman"/>
                <w:sz w:val="16"/>
                <w:szCs w:val="16"/>
              </w:rPr>
            </w:pPr>
          </w:p>
          <w:p w14:paraId="3724515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supervised treadmill walking and jogging</w:t>
            </w:r>
          </w:p>
          <w:p w14:paraId="07524504" w14:textId="77777777" w:rsidR="001C1DF7" w:rsidRPr="0074314C" w:rsidRDefault="001C1DF7" w:rsidP="004D1D45">
            <w:pPr>
              <w:pStyle w:val="NoSpacing"/>
              <w:rPr>
                <w:rFonts w:ascii="Times New Roman" w:hAnsi="Times New Roman" w:cs="Times New Roman"/>
                <w:sz w:val="16"/>
                <w:szCs w:val="16"/>
              </w:rPr>
            </w:pPr>
          </w:p>
          <w:p w14:paraId="7A2E50F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supervised exergaming with running and jumping</w:t>
            </w:r>
          </w:p>
          <w:p w14:paraId="5DE4FB81"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349173B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12 weeks</w:t>
            </w:r>
          </w:p>
        </w:tc>
        <w:tc>
          <w:tcPr>
            <w:tcW w:w="1701" w:type="dxa"/>
            <w:shd w:val="clear" w:color="auto" w:fill="FFFFFF" w:themeFill="background1"/>
          </w:tcPr>
          <w:p w14:paraId="4B11AE0A"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Treadmill: </w:t>
            </w:r>
          </w:p>
          <w:p w14:paraId="004E9F1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40 min</w:t>
            </w:r>
          </w:p>
          <w:p w14:paraId="6338CBBA" w14:textId="77777777" w:rsidR="001C1DF7" w:rsidRPr="0074314C" w:rsidRDefault="001C1DF7" w:rsidP="004D1D45">
            <w:pPr>
              <w:pStyle w:val="NoSpacing"/>
              <w:rPr>
                <w:rFonts w:ascii="Times New Roman" w:hAnsi="Times New Roman" w:cs="Times New Roman"/>
                <w:sz w:val="16"/>
                <w:szCs w:val="16"/>
              </w:rPr>
            </w:pPr>
          </w:p>
          <w:p w14:paraId="14EC912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Exergaming: </w:t>
            </w:r>
          </w:p>
          <w:p w14:paraId="5288C98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40 min</w:t>
            </w:r>
          </w:p>
        </w:tc>
        <w:tc>
          <w:tcPr>
            <w:tcW w:w="1418" w:type="dxa"/>
            <w:shd w:val="clear" w:color="auto" w:fill="FFFFFF" w:themeFill="background1"/>
          </w:tcPr>
          <w:p w14:paraId="64A8036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Treadmill: </w:t>
            </w:r>
          </w:p>
          <w:p w14:paraId="1C976B9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NR</w:t>
            </w:r>
          </w:p>
          <w:p w14:paraId="7806A21E" w14:textId="77777777" w:rsidR="001C1DF7" w:rsidRPr="0074314C" w:rsidRDefault="001C1DF7" w:rsidP="004D1D45">
            <w:pPr>
              <w:pStyle w:val="NoSpacing"/>
              <w:rPr>
                <w:rFonts w:ascii="Times New Roman" w:hAnsi="Times New Roman" w:cs="Times New Roman"/>
                <w:sz w:val="16"/>
                <w:szCs w:val="16"/>
              </w:rPr>
            </w:pPr>
          </w:p>
          <w:p w14:paraId="3186502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Exergaming:         </w:t>
            </w:r>
            <w:r w:rsidRPr="007336E7">
              <w:rPr>
                <w:rFonts w:ascii="Times New Roman" w:hAnsi="Times New Roman" w:cs="Times New Roman"/>
                <w:sz w:val="16"/>
                <w:szCs w:val="16"/>
              </w:rPr>
              <w:t>Per</w:t>
            </w:r>
            <w:r w:rsidRPr="00E5690F">
              <w:rPr>
                <w:rFonts w:ascii="Times New Roman" w:hAnsi="Times New Roman" w:cs="Times New Roman"/>
                <w:sz w:val="16"/>
                <w:szCs w:val="16"/>
              </w:rPr>
              <w:t xml:space="preserve"> day</w:t>
            </w:r>
          </w:p>
        </w:tc>
        <w:tc>
          <w:tcPr>
            <w:tcW w:w="1559" w:type="dxa"/>
            <w:shd w:val="clear" w:color="auto" w:fill="FFFFFF" w:themeFill="background1"/>
          </w:tcPr>
          <w:p w14:paraId="08BEFB8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Treadmill:</w:t>
            </w:r>
          </w:p>
          <w:p w14:paraId="21C37B4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0-80% HRR</w:t>
            </w:r>
          </w:p>
          <w:p w14:paraId="635E00FA" w14:textId="77777777" w:rsidR="001C1DF7" w:rsidRPr="0074314C" w:rsidRDefault="001C1DF7" w:rsidP="004D1D45">
            <w:pPr>
              <w:pStyle w:val="NoSpacing"/>
              <w:rPr>
                <w:rFonts w:ascii="Times New Roman" w:hAnsi="Times New Roman" w:cs="Times New Roman"/>
                <w:sz w:val="16"/>
                <w:szCs w:val="16"/>
              </w:rPr>
            </w:pPr>
          </w:p>
          <w:p w14:paraId="2858660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Exergaming: </w:t>
            </w:r>
          </w:p>
          <w:p w14:paraId="624E703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Self-paced. Mean HR, 120 ±19 beats.min</w:t>
            </w:r>
            <w:r w:rsidRPr="0074314C">
              <w:rPr>
                <w:rFonts w:ascii="Times New Roman" w:hAnsi="Times New Roman" w:cs="Times New Roman"/>
                <w:sz w:val="16"/>
                <w:szCs w:val="16"/>
                <w:vertAlign w:val="superscript"/>
              </w:rPr>
              <w:t>-1</w:t>
            </w:r>
          </w:p>
        </w:tc>
        <w:tc>
          <w:tcPr>
            <w:tcW w:w="709" w:type="dxa"/>
            <w:shd w:val="clear" w:color="auto" w:fill="FFFFFF" w:themeFill="background1"/>
          </w:tcPr>
          <w:p w14:paraId="7633896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Poor</w:t>
            </w:r>
          </w:p>
        </w:tc>
      </w:tr>
      <w:tr w:rsidR="001C1DF7" w:rsidRPr="00325D89" w14:paraId="699C78A7" w14:textId="77777777" w:rsidTr="004D1D45">
        <w:trPr>
          <w:trHeight w:val="2126"/>
          <w:jc w:val="center"/>
        </w:trPr>
        <w:tc>
          <w:tcPr>
            <w:tcW w:w="1097" w:type="dxa"/>
            <w:shd w:val="clear" w:color="auto" w:fill="FFFFFF" w:themeFill="background1"/>
          </w:tcPr>
          <w:p w14:paraId="3B91EBE9" w14:textId="77777777" w:rsidR="001C1DF7" w:rsidRPr="0074314C" w:rsidRDefault="001C1DF7" w:rsidP="004D1D45">
            <w:pPr>
              <w:pStyle w:val="NoSpacing"/>
              <w:rPr>
                <w:rFonts w:ascii="Times New Roman" w:hAnsi="Times New Roman" w:cs="Times New Roman"/>
                <w:sz w:val="16"/>
                <w:szCs w:val="16"/>
              </w:rPr>
            </w:pPr>
            <w:proofErr w:type="spellStart"/>
            <w:r w:rsidRPr="0074314C">
              <w:rPr>
                <w:rFonts w:ascii="Times New Roman" w:hAnsi="Times New Roman" w:cs="Times New Roman"/>
                <w:sz w:val="16"/>
                <w:szCs w:val="16"/>
              </w:rPr>
              <w:t>Klonizakis</w:t>
            </w:r>
            <w:proofErr w:type="spellEnd"/>
            <w:r w:rsidRPr="0074314C">
              <w:rPr>
                <w:rFonts w:ascii="Times New Roman" w:hAnsi="Times New Roman" w:cs="Times New Roman"/>
                <w:sz w:val="16"/>
                <w:szCs w:val="16"/>
              </w:rPr>
              <w:t xml:space="preserve"> et al. (2014)</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7</w:t>
            </w:r>
          </w:p>
        </w:tc>
        <w:tc>
          <w:tcPr>
            <w:tcW w:w="1172" w:type="dxa"/>
            <w:shd w:val="clear" w:color="auto" w:fill="FFFFFF" w:themeFill="background1"/>
          </w:tcPr>
          <w:p w14:paraId="681419AA" w14:textId="77777777" w:rsidR="001C1DF7" w:rsidRPr="0074314C" w:rsidRDefault="001C1DF7" w:rsidP="004D1D45">
            <w:pPr>
              <w:pStyle w:val="NoSpacing"/>
              <w:rPr>
                <w:rFonts w:ascii="Times New Roman" w:hAnsi="Times New Roman" w:cs="Times New Roman"/>
                <w:sz w:val="16"/>
                <w:szCs w:val="16"/>
              </w:rPr>
            </w:pPr>
            <w:proofErr w:type="spellStart"/>
            <w:r w:rsidRPr="0074314C">
              <w:rPr>
                <w:rFonts w:ascii="Times New Roman" w:hAnsi="Times New Roman" w:cs="Times New Roman"/>
                <w:sz w:val="16"/>
                <w:szCs w:val="16"/>
              </w:rPr>
              <w:t>RT</w:t>
            </w:r>
            <w:r>
              <w:rPr>
                <w:rFonts w:ascii="Times New Roman" w:hAnsi="Times New Roman" w:cs="Times New Roman"/>
                <w:sz w:val="16"/>
                <w:szCs w:val="16"/>
                <w:vertAlign w:val="superscript"/>
              </w:rPr>
              <w:t>a</w:t>
            </w:r>
            <w:proofErr w:type="spellEnd"/>
          </w:p>
        </w:tc>
        <w:tc>
          <w:tcPr>
            <w:tcW w:w="284" w:type="dxa"/>
            <w:shd w:val="clear" w:color="auto" w:fill="FFFFFF" w:themeFill="background1"/>
          </w:tcPr>
          <w:p w14:paraId="66298EA9"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6352C58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color w:val="000000"/>
                <w:sz w:val="16"/>
                <w:szCs w:val="16"/>
              </w:rPr>
              <w:t>Brachial</w:t>
            </w:r>
          </w:p>
        </w:tc>
        <w:tc>
          <w:tcPr>
            <w:tcW w:w="1843" w:type="dxa"/>
            <w:shd w:val="clear" w:color="auto" w:fill="FFFFFF" w:themeFill="background1"/>
          </w:tcPr>
          <w:p w14:paraId="7971C27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inflation at 50 mmHg above SBP</w:t>
            </w:r>
          </w:p>
          <w:p w14:paraId="1C3DF599" w14:textId="77777777" w:rsidR="001C1DF7" w:rsidRPr="0074314C" w:rsidRDefault="001C1DF7" w:rsidP="004D1D45">
            <w:pPr>
              <w:pStyle w:val="NoSpacing"/>
              <w:rPr>
                <w:rFonts w:ascii="Times New Roman" w:hAnsi="Times New Roman" w:cs="Times New Roman"/>
                <w:sz w:val="16"/>
                <w:szCs w:val="16"/>
              </w:rPr>
            </w:pPr>
          </w:p>
          <w:p w14:paraId="1003A21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3 min after cuff deflation</w:t>
            </w:r>
          </w:p>
          <w:p w14:paraId="766CEB1E" w14:textId="77777777" w:rsidR="001C1DF7" w:rsidRPr="0074314C" w:rsidRDefault="001C1DF7" w:rsidP="004D1D45">
            <w:pPr>
              <w:pStyle w:val="NoSpacing"/>
              <w:rPr>
                <w:rFonts w:ascii="Times New Roman" w:hAnsi="Times New Roman" w:cs="Times New Roman"/>
                <w:sz w:val="16"/>
                <w:szCs w:val="16"/>
              </w:rPr>
            </w:pPr>
          </w:p>
          <w:p w14:paraId="4B84DDA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nalysed using Brachial analyser for research (Medial Imaging Applications; Coralville, I</w:t>
            </w:r>
            <w:r>
              <w:rPr>
                <w:rFonts w:ascii="Times New Roman" w:hAnsi="Times New Roman" w:cs="Times New Roman"/>
                <w:sz w:val="16"/>
                <w:szCs w:val="16"/>
              </w:rPr>
              <w:t>owa</w:t>
            </w:r>
            <w:r w:rsidRPr="0074314C">
              <w:rPr>
                <w:rFonts w:ascii="Times New Roman" w:hAnsi="Times New Roman" w:cs="Times New Roman"/>
                <w:sz w:val="16"/>
                <w:szCs w:val="16"/>
              </w:rPr>
              <w:t>)</w:t>
            </w:r>
          </w:p>
        </w:tc>
        <w:tc>
          <w:tcPr>
            <w:tcW w:w="1271" w:type="dxa"/>
            <w:shd w:val="clear" w:color="auto" w:fill="FFFFFF" w:themeFill="background1"/>
          </w:tcPr>
          <w:p w14:paraId="43381DF8"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152/ajpheart.00471.2010","ISBN":"1522-1539 (Electronic)\r0363-6135 (Linking)","ISSN":"0363-6135","PMID":"20952670","abstract":"Endothelial dysfunction is now considered an important early event in the development of atherosclerosis, which precedes gross morphological signs and clinical symptoms. The assessment of flow-mediated dilation (FMD) was introduced almost 20 years ago as a noninvasive approach to examine vasodilator function in vivo. FMD is widely believed to reflect endothelium-dependent and largely nitric oxide-mediated arterial function and has been used as a surrogate marker of vascular health. This noninvasive technique has been used to compare groups of subjects and to evaluate the impact of interventions within individuals. Despite its widespread adoption, there is considerable variability between studies with respect to the protocols applied, methods of analysis, and interpretation of results. Moreover, differences in methodological approaches have important impacts on the response magnitude, can result in spurious data interpretation, and limit the comparability of outcomes between studies. This review results from a collegial discussion between physiologists with the purpose of developing considered guidelines. The contributors represent several distinct research groups that have independently worked to advance the evidence base for improvement of the technical approaches to FMD measurement and analysis. The outcome is a series of recommendations on the basis of review and critical appraisal of recent physiological studies, pertaining to the most appropriate methods to assess FMD in humans.","author":[{"dropping-particle":"","family":"Thijssen","given":"Dick H.J. J","non-dropping-particle":"","parse-names":false,"suffix":""},{"dropping-particle":"","family":"Black","given":"Mark A.","non-dropping-particle":"","parse-names":false,"suffix":""},{"dropping-particle":"","family":"Pyke","given":"Kyra E.","non-dropping-particle":"","parse-names":false,"suffix":""},{"dropping-particle":"","family":"Padilla","given":"Jaume","non-dropping-particle":"","parse-names":false,"suffix":""},{"dropping-particle":"","family":"Atkinson","given":"Greg","non-dropping-particle":"","parse-names":false,"suffix":""},{"dropping-particle":"","family":"Harris","given":"Ryan A.","non-dropping-particle":"","parse-names":false,"suffix":""},{"dropping-particle":"","family":"Parker","given":"Beth","non-dropping-particle":"","parse-names":false,"suffix":""},{"dropping-particle":"","family":"Widlansky","given":"Michael E.","non-dropping-particle":"","parse-names":false,"suffix":""},{"dropping-particle":"","family":"Tschakovsky","given":"Michael E.","non-dropping-particle":"","parse-names":false,"suffix":""},{"dropping-particle":"","family":"Green","given":"Daniel J.","non-dropping-particle":"","parse-names":false,"suffix":""}],"container-title":"Am J Physiol Heart Circ Physiol","edition":"2010/10/19","id":"ITEM-1","issue":"1","issued":{"date-parts":[["2011"]]},"page":"H2-12","publisher":"American Physiological Society Bethesda, MD","title":"Assessment of flow-mediated dilation in humans: a methodological and physiological guideline","type":"article-journal","volume":"300"},"uris":["http://www.mendeley.com/documents/?uuid=28941e19-4321-4618-883c-4bc32b4d6c1f"]}],"mendeley":{"formattedCitation":"&lt;sup&gt;64&lt;/sup&gt;","plainTextFormattedCitation":"64","previouslyFormattedCitation":"(Thijssen et al., 2011)"},"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4</w:t>
            </w:r>
            <w:r>
              <w:rPr>
                <w:rFonts w:ascii="Times New Roman" w:hAnsi="Times New Roman" w:cs="Times New Roman"/>
                <w:sz w:val="16"/>
                <w:szCs w:val="16"/>
              </w:rPr>
              <w:fldChar w:fldCharType="end"/>
            </w:r>
            <w:r>
              <w:rPr>
                <w:rFonts w:ascii="Times New Roman" w:hAnsi="Times New Roman" w:cs="Times New Roman"/>
                <w:sz w:val="16"/>
                <w:szCs w:val="16"/>
              </w:rPr>
              <w:t xml:space="preserve"> </w:t>
            </w:r>
            <w:r w:rsidRPr="0074314C">
              <w:rPr>
                <w:rFonts w:ascii="Times New Roman" w:hAnsi="Times New Roman" w:cs="Times New Roman"/>
                <w:sz w:val="16"/>
                <w:szCs w:val="16"/>
              </w:rPr>
              <w:t>for resting procedure</w:t>
            </w:r>
            <w:r>
              <w:rPr>
                <w:rFonts w:ascii="Times New Roman" w:hAnsi="Times New Roman" w:cs="Times New Roman"/>
                <w:sz w:val="16"/>
                <w:szCs w:val="16"/>
              </w:rPr>
              <w:t xml:space="preserve"> and</w:t>
            </w:r>
          </w:p>
          <w:p w14:paraId="5AE285D0"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194-911X","author":[{"dropping-particle":"","family":"Black","given":"Mark A","non-dropping-particle":"","parse-names":false,"suffix":""},{"dropping-particle":"","family":"Cable","given":"N Timothy","non-dropping-particle":"","parse-names":false,"suffix":""},{"dropping-particle":"","family":"Thijssen","given":"Dick H J","non-dropping-particle":"","parse-names":false,"suffix":""},{"dropping-particle":"","family":"Green","given":"Daniel J","non-dropping-particle":"","parse-names":false,"suffix":""}],"container-title":"Hypertension","id":"ITEM-1","issue":"2","issued":{"date-parts":[["2008"]]},"page":"203-210","publisher":"Am Heart Assoc","title":"Importance of measuring the time course of flow-mediated dilatation in humans","type":"article-journal","volume":"51"},"uris":["http://www.mendeley.com/documents/?uuid=e7920484-6bdd-4c39-8187-ca10ddf58f6a"]}],"mendeley":{"formattedCitation":"&lt;sup&gt;65&lt;/sup&gt;","plainTextFormattedCitation":"65","previouslyFormattedCitation":"(Black et al., 2008)"},"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5</w:t>
            </w:r>
            <w:r>
              <w:rPr>
                <w:rFonts w:ascii="Times New Roman" w:hAnsi="Times New Roman" w:cs="Times New Roman"/>
                <w:sz w:val="16"/>
                <w:szCs w:val="16"/>
              </w:rPr>
              <w:fldChar w:fldCharType="end"/>
            </w:r>
            <w:r w:rsidRPr="0074314C">
              <w:rPr>
                <w:rFonts w:ascii="Times New Roman" w:hAnsi="Times New Roman" w:cs="Times New Roman"/>
                <w:sz w:val="16"/>
                <w:szCs w:val="16"/>
              </w:rPr>
              <w:t xml:space="preserve"> for cuff down procedure.</w:t>
            </w:r>
          </w:p>
        </w:tc>
        <w:tc>
          <w:tcPr>
            <w:tcW w:w="241" w:type="dxa"/>
            <w:shd w:val="clear" w:color="auto" w:fill="FFFFFF" w:themeFill="background1"/>
          </w:tcPr>
          <w:p w14:paraId="3F346AC8"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58F15BE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supervised continuous cycling training (CT)</w:t>
            </w:r>
          </w:p>
          <w:p w14:paraId="3E5FF101" w14:textId="77777777" w:rsidR="001C1DF7" w:rsidRPr="0074314C" w:rsidRDefault="001C1DF7" w:rsidP="004D1D45">
            <w:pPr>
              <w:pStyle w:val="NoSpacing"/>
              <w:rPr>
                <w:rFonts w:ascii="Times New Roman" w:hAnsi="Times New Roman" w:cs="Times New Roman"/>
                <w:sz w:val="16"/>
                <w:szCs w:val="16"/>
              </w:rPr>
            </w:pPr>
          </w:p>
          <w:p w14:paraId="01AD9AC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supervised high intensity cycling intervals (HIIT)</w:t>
            </w:r>
          </w:p>
        </w:tc>
        <w:tc>
          <w:tcPr>
            <w:tcW w:w="850" w:type="dxa"/>
            <w:shd w:val="clear" w:color="auto" w:fill="FFFFFF" w:themeFill="background1"/>
          </w:tcPr>
          <w:p w14:paraId="7C171E2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2 weeks</w:t>
            </w:r>
          </w:p>
        </w:tc>
        <w:tc>
          <w:tcPr>
            <w:tcW w:w="1701" w:type="dxa"/>
            <w:shd w:val="clear" w:color="auto" w:fill="FFFFFF" w:themeFill="background1"/>
          </w:tcPr>
          <w:p w14:paraId="1DECACE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CT: </w:t>
            </w:r>
          </w:p>
          <w:p w14:paraId="1BB2696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40 min </w:t>
            </w:r>
          </w:p>
          <w:p w14:paraId="2682201C" w14:textId="77777777" w:rsidR="001C1DF7" w:rsidRPr="0074314C" w:rsidRDefault="001C1DF7" w:rsidP="004D1D45">
            <w:pPr>
              <w:pStyle w:val="NoSpacing"/>
              <w:rPr>
                <w:rFonts w:ascii="Times New Roman" w:hAnsi="Times New Roman" w:cs="Times New Roman"/>
                <w:sz w:val="16"/>
                <w:szCs w:val="16"/>
              </w:rPr>
            </w:pPr>
          </w:p>
          <w:p w14:paraId="69169288"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HIIT: 10 x 1 min intervals with 1 min active recovery</w:t>
            </w:r>
          </w:p>
        </w:tc>
        <w:tc>
          <w:tcPr>
            <w:tcW w:w="1418" w:type="dxa"/>
            <w:shd w:val="clear" w:color="auto" w:fill="FFFFFF" w:themeFill="background1"/>
          </w:tcPr>
          <w:p w14:paraId="22006CB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CT: </w:t>
            </w:r>
          </w:p>
          <w:p w14:paraId="05582F68"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 times/week</w:t>
            </w:r>
          </w:p>
          <w:p w14:paraId="231F6AB8" w14:textId="77777777" w:rsidR="001C1DF7" w:rsidRPr="0074314C" w:rsidRDefault="001C1DF7" w:rsidP="004D1D45">
            <w:pPr>
              <w:pStyle w:val="NoSpacing"/>
              <w:rPr>
                <w:rFonts w:ascii="Times New Roman" w:hAnsi="Times New Roman" w:cs="Times New Roman"/>
                <w:sz w:val="16"/>
                <w:szCs w:val="16"/>
              </w:rPr>
            </w:pPr>
          </w:p>
          <w:p w14:paraId="074DE8B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HIIT: </w:t>
            </w:r>
          </w:p>
          <w:p w14:paraId="52E48B9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3 times/week</w:t>
            </w:r>
          </w:p>
        </w:tc>
        <w:tc>
          <w:tcPr>
            <w:tcW w:w="1559" w:type="dxa"/>
            <w:shd w:val="clear" w:color="auto" w:fill="FFFFFF" w:themeFill="background1"/>
          </w:tcPr>
          <w:p w14:paraId="24CC100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CT: </w:t>
            </w:r>
          </w:p>
          <w:p w14:paraId="438F8CC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5% PPO</w:t>
            </w:r>
          </w:p>
          <w:p w14:paraId="7519470C" w14:textId="77777777" w:rsidR="001C1DF7" w:rsidRPr="0074314C" w:rsidRDefault="001C1DF7" w:rsidP="004D1D45">
            <w:pPr>
              <w:pStyle w:val="NoSpacing"/>
              <w:rPr>
                <w:rFonts w:ascii="Times New Roman" w:hAnsi="Times New Roman" w:cs="Times New Roman"/>
                <w:sz w:val="16"/>
                <w:szCs w:val="16"/>
              </w:rPr>
            </w:pPr>
          </w:p>
          <w:p w14:paraId="65C7888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HIIT: 100% PPO interspersed by 30% PPO</w:t>
            </w:r>
          </w:p>
        </w:tc>
        <w:tc>
          <w:tcPr>
            <w:tcW w:w="709" w:type="dxa"/>
            <w:shd w:val="clear" w:color="auto" w:fill="FFFFFF" w:themeFill="background1"/>
          </w:tcPr>
          <w:p w14:paraId="32CC7B2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Poor</w:t>
            </w:r>
          </w:p>
        </w:tc>
      </w:tr>
      <w:tr w:rsidR="001C1DF7" w:rsidRPr="00325D89" w14:paraId="3F883090" w14:textId="77777777" w:rsidTr="004D1D45">
        <w:trPr>
          <w:jc w:val="center"/>
        </w:trPr>
        <w:tc>
          <w:tcPr>
            <w:tcW w:w="1097" w:type="dxa"/>
            <w:shd w:val="clear" w:color="auto" w:fill="FFFFFF" w:themeFill="background1"/>
          </w:tcPr>
          <w:p w14:paraId="32CD8C7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Moreau et al.</w:t>
            </w:r>
            <w:r>
              <w:rPr>
                <w:rFonts w:ascii="Times New Roman" w:hAnsi="Times New Roman" w:cs="Times New Roman"/>
                <w:sz w:val="16"/>
                <w:szCs w:val="16"/>
              </w:rPr>
              <w:t xml:space="preserve"> (2013)</w:t>
            </w:r>
            <w:r>
              <w:rPr>
                <w:rFonts w:ascii="Times New Roman" w:hAnsi="Times New Roman" w:cs="Times New Roman"/>
                <w:b/>
                <w:bCs/>
                <w:sz w:val="16"/>
                <w:szCs w:val="16"/>
              </w:rPr>
              <w:t xml:space="preserve"> </w:t>
            </w:r>
            <w:r>
              <w:rPr>
                <w:rFonts w:ascii="Times New Roman" w:hAnsi="Times New Roman" w:cs="Times New Roman"/>
                <w:b/>
                <w:bCs/>
                <w:sz w:val="16"/>
                <w:szCs w:val="16"/>
                <w:vertAlign w:val="superscript"/>
              </w:rPr>
              <w:t>14</w:t>
            </w:r>
          </w:p>
        </w:tc>
        <w:tc>
          <w:tcPr>
            <w:tcW w:w="1172" w:type="dxa"/>
            <w:shd w:val="clear" w:color="auto" w:fill="FFFFFF" w:themeFill="background1"/>
          </w:tcPr>
          <w:p w14:paraId="12918280" w14:textId="77777777" w:rsidR="001C1DF7" w:rsidRPr="0074314C" w:rsidRDefault="001C1DF7" w:rsidP="004D1D45">
            <w:pPr>
              <w:pStyle w:val="NoSpacing"/>
              <w:rPr>
                <w:rFonts w:ascii="Times New Roman" w:hAnsi="Times New Roman" w:cs="Times New Roman"/>
                <w:sz w:val="16"/>
                <w:szCs w:val="16"/>
              </w:rPr>
            </w:pPr>
            <w:proofErr w:type="spellStart"/>
            <w:r w:rsidRPr="0074314C">
              <w:rPr>
                <w:rFonts w:ascii="Times New Roman" w:hAnsi="Times New Roman" w:cs="Times New Roman"/>
                <w:sz w:val="16"/>
                <w:szCs w:val="16"/>
              </w:rPr>
              <w:t>RCT</w:t>
            </w:r>
            <w:r>
              <w:rPr>
                <w:rFonts w:ascii="Times New Roman" w:hAnsi="Times New Roman" w:cs="Times New Roman"/>
                <w:sz w:val="16"/>
                <w:szCs w:val="16"/>
                <w:vertAlign w:val="superscript"/>
              </w:rPr>
              <w:t>a</w:t>
            </w:r>
            <w:proofErr w:type="spellEnd"/>
          </w:p>
        </w:tc>
        <w:tc>
          <w:tcPr>
            <w:tcW w:w="284" w:type="dxa"/>
            <w:shd w:val="clear" w:color="auto" w:fill="FFFFFF" w:themeFill="background1"/>
          </w:tcPr>
          <w:p w14:paraId="73482BDC"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32C77C1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color w:val="000000"/>
                <w:sz w:val="16"/>
                <w:szCs w:val="16"/>
              </w:rPr>
              <w:t>Brachial</w:t>
            </w:r>
          </w:p>
        </w:tc>
        <w:tc>
          <w:tcPr>
            <w:tcW w:w="1843" w:type="dxa"/>
            <w:shd w:val="clear" w:color="auto" w:fill="FFFFFF" w:themeFill="background1"/>
          </w:tcPr>
          <w:p w14:paraId="29EFC72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 250 mmHg</w:t>
            </w:r>
          </w:p>
          <w:p w14:paraId="6EB74235" w14:textId="77777777" w:rsidR="001C1DF7" w:rsidRPr="0074314C" w:rsidRDefault="001C1DF7" w:rsidP="004D1D45">
            <w:pPr>
              <w:pStyle w:val="NoSpacing"/>
              <w:rPr>
                <w:rFonts w:ascii="Times New Roman" w:hAnsi="Times New Roman" w:cs="Times New Roman"/>
                <w:sz w:val="16"/>
                <w:szCs w:val="16"/>
              </w:rPr>
            </w:pPr>
          </w:p>
          <w:p w14:paraId="0773E9D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2 min after cuff deflation</w:t>
            </w:r>
          </w:p>
          <w:p w14:paraId="04DD7C1A" w14:textId="77777777" w:rsidR="001C1DF7" w:rsidRPr="0074314C" w:rsidRDefault="001C1DF7" w:rsidP="004D1D45">
            <w:pPr>
              <w:pStyle w:val="NoSpacing"/>
              <w:rPr>
                <w:rFonts w:ascii="Times New Roman" w:hAnsi="Times New Roman" w:cs="Times New Roman"/>
                <w:sz w:val="16"/>
                <w:szCs w:val="16"/>
              </w:rPr>
            </w:pPr>
          </w:p>
          <w:p w14:paraId="3FEE930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nalysed using software (</w:t>
            </w:r>
            <w:r w:rsidRPr="0074314C">
              <w:rPr>
                <w:rFonts w:ascii="Times New Roman" w:hAnsi="Times New Roman" w:cs="Times New Roman"/>
                <w:color w:val="000000"/>
                <w:sz w:val="16"/>
                <w:szCs w:val="16"/>
                <w:shd w:val="clear" w:color="auto" w:fill="FFFFFF"/>
              </w:rPr>
              <w:t>Vascular Analysis Tools 5.5.1; Medical Imaging Applications, Iowa City, I</w:t>
            </w:r>
            <w:r>
              <w:rPr>
                <w:rFonts w:ascii="Times New Roman" w:hAnsi="Times New Roman" w:cs="Times New Roman"/>
                <w:color w:val="000000"/>
                <w:sz w:val="16"/>
                <w:szCs w:val="16"/>
                <w:shd w:val="clear" w:color="auto" w:fill="FFFFFF"/>
              </w:rPr>
              <w:t>owa</w:t>
            </w:r>
            <w:r w:rsidRPr="0074314C">
              <w:rPr>
                <w:rFonts w:ascii="Times New Roman" w:hAnsi="Times New Roman" w:cs="Times New Roman"/>
                <w:color w:val="000000"/>
                <w:sz w:val="16"/>
                <w:szCs w:val="16"/>
                <w:shd w:val="clear" w:color="auto" w:fill="FFFFFF"/>
              </w:rPr>
              <w:t>)</w:t>
            </w:r>
          </w:p>
        </w:tc>
        <w:tc>
          <w:tcPr>
            <w:tcW w:w="1271" w:type="dxa"/>
            <w:shd w:val="clear" w:color="auto" w:fill="FFFFFF" w:themeFill="background1"/>
          </w:tcPr>
          <w:p w14:paraId="3E8AC251"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735-1097","author":[{"dropping-particle":"","family":"Corretti","given":"Mary C","non-dropping-particle":"","parse-names":false,"suffix":""},{"dropping-particle":"","family":"Anderson","given":"Todd J","non-dropping-particle":"","parse-names":false,"suffix":""},{"dropping-particle":"","family":"Benjamin","given":"Emelia J","non-dropping-particle":"","parse-names":false,"suffix":""},{"dropping-particle":"","family":"Celermajer","given":"David","non-dropping-particle":"","parse-names":false,"suffix":""},{"dropping-particle":"","family":"Charbonneau","given":"Francois","non-dropping-particle":"","parse-names":false,"suffix":""},{"dropping-particle":"","family":"Creager","given":"Mark A","non-dropping-particle":"","parse-names":false,"suffix":""},{"dropping-particle":"","family":"Deanfield","given":"John","non-dropping-particle":"","parse-names":false,"suffix":""},{"dropping-particle":"","family":"Drexler","given":"Helmut","non-dropping-particle":"","parse-names":false,"suffix":""},{"dropping-particle":"","family":"Gerhard-Herman","given":"Marie","non-dropping-particle":"","parse-names":false,"suffix":""},{"dropping-particle":"","family":"Herrington","given":"David","non-dropping-particle":"","parse-names":false,"suffix":""}],"container-title":"Journal of the American College of Cardiology","id":"ITEM-1","issue":"2","issued":{"date-parts":[["2002"]]},"page":"257-265","publisher":"Journal of the American College of Cardiology","title":"Guidelines for the ultrasound assessment of endothelial-dependent flow-mediated vasodilation of the brachial artery: a report of the International Brachial Artery Reactivity Task Force","type":"article-journal","volume":"39"},"uris":["http://www.mendeley.com/documents/?uuid=5edd9bcf-38f4-4778-88d2-91d83a57c8bd"]}],"mendeley":{"formattedCitation":"&lt;sup&gt;62&lt;/sup&gt;","plainTextFormattedCitation":"62","previouslyFormattedCitation":"(Corretti et al., 200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2</w:t>
            </w:r>
            <w:r>
              <w:rPr>
                <w:rFonts w:ascii="Times New Roman" w:hAnsi="Times New Roman" w:cs="Times New Roman"/>
                <w:sz w:val="16"/>
                <w:szCs w:val="16"/>
              </w:rPr>
              <w:fldChar w:fldCharType="end"/>
            </w:r>
            <w:r w:rsidRPr="0074314C">
              <w:rPr>
                <w:rFonts w:ascii="Times New Roman" w:hAnsi="Times New Roman" w:cs="Times New Roman"/>
                <w:sz w:val="16"/>
                <w:szCs w:val="16"/>
              </w:rPr>
              <w:t xml:space="preserve"> cited in</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210/jc.2012-2244","ISBN":"1945-7197 (Electronic) 0021-972X (Linking)","ISSN":"1945-7197 (Electronic)","PMID":"22969140","abstract":"CONTEXT: The stages of the menopause transition are characterized by changes in ovarian hormones and increased cardiovascular disease (CVD) risk factors and vasomotor symptoms that may adversely affect vascular health. OBJECTIVE: We tested the hypothesis that endothelial function, a predictor of CVD, would be reduced across the stages of the menopause transition, independent of CVD risk factors and vasomotor symptoms. DESIGN, SETTING, AND PARTICIPANTS: This was a cross-sectional study of 132 healthy women from the general community aged 22-70 yr, categorized as premenopausal (n = 33, 32 +/- 6 yr; mean +/- SD), early perimenopausal (n = 20, 49 +/- 3 yr) or late perimenopausal (n = 22, 50 +/- 4 yr), or early (n = 30, 55 +/- 3 yr) or late postmenopausal (n = 27, 61 +/- 4 yr). MAIN OUTCOME: Endothelial-dependent vasodilation was measured by brachial artery flow-mediated dilation (FMD) using ultrasound. RESULTS: Brachial artery FMD was significantly different among the groups (P &lt; 0.001). It was highest in premenopausal women (9.9 +/- 2.1%) with progressive decrements in perimenopausal (early: 8.2 +/- 2.5%; late: 6.5 +/- 1.9%) and postmenopausal women (early: 5.5 +/- 1.9%; late: 4.7 +/- 1.7%). Adjustment for risk factors, vasomotor symptoms, and sex hormones did not alter the association (P &lt; 0.001). In subgroup analyses of women aged 50-59 yr, brachial artery FMD was lower in late peri- and early and late postmenopausal compared with early perimenopausal women (P &lt; 0.001) but was not different between late perimenopausal and either early or late postmenopausal women. CONCLUSIONS: Our findings suggest that a decline in endothelial function begins during the early stages of menopause (perimenopause) and worsens with the loss of ovarian function and prolonged estrogen deficiency. These data add to the accumulating evidence that the perimenopausal window is a critical time period for adverse changes in CVD risk.","author":[{"dropping-particle":"","family":"Moreau","given":"Kerrie L","non-dropping-particle":"","parse-names":false,"suffix":""},{"dropping-particle":"","family":"Hildreth","given":"Kerry L","non-dropping-particle":"","parse-names":false,"suffix":""},{"dropping-particle":"","family":"Meditz","given":"Amie L","non-dropping-particle":"","parse-names":false,"suffix":""},{"dropping-particle":"","family":"Deane","given":"Kevin D","non-dropping-particle":"","parse-names":false,"suffix":""},{"dropping-particle":"","family":"Kohrt","given":"Wendy M","non-dropping-particle":"","parse-names":false,"suffix":""}],"container-title":"J Clin Endocrinol Metab","id":"ITEM-1","issue":"12","issued":{"date-parts":[["2012","12"]]},"language":"eng","note":"From Duplicate 1 (Endothelial function is impaired across the stages of the menopause transition in healthy women - Moreau, K L; Hildreth, K L; Meditz, A L; Deane, K D; Kohrt, W M)\n\nMoreau, Kerrie L\nHildreth, Kerry L\nMeditz, Amie L\nDeane, Kevin D\nKohrt, Wendy M\neng\nAG027678/AG/NIA NIH HHS/\nAG20683/AG/NIA NIH HHS/\nP30 DK048520/DK/NIDDK NIH HHS/\nRR-00051/RR/NCRR NIH HHS/\nRR-025780/RR/NCRR NIH HHS/\nResearch Support, N.I.H., Extramural\nResearch Support, Non-U.S. Gov't\n2012/09/13 06:00\nJ Clin Endocrinol Metab. 2012 Dec;97(12):4692-700. doi: 10.1210/jc.2012-2244. Epub 2012 Sep 11.\n\nFrom Duplicate 2 (Endothelial function is impaired across the stages of the menopause transition in healthy women - Moreau, Kerrie L; Hildreth, Kerry L; Meditz, Amie L; Deane, Kevin D; Kohrt, Wendy M)\n\nFrom Duplicate 2 (Endothelial function is impaired across the stages of the menopause transition in healthy women - Moreau, K L; Hildreth, K L; Meditz, A L; Deane, K D; Kohrt, W M)\n\nMoreau, Kerrie L\nHildreth, Kerry L\nMeditz, Amie L\nDeane, Kevin D\nKohrt, Wendy M\neng\nAG027678/AG/NIA NIH HHS/\nAG20683/AG/NIA NIH HHS/\nP30 DK048520/DK/NIDDK NIH HHS/\nRR-00051/RR/NCRR NIH HHS/\nRR-025780/RR/NCRR NIH HHS/\nResearch Support, N.I.H., Extramural\nResearch Support, Non-U.S. Gov't\n2012/09/13 06:00\nJ Clin Endocrinol Metab. 2012 Dec;97(12):4692-700. doi: 10.1210/jc.2012-2244. Epub 2012 Sep 11.","page":"4692-4700","publisher-place":"United States","title":"Endothelial function is impaired across the stages of the menopause transition in healthy women","type":"article-journal","volume":"97"},"uris":["http://www.mendeley.com/documents/?uuid=bec9c14f-42e4-4553-933e-e6feac191a30"]}],"mendeley":{"formattedCitation":"&lt;sup&gt;12&lt;/sup&gt;","plainTextFormattedCitation":"12","previouslyFormattedCitation":"(Moreau et al., 201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12</w:t>
            </w:r>
            <w:r>
              <w:rPr>
                <w:rFonts w:ascii="Times New Roman" w:hAnsi="Times New Roman" w:cs="Times New Roman"/>
                <w:sz w:val="16"/>
                <w:szCs w:val="16"/>
              </w:rPr>
              <w:fldChar w:fldCharType="end"/>
            </w:r>
          </w:p>
        </w:tc>
        <w:tc>
          <w:tcPr>
            <w:tcW w:w="241" w:type="dxa"/>
            <w:shd w:val="clear" w:color="auto" w:fill="FFFFFF" w:themeFill="background1"/>
          </w:tcPr>
          <w:p w14:paraId="6C4D6A4D"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70F3F3B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unsupervised walking</w:t>
            </w:r>
          </w:p>
        </w:tc>
        <w:tc>
          <w:tcPr>
            <w:tcW w:w="850" w:type="dxa"/>
            <w:shd w:val="clear" w:color="auto" w:fill="FFFFFF" w:themeFill="background1"/>
          </w:tcPr>
          <w:p w14:paraId="59DAD64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12 weeks</w:t>
            </w:r>
          </w:p>
        </w:tc>
        <w:tc>
          <w:tcPr>
            <w:tcW w:w="1701" w:type="dxa"/>
            <w:shd w:val="clear" w:color="auto" w:fill="FFFFFF" w:themeFill="background1"/>
          </w:tcPr>
          <w:p w14:paraId="3B5A5CC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40-45 min</w:t>
            </w:r>
          </w:p>
        </w:tc>
        <w:tc>
          <w:tcPr>
            <w:tcW w:w="1418" w:type="dxa"/>
            <w:shd w:val="clear" w:color="auto" w:fill="FFFFFF" w:themeFill="background1"/>
          </w:tcPr>
          <w:p w14:paraId="14A6C824"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7 days/week</w:t>
            </w:r>
          </w:p>
        </w:tc>
        <w:tc>
          <w:tcPr>
            <w:tcW w:w="1559" w:type="dxa"/>
            <w:shd w:val="clear" w:color="auto" w:fill="FFFFFF" w:themeFill="background1"/>
          </w:tcPr>
          <w:p w14:paraId="5D58D23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5-80% HR</w:t>
            </w:r>
            <w:r w:rsidRPr="0074314C">
              <w:rPr>
                <w:rFonts w:ascii="Times New Roman" w:hAnsi="Times New Roman" w:cs="Times New Roman"/>
                <w:sz w:val="16"/>
                <w:szCs w:val="16"/>
                <w:vertAlign w:val="subscript"/>
              </w:rPr>
              <w:t>max</w:t>
            </w:r>
          </w:p>
        </w:tc>
        <w:tc>
          <w:tcPr>
            <w:tcW w:w="709" w:type="dxa"/>
            <w:shd w:val="clear" w:color="auto" w:fill="FFFFFF" w:themeFill="background1"/>
          </w:tcPr>
          <w:p w14:paraId="33863AB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Fair</w:t>
            </w:r>
          </w:p>
        </w:tc>
      </w:tr>
      <w:tr w:rsidR="001C1DF7" w:rsidRPr="00325D89" w14:paraId="3B368EAC" w14:textId="77777777" w:rsidTr="004D1D45">
        <w:trPr>
          <w:jc w:val="center"/>
        </w:trPr>
        <w:tc>
          <w:tcPr>
            <w:tcW w:w="1097" w:type="dxa"/>
            <w:shd w:val="clear" w:color="auto" w:fill="FFFFFF" w:themeFill="background1"/>
          </w:tcPr>
          <w:p w14:paraId="66BBDE39" w14:textId="77777777" w:rsidR="001C1DF7" w:rsidRPr="008A5E8E" w:rsidRDefault="001C1DF7" w:rsidP="004D1D45">
            <w:pPr>
              <w:shd w:val="clear" w:color="auto" w:fill="FFFFFF" w:themeFill="background1"/>
              <w:spacing w:line="240" w:lineRule="auto"/>
              <w:rPr>
                <w:rFonts w:ascii="Times New Roman" w:hAnsi="Times New Roman" w:cs="Times New Roman"/>
                <w:b/>
                <w:bCs/>
                <w:sz w:val="16"/>
                <w:szCs w:val="16"/>
                <w:vertAlign w:val="superscript"/>
              </w:rPr>
            </w:pPr>
            <w:r w:rsidRPr="0074314C">
              <w:rPr>
                <w:rFonts w:ascii="Times New Roman" w:hAnsi="Times New Roman" w:cs="Times New Roman"/>
                <w:sz w:val="16"/>
                <w:szCs w:val="16"/>
              </w:rPr>
              <w:t>Pierce et al. (2011)</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8</w:t>
            </w:r>
          </w:p>
          <w:p w14:paraId="50492FB6" w14:textId="77777777" w:rsidR="001C1DF7" w:rsidRPr="0074314C" w:rsidRDefault="001C1DF7" w:rsidP="004D1D45">
            <w:pPr>
              <w:pStyle w:val="NoSpacing"/>
              <w:rPr>
                <w:rFonts w:ascii="Times New Roman" w:hAnsi="Times New Roman" w:cs="Times New Roman"/>
                <w:sz w:val="16"/>
                <w:szCs w:val="16"/>
              </w:rPr>
            </w:pPr>
          </w:p>
        </w:tc>
        <w:tc>
          <w:tcPr>
            <w:tcW w:w="1172" w:type="dxa"/>
            <w:shd w:val="clear" w:color="auto" w:fill="FFFFFF" w:themeFill="background1"/>
          </w:tcPr>
          <w:p w14:paraId="22B82E6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Quasi – </w:t>
            </w:r>
            <w:proofErr w:type="spellStart"/>
            <w:r w:rsidRPr="0074314C">
              <w:rPr>
                <w:rFonts w:ascii="Times New Roman" w:hAnsi="Times New Roman" w:cs="Times New Roman"/>
                <w:sz w:val="16"/>
                <w:szCs w:val="16"/>
              </w:rPr>
              <w:t>experimental</w:t>
            </w:r>
            <w:r>
              <w:rPr>
                <w:rFonts w:ascii="Times New Roman" w:hAnsi="Times New Roman" w:cs="Times New Roman"/>
                <w:sz w:val="16"/>
                <w:szCs w:val="16"/>
                <w:vertAlign w:val="superscript"/>
              </w:rPr>
              <w:t>a</w:t>
            </w:r>
            <w:proofErr w:type="spellEnd"/>
          </w:p>
        </w:tc>
        <w:tc>
          <w:tcPr>
            <w:tcW w:w="284" w:type="dxa"/>
            <w:shd w:val="clear" w:color="auto" w:fill="FFFFFF" w:themeFill="background1"/>
          </w:tcPr>
          <w:p w14:paraId="0ED85A91" w14:textId="77777777" w:rsidR="001C1DF7" w:rsidRPr="0074314C" w:rsidRDefault="001C1DF7" w:rsidP="004D1D45">
            <w:pPr>
              <w:pStyle w:val="NoSpacing"/>
              <w:rPr>
                <w:rFonts w:ascii="Times New Roman" w:hAnsi="Times New Roman" w:cs="Times New Roman"/>
                <w:sz w:val="16"/>
                <w:szCs w:val="16"/>
              </w:rPr>
            </w:pPr>
          </w:p>
        </w:tc>
        <w:tc>
          <w:tcPr>
            <w:tcW w:w="850" w:type="dxa"/>
            <w:shd w:val="clear" w:color="auto" w:fill="FFFFFF" w:themeFill="background1"/>
          </w:tcPr>
          <w:p w14:paraId="1D1734E9" w14:textId="77777777" w:rsidR="001C1DF7" w:rsidRPr="0074314C" w:rsidRDefault="001C1DF7" w:rsidP="004D1D45">
            <w:pPr>
              <w:pStyle w:val="NoSpacing"/>
              <w:rPr>
                <w:rFonts w:ascii="Times New Roman" w:hAnsi="Times New Roman" w:cs="Times New Roman"/>
                <w:color w:val="000000"/>
                <w:sz w:val="16"/>
                <w:szCs w:val="16"/>
              </w:rPr>
            </w:pPr>
            <w:r w:rsidRPr="0074314C">
              <w:rPr>
                <w:rFonts w:ascii="Times New Roman" w:hAnsi="Times New Roman" w:cs="Times New Roman"/>
                <w:color w:val="000000"/>
                <w:sz w:val="16"/>
                <w:szCs w:val="16"/>
              </w:rPr>
              <w:t>Brachial</w:t>
            </w:r>
          </w:p>
          <w:p w14:paraId="1E558605" w14:textId="77777777" w:rsidR="001C1DF7" w:rsidRPr="0074314C" w:rsidRDefault="001C1DF7" w:rsidP="004D1D45">
            <w:pPr>
              <w:pStyle w:val="NoSpacing"/>
              <w:rPr>
                <w:rFonts w:ascii="Times New Roman" w:hAnsi="Times New Roman" w:cs="Times New Roman"/>
                <w:sz w:val="16"/>
                <w:szCs w:val="16"/>
              </w:rPr>
            </w:pPr>
          </w:p>
        </w:tc>
        <w:tc>
          <w:tcPr>
            <w:tcW w:w="1843" w:type="dxa"/>
            <w:shd w:val="clear" w:color="auto" w:fill="FFFFFF" w:themeFill="background1"/>
          </w:tcPr>
          <w:p w14:paraId="52032A35"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 250 mmHg</w:t>
            </w:r>
          </w:p>
          <w:p w14:paraId="5E771C87" w14:textId="77777777" w:rsidR="001C1DF7" w:rsidRPr="0074314C" w:rsidRDefault="001C1DF7" w:rsidP="004D1D45">
            <w:pPr>
              <w:pStyle w:val="NoSpacing"/>
              <w:rPr>
                <w:rFonts w:ascii="Times New Roman" w:hAnsi="Times New Roman" w:cs="Times New Roman"/>
                <w:sz w:val="16"/>
                <w:szCs w:val="16"/>
              </w:rPr>
            </w:pPr>
          </w:p>
          <w:p w14:paraId="1A8E48C1"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2 min after cuff deflation</w:t>
            </w:r>
          </w:p>
          <w:p w14:paraId="5F89C231" w14:textId="77777777" w:rsidR="001C1DF7" w:rsidRPr="0074314C" w:rsidRDefault="001C1DF7" w:rsidP="004D1D45">
            <w:pPr>
              <w:pStyle w:val="NoSpacing"/>
              <w:rPr>
                <w:rFonts w:ascii="Times New Roman" w:hAnsi="Times New Roman" w:cs="Times New Roman"/>
                <w:sz w:val="16"/>
                <w:szCs w:val="16"/>
              </w:rPr>
            </w:pPr>
          </w:p>
          <w:p w14:paraId="42EBC6D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Analysed using software (</w:t>
            </w:r>
            <w:r w:rsidRPr="0074314C">
              <w:rPr>
                <w:rFonts w:ascii="Times New Roman" w:hAnsi="Times New Roman" w:cs="Times New Roman"/>
                <w:color w:val="000000"/>
                <w:sz w:val="16"/>
                <w:szCs w:val="16"/>
                <w:shd w:val="clear" w:color="auto" w:fill="FFFFFF"/>
              </w:rPr>
              <w:t xml:space="preserve">Vascular Analysis Tools </w:t>
            </w:r>
            <w:proofErr w:type="gramStart"/>
            <w:r w:rsidRPr="0074314C">
              <w:rPr>
                <w:rFonts w:ascii="Times New Roman" w:hAnsi="Times New Roman" w:cs="Times New Roman"/>
                <w:color w:val="000000"/>
                <w:sz w:val="16"/>
                <w:szCs w:val="16"/>
                <w:shd w:val="clear" w:color="auto" w:fill="FFFFFF"/>
              </w:rPr>
              <w:t>5.5.1;</w:t>
            </w:r>
            <w:proofErr w:type="gramEnd"/>
            <w:r w:rsidRPr="0074314C">
              <w:rPr>
                <w:rFonts w:ascii="Times New Roman" w:hAnsi="Times New Roman" w:cs="Times New Roman"/>
                <w:color w:val="000000"/>
                <w:sz w:val="16"/>
                <w:szCs w:val="16"/>
                <w:shd w:val="clear" w:color="auto" w:fill="FFFFFF"/>
              </w:rPr>
              <w:t xml:space="preserve"> Medical Imaging Applications, Iowa City, I</w:t>
            </w:r>
            <w:r>
              <w:rPr>
                <w:rFonts w:ascii="Times New Roman" w:hAnsi="Times New Roman" w:cs="Times New Roman"/>
                <w:color w:val="000000"/>
                <w:sz w:val="16"/>
                <w:szCs w:val="16"/>
                <w:shd w:val="clear" w:color="auto" w:fill="FFFFFF"/>
              </w:rPr>
              <w:t>owa</w:t>
            </w:r>
            <w:r w:rsidRPr="0074314C">
              <w:rPr>
                <w:rFonts w:ascii="Times New Roman" w:hAnsi="Times New Roman" w:cs="Times New Roman"/>
                <w:color w:val="000000"/>
                <w:sz w:val="16"/>
                <w:szCs w:val="16"/>
                <w:shd w:val="clear" w:color="auto" w:fill="FFFFFF"/>
              </w:rPr>
              <w:t>)</w:t>
            </w:r>
          </w:p>
          <w:p w14:paraId="6A37F54D" w14:textId="77777777" w:rsidR="001C1DF7" w:rsidRPr="0074314C" w:rsidRDefault="001C1DF7" w:rsidP="004D1D45">
            <w:pPr>
              <w:pStyle w:val="NoSpacing"/>
              <w:rPr>
                <w:rFonts w:ascii="Times New Roman" w:hAnsi="Times New Roman" w:cs="Times New Roman"/>
                <w:sz w:val="16"/>
                <w:szCs w:val="16"/>
              </w:rPr>
            </w:pPr>
          </w:p>
        </w:tc>
        <w:tc>
          <w:tcPr>
            <w:tcW w:w="1271" w:type="dxa"/>
            <w:shd w:val="clear" w:color="auto" w:fill="FFFFFF" w:themeFill="background1"/>
          </w:tcPr>
          <w:p w14:paraId="7FCA8AF2" w14:textId="77777777" w:rsidR="001C1DF7" w:rsidRPr="0074314C" w:rsidRDefault="001C1DF7" w:rsidP="004D1D45">
            <w:pPr>
              <w:pStyle w:val="NoSpacing"/>
              <w:rPr>
                <w:rFonts w:ascii="Times New Roman" w:hAnsi="Times New Roman" w:cs="Times New Roman"/>
                <w:sz w:val="16"/>
                <w:szCs w:val="16"/>
              </w:rPr>
            </w:pPr>
            <w:r>
              <w:rPr>
                <w:rFonts w:ascii="Times New Roman" w:hAnsi="Times New Roman" w:cs="Times New Roman"/>
                <w:sz w:val="16"/>
                <w:szCs w:val="16"/>
              </w:rPr>
              <w:fldChar w:fldCharType="begin" w:fldLock="1"/>
            </w:r>
            <w:r w:rsidRPr="00B56992">
              <w:rPr>
                <w:rFonts w:ascii="Times New Roman" w:hAnsi="Times New Roman" w:cs="Times New Roman"/>
                <w:sz w:val="16"/>
                <w:szCs w:val="16"/>
                <w:lang w:val="en-CA"/>
              </w:rPr>
              <w:instrText>ADDIN CSL_CITATION {"citationItems":[{"id":"ITEM-1","itemData":{"DOI":"10.1161/HYPERTENSIONAHA.110.150821","ISBN":"1524-4563 (Electronic)\r0194-911X (Linking)","PMID":"20351340","abstract":"Developed in 1992, the flow-mediated dilation test is now the most commonly used noninvasive assessment of vascular endothelial function in humans. Since its inception, scientists have refined their understanding of the physiology, analysis, and interpretation of this measurement. Recently, a significant growth of knowledge has added to our understanding and implementation of this clinically relevant research methodology. Therefore, this tutorial provides timely insight into recent advances and practical information related to the ultrasonic assessment of vascular endothelial function in humans.","author":[{"dropping-particle":"","family":"Harris","given":"R A","non-dropping-particle":"","parse-names":false,"suffix":""},{"dropping-particle":"","family":"Nishiyama","given":"S K","non-dropping-particle":"","parse-names":false,"suffix":""},{"dropping-particle":"","family":"Wray","given":"D W","non-dropping-particle":"","parse-names":false,"suffix":""},{"dropping-partic</w:instrText>
            </w:r>
            <w:r>
              <w:rPr>
                <w:rFonts w:ascii="Times New Roman" w:hAnsi="Times New Roman" w:cs="Times New Roman"/>
                <w:sz w:val="16"/>
                <w:szCs w:val="16"/>
                <w:lang w:val="fr-CA"/>
              </w:rPr>
              <w:instrText>le":"","family":"Richardson","given":"R S","non-dropping-particle":"","parse-names":false,"suffix":""}],"container-title":"Hypertension","id":"ITEM-1","issue":"5","issued":{"date-parts":[["2010"]]},"note":"Harris, Ryan A\nNishiyama, Steven K\nWray, D Walter\nRichardson, Russell S\neng\n15RT-0100/PHS HHS/\nP01 HL017731-260022/HL/NHLBI NIH HHS/\nP01-HL-0918830/HL/NHLBI NIH HHS/\nResearch Support, N.I.H., Extramural\nResearch Support, Non-U.S. Gov't\n2010/03/31 06:00\nHypertension. 2010 May;55(5):1075-85. doi: 10.1161/HYPERTENSIONAHA.110.150821. Epub 2010 Mar 29.","page":"1075-1085","title":"Ultrasound assessment of flow-mediated dilation","type":"article-journal","volume":"55"},"uris":["http://www.mendeley.com/documents/?uuid=47eaf0b8-ee64-41ad-b0f2-a378a9864cc2"]}],"mendeley":{"formattedCitation":"&lt;sup&gt;67&lt;/sup&gt;","plainTextFormattedCitation":"67","previouslyFormattedCitation":"(Harris et al., 2010)"},"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lang w:val="fr-CA"/>
              </w:rPr>
              <w:t>67</w:t>
            </w:r>
            <w:r>
              <w:rPr>
                <w:rFonts w:ascii="Times New Roman" w:hAnsi="Times New Roman" w:cs="Times New Roman"/>
                <w:sz w:val="16"/>
                <w:szCs w:val="16"/>
              </w:rPr>
              <w:fldChar w:fldCharType="end"/>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Pr>
                <w:rFonts w:ascii="Times New Roman" w:hAnsi="Times New Roman" w:cs="Times New Roman"/>
                <w:sz w:val="16"/>
                <w:szCs w:val="16"/>
                <w:lang w:val="fr-CA"/>
              </w:rPr>
              <w:instrText>ADDIN CSL_CITATION {"citationItems":[{"id":"ITEM-1","itemData":{"ISSN":"0735-1097","author":[{"dropping-particle":"","family":"Donald","given":"Ann E","non-dropping-particle":"","parse-names":false,"suffix":""},{"dropping-particle":"","family":"Halcox","given":"Julian P","non-dropping-particle":"","parse-names":false,"suffix":""},{"dropping-particle":"","family":"Charakida","given":"Marietta","non-dropping-particle":"","parse-names":false,"suffix":""},{"dropping-particle":"","family":"Storry","given":"Clare","non-dropping-particle":"","parse-names":false,"suffix":""},{"dropping-particle":"","family":"Wallace","given":"Sharon M L","non-dropping-particle":"","parse-names":false,"suffix":""},{"dropping-particle":"","family":"Cole","given":"Tim J","non-dropping-particle":"","parse-names":false,"suffix":""},{"dropping-particle":"","family":"Friberg","given":"Peter","non-dropping-particle":"","parse-names":false,"suffix":""},{"dropping-particle":"","family":"Deanfield","given":"John E","non-dropping-particle":"","parse-names":false,"suffix":""}],"container-title":"Journal of the American College of Cardiology","id":"ITEM-1","issue":"20","issued":{"date-parts":[["2008"]]},"page":"1959-1964","publisher":"Journal of the American College of Cardiology","title":"Methodological approaches to optimize reproducibility and power in clinical studies of flow-mediated dilation","type":"article-journal","volume":"51"},"uris":["http://www.mendeley.com/documents/?uuid=65de8dbd-7d07-4d3b-a825-05909fff2cd6"]}],"mendeley":{"formattedCitation":"&lt;sup&gt;68&lt;/sup&gt;","plainTextFormattedCitation":"68","previouslyFormattedCitation":"(Donald et al., 2008)"},"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lang w:val="fr-CA"/>
              </w:rPr>
              <w:t>68</w:t>
            </w:r>
            <w:r>
              <w:rPr>
                <w:rFonts w:ascii="Times New Roman" w:hAnsi="Times New Roman" w:cs="Times New Roman"/>
                <w:sz w:val="16"/>
                <w:szCs w:val="16"/>
              </w:rPr>
              <w:fldChar w:fldCharType="end"/>
            </w:r>
            <w:r>
              <w:rPr>
                <w:rFonts w:ascii="Times New Roman" w:hAnsi="Times New Roman" w:cs="Times New Roman"/>
                <w:sz w:val="16"/>
                <w:szCs w:val="16"/>
              </w:rPr>
              <w:t xml:space="preserve"> and </w:t>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ISSN":"0735-1097","author":[{"dropping-particle":"","family":"Corretti","given":"Mary C","non-dropping-particle":"","parse-names":false,"suffix":""},{"dropping-particle":"","family":"Anderson","given":"Todd J","non-dropping-particle":"","parse-names":false,"suffix":""},{"dropping-particle":"","family":"Benjamin","given":"Emelia J","non-dropping-particle":"","parse-names":false,"suffix":""},{"dropping-particle":"","family":"Celermajer","given":"David","non-dropping-particle":"","parse-names":false,"suffix":""},{"dropping-particle":"","family":"Charbonneau","given":"Francois","non-dropping-particle":"","parse-names":false,"suffix":""},{"dropping-particle":"","family":"Creager","given":"Mark A","non-dropping-particle":"","parse-names":false,"suffix":""},{"dropping-particle":"","family":"Deanfield","given":"John","non-dropping-particle":"","parse-names":false,"suffix":""},{"dropping-particle":"","family":"Drexler","given":"Helmut","non-dropping-particle":"","parse-names":false,"suffix":""},{"dropping-particle":"","family":"Gerhard-Herman","given":"Marie","non-dropping-particle":"","parse-names":false,"suffix":""},{"dropping-particle":"","family":"Herrington","given":"David","non-dropping-particle":"","parse-names":false,"suffix":""}],"container-title":"Journal of the American College of Cardiology","id":"ITEM-1","issue":"2","issued":{"date-parts":[["2002"]]},"page":"257-265","publisher":"Journal of the American College of Cardiology","title":"Guidelines for the ultrasound assessment of endothelial-dependent flow-mediated vasodilation of the brachial artery: a report of the International Brachial Artery Reactivity Task Force","type":"article-journal","volume":"39"},"uris":["http://www.mendeley.com/documents/?uuid=5edd9bcf-38f4-4778-88d2-91d83a57c8bd"]}],"mendeley":{"formattedCitation":"&lt;sup&gt;62&lt;/sup&gt;","plainTextFormattedCitation":"62","previouslyFormattedCitation":"(Corretti et al., 2002)"},"properties":{"noteIndex":0},"schema":"https://github.com/citation-style-language/schema/raw/master/csl-citation.json"}</w:instrText>
            </w:r>
            <w:r>
              <w:rPr>
                <w:rFonts w:ascii="Times New Roman" w:hAnsi="Times New Roman" w:cs="Times New Roman"/>
                <w:sz w:val="16"/>
                <w:szCs w:val="16"/>
              </w:rPr>
              <w:fldChar w:fldCharType="separate"/>
            </w:r>
            <w:r w:rsidRPr="00AD4030">
              <w:rPr>
                <w:rFonts w:ascii="Times New Roman" w:hAnsi="Times New Roman" w:cs="Times New Roman"/>
                <w:noProof/>
                <w:sz w:val="16"/>
                <w:szCs w:val="16"/>
                <w:vertAlign w:val="superscript"/>
              </w:rPr>
              <w:t>62</w:t>
            </w:r>
            <w:r>
              <w:rPr>
                <w:rFonts w:ascii="Times New Roman" w:hAnsi="Times New Roman" w:cs="Times New Roman"/>
                <w:sz w:val="16"/>
                <w:szCs w:val="16"/>
              </w:rPr>
              <w:fldChar w:fldCharType="end"/>
            </w:r>
          </w:p>
        </w:tc>
        <w:tc>
          <w:tcPr>
            <w:tcW w:w="241" w:type="dxa"/>
            <w:shd w:val="clear" w:color="auto" w:fill="FFFFFF" w:themeFill="background1"/>
          </w:tcPr>
          <w:p w14:paraId="18416F69" w14:textId="77777777" w:rsidR="001C1DF7" w:rsidRPr="0074314C" w:rsidRDefault="001C1DF7" w:rsidP="004D1D45">
            <w:pPr>
              <w:pStyle w:val="NoSpacing"/>
              <w:rPr>
                <w:rFonts w:ascii="Times New Roman" w:hAnsi="Times New Roman" w:cs="Times New Roman"/>
                <w:sz w:val="16"/>
                <w:szCs w:val="16"/>
              </w:rPr>
            </w:pPr>
          </w:p>
        </w:tc>
        <w:tc>
          <w:tcPr>
            <w:tcW w:w="1890" w:type="dxa"/>
            <w:shd w:val="clear" w:color="auto" w:fill="FFFFFF" w:themeFill="background1"/>
          </w:tcPr>
          <w:p w14:paraId="215BCE9C"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unsupervised walking</w:t>
            </w:r>
          </w:p>
        </w:tc>
        <w:tc>
          <w:tcPr>
            <w:tcW w:w="850" w:type="dxa"/>
            <w:shd w:val="clear" w:color="auto" w:fill="FFFFFF" w:themeFill="background1"/>
          </w:tcPr>
          <w:p w14:paraId="5A120AB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8 weeks</w:t>
            </w:r>
          </w:p>
        </w:tc>
        <w:tc>
          <w:tcPr>
            <w:tcW w:w="1701" w:type="dxa"/>
            <w:shd w:val="clear" w:color="auto" w:fill="FFFFFF" w:themeFill="background1"/>
          </w:tcPr>
          <w:p w14:paraId="0132ED39"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40-45 min</w:t>
            </w:r>
          </w:p>
        </w:tc>
        <w:tc>
          <w:tcPr>
            <w:tcW w:w="1418" w:type="dxa"/>
            <w:shd w:val="clear" w:color="auto" w:fill="FFFFFF" w:themeFill="background1"/>
          </w:tcPr>
          <w:p w14:paraId="19C36127"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7 days/week</w:t>
            </w:r>
          </w:p>
        </w:tc>
        <w:tc>
          <w:tcPr>
            <w:tcW w:w="1559" w:type="dxa"/>
            <w:shd w:val="clear" w:color="auto" w:fill="FFFFFF" w:themeFill="background1"/>
          </w:tcPr>
          <w:p w14:paraId="7772C68B"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70-75% HR</w:t>
            </w:r>
            <w:r w:rsidRPr="0074314C">
              <w:rPr>
                <w:rFonts w:ascii="Times New Roman" w:hAnsi="Times New Roman" w:cs="Times New Roman"/>
                <w:sz w:val="16"/>
                <w:szCs w:val="16"/>
                <w:vertAlign w:val="subscript"/>
              </w:rPr>
              <w:t>max</w:t>
            </w:r>
          </w:p>
        </w:tc>
        <w:tc>
          <w:tcPr>
            <w:tcW w:w="709" w:type="dxa"/>
            <w:shd w:val="clear" w:color="auto" w:fill="FFFFFF" w:themeFill="background1"/>
          </w:tcPr>
          <w:p w14:paraId="0937C2B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Poor</w:t>
            </w:r>
          </w:p>
        </w:tc>
      </w:tr>
      <w:tr w:rsidR="001C1DF7" w:rsidRPr="00325D89" w14:paraId="104F1F49" w14:textId="77777777" w:rsidTr="004D1D45">
        <w:trPr>
          <w:jc w:val="center"/>
        </w:trPr>
        <w:tc>
          <w:tcPr>
            <w:tcW w:w="1097" w:type="dxa"/>
            <w:tcBorders>
              <w:bottom w:val="single" w:sz="4" w:space="0" w:color="auto"/>
            </w:tcBorders>
            <w:shd w:val="clear" w:color="auto" w:fill="FFFFFF" w:themeFill="background1"/>
          </w:tcPr>
          <w:p w14:paraId="370C374C" w14:textId="77777777" w:rsidR="001C1DF7" w:rsidRPr="008A5E8E" w:rsidRDefault="001C1DF7" w:rsidP="004D1D45">
            <w:pPr>
              <w:shd w:val="clear" w:color="auto" w:fill="FFFFFF" w:themeFill="background1"/>
              <w:spacing w:line="240" w:lineRule="auto"/>
              <w:rPr>
                <w:rFonts w:ascii="Times New Roman" w:hAnsi="Times New Roman" w:cs="Times New Roman"/>
                <w:b/>
                <w:bCs/>
                <w:sz w:val="16"/>
                <w:szCs w:val="16"/>
                <w:vertAlign w:val="superscript"/>
              </w:rPr>
            </w:pPr>
            <w:r w:rsidRPr="0074314C">
              <w:rPr>
                <w:rFonts w:ascii="Times New Roman" w:hAnsi="Times New Roman" w:cs="Times New Roman"/>
                <w:sz w:val="16"/>
                <w:szCs w:val="16"/>
              </w:rPr>
              <w:t>Yoshizawa</w:t>
            </w:r>
            <w:r>
              <w:rPr>
                <w:rFonts w:ascii="Times New Roman" w:hAnsi="Times New Roman" w:cs="Times New Roman"/>
                <w:sz w:val="16"/>
                <w:szCs w:val="16"/>
              </w:rPr>
              <w:t xml:space="preserve"> </w:t>
            </w:r>
            <w:r w:rsidRPr="0074314C">
              <w:rPr>
                <w:rFonts w:ascii="Times New Roman" w:hAnsi="Times New Roman" w:cs="Times New Roman"/>
                <w:sz w:val="16"/>
                <w:szCs w:val="16"/>
              </w:rPr>
              <w:t>et al. (2010)</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6</w:t>
            </w:r>
          </w:p>
          <w:p w14:paraId="6AB23E24" w14:textId="77777777" w:rsidR="001C1DF7" w:rsidRPr="0074314C" w:rsidRDefault="001C1DF7" w:rsidP="004D1D45">
            <w:pPr>
              <w:pStyle w:val="NoSpacing"/>
              <w:rPr>
                <w:rFonts w:ascii="Times New Roman" w:hAnsi="Times New Roman" w:cs="Times New Roman"/>
                <w:sz w:val="16"/>
                <w:szCs w:val="16"/>
              </w:rPr>
            </w:pPr>
          </w:p>
        </w:tc>
        <w:tc>
          <w:tcPr>
            <w:tcW w:w="1172" w:type="dxa"/>
            <w:tcBorders>
              <w:bottom w:val="single" w:sz="4" w:space="0" w:color="auto"/>
            </w:tcBorders>
            <w:shd w:val="clear" w:color="auto" w:fill="FFFFFF" w:themeFill="background1"/>
          </w:tcPr>
          <w:p w14:paraId="5306DB9F"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RCT</w:t>
            </w:r>
          </w:p>
        </w:tc>
        <w:tc>
          <w:tcPr>
            <w:tcW w:w="284" w:type="dxa"/>
            <w:tcBorders>
              <w:bottom w:val="single" w:sz="4" w:space="0" w:color="auto"/>
            </w:tcBorders>
            <w:shd w:val="clear" w:color="auto" w:fill="FFFFFF" w:themeFill="background1"/>
          </w:tcPr>
          <w:p w14:paraId="492435DB" w14:textId="77777777" w:rsidR="001C1DF7" w:rsidRPr="0074314C" w:rsidRDefault="001C1DF7" w:rsidP="004D1D45">
            <w:pPr>
              <w:pStyle w:val="NoSpacing"/>
              <w:rPr>
                <w:rFonts w:ascii="Times New Roman" w:hAnsi="Times New Roman" w:cs="Times New Roman"/>
                <w:color w:val="000000"/>
                <w:sz w:val="16"/>
                <w:szCs w:val="16"/>
              </w:rPr>
            </w:pPr>
          </w:p>
        </w:tc>
        <w:tc>
          <w:tcPr>
            <w:tcW w:w="850" w:type="dxa"/>
            <w:tcBorders>
              <w:bottom w:val="single" w:sz="4" w:space="0" w:color="auto"/>
            </w:tcBorders>
            <w:shd w:val="clear" w:color="auto" w:fill="FFFFFF" w:themeFill="background1"/>
          </w:tcPr>
          <w:p w14:paraId="0D32FD4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color w:val="000000"/>
                <w:sz w:val="16"/>
                <w:szCs w:val="16"/>
              </w:rPr>
              <w:t>Brachial</w:t>
            </w:r>
          </w:p>
        </w:tc>
        <w:tc>
          <w:tcPr>
            <w:tcW w:w="1843" w:type="dxa"/>
            <w:tcBorders>
              <w:bottom w:val="single" w:sz="4" w:space="0" w:color="auto"/>
            </w:tcBorders>
            <w:shd w:val="clear" w:color="auto" w:fill="FFFFFF" w:themeFill="background1"/>
          </w:tcPr>
          <w:p w14:paraId="782A99A0"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 min cuff inflation at</w:t>
            </w:r>
          </w:p>
          <w:p w14:paraId="1554885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50 mmHg above SBP</w:t>
            </w:r>
            <w:r>
              <w:rPr>
                <w:rFonts w:ascii="Times New Roman" w:hAnsi="Times New Roman" w:cs="Times New Roman"/>
                <w:sz w:val="16"/>
                <w:szCs w:val="16"/>
              </w:rPr>
              <w:t>.</w:t>
            </w:r>
          </w:p>
          <w:p w14:paraId="6700075D"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mages recorded for 2 min after cuff deflation</w:t>
            </w:r>
            <w:r>
              <w:rPr>
                <w:rFonts w:ascii="Times New Roman" w:hAnsi="Times New Roman" w:cs="Times New Roman"/>
                <w:sz w:val="16"/>
                <w:szCs w:val="16"/>
              </w:rPr>
              <w:t>.</w:t>
            </w:r>
          </w:p>
        </w:tc>
        <w:tc>
          <w:tcPr>
            <w:tcW w:w="1271" w:type="dxa"/>
            <w:tcBorders>
              <w:bottom w:val="single" w:sz="4" w:space="0" w:color="auto"/>
            </w:tcBorders>
            <w:shd w:val="clear" w:color="auto" w:fill="FFFFFF" w:themeFill="background1"/>
          </w:tcPr>
          <w:p w14:paraId="072761B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NR</w:t>
            </w:r>
          </w:p>
        </w:tc>
        <w:tc>
          <w:tcPr>
            <w:tcW w:w="241" w:type="dxa"/>
            <w:tcBorders>
              <w:bottom w:val="single" w:sz="4" w:space="0" w:color="auto"/>
            </w:tcBorders>
            <w:shd w:val="clear" w:color="auto" w:fill="FFFFFF" w:themeFill="background1"/>
          </w:tcPr>
          <w:p w14:paraId="0CDD592B" w14:textId="77777777" w:rsidR="001C1DF7" w:rsidRPr="0074314C" w:rsidRDefault="001C1DF7" w:rsidP="004D1D45">
            <w:pPr>
              <w:pStyle w:val="NoSpacing"/>
              <w:rPr>
                <w:rFonts w:ascii="Times New Roman" w:hAnsi="Times New Roman" w:cs="Times New Roman"/>
                <w:sz w:val="16"/>
                <w:szCs w:val="16"/>
              </w:rPr>
            </w:pPr>
          </w:p>
        </w:tc>
        <w:tc>
          <w:tcPr>
            <w:tcW w:w="1890" w:type="dxa"/>
            <w:tcBorders>
              <w:bottom w:val="single" w:sz="4" w:space="0" w:color="auto"/>
            </w:tcBorders>
            <w:shd w:val="clear" w:color="auto" w:fill="FFFFFF" w:themeFill="background1"/>
          </w:tcPr>
          <w:p w14:paraId="22B2815E"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INT: partially supervised walking and cycling</w:t>
            </w:r>
          </w:p>
        </w:tc>
        <w:tc>
          <w:tcPr>
            <w:tcW w:w="850" w:type="dxa"/>
            <w:tcBorders>
              <w:bottom w:val="single" w:sz="4" w:space="0" w:color="auto"/>
            </w:tcBorders>
            <w:shd w:val="clear" w:color="auto" w:fill="FFFFFF" w:themeFill="background1"/>
          </w:tcPr>
          <w:p w14:paraId="3519B63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8 weeks</w:t>
            </w:r>
          </w:p>
        </w:tc>
        <w:tc>
          <w:tcPr>
            <w:tcW w:w="1701" w:type="dxa"/>
            <w:tcBorders>
              <w:bottom w:val="single" w:sz="4" w:space="0" w:color="auto"/>
            </w:tcBorders>
            <w:shd w:val="clear" w:color="auto" w:fill="FFFFFF" w:themeFill="background1"/>
          </w:tcPr>
          <w:p w14:paraId="366FFEE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25-30 min/day increased to 40-45 min/day</w:t>
            </w:r>
          </w:p>
        </w:tc>
        <w:tc>
          <w:tcPr>
            <w:tcW w:w="1418" w:type="dxa"/>
            <w:tcBorders>
              <w:bottom w:val="single" w:sz="4" w:space="0" w:color="auto"/>
            </w:tcBorders>
            <w:shd w:val="clear" w:color="auto" w:fill="FFFFFF" w:themeFill="background1"/>
          </w:tcPr>
          <w:p w14:paraId="019289C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 xml:space="preserve">3-4 days/week </w:t>
            </w:r>
            <w:r w:rsidRPr="0074314C">
              <w:rPr>
                <w:rFonts w:ascii="Times New Roman" w:eastAsiaTheme="minorEastAsia" w:hAnsi="Times New Roman" w:cs="Times New Roman"/>
                <w:sz w:val="16"/>
                <w:szCs w:val="16"/>
              </w:rPr>
              <w:t xml:space="preserve">increased </w:t>
            </w:r>
            <w:r w:rsidRPr="0074314C">
              <w:rPr>
                <w:rFonts w:ascii="Times New Roman" w:hAnsi="Times New Roman" w:cs="Times New Roman"/>
                <w:sz w:val="16"/>
                <w:szCs w:val="16"/>
              </w:rPr>
              <w:t>to 4-5 days/week</w:t>
            </w:r>
          </w:p>
        </w:tc>
        <w:tc>
          <w:tcPr>
            <w:tcW w:w="1559" w:type="dxa"/>
            <w:tcBorders>
              <w:bottom w:val="single" w:sz="4" w:space="0" w:color="auto"/>
            </w:tcBorders>
            <w:shd w:val="clear" w:color="auto" w:fill="FFFFFF" w:themeFill="background1"/>
          </w:tcPr>
          <w:p w14:paraId="6DBBA6E6"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60% HR</w:t>
            </w:r>
            <w:r w:rsidRPr="0074314C">
              <w:rPr>
                <w:rFonts w:ascii="Times New Roman" w:hAnsi="Times New Roman" w:cs="Times New Roman"/>
                <w:sz w:val="16"/>
                <w:szCs w:val="16"/>
                <w:vertAlign w:val="subscript"/>
              </w:rPr>
              <w:t>max</w:t>
            </w:r>
            <w:r w:rsidRPr="0074314C">
              <w:rPr>
                <w:rFonts w:ascii="Times New Roman" w:hAnsi="Times New Roman" w:cs="Times New Roman"/>
                <w:sz w:val="16"/>
                <w:szCs w:val="16"/>
              </w:rPr>
              <w:t xml:space="preserve"> increased to 70-75% HR</w:t>
            </w:r>
            <w:r w:rsidRPr="0074314C">
              <w:rPr>
                <w:rFonts w:ascii="Times New Roman" w:hAnsi="Times New Roman" w:cs="Times New Roman"/>
                <w:sz w:val="16"/>
                <w:szCs w:val="16"/>
                <w:vertAlign w:val="subscript"/>
              </w:rPr>
              <w:t>max</w:t>
            </w:r>
          </w:p>
        </w:tc>
        <w:tc>
          <w:tcPr>
            <w:tcW w:w="709" w:type="dxa"/>
            <w:tcBorders>
              <w:bottom w:val="single" w:sz="4" w:space="0" w:color="auto"/>
            </w:tcBorders>
            <w:shd w:val="clear" w:color="auto" w:fill="FFFFFF" w:themeFill="background1"/>
          </w:tcPr>
          <w:p w14:paraId="52FEB413" w14:textId="77777777" w:rsidR="001C1DF7" w:rsidRPr="0074314C" w:rsidRDefault="001C1DF7" w:rsidP="004D1D45">
            <w:pPr>
              <w:pStyle w:val="NoSpacing"/>
              <w:rPr>
                <w:rFonts w:ascii="Times New Roman" w:hAnsi="Times New Roman" w:cs="Times New Roman"/>
                <w:sz w:val="16"/>
                <w:szCs w:val="16"/>
              </w:rPr>
            </w:pPr>
            <w:r w:rsidRPr="0074314C">
              <w:rPr>
                <w:rFonts w:ascii="Times New Roman" w:hAnsi="Times New Roman" w:cs="Times New Roman"/>
                <w:sz w:val="16"/>
                <w:szCs w:val="16"/>
              </w:rPr>
              <w:t>Fair</w:t>
            </w:r>
          </w:p>
        </w:tc>
      </w:tr>
    </w:tbl>
    <w:p w14:paraId="466FF9F4" w14:textId="77777777" w:rsidR="001C1DF7" w:rsidRPr="007336E7" w:rsidRDefault="001C1DF7" w:rsidP="001C1DF7">
      <w:pPr>
        <w:pStyle w:val="NoSpacing"/>
        <w:jc w:val="both"/>
        <w:rPr>
          <w:rFonts w:ascii="Times New Roman" w:hAnsi="Times New Roman" w:cs="Times New Roman"/>
        </w:rPr>
      </w:pPr>
      <w:r w:rsidRPr="007336E7">
        <w:rPr>
          <w:rFonts w:ascii="Times New Roman" w:hAnsi="Times New Roman" w:cs="Times New Roman"/>
        </w:rPr>
        <w:t>CON, control; CT, continuous training; FMD, flow mediated dilation; HIIT, high-intensity interval training; HR, heart rate; HR</w:t>
      </w:r>
      <w:r w:rsidRPr="007336E7">
        <w:rPr>
          <w:rFonts w:ascii="Times New Roman" w:hAnsi="Times New Roman" w:cs="Times New Roman"/>
          <w:vertAlign w:val="subscript"/>
        </w:rPr>
        <w:t>max</w:t>
      </w:r>
      <w:r w:rsidRPr="007336E7">
        <w:rPr>
          <w:rFonts w:ascii="Times New Roman" w:hAnsi="Times New Roman" w:cs="Times New Roman"/>
        </w:rPr>
        <w:t>, heart rate maximum; HRR, heart rate reserve; INT, intervention;</w:t>
      </w:r>
      <w:r>
        <w:rPr>
          <w:rFonts w:ascii="Times New Roman" w:hAnsi="Times New Roman" w:cs="Times New Roman"/>
        </w:rPr>
        <w:t xml:space="preserve"> CON, control;</w:t>
      </w:r>
      <w:r w:rsidRPr="007336E7">
        <w:rPr>
          <w:rFonts w:ascii="Times New Roman" w:hAnsi="Times New Roman" w:cs="Times New Roman"/>
        </w:rPr>
        <w:t xml:space="preserve"> NR, not reported; PA, physical activity; PPO, peak power output; RCT, randomised controlled trial; SBP, systolic blood pressure; VO</w:t>
      </w:r>
      <w:r w:rsidRPr="007336E7">
        <w:rPr>
          <w:rFonts w:ascii="Times New Roman" w:hAnsi="Times New Roman" w:cs="Times New Roman"/>
          <w:vertAlign w:val="subscript"/>
        </w:rPr>
        <w:t xml:space="preserve">2, </w:t>
      </w:r>
      <w:r w:rsidRPr="007336E7">
        <w:rPr>
          <w:rFonts w:ascii="Times New Roman" w:hAnsi="Times New Roman" w:cs="Times New Roman"/>
        </w:rPr>
        <w:t xml:space="preserve">volume of oxygen uptake; </w:t>
      </w:r>
      <m:oMath>
        <m:acc>
          <m:accPr>
            <m:chr m:val="̇"/>
            <m:ctrlPr>
              <w:rPr>
                <w:rFonts w:ascii="Cambria Math" w:hAnsi="Cambria Math" w:cs="Times New Roman"/>
                <w:iCs/>
              </w:rPr>
            </m:ctrlPr>
          </m:accPr>
          <m:e>
            <m:r>
              <m:rPr>
                <m:sty m:val="p"/>
              </m:rPr>
              <w:rPr>
                <w:rFonts w:ascii="Cambria Math" w:hAnsi="Cambria Math" w:cs="Times New Roman"/>
              </w:rPr>
              <m:t>V</m:t>
            </m:r>
          </m:e>
        </m:acc>
        <m:sSub>
          <m:sSubPr>
            <m:ctrlPr>
              <w:rPr>
                <w:rFonts w:ascii="Cambria Math" w:hAnsi="Cambria Math" w:cs="Times New Roman"/>
                <w:iCs/>
              </w:rPr>
            </m:ctrlPr>
          </m:sSubPr>
          <m:e>
            <m:r>
              <m:rPr>
                <m:sty m:val="p"/>
              </m:rPr>
              <w:rPr>
                <w:rFonts w:ascii="Cambria Math" w:hAnsi="Cambria Math" w:cs="Times New Roman"/>
              </w:rPr>
              <m:t>O</m:t>
            </m:r>
          </m:e>
          <m:sub>
            <m:r>
              <m:rPr>
                <m:sty m:val="p"/>
              </m:rPr>
              <w:rPr>
                <w:rFonts w:ascii="Cambria Math" w:hAnsi="Cambria Math" w:cs="Times New Roman"/>
              </w:rPr>
              <m:t>2peak</m:t>
            </m:r>
          </m:sub>
        </m:sSub>
      </m:oMath>
      <w:r w:rsidRPr="007336E7">
        <w:rPr>
          <w:rFonts w:ascii="Times New Roman" w:eastAsiaTheme="minorEastAsia" w:hAnsi="Times New Roman" w:cs="Times New Roman"/>
          <w:iCs/>
        </w:rPr>
        <w:t>, peak oxygen uptake</w:t>
      </w:r>
      <w:r w:rsidRPr="007336E7">
        <w:rPr>
          <w:rFonts w:ascii="Times New Roman" w:hAnsi="Times New Roman" w:cs="Times New Roman"/>
        </w:rPr>
        <w:t xml:space="preserve">. </w:t>
      </w:r>
      <w:r>
        <w:rPr>
          <w:rFonts w:ascii="Times New Roman" w:hAnsi="Times New Roman" w:cs="Times New Roman"/>
          <w:vertAlign w:val="superscript"/>
        </w:rPr>
        <w:t>a</w:t>
      </w:r>
      <w:r w:rsidRPr="007336E7">
        <w:rPr>
          <w:rFonts w:ascii="Times New Roman" w:hAnsi="Times New Roman" w:cs="Times New Roman"/>
        </w:rPr>
        <w:t xml:space="preserve"> data presentation/analysis follow pre-post design.</w:t>
      </w:r>
    </w:p>
    <w:p w14:paraId="50D4D597" w14:textId="77777777" w:rsidR="001C1DF7" w:rsidRDefault="001C1DF7" w:rsidP="001C1DF7"/>
    <w:p w14:paraId="5A8AE63B" w14:textId="6AA3EBAB" w:rsidR="001C1DF7" w:rsidRDefault="001C1DF7" w:rsidP="001C1DF7">
      <w:pPr>
        <w:tabs>
          <w:tab w:val="left" w:pos="2067"/>
        </w:tabs>
        <w:rPr>
          <w:rFonts w:ascii="Times New Roman" w:hAnsi="Times New Roman" w:cs="Times New Roman"/>
          <w:szCs w:val="24"/>
          <w:lang w:val="en-US"/>
        </w:rPr>
      </w:pPr>
      <w:r>
        <w:rPr>
          <w:rFonts w:ascii="Times New Roman" w:hAnsi="Times New Roman" w:cs="Times New Roman"/>
          <w:szCs w:val="24"/>
          <w:lang w:val="en-US"/>
        </w:rPr>
        <w:br w:type="page"/>
      </w:r>
    </w:p>
    <w:tbl>
      <w:tblPr>
        <w:tblStyle w:val="GridTable6Colourful"/>
        <w:tblpPr w:leftFromText="180" w:rightFromText="180" w:vertAnchor="text" w:tblpY="1"/>
        <w:tblOverlap w:val="never"/>
        <w:tblW w:w="14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276"/>
        <w:gridCol w:w="1276"/>
        <w:gridCol w:w="425"/>
        <w:gridCol w:w="1559"/>
        <w:gridCol w:w="1739"/>
        <w:gridCol w:w="988"/>
        <w:gridCol w:w="989"/>
        <w:gridCol w:w="988"/>
        <w:gridCol w:w="1130"/>
        <w:gridCol w:w="1553"/>
        <w:gridCol w:w="284"/>
        <w:gridCol w:w="1553"/>
        <w:gridCol w:w="988"/>
      </w:tblGrid>
      <w:tr w:rsidR="001C1DF7" w:rsidRPr="00677312" w14:paraId="1324506D" w14:textId="77777777" w:rsidTr="004D1D45">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4748" w:type="dxa"/>
            <w:gridSpan w:val="13"/>
            <w:tcBorders>
              <w:bottom w:val="single" w:sz="4" w:space="0" w:color="auto"/>
            </w:tcBorders>
            <w:shd w:val="clear" w:color="auto" w:fill="FFFFFF" w:themeFill="background1"/>
          </w:tcPr>
          <w:p w14:paraId="170E1ABC" w14:textId="77777777" w:rsidR="001C1DF7" w:rsidRPr="009F0671" w:rsidRDefault="001C1DF7" w:rsidP="004D1D45">
            <w:pPr>
              <w:shd w:val="clear" w:color="auto" w:fill="FFFFFF" w:themeFill="background1"/>
              <w:rPr>
                <w:rFonts w:ascii="Times New Roman" w:hAnsi="Times New Roman" w:cs="Times New Roman"/>
              </w:rPr>
            </w:pPr>
            <w:r w:rsidRPr="009F0671">
              <w:rPr>
                <w:rFonts w:ascii="Times New Roman" w:hAnsi="Times New Roman" w:cs="Times New Roman"/>
              </w:rPr>
              <w:t xml:space="preserve">Table </w:t>
            </w:r>
            <w:r>
              <w:rPr>
                <w:rFonts w:ascii="Times New Roman" w:hAnsi="Times New Roman" w:cs="Times New Roman"/>
              </w:rPr>
              <w:t>2</w:t>
            </w:r>
            <w:r w:rsidRPr="009F0671">
              <w:rPr>
                <w:rFonts w:ascii="Times New Roman" w:hAnsi="Times New Roman" w:cs="Times New Roman"/>
              </w:rPr>
              <w:t xml:space="preserve"> </w:t>
            </w:r>
            <w:r w:rsidRPr="0091640C">
              <w:rPr>
                <w:rFonts w:ascii="Times New Roman" w:hAnsi="Times New Roman" w:cs="Times New Roman"/>
                <w:b w:val="0"/>
                <w:bCs w:val="0"/>
              </w:rPr>
              <w:t>Study characteristics and flow mediated dilation outcome.</w:t>
            </w:r>
          </w:p>
        </w:tc>
      </w:tr>
      <w:tr w:rsidR="001C1DF7" w:rsidRPr="00677312" w14:paraId="2C84B201" w14:textId="77777777" w:rsidTr="004D1D45">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552" w:type="dxa"/>
            <w:gridSpan w:val="2"/>
            <w:tcBorders>
              <w:top w:val="single" w:sz="4" w:space="0" w:color="auto"/>
              <w:bottom w:val="single" w:sz="4" w:space="0" w:color="auto"/>
            </w:tcBorders>
            <w:shd w:val="clear" w:color="auto" w:fill="FFFFFF" w:themeFill="background1"/>
          </w:tcPr>
          <w:p w14:paraId="732E2CED" w14:textId="77777777" w:rsidR="001C1DF7" w:rsidRPr="0074314C" w:rsidRDefault="001C1DF7" w:rsidP="004D1D45">
            <w:pPr>
              <w:shd w:val="clear" w:color="auto" w:fill="FFFFFF" w:themeFill="background1"/>
              <w:spacing w:line="240" w:lineRule="auto"/>
              <w:rPr>
                <w:rFonts w:ascii="Times New Roman" w:hAnsi="Times New Roman" w:cs="Times New Roman"/>
                <w:sz w:val="16"/>
                <w:szCs w:val="16"/>
              </w:rPr>
            </w:pPr>
            <w:r w:rsidRPr="0074314C">
              <w:rPr>
                <w:rFonts w:ascii="Times New Roman" w:hAnsi="Times New Roman" w:cs="Times New Roman"/>
                <w:sz w:val="16"/>
                <w:szCs w:val="16"/>
              </w:rPr>
              <w:t>Study Overview</w:t>
            </w:r>
          </w:p>
        </w:tc>
        <w:tc>
          <w:tcPr>
            <w:tcW w:w="425" w:type="dxa"/>
            <w:tcBorders>
              <w:top w:val="single" w:sz="4" w:space="0" w:color="auto"/>
            </w:tcBorders>
            <w:shd w:val="clear" w:color="auto" w:fill="FFFFFF" w:themeFill="background1"/>
          </w:tcPr>
          <w:p w14:paraId="4D7E7D4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8946" w:type="dxa"/>
            <w:gridSpan w:val="7"/>
            <w:tcBorders>
              <w:top w:val="single" w:sz="4" w:space="0" w:color="auto"/>
              <w:bottom w:val="single" w:sz="4" w:space="0" w:color="auto"/>
            </w:tcBorders>
            <w:shd w:val="clear" w:color="auto" w:fill="FFFFFF" w:themeFill="background1"/>
          </w:tcPr>
          <w:p w14:paraId="0899E0E5"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iCs/>
                <w:sz w:val="16"/>
                <w:szCs w:val="16"/>
              </w:rPr>
            </w:pPr>
            <w:r w:rsidRPr="0074314C">
              <w:rPr>
                <w:rFonts w:ascii="Times New Roman" w:hAnsi="Times New Roman" w:cs="Times New Roman"/>
                <w:b/>
                <w:bCs/>
                <w:sz w:val="16"/>
                <w:szCs w:val="16"/>
              </w:rPr>
              <w:t>Participant characteristics</w:t>
            </w:r>
          </w:p>
        </w:tc>
        <w:tc>
          <w:tcPr>
            <w:tcW w:w="284" w:type="dxa"/>
            <w:tcBorders>
              <w:top w:val="single" w:sz="4" w:space="0" w:color="auto"/>
            </w:tcBorders>
            <w:shd w:val="clear" w:color="auto" w:fill="FFFFFF" w:themeFill="background1"/>
          </w:tcPr>
          <w:p w14:paraId="12557694"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2541" w:type="dxa"/>
            <w:gridSpan w:val="2"/>
            <w:tcBorders>
              <w:top w:val="single" w:sz="4" w:space="0" w:color="auto"/>
              <w:bottom w:val="single" w:sz="4" w:space="0" w:color="auto"/>
            </w:tcBorders>
            <w:shd w:val="clear" w:color="auto" w:fill="FFFFFF" w:themeFill="background1"/>
          </w:tcPr>
          <w:p w14:paraId="73B2C6E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Pr>
                <w:rFonts w:ascii="Times New Roman" w:hAnsi="Times New Roman" w:cs="Times New Roman"/>
                <w:b/>
                <w:bCs/>
                <w:sz w:val="16"/>
                <w:szCs w:val="16"/>
              </w:rPr>
              <w:t>O</w:t>
            </w:r>
            <w:r w:rsidRPr="0074314C">
              <w:rPr>
                <w:rFonts w:ascii="Times New Roman" w:hAnsi="Times New Roman" w:cs="Times New Roman"/>
                <w:b/>
                <w:bCs/>
                <w:sz w:val="16"/>
                <w:szCs w:val="16"/>
              </w:rPr>
              <w:t>utcomes</w:t>
            </w:r>
          </w:p>
        </w:tc>
      </w:tr>
      <w:tr w:rsidR="001C1DF7" w:rsidRPr="00DC5283" w14:paraId="1D7D3F83" w14:textId="77777777" w:rsidTr="004D1D45">
        <w:trPr>
          <w:trHeight w:val="558"/>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shd w:val="clear" w:color="auto" w:fill="FFFFFF" w:themeFill="background1"/>
          </w:tcPr>
          <w:p w14:paraId="79ADAB66" w14:textId="77777777" w:rsidR="001C1DF7" w:rsidRPr="0074314C" w:rsidRDefault="001C1DF7" w:rsidP="004D1D45">
            <w:pPr>
              <w:shd w:val="clear" w:color="auto" w:fill="FFFFFF" w:themeFill="background1"/>
              <w:spacing w:line="240" w:lineRule="auto"/>
              <w:rPr>
                <w:rFonts w:ascii="Times New Roman" w:hAnsi="Times New Roman" w:cs="Times New Roman"/>
                <w:sz w:val="16"/>
                <w:szCs w:val="16"/>
              </w:rPr>
            </w:pPr>
            <w:r w:rsidRPr="0074314C">
              <w:rPr>
                <w:rFonts w:ascii="Times New Roman" w:hAnsi="Times New Roman" w:cs="Times New Roman"/>
                <w:sz w:val="16"/>
                <w:szCs w:val="16"/>
              </w:rPr>
              <w:t>Author</w:t>
            </w:r>
          </w:p>
        </w:tc>
        <w:tc>
          <w:tcPr>
            <w:tcW w:w="1276" w:type="dxa"/>
            <w:tcBorders>
              <w:top w:val="single" w:sz="4" w:space="0" w:color="auto"/>
              <w:bottom w:val="single" w:sz="4" w:space="0" w:color="auto"/>
            </w:tcBorders>
            <w:shd w:val="clear" w:color="auto" w:fill="FFFFFF" w:themeFill="background1"/>
          </w:tcPr>
          <w:p w14:paraId="16955C7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Pr>
                <w:rFonts w:ascii="Times New Roman" w:hAnsi="Times New Roman" w:cs="Times New Roman"/>
                <w:b/>
                <w:bCs/>
                <w:sz w:val="16"/>
                <w:szCs w:val="16"/>
              </w:rPr>
              <w:t xml:space="preserve">Study Type </w:t>
            </w:r>
          </w:p>
        </w:tc>
        <w:tc>
          <w:tcPr>
            <w:tcW w:w="425" w:type="dxa"/>
            <w:tcBorders>
              <w:top w:val="single" w:sz="4" w:space="0" w:color="auto"/>
              <w:bottom w:val="single" w:sz="4" w:space="0" w:color="auto"/>
            </w:tcBorders>
            <w:shd w:val="clear" w:color="auto" w:fill="FFFFFF" w:themeFill="background1"/>
          </w:tcPr>
          <w:p w14:paraId="7B0A3219"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1559" w:type="dxa"/>
            <w:tcBorders>
              <w:top w:val="single" w:sz="4" w:space="0" w:color="auto"/>
              <w:bottom w:val="single" w:sz="4" w:space="0" w:color="auto"/>
            </w:tcBorders>
            <w:shd w:val="clear" w:color="auto" w:fill="FFFFFF" w:themeFill="background1"/>
          </w:tcPr>
          <w:p w14:paraId="5130F19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Pr>
                <w:rFonts w:ascii="Times New Roman" w:hAnsi="Times New Roman" w:cs="Times New Roman"/>
                <w:b/>
                <w:bCs/>
                <w:sz w:val="16"/>
                <w:szCs w:val="16"/>
              </w:rPr>
              <w:t>Post-menopausal</w:t>
            </w:r>
            <w:r w:rsidRPr="0074314C">
              <w:rPr>
                <w:rFonts w:ascii="Times New Roman" w:hAnsi="Times New Roman" w:cs="Times New Roman"/>
                <w:b/>
                <w:bCs/>
                <w:sz w:val="16"/>
                <w:szCs w:val="16"/>
              </w:rPr>
              <w:t xml:space="preserve"> description</w:t>
            </w:r>
          </w:p>
        </w:tc>
        <w:tc>
          <w:tcPr>
            <w:tcW w:w="1739" w:type="dxa"/>
            <w:tcBorders>
              <w:top w:val="single" w:sz="4" w:space="0" w:color="auto"/>
              <w:bottom w:val="single" w:sz="4" w:space="0" w:color="auto"/>
            </w:tcBorders>
            <w:shd w:val="clear" w:color="auto" w:fill="FFFFFF" w:themeFill="background1"/>
          </w:tcPr>
          <w:p w14:paraId="5DB178FC" w14:textId="77777777" w:rsidR="001C1DF7" w:rsidRPr="0074314C"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Group/</w:t>
            </w:r>
          </w:p>
          <w:p w14:paraId="7C7B45CB" w14:textId="77777777" w:rsidR="001C1DF7" w:rsidRPr="0074314C"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Intervention (n)</w:t>
            </w:r>
          </w:p>
        </w:tc>
        <w:tc>
          <w:tcPr>
            <w:tcW w:w="988" w:type="dxa"/>
            <w:tcBorders>
              <w:top w:val="single" w:sz="4" w:space="0" w:color="auto"/>
              <w:bottom w:val="single" w:sz="4" w:space="0" w:color="auto"/>
            </w:tcBorders>
            <w:shd w:val="clear" w:color="auto" w:fill="FFFFFF" w:themeFill="background1"/>
          </w:tcPr>
          <w:p w14:paraId="20316C51"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Age (Years)</w:t>
            </w:r>
          </w:p>
        </w:tc>
        <w:tc>
          <w:tcPr>
            <w:tcW w:w="989" w:type="dxa"/>
            <w:tcBorders>
              <w:top w:val="single" w:sz="4" w:space="0" w:color="auto"/>
              <w:bottom w:val="single" w:sz="4" w:space="0" w:color="auto"/>
            </w:tcBorders>
            <w:shd w:val="clear" w:color="auto" w:fill="FFFFFF" w:themeFill="background1"/>
          </w:tcPr>
          <w:p w14:paraId="231524BD"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SBP (mmHg)</w:t>
            </w:r>
          </w:p>
        </w:tc>
        <w:tc>
          <w:tcPr>
            <w:tcW w:w="988" w:type="dxa"/>
            <w:tcBorders>
              <w:top w:val="single" w:sz="4" w:space="0" w:color="auto"/>
              <w:bottom w:val="single" w:sz="4" w:space="0" w:color="auto"/>
            </w:tcBorders>
            <w:shd w:val="clear" w:color="auto" w:fill="FFFFFF" w:themeFill="background1"/>
          </w:tcPr>
          <w:p w14:paraId="7D2F1AC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DBP (mmHg)</w:t>
            </w:r>
          </w:p>
        </w:tc>
        <w:tc>
          <w:tcPr>
            <w:tcW w:w="1130" w:type="dxa"/>
            <w:tcBorders>
              <w:top w:val="single" w:sz="4" w:space="0" w:color="auto"/>
              <w:bottom w:val="single" w:sz="4" w:space="0" w:color="auto"/>
            </w:tcBorders>
            <w:shd w:val="clear" w:color="auto" w:fill="FFFFFF" w:themeFill="background1"/>
          </w:tcPr>
          <w:p w14:paraId="1324613A" w14:textId="77777777" w:rsidR="001C1DF7" w:rsidRPr="0074314C"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BMI</w:t>
            </w:r>
          </w:p>
          <w:p w14:paraId="75B2A271" w14:textId="77777777" w:rsidR="001C1DF7" w:rsidRPr="0074314C"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w:t>
            </w:r>
            <w:proofErr w:type="gramStart"/>
            <w:r w:rsidRPr="0074314C">
              <w:rPr>
                <w:rFonts w:ascii="Times New Roman" w:hAnsi="Times New Roman" w:cs="Times New Roman"/>
                <w:b/>
                <w:bCs/>
                <w:sz w:val="16"/>
                <w:szCs w:val="16"/>
              </w:rPr>
              <w:t>kg</w:t>
            </w:r>
            <w:proofErr w:type="gramEnd"/>
            <w:r w:rsidRPr="0074314C">
              <w:rPr>
                <w:rFonts w:ascii="Times New Roman" w:hAnsi="Times New Roman" w:cs="Times New Roman"/>
                <w:b/>
                <w:bCs/>
                <w:sz w:val="16"/>
                <w:szCs w:val="16"/>
              </w:rPr>
              <w:t>.m</w:t>
            </w:r>
            <w:r w:rsidRPr="0074314C">
              <w:rPr>
                <w:rFonts w:ascii="Times New Roman" w:hAnsi="Times New Roman" w:cs="Times New Roman"/>
                <w:b/>
                <w:bCs/>
                <w:sz w:val="16"/>
                <w:szCs w:val="16"/>
                <w:vertAlign w:val="superscript"/>
              </w:rPr>
              <w:t>2</w:t>
            </w:r>
            <w:r w:rsidRPr="0074314C">
              <w:rPr>
                <w:rFonts w:ascii="Times New Roman" w:hAnsi="Times New Roman" w:cs="Times New Roman"/>
                <w:b/>
                <w:bCs/>
                <w:sz w:val="16"/>
                <w:szCs w:val="16"/>
              </w:rPr>
              <w:t>)</w:t>
            </w:r>
          </w:p>
        </w:tc>
        <w:tc>
          <w:tcPr>
            <w:tcW w:w="1553" w:type="dxa"/>
            <w:tcBorders>
              <w:top w:val="single" w:sz="4" w:space="0" w:color="auto"/>
              <w:bottom w:val="single" w:sz="4" w:space="0" w:color="auto"/>
            </w:tcBorders>
            <w:shd w:val="clear" w:color="auto" w:fill="FFFFFF" w:themeFill="background1"/>
          </w:tcPr>
          <w:p w14:paraId="610EC7F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 w:val="16"/>
                <w:szCs w:val="16"/>
              </w:rPr>
            </w:pPr>
            <m:oMath>
              <m:acc>
                <m:accPr>
                  <m:chr m:val="̇"/>
                  <m:ctrlPr>
                    <w:rPr>
                      <w:rFonts w:ascii="Cambria Math" w:hAnsi="Cambria Math" w:cs="Times New Roman"/>
                      <w:b/>
                      <w:bCs/>
                      <w:iCs/>
                      <w:color w:val="auto"/>
                      <w:sz w:val="16"/>
                      <w:szCs w:val="16"/>
                    </w:rPr>
                  </m:ctrlPr>
                </m:accPr>
                <m:e>
                  <m:r>
                    <m:rPr>
                      <m:sty m:val="b"/>
                    </m:rPr>
                    <w:rPr>
                      <w:rFonts w:ascii="Cambria Math" w:hAnsi="Cambria Math" w:cs="Times New Roman"/>
                      <w:sz w:val="16"/>
                      <w:szCs w:val="16"/>
                    </w:rPr>
                    <m:t>V</m:t>
                  </m:r>
                </m:e>
              </m:acc>
              <m:sSub>
                <m:sSubPr>
                  <m:ctrlPr>
                    <w:rPr>
                      <w:rFonts w:ascii="Cambria Math" w:hAnsi="Cambria Math" w:cs="Times New Roman"/>
                      <w:b/>
                      <w:bCs/>
                      <w:iCs/>
                      <w:color w:val="auto"/>
                      <w:sz w:val="16"/>
                      <w:szCs w:val="16"/>
                    </w:rPr>
                  </m:ctrlPr>
                </m:sSubPr>
                <m:e>
                  <m:r>
                    <m:rPr>
                      <m:sty m:val="b"/>
                    </m:rPr>
                    <w:rPr>
                      <w:rFonts w:ascii="Cambria Math" w:hAnsi="Cambria Math" w:cs="Times New Roman"/>
                      <w:sz w:val="16"/>
                      <w:szCs w:val="16"/>
                    </w:rPr>
                    <m:t>O</m:t>
                  </m:r>
                </m:e>
                <m:sub>
                  <m:r>
                    <m:rPr>
                      <m:sty m:val="b"/>
                    </m:rPr>
                    <w:rPr>
                      <w:rFonts w:ascii="Cambria Math" w:hAnsi="Cambria Math" w:cs="Times New Roman"/>
                      <w:sz w:val="16"/>
                      <w:szCs w:val="16"/>
                    </w:rPr>
                    <m:t>2max</m:t>
                  </m:r>
                </m:sub>
              </m:sSub>
            </m:oMath>
            <w:r w:rsidRPr="0074314C">
              <w:rPr>
                <w:rFonts w:ascii="Times New Roman" w:eastAsiaTheme="minorEastAsia" w:hAnsi="Times New Roman" w:cs="Times New Roman"/>
                <w:b/>
                <w:bCs/>
                <w:iCs/>
                <w:sz w:val="16"/>
                <w:szCs w:val="16"/>
              </w:rPr>
              <w:t xml:space="preserve"> (mL.kg.min</w:t>
            </w:r>
            <w:r w:rsidRPr="0074314C">
              <w:rPr>
                <w:rFonts w:ascii="Times New Roman" w:eastAsiaTheme="minorEastAsia" w:hAnsi="Times New Roman" w:cs="Times New Roman"/>
                <w:b/>
                <w:bCs/>
                <w:iCs/>
                <w:sz w:val="16"/>
                <w:szCs w:val="16"/>
                <w:vertAlign w:val="superscript"/>
              </w:rPr>
              <w:t>-1</w:t>
            </w:r>
            <w:r w:rsidRPr="0074314C">
              <w:rPr>
                <w:rFonts w:ascii="Times New Roman" w:eastAsiaTheme="minorEastAsia" w:hAnsi="Times New Roman" w:cs="Times New Roman"/>
                <w:b/>
                <w:bCs/>
                <w:iCs/>
                <w:sz w:val="16"/>
                <w:szCs w:val="16"/>
              </w:rPr>
              <w:t>)</w:t>
            </w:r>
          </w:p>
        </w:tc>
        <w:tc>
          <w:tcPr>
            <w:tcW w:w="284" w:type="dxa"/>
            <w:tcBorders>
              <w:top w:val="single" w:sz="4" w:space="0" w:color="auto"/>
              <w:bottom w:val="single" w:sz="4" w:space="0" w:color="auto"/>
            </w:tcBorders>
            <w:shd w:val="clear" w:color="auto" w:fill="FFFFFF" w:themeFill="background1"/>
          </w:tcPr>
          <w:p w14:paraId="0F1AB6A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1553" w:type="dxa"/>
            <w:tcBorders>
              <w:top w:val="single" w:sz="4" w:space="0" w:color="auto"/>
              <w:bottom w:val="single" w:sz="4" w:space="0" w:color="auto"/>
            </w:tcBorders>
            <w:shd w:val="clear" w:color="auto" w:fill="FFFFFF" w:themeFill="background1"/>
          </w:tcPr>
          <w:p w14:paraId="0EDD4583" w14:textId="77777777" w:rsidR="001C1DF7" w:rsidRPr="0074314C"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FMD</w:t>
            </w:r>
          </w:p>
          <w:p w14:paraId="59C07234" w14:textId="77777777" w:rsidR="001C1DF7" w:rsidRPr="0074314C"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w:t>
            </w:r>
          </w:p>
        </w:tc>
        <w:tc>
          <w:tcPr>
            <w:tcW w:w="988" w:type="dxa"/>
            <w:tcBorders>
              <w:top w:val="single" w:sz="4" w:space="0" w:color="auto"/>
              <w:bottom w:val="single" w:sz="4" w:space="0" w:color="auto"/>
            </w:tcBorders>
            <w:shd w:val="clear" w:color="auto" w:fill="FFFFFF" w:themeFill="background1"/>
          </w:tcPr>
          <w:p w14:paraId="46EA16E6"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4314C">
              <w:rPr>
                <w:rFonts w:ascii="Times New Roman" w:hAnsi="Times New Roman" w:cs="Times New Roman"/>
                <w:b/>
                <w:bCs/>
                <w:sz w:val="16"/>
                <w:szCs w:val="16"/>
              </w:rPr>
              <w:t>Findings</w:t>
            </w:r>
          </w:p>
        </w:tc>
      </w:tr>
      <w:tr w:rsidR="001C1DF7" w:rsidRPr="007A516A" w14:paraId="7DC4563F" w14:textId="77777777" w:rsidTr="004D1D45">
        <w:trPr>
          <w:cnfStyle w:val="000000100000" w:firstRow="0" w:lastRow="0" w:firstColumn="0" w:lastColumn="0" w:oddVBand="0" w:evenVBand="0" w:oddHBand="1" w:evenHBand="0" w:firstRowFirstColumn="0" w:firstRowLastColumn="0" w:lastRowFirstColumn="0" w:lastRowLastColumn="0"/>
          <w:trHeight w:val="126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FFFFFF" w:themeFill="background1"/>
          </w:tcPr>
          <w:p w14:paraId="68FA42C7"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proofErr w:type="spellStart"/>
            <w:r w:rsidRPr="0074314C">
              <w:rPr>
                <w:rFonts w:ascii="Times New Roman" w:hAnsi="Times New Roman" w:cs="Times New Roman"/>
                <w:b w:val="0"/>
                <w:bCs w:val="0"/>
                <w:sz w:val="16"/>
                <w:szCs w:val="16"/>
              </w:rPr>
              <w:t>Akazawa</w:t>
            </w:r>
            <w:proofErr w:type="spellEnd"/>
            <w:r w:rsidRPr="0074314C">
              <w:rPr>
                <w:rFonts w:ascii="Times New Roman" w:hAnsi="Times New Roman" w:cs="Times New Roman"/>
                <w:b w:val="0"/>
                <w:bCs w:val="0"/>
                <w:sz w:val="16"/>
                <w:szCs w:val="16"/>
              </w:rPr>
              <w:t xml:space="preserve"> et al. (2012)</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3</w:t>
            </w:r>
          </w:p>
        </w:tc>
        <w:tc>
          <w:tcPr>
            <w:tcW w:w="1276" w:type="dxa"/>
            <w:tcBorders>
              <w:top w:val="single" w:sz="4" w:space="0" w:color="auto"/>
            </w:tcBorders>
            <w:shd w:val="clear" w:color="auto" w:fill="FFFFFF" w:themeFill="background1"/>
          </w:tcPr>
          <w:p w14:paraId="63E0C35A" w14:textId="77777777" w:rsidR="001C1DF7" w:rsidRPr="00311459"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11459">
              <w:rPr>
                <w:rFonts w:ascii="Times New Roman" w:hAnsi="Times New Roman" w:cs="Times New Roman"/>
                <w:sz w:val="16"/>
                <w:szCs w:val="16"/>
              </w:rPr>
              <w:t xml:space="preserve">Quasi-experimental </w:t>
            </w:r>
          </w:p>
        </w:tc>
        <w:tc>
          <w:tcPr>
            <w:tcW w:w="425" w:type="dxa"/>
            <w:tcBorders>
              <w:top w:val="single" w:sz="4" w:space="0" w:color="auto"/>
            </w:tcBorders>
            <w:shd w:val="clear" w:color="auto" w:fill="FFFFFF" w:themeFill="background1"/>
          </w:tcPr>
          <w:p w14:paraId="40B3459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559" w:type="dxa"/>
            <w:tcBorders>
              <w:top w:val="single" w:sz="4" w:space="0" w:color="auto"/>
            </w:tcBorders>
            <w:shd w:val="clear" w:color="auto" w:fill="FFFFFF" w:themeFill="background1"/>
          </w:tcPr>
          <w:p w14:paraId="388168E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4314C">
              <w:rPr>
                <w:rFonts w:ascii="Times New Roman" w:hAnsi="Times New Roman" w:cs="Times New Roman"/>
                <w:color w:val="000000"/>
                <w:sz w:val="16"/>
                <w:szCs w:val="16"/>
              </w:rPr>
              <w:t>Amenorrhea for at least 2 years</w:t>
            </w:r>
          </w:p>
          <w:p w14:paraId="57A33958"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739" w:type="dxa"/>
            <w:tcBorders>
              <w:top w:val="single" w:sz="4" w:space="0" w:color="auto"/>
            </w:tcBorders>
            <w:shd w:val="clear" w:color="auto" w:fill="FFFFFF" w:themeFill="background1"/>
          </w:tcPr>
          <w:p w14:paraId="2BDBB85E"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 xml:space="preserve">CON: </w:t>
            </w:r>
            <w:proofErr w:type="spellStart"/>
            <w:r w:rsidRPr="00AE3E68">
              <w:rPr>
                <w:rFonts w:ascii="Times New Roman" w:eastAsia="Times New Roman" w:hAnsi="Times New Roman" w:cs="Times New Roman"/>
                <w:sz w:val="16"/>
                <w:szCs w:val="16"/>
                <w:lang w:val="fr-CA"/>
              </w:rPr>
              <w:t>maintain</w:t>
            </w:r>
            <w:proofErr w:type="spellEnd"/>
            <w:r w:rsidRPr="00AE3E68">
              <w:rPr>
                <w:rFonts w:ascii="Times New Roman" w:eastAsia="Times New Roman" w:hAnsi="Times New Roman" w:cs="Times New Roman"/>
                <w:sz w:val="16"/>
                <w:szCs w:val="16"/>
                <w:lang w:val="fr-CA"/>
              </w:rPr>
              <w:t xml:space="preserve"> normal PA </w:t>
            </w:r>
            <w:r w:rsidRPr="00AE3E68">
              <w:rPr>
                <w:rFonts w:ascii="Times New Roman" w:hAnsi="Times New Roman" w:cs="Times New Roman"/>
                <w:sz w:val="16"/>
                <w:szCs w:val="16"/>
                <w:lang w:val="fr-CA"/>
              </w:rPr>
              <w:t>(n= 10)</w:t>
            </w:r>
          </w:p>
          <w:p w14:paraId="273CA7FF" w14:textId="77777777" w:rsidR="001C1DF7" w:rsidRPr="00AE3E68"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
          <w:p w14:paraId="5D059DCD" w14:textId="77777777" w:rsidR="001C1DF7" w:rsidRPr="0074314C"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INT: cycling and walking (n= 11)</w:t>
            </w:r>
          </w:p>
          <w:p w14:paraId="3B83BC35"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88" w:type="dxa"/>
            <w:tcBorders>
              <w:top w:val="single" w:sz="4" w:space="0" w:color="auto"/>
            </w:tcBorders>
            <w:shd w:val="clear" w:color="auto" w:fill="FFFFFF" w:themeFill="background1"/>
          </w:tcPr>
          <w:p w14:paraId="47D804F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4 ± 6</w:t>
            </w:r>
          </w:p>
          <w:p w14:paraId="454324B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BE34D2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9 ± 5</w:t>
            </w:r>
          </w:p>
        </w:tc>
        <w:tc>
          <w:tcPr>
            <w:tcW w:w="989" w:type="dxa"/>
            <w:tcBorders>
              <w:top w:val="single" w:sz="4" w:space="0" w:color="auto"/>
            </w:tcBorders>
            <w:shd w:val="clear" w:color="auto" w:fill="FFFFFF" w:themeFill="background1"/>
          </w:tcPr>
          <w:p w14:paraId="1A149E0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2 ± 12</w:t>
            </w:r>
          </w:p>
          <w:p w14:paraId="23FE39F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B03B6D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2 ± 10</w:t>
            </w:r>
          </w:p>
        </w:tc>
        <w:tc>
          <w:tcPr>
            <w:tcW w:w="988" w:type="dxa"/>
            <w:tcBorders>
              <w:top w:val="single" w:sz="4" w:space="0" w:color="auto"/>
            </w:tcBorders>
            <w:shd w:val="clear" w:color="auto" w:fill="FFFFFF" w:themeFill="background1"/>
          </w:tcPr>
          <w:p w14:paraId="088B243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9 ± 5</w:t>
            </w:r>
          </w:p>
          <w:p w14:paraId="5CF9030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7F72F5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71 ± 8</w:t>
            </w:r>
          </w:p>
        </w:tc>
        <w:tc>
          <w:tcPr>
            <w:tcW w:w="1130" w:type="dxa"/>
            <w:tcBorders>
              <w:top w:val="single" w:sz="4" w:space="0" w:color="auto"/>
            </w:tcBorders>
            <w:shd w:val="clear" w:color="auto" w:fill="FFFFFF" w:themeFill="background1"/>
          </w:tcPr>
          <w:p w14:paraId="40DEFA3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1.5 ± 1.0</w:t>
            </w:r>
          </w:p>
          <w:p w14:paraId="4532B86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5D8EA6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2.7 ± 1.0</w:t>
            </w:r>
          </w:p>
          <w:p w14:paraId="2DA5915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tcBorders>
              <w:top w:val="single" w:sz="4" w:space="0" w:color="auto"/>
            </w:tcBorders>
            <w:shd w:val="clear" w:color="auto" w:fill="FFFFFF" w:themeFill="background1"/>
          </w:tcPr>
          <w:p w14:paraId="43C49BB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2.9 ± 1.4</w:t>
            </w:r>
          </w:p>
          <w:p w14:paraId="68971D7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2.5 ± 1.1</w:t>
            </w:r>
          </w:p>
          <w:p w14:paraId="0852317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5.3 ± 1.2</w:t>
            </w:r>
          </w:p>
          <w:p w14:paraId="5440E79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7.3 ± 1.2</w:t>
            </w:r>
          </w:p>
        </w:tc>
        <w:tc>
          <w:tcPr>
            <w:tcW w:w="284" w:type="dxa"/>
            <w:tcBorders>
              <w:top w:val="single" w:sz="4" w:space="0" w:color="auto"/>
            </w:tcBorders>
            <w:shd w:val="clear" w:color="auto" w:fill="FFFFFF" w:themeFill="background1"/>
          </w:tcPr>
          <w:p w14:paraId="590176A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tcBorders>
              <w:top w:val="single" w:sz="4" w:space="0" w:color="auto"/>
            </w:tcBorders>
            <w:shd w:val="clear" w:color="auto" w:fill="FFFFFF" w:themeFill="background1"/>
          </w:tcPr>
          <w:p w14:paraId="2830D21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4.0 ± 1.7</w:t>
            </w:r>
          </w:p>
          <w:p w14:paraId="73F94AE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3.8 ± 1.7</w:t>
            </w:r>
          </w:p>
          <w:p w14:paraId="3DBC15E7" w14:textId="77777777" w:rsidR="001C1DF7" w:rsidRPr="0074314C" w:rsidRDefault="001C1DF7" w:rsidP="004D1D4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3.9 ± 2.4</w:t>
            </w:r>
          </w:p>
          <w:p w14:paraId="73A1148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5.5 ± 2.5</w:t>
            </w:r>
          </w:p>
        </w:tc>
        <w:tc>
          <w:tcPr>
            <w:tcW w:w="988" w:type="dxa"/>
            <w:tcBorders>
              <w:top w:val="single" w:sz="4" w:space="0" w:color="auto"/>
            </w:tcBorders>
            <w:shd w:val="clear" w:color="auto" w:fill="FFFFFF" w:themeFill="background1"/>
          </w:tcPr>
          <w:p w14:paraId="059EA365"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1EF0D78" w14:textId="77777777" w:rsidR="001C1DF7" w:rsidRPr="000B3ADF"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p>
          <w:p w14:paraId="3AE47BC7"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
                <m:r>
                  <w:rPr>
                    <w:rFonts w:ascii="Cambria Math" w:hAnsi="Cambria Math" w:cs="Times New Roman"/>
                    <w:sz w:val="16"/>
                    <w:szCs w:val="16"/>
                  </w:rPr>
                  <m:t>⟷</m:t>
                </m:r>
              </m:oMath>
            </m:oMathPara>
          </w:p>
          <w:p w14:paraId="6A6D4A3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1C1DF7" w14:paraId="51D05D9E" w14:textId="77777777" w:rsidTr="004D1D45">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02DB947"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proofErr w:type="spellStart"/>
            <w:r w:rsidRPr="0074314C">
              <w:rPr>
                <w:rFonts w:ascii="Times New Roman" w:hAnsi="Times New Roman" w:cs="Times New Roman"/>
                <w:b w:val="0"/>
                <w:bCs w:val="0"/>
                <w:sz w:val="16"/>
                <w:szCs w:val="16"/>
              </w:rPr>
              <w:t>Azadpour</w:t>
            </w:r>
            <w:proofErr w:type="spellEnd"/>
            <w:r w:rsidRPr="0074314C">
              <w:rPr>
                <w:rFonts w:ascii="Times New Roman" w:hAnsi="Times New Roman" w:cs="Times New Roman"/>
                <w:b w:val="0"/>
                <w:bCs w:val="0"/>
                <w:sz w:val="16"/>
                <w:szCs w:val="16"/>
              </w:rPr>
              <w:t xml:space="preserve"> et al. (2017)</w:t>
            </w:r>
            <w:r>
              <w:rPr>
                <w:rFonts w:ascii="Times New Roman" w:hAnsi="Times New Roman" w:cs="Times New Roman"/>
                <w:sz w:val="16"/>
                <w:szCs w:val="16"/>
              </w:rPr>
              <w:fldChar w:fldCharType="begin" w:fldLock="1"/>
            </w:r>
            <w:r>
              <w:rPr>
                <w:rFonts w:ascii="Times New Roman" w:hAnsi="Times New Roman" w:cs="Times New Roman"/>
                <w:b w:val="0"/>
                <w:bCs w:val="0"/>
                <w:sz w:val="16"/>
                <w:szCs w:val="16"/>
              </w:rPr>
              <w:instrText>ADDIN CSL_CITATION {"citationItems":[{"id":"ITEM-1","itemData":{"DOI":"10.1097/GME.0000000000000762","ISSN":"1072-3714","PMID":"28231078","abstract":"OBJECTIVE: The purpose of this study is to determine the effect of 10 weeks of moderate-intensity aerobic exercise training (MIET) on blood pressure (BP), angiotensin-converting enzyme (ACE) and beta2-adrenergic receptor (ADRB2) gene expression in leukocytes, plasma angiotensin II (Ang II), and flow-mediated dilation (FMD) in obese postmenopausal women (PMW) with prehypertension. METHODS: Twenty-four obese prehypertensive PMW (aged 50-70 y; body mass index &gt;/=30 kg/m) randomly assigned to control (n = 12) and exercise (n = 12) groups. Exercise group performed MIET (25-40 min/d, 3 d/wk at 50%-70% of heart rate reserve) for 10 weeks. Control group maintained their normal daily physical activity level. Body composition, VO2max, BP, ACE and ADRB2 gene expression, plasma Ang II, and FMD were measured before and after the training program. RESULTS: After MIET, systolic and diastolic BPs decreased by 4.6% and 2.4%, respectively (P &lt; 0.001). Plasma Ang II level decreased by 45.7%, whereas FMD increased by 86% in the exercise group (P &lt; 0.001). Exercise training resulted in a threefold increase in ADRB2 and a fourfold decrease in ACE gene expressions (P &lt; 0.05). Training-induced changes in BP inversely associated with the changes in FMD and ADRB2 (r values range -0.55 to -0.78), and positively associated with Ang II and ACE (r values range 0.68-0.86) (P &lt; 0.001). CONCLUSIONS: Ten weeks of MIET modulates ACE and ADRB2 gene expression, decreases Ang II plasma levels, and improves endothelial function in obese PMW, and these alterations are associated with reduction in BP.","author":[{"dropping-particle":"","family":"Azadpour","given":"Noushin","non-dropping-particle":"","parse-names":false,"suffix":""},{"dropping-particle":"","family":"Tartibian","given":"Bakhtyar","non-dropping-particle":"","parse-names":false,"suffix":""},{"dropping-particle":"","family":"Koşar","given":"Şükran Nazan","non-dropping-particle":"","parse-names":false,"suffix":""}],"container-title":"Menopause","id":"ITEM-1","issue":"3","issued":{"date-parts":[["2017","3"]]},"language":"eng","page":"269-277","publisher-place":"United States","title":"Effects of aerobic exercise training on ACE and ADRB2 gene expression, plasma angiotensin II level, and flow-mediated dilation","type":"article-journal","volume":"24"},"uris":["http://www.mendeley.com/documents/?uuid=3064eefe-197b-42d5-9d48-00cf64556882"]}],"mendeley":{"formattedCitation":"&lt;sup&gt;35&lt;/sup&gt;","manualFormatting":" ","plainTextFormattedCitation":"35","previouslyFormattedCitation":"(Azadpour et al., 2017)"},"properties":{"noteIndex":0},"schema":"https://github.com/citation-style-language/schema/raw/master/csl-citation.json"}</w:instrText>
            </w:r>
            <w:r>
              <w:rPr>
                <w:rFonts w:ascii="Times New Roman" w:hAnsi="Times New Roman" w:cs="Times New Roman"/>
                <w:sz w:val="16"/>
                <w:szCs w:val="16"/>
              </w:rPr>
              <w:fldChar w:fldCharType="separate"/>
            </w:r>
            <w:r w:rsidRPr="004E241B" w:rsidDel="004E241B">
              <w:rPr>
                <w:rFonts w:ascii="Times New Roman" w:hAnsi="Times New Roman" w:cs="Times New Roman"/>
                <w:b w:val="0"/>
                <w:bCs w:val="0"/>
                <w:noProof/>
                <w:sz w:val="16"/>
                <w:szCs w:val="16"/>
              </w:rPr>
              <w:t xml:space="preserve"> </w:t>
            </w:r>
            <w:r>
              <w:rPr>
                <w:rFonts w:ascii="Times New Roman" w:hAnsi="Times New Roman" w:cs="Times New Roman"/>
                <w:sz w:val="16"/>
                <w:szCs w:val="16"/>
              </w:rPr>
              <w:fldChar w:fldCharType="end"/>
            </w:r>
            <w:r>
              <w:rPr>
                <w:rFonts w:ascii="Times New Roman" w:hAnsi="Times New Roman" w:cs="Times New Roman"/>
                <w:sz w:val="16"/>
                <w:szCs w:val="16"/>
                <w:vertAlign w:val="superscript"/>
              </w:rPr>
              <w:t>34</w:t>
            </w:r>
          </w:p>
        </w:tc>
        <w:tc>
          <w:tcPr>
            <w:tcW w:w="1276" w:type="dxa"/>
            <w:shd w:val="clear" w:color="auto" w:fill="FFFFFF" w:themeFill="background1"/>
          </w:tcPr>
          <w:p w14:paraId="2529C58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RCT</w:t>
            </w:r>
          </w:p>
        </w:tc>
        <w:tc>
          <w:tcPr>
            <w:tcW w:w="425" w:type="dxa"/>
            <w:shd w:val="clear" w:color="auto" w:fill="FFFFFF" w:themeFill="background1"/>
          </w:tcPr>
          <w:p w14:paraId="4E8B2202"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559" w:type="dxa"/>
            <w:shd w:val="clear" w:color="auto" w:fill="FFFFFF" w:themeFill="background1"/>
          </w:tcPr>
          <w:p w14:paraId="4AA4846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4314C">
              <w:rPr>
                <w:rFonts w:ascii="Times New Roman" w:hAnsi="Times New Roman" w:cs="Times New Roman"/>
                <w:color w:val="000000"/>
                <w:sz w:val="16"/>
                <w:szCs w:val="16"/>
              </w:rPr>
              <w:t>&gt;1 year without menstruation</w:t>
            </w:r>
          </w:p>
          <w:p w14:paraId="2477A5C1"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39" w:type="dxa"/>
            <w:shd w:val="clear" w:color="auto" w:fill="FFFFFF" w:themeFill="background1"/>
          </w:tcPr>
          <w:p w14:paraId="1D1EA426" w14:textId="77777777" w:rsidR="001C1DF7" w:rsidRPr="00AE3E68"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 xml:space="preserve">CON: </w:t>
            </w:r>
            <w:proofErr w:type="spellStart"/>
            <w:r w:rsidRPr="00AE3E68">
              <w:rPr>
                <w:rFonts w:ascii="Times New Roman" w:hAnsi="Times New Roman" w:cs="Times New Roman"/>
                <w:sz w:val="16"/>
                <w:szCs w:val="16"/>
                <w:lang w:val="fr-CA"/>
              </w:rPr>
              <w:t>maintain</w:t>
            </w:r>
            <w:proofErr w:type="spellEnd"/>
            <w:r w:rsidRPr="00AE3E68">
              <w:rPr>
                <w:rFonts w:ascii="Times New Roman" w:hAnsi="Times New Roman" w:cs="Times New Roman"/>
                <w:sz w:val="16"/>
                <w:szCs w:val="16"/>
                <w:lang w:val="fr-CA"/>
              </w:rPr>
              <w:t xml:space="preserve"> normal PA (n= 12)</w:t>
            </w:r>
          </w:p>
          <w:p w14:paraId="3B8C00C6" w14:textId="77777777" w:rsidR="001C1DF7" w:rsidRPr="00AE3E68"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r-CA"/>
              </w:rPr>
            </w:pPr>
          </w:p>
          <w:p w14:paraId="050683E6" w14:textId="77777777" w:rsidR="001C1DF7" w:rsidRPr="00AE3E68"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r-CA"/>
              </w:rPr>
            </w:pPr>
          </w:p>
          <w:p w14:paraId="65FECB78" w14:textId="77777777" w:rsidR="001C1DF7" w:rsidRPr="000B3ADF"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3ADF">
              <w:rPr>
                <w:rFonts w:ascii="Times New Roman" w:hAnsi="Times New Roman" w:cs="Times New Roman"/>
                <w:sz w:val="16"/>
                <w:szCs w:val="16"/>
              </w:rPr>
              <w:t>INT: treadmill walking and jogging (n= 12)</w:t>
            </w:r>
          </w:p>
          <w:p w14:paraId="7AD0AE48" w14:textId="77777777" w:rsidR="001C1DF7" w:rsidRPr="00397596" w:rsidRDefault="001C1DF7" w:rsidP="004D1D4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88" w:type="dxa"/>
            <w:shd w:val="clear" w:color="auto" w:fill="FFFFFF" w:themeFill="background1"/>
          </w:tcPr>
          <w:p w14:paraId="32BAEB61" w14:textId="77777777" w:rsidR="001C1DF7"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7 ± 4</w:t>
            </w:r>
          </w:p>
          <w:p w14:paraId="47E4BF61" w14:textId="77777777" w:rsidR="001C1DF7"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D8ECF98" w14:textId="77777777" w:rsidR="001C1DF7" w:rsidRPr="000B3ADF"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 ± 4</w:t>
            </w:r>
          </w:p>
        </w:tc>
        <w:tc>
          <w:tcPr>
            <w:tcW w:w="989" w:type="dxa"/>
            <w:shd w:val="clear" w:color="auto" w:fill="FFFFFF" w:themeFill="background1"/>
          </w:tcPr>
          <w:p w14:paraId="5ABECE8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30 ± 4</w:t>
            </w:r>
          </w:p>
          <w:p w14:paraId="65055EB0"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A0E83B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28 ± 5</w:t>
            </w:r>
          </w:p>
        </w:tc>
        <w:tc>
          <w:tcPr>
            <w:tcW w:w="988" w:type="dxa"/>
            <w:shd w:val="clear" w:color="auto" w:fill="FFFFFF" w:themeFill="background1"/>
          </w:tcPr>
          <w:p w14:paraId="39E0E8E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82 ± 1</w:t>
            </w:r>
          </w:p>
          <w:p w14:paraId="045336A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763F3D2"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82 ± 2</w:t>
            </w:r>
          </w:p>
        </w:tc>
        <w:tc>
          <w:tcPr>
            <w:tcW w:w="1130" w:type="dxa"/>
            <w:shd w:val="clear" w:color="auto" w:fill="FFFFFF" w:themeFill="background1"/>
          </w:tcPr>
          <w:p w14:paraId="208D6248"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31.3 ± 1.4</w:t>
            </w:r>
          </w:p>
          <w:p w14:paraId="6B00375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2575CD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32.2 ± 1.8</w:t>
            </w:r>
          </w:p>
          <w:p w14:paraId="6C90ACE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0545A769"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3.1 ± 6.2</w:t>
            </w:r>
          </w:p>
          <w:p w14:paraId="5C342602"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2.6 ± 5.4</w:t>
            </w:r>
          </w:p>
          <w:p w14:paraId="57A303C6" w14:textId="77777777" w:rsidR="001C1DF7" w:rsidRPr="0074314C" w:rsidRDefault="001C1DF7" w:rsidP="004D1D4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2.6 ± 5.7</w:t>
            </w:r>
          </w:p>
          <w:p w14:paraId="23D4B619"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7.8 ± 5.1</w:t>
            </w:r>
          </w:p>
        </w:tc>
        <w:tc>
          <w:tcPr>
            <w:tcW w:w="284" w:type="dxa"/>
            <w:shd w:val="clear" w:color="auto" w:fill="FFFFFF" w:themeFill="background1"/>
          </w:tcPr>
          <w:p w14:paraId="325A978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5873E398"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5.8 ± 0.5</w:t>
            </w:r>
          </w:p>
          <w:p w14:paraId="70EF17FB"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5.3 ± 0.5</w:t>
            </w:r>
          </w:p>
          <w:p w14:paraId="1F77E941" w14:textId="77777777" w:rsidR="001C1DF7" w:rsidRPr="00397596" w:rsidRDefault="001C1DF7" w:rsidP="004D1D4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74314C">
              <w:rPr>
                <w:rFonts w:ascii="Times New Roman" w:hAnsi="Times New Roman" w:cs="Times New Roman"/>
                <w:sz w:val="16"/>
                <w:szCs w:val="16"/>
              </w:rPr>
              <w:t>Pre: 6.0 ± 0.7</w:t>
            </w:r>
          </w:p>
          <w:p w14:paraId="563C19D6"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11.2 ± 1.1</w:t>
            </w:r>
          </w:p>
        </w:tc>
        <w:tc>
          <w:tcPr>
            <w:tcW w:w="988" w:type="dxa"/>
            <w:shd w:val="clear" w:color="auto" w:fill="FFFFFF" w:themeFill="background1"/>
          </w:tcPr>
          <w:p w14:paraId="5AB7FB8F"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F3A8E77"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4784C30"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m:oMathPara>
              <m:oMath>
                <m:r>
                  <w:rPr>
                    <w:rFonts w:ascii="Cambria Math" w:hAnsi="Cambria Math" w:cs="Times New Roman"/>
                    <w:sz w:val="16"/>
                    <w:szCs w:val="16"/>
                  </w:rPr>
                  <m:t>↑</m:t>
                </m:r>
              </m:oMath>
            </m:oMathPara>
          </w:p>
          <w:p w14:paraId="760FA8EC"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C1DF7" w14:paraId="31CE7F9A" w14:textId="77777777" w:rsidTr="004D1D45">
        <w:trPr>
          <w:cnfStyle w:val="000000100000" w:firstRow="0" w:lastRow="0" w:firstColumn="0" w:lastColumn="0" w:oddVBand="0" w:evenVBand="0" w:oddHBand="1" w:evenHBand="0" w:firstRowFirstColumn="0" w:firstRowLastColumn="0" w:lastRowFirstColumn="0" w:lastRowLastColumn="0"/>
          <w:trHeight w:val="156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1A46837" w14:textId="77777777" w:rsidR="001C1DF7" w:rsidRPr="001F140A" w:rsidRDefault="001C1DF7" w:rsidP="004D1D45">
            <w:pPr>
              <w:shd w:val="clear" w:color="auto" w:fill="FFFFFF" w:themeFill="background1"/>
              <w:spacing w:line="240" w:lineRule="auto"/>
              <w:rPr>
                <w:rFonts w:ascii="Times New Roman" w:hAnsi="Times New Roman" w:cs="Times New Roman"/>
                <w:b w:val="0"/>
                <w:bCs w:val="0"/>
                <w:sz w:val="16"/>
                <w:szCs w:val="16"/>
              </w:rPr>
            </w:pPr>
            <w:r w:rsidRPr="0074314C">
              <w:rPr>
                <w:rFonts w:ascii="Times New Roman" w:hAnsi="Times New Roman" w:cs="Times New Roman"/>
                <w:b w:val="0"/>
                <w:bCs w:val="0"/>
                <w:sz w:val="16"/>
                <w:szCs w:val="16"/>
              </w:rPr>
              <w:t>Bailey et al. (2016)</w:t>
            </w:r>
            <w:r w:rsidRPr="001F140A">
              <w:rPr>
                <w:rFonts w:ascii="Times New Roman" w:hAnsi="Times New Roman" w:cs="Times New Roman"/>
                <w:b w:val="0"/>
                <w:bCs w:val="0"/>
                <w:sz w:val="16"/>
                <w:szCs w:val="16"/>
              </w:rPr>
              <w:t xml:space="preserve"> </w:t>
            </w:r>
            <w:r w:rsidRPr="008A5E8E">
              <w:rPr>
                <w:rFonts w:ascii="Times New Roman" w:hAnsi="Times New Roman" w:cs="Times New Roman"/>
                <w:b w:val="0"/>
                <w:bCs w:val="0"/>
                <w:sz w:val="16"/>
                <w:szCs w:val="16"/>
                <w:vertAlign w:val="superscript"/>
              </w:rPr>
              <w:t>3</w:t>
            </w:r>
            <w:r>
              <w:rPr>
                <w:rFonts w:ascii="Times New Roman" w:hAnsi="Times New Roman" w:cs="Times New Roman"/>
                <w:b w:val="0"/>
                <w:bCs w:val="0"/>
                <w:sz w:val="16"/>
                <w:szCs w:val="16"/>
                <w:vertAlign w:val="superscript"/>
              </w:rPr>
              <w:t>5</w:t>
            </w:r>
          </w:p>
        </w:tc>
        <w:tc>
          <w:tcPr>
            <w:tcW w:w="1276" w:type="dxa"/>
            <w:shd w:val="clear" w:color="auto" w:fill="FFFFFF" w:themeFill="background1"/>
          </w:tcPr>
          <w:p w14:paraId="5B3EDC7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Quasi-experimental</w:t>
            </w:r>
            <w:r>
              <w:rPr>
                <w:rFonts w:ascii="Times New Roman" w:hAnsi="Times New Roman" w:cs="Times New Roman"/>
                <w:sz w:val="16"/>
                <w:szCs w:val="16"/>
              </w:rPr>
              <w:t xml:space="preserve"> </w:t>
            </w:r>
          </w:p>
        </w:tc>
        <w:tc>
          <w:tcPr>
            <w:tcW w:w="425" w:type="dxa"/>
            <w:shd w:val="clear" w:color="auto" w:fill="FFFFFF" w:themeFill="background1"/>
          </w:tcPr>
          <w:p w14:paraId="159BF2C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9" w:type="dxa"/>
            <w:shd w:val="clear" w:color="auto" w:fill="FFFFFF" w:themeFill="background1"/>
          </w:tcPr>
          <w:p w14:paraId="1ABDB5A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4314C">
              <w:rPr>
                <w:rFonts w:ascii="Times New Roman" w:hAnsi="Times New Roman" w:cs="Times New Roman"/>
                <w:sz w:val="16"/>
                <w:szCs w:val="16"/>
              </w:rPr>
              <w:t>1 – 4 years since last menstrual cycle</w:t>
            </w:r>
            <w:r w:rsidRPr="0074314C">
              <w:rPr>
                <w:rFonts w:ascii="Times New Roman" w:hAnsi="Times New Roman" w:cs="Times New Roman"/>
                <w:color w:val="000000"/>
                <w:sz w:val="16"/>
                <w:szCs w:val="16"/>
              </w:rPr>
              <w:t xml:space="preserve">. </w:t>
            </w:r>
            <w:r w:rsidRPr="0074314C">
              <w:rPr>
                <w:rFonts w:ascii="Times New Roman" w:hAnsi="Times New Roman" w:cs="Times New Roman"/>
                <w:sz w:val="16"/>
                <w:szCs w:val="16"/>
              </w:rPr>
              <w:t>&gt;4 hot flushes over a 24-hour period</w:t>
            </w:r>
          </w:p>
          <w:p w14:paraId="7AEF919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739" w:type="dxa"/>
            <w:shd w:val="clear" w:color="auto" w:fill="FFFFFF" w:themeFill="background1"/>
          </w:tcPr>
          <w:p w14:paraId="53B0AB8A" w14:textId="77777777" w:rsidR="001C1DF7" w:rsidRPr="0074314C" w:rsidRDefault="001C1DF7" w:rsidP="004D1D45">
            <w:pPr>
              <w:pStyle w:val="NoSpacing"/>
              <w:cnfStyle w:val="000000100000" w:firstRow="0" w:lastRow="0" w:firstColumn="0" w:lastColumn="0" w:oddVBand="0" w:evenVBand="0" w:oddHBand="1" w:evenHBand="0" w:firstRowFirstColumn="0" w:firstRowLastColumn="0" w:lastRowFirstColumn="0" w:lastRowLastColumn="0"/>
            </w:pPr>
            <w:r w:rsidRPr="00C32F3F">
              <w:rPr>
                <w:rFonts w:ascii="Times New Roman" w:hAnsi="Times New Roman" w:cs="Times New Roman"/>
                <w:sz w:val="16"/>
                <w:szCs w:val="16"/>
              </w:rPr>
              <w:t>CON: no exercise intervention (n= 7)</w:t>
            </w:r>
          </w:p>
          <w:p w14:paraId="3BB19FC8" w14:textId="77777777" w:rsidR="001C1DF7" w:rsidRPr="0074314C" w:rsidRDefault="001C1DF7" w:rsidP="004D1D45">
            <w:pPr>
              <w:pStyle w:val="NoSpacing"/>
              <w:cnfStyle w:val="000000100000" w:firstRow="0" w:lastRow="0" w:firstColumn="0" w:lastColumn="0" w:oddVBand="0" w:evenVBand="0" w:oddHBand="1" w:evenHBand="0" w:firstRowFirstColumn="0" w:firstRowLastColumn="0" w:lastRowFirstColumn="0" w:lastRowLastColumn="0"/>
            </w:pPr>
          </w:p>
          <w:p w14:paraId="284B7C8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INT: </w:t>
            </w:r>
            <w:r w:rsidRPr="0074314C">
              <w:rPr>
                <w:rFonts w:ascii="Times New Roman" w:eastAsia="Times New Roman" w:hAnsi="Times New Roman" w:cs="Times New Roman"/>
                <w:sz w:val="16"/>
                <w:szCs w:val="16"/>
              </w:rPr>
              <w:t>walking, running, cycling, cross-</w:t>
            </w:r>
            <w:proofErr w:type="gramStart"/>
            <w:r w:rsidRPr="0074314C">
              <w:rPr>
                <w:rFonts w:ascii="Times New Roman" w:eastAsia="Times New Roman" w:hAnsi="Times New Roman" w:cs="Times New Roman"/>
                <w:sz w:val="16"/>
                <w:szCs w:val="16"/>
              </w:rPr>
              <w:t>training</w:t>
            </w:r>
            <w:proofErr w:type="gramEnd"/>
            <w:r w:rsidRPr="0074314C">
              <w:rPr>
                <w:rFonts w:ascii="Times New Roman" w:eastAsia="Times New Roman" w:hAnsi="Times New Roman" w:cs="Times New Roman"/>
                <w:sz w:val="16"/>
                <w:szCs w:val="16"/>
              </w:rPr>
              <w:t xml:space="preserve"> and rowing</w:t>
            </w:r>
            <w:r>
              <w:rPr>
                <w:rFonts w:ascii="Times New Roman" w:eastAsia="Times New Roman" w:hAnsi="Times New Roman" w:cs="Times New Roman"/>
                <w:sz w:val="16"/>
                <w:szCs w:val="16"/>
              </w:rPr>
              <w:t xml:space="preserve"> </w:t>
            </w:r>
            <w:r w:rsidRPr="0074314C">
              <w:rPr>
                <w:rFonts w:ascii="Times New Roman" w:hAnsi="Times New Roman" w:cs="Times New Roman"/>
                <w:sz w:val="16"/>
                <w:szCs w:val="16"/>
              </w:rPr>
              <w:t>(n= 14)</w:t>
            </w:r>
          </w:p>
        </w:tc>
        <w:tc>
          <w:tcPr>
            <w:tcW w:w="988" w:type="dxa"/>
            <w:shd w:val="clear" w:color="auto" w:fill="FFFFFF" w:themeFill="background1"/>
          </w:tcPr>
          <w:p w14:paraId="72F5C5D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2 ± 6</w:t>
            </w:r>
          </w:p>
          <w:p w14:paraId="59B4F2F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DDB0B9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2 ± 4</w:t>
            </w:r>
          </w:p>
        </w:tc>
        <w:tc>
          <w:tcPr>
            <w:tcW w:w="989" w:type="dxa"/>
            <w:shd w:val="clear" w:color="auto" w:fill="FFFFFF" w:themeFill="background1"/>
          </w:tcPr>
          <w:p w14:paraId="27574E8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27 ± 10</w:t>
            </w:r>
          </w:p>
          <w:p w14:paraId="5B6B97B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9A8DE3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28 ± 5</w:t>
            </w:r>
          </w:p>
        </w:tc>
        <w:tc>
          <w:tcPr>
            <w:tcW w:w="988" w:type="dxa"/>
            <w:shd w:val="clear" w:color="auto" w:fill="FFFFFF" w:themeFill="background1"/>
          </w:tcPr>
          <w:p w14:paraId="6E61B26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77 ± 11</w:t>
            </w:r>
          </w:p>
          <w:p w14:paraId="3507069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995C18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78 ± 8</w:t>
            </w:r>
          </w:p>
        </w:tc>
        <w:tc>
          <w:tcPr>
            <w:tcW w:w="1130" w:type="dxa"/>
            <w:shd w:val="clear" w:color="auto" w:fill="FFFFFF" w:themeFill="background1"/>
          </w:tcPr>
          <w:p w14:paraId="312E21A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8.0 ± 7.2</w:t>
            </w:r>
          </w:p>
          <w:p w14:paraId="51CCB8D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5DBCF0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9.0 ± 5.8</w:t>
            </w:r>
          </w:p>
          <w:p w14:paraId="4CA2C90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1C06672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Pre: 23.2 ± 2.4 </w:t>
            </w:r>
          </w:p>
          <w:p w14:paraId="3CAF648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2.6 ± 3.1</w:t>
            </w:r>
          </w:p>
          <w:p w14:paraId="2FB0A5C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2.5 ± 3.3</w:t>
            </w:r>
          </w:p>
          <w:p w14:paraId="26D56EA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7.3 ± 4.1</w:t>
            </w:r>
          </w:p>
        </w:tc>
        <w:tc>
          <w:tcPr>
            <w:tcW w:w="284" w:type="dxa"/>
            <w:shd w:val="clear" w:color="auto" w:fill="FFFFFF" w:themeFill="background1"/>
          </w:tcPr>
          <w:p w14:paraId="6502096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1A308CD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5.6 ± 1.9</w:t>
            </w:r>
          </w:p>
          <w:p w14:paraId="5398D43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5.5 ± 1.8</w:t>
            </w:r>
          </w:p>
          <w:p w14:paraId="2911812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5.0 ± 1.2</w:t>
            </w:r>
          </w:p>
          <w:p w14:paraId="1F9523E4"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rPr>
            </w:pPr>
            <w:r w:rsidRPr="0074314C">
              <w:rPr>
                <w:rFonts w:ascii="Times New Roman" w:hAnsi="Times New Roman" w:cs="Times New Roman"/>
                <w:sz w:val="16"/>
                <w:szCs w:val="16"/>
              </w:rPr>
              <w:t>Post: 7.4 ± 1.5</w:t>
            </w:r>
          </w:p>
        </w:tc>
        <w:tc>
          <w:tcPr>
            <w:tcW w:w="988" w:type="dxa"/>
            <w:shd w:val="clear" w:color="auto" w:fill="FFFFFF" w:themeFill="background1"/>
          </w:tcPr>
          <w:p w14:paraId="378EB06E" w14:textId="77777777" w:rsidR="001C1DF7"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813343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3C6198A" w14:textId="77777777" w:rsidR="001C1DF7" w:rsidRPr="00DC5B44"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m:oMathPara>
              <m:oMath>
                <m:r>
                  <w:rPr>
                    <w:rFonts w:ascii="Cambria Math" w:hAnsi="Cambria Math" w:cs="Times New Roman"/>
                    <w:sz w:val="16"/>
                    <w:szCs w:val="16"/>
                  </w:rPr>
                  <m:t>↑</m:t>
                </m:r>
              </m:oMath>
            </m:oMathPara>
          </w:p>
        </w:tc>
      </w:tr>
      <w:tr w:rsidR="001C1DF7" w14:paraId="4080BE50" w14:textId="77777777" w:rsidTr="004D1D45">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5A0200D3"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r w:rsidRPr="0074314C">
              <w:rPr>
                <w:rFonts w:ascii="Times New Roman" w:hAnsi="Times New Roman" w:cs="Times New Roman"/>
                <w:b w:val="0"/>
                <w:bCs w:val="0"/>
                <w:sz w:val="16"/>
                <w:szCs w:val="16"/>
              </w:rPr>
              <w:t>Black et al. (2009)</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11</w:t>
            </w:r>
          </w:p>
          <w:p w14:paraId="19E67C3E" w14:textId="77777777" w:rsidR="001C1DF7" w:rsidRPr="0074314C" w:rsidRDefault="001C1DF7" w:rsidP="004D1D45">
            <w:pPr>
              <w:shd w:val="clear" w:color="auto" w:fill="FFFFFF" w:themeFill="background1"/>
              <w:spacing w:line="240" w:lineRule="auto"/>
              <w:rPr>
                <w:rFonts w:ascii="Times New Roman" w:hAnsi="Times New Roman" w:cs="Times New Roman"/>
                <w:b w:val="0"/>
                <w:bCs w:val="0"/>
                <w:sz w:val="16"/>
                <w:szCs w:val="16"/>
              </w:rPr>
            </w:pPr>
          </w:p>
        </w:tc>
        <w:tc>
          <w:tcPr>
            <w:tcW w:w="1276" w:type="dxa"/>
            <w:shd w:val="clear" w:color="auto" w:fill="FFFFFF" w:themeFill="background1"/>
          </w:tcPr>
          <w:p w14:paraId="3A3904FB"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 Post</w:t>
            </w:r>
          </w:p>
        </w:tc>
        <w:tc>
          <w:tcPr>
            <w:tcW w:w="425" w:type="dxa"/>
            <w:shd w:val="clear" w:color="auto" w:fill="FFFFFF" w:themeFill="background1"/>
          </w:tcPr>
          <w:p w14:paraId="3880DC56"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shd w:val="clear" w:color="auto" w:fill="FFFFFF" w:themeFill="background1"/>
          </w:tcPr>
          <w:p w14:paraId="4291B03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R</w:t>
            </w:r>
          </w:p>
        </w:tc>
        <w:tc>
          <w:tcPr>
            <w:tcW w:w="1739" w:type="dxa"/>
            <w:shd w:val="clear" w:color="auto" w:fill="FFFFFF" w:themeFill="background1"/>
          </w:tcPr>
          <w:p w14:paraId="6A21700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INT:</w:t>
            </w:r>
            <w:r w:rsidRPr="0074314C">
              <w:rPr>
                <w:rFonts w:ascii="Times New Roman" w:eastAsia="Times New Roman" w:hAnsi="Times New Roman" w:cs="Times New Roman"/>
                <w:sz w:val="16"/>
                <w:szCs w:val="16"/>
              </w:rPr>
              <w:t xml:space="preserve"> treadmill walking and cycling</w:t>
            </w:r>
            <w:r>
              <w:rPr>
                <w:rFonts w:ascii="Times New Roman" w:eastAsia="Times New Roman" w:hAnsi="Times New Roman" w:cs="Times New Roman"/>
                <w:sz w:val="16"/>
                <w:szCs w:val="16"/>
              </w:rPr>
              <w:t xml:space="preserve"> </w:t>
            </w:r>
            <w:r w:rsidRPr="0074314C">
              <w:rPr>
                <w:rFonts w:ascii="Times New Roman" w:hAnsi="Times New Roman" w:cs="Times New Roman"/>
                <w:sz w:val="16"/>
                <w:szCs w:val="16"/>
              </w:rPr>
              <w:t>(n= 6)</w:t>
            </w:r>
          </w:p>
        </w:tc>
        <w:tc>
          <w:tcPr>
            <w:tcW w:w="988" w:type="dxa"/>
            <w:shd w:val="clear" w:color="auto" w:fill="FFFFFF" w:themeFill="background1"/>
          </w:tcPr>
          <w:p w14:paraId="1FD31AF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0 ± 5</w:t>
            </w:r>
          </w:p>
        </w:tc>
        <w:tc>
          <w:tcPr>
            <w:tcW w:w="989" w:type="dxa"/>
            <w:shd w:val="clear" w:color="auto" w:fill="FFFFFF" w:themeFill="background1"/>
          </w:tcPr>
          <w:p w14:paraId="00BEB44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24 ± 17</w:t>
            </w:r>
          </w:p>
        </w:tc>
        <w:tc>
          <w:tcPr>
            <w:tcW w:w="988" w:type="dxa"/>
            <w:shd w:val="clear" w:color="auto" w:fill="FFFFFF" w:themeFill="background1"/>
          </w:tcPr>
          <w:p w14:paraId="2F16B7E6"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8 ± 10</w:t>
            </w:r>
          </w:p>
          <w:p w14:paraId="1599BD90"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0" w:type="dxa"/>
            <w:shd w:val="clear" w:color="auto" w:fill="FFFFFF" w:themeFill="background1"/>
          </w:tcPr>
          <w:p w14:paraId="4609F579"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30.0 ± 4.9</w:t>
            </w:r>
          </w:p>
        </w:tc>
        <w:tc>
          <w:tcPr>
            <w:tcW w:w="1553" w:type="dxa"/>
            <w:shd w:val="clear" w:color="auto" w:fill="FFFFFF" w:themeFill="background1"/>
          </w:tcPr>
          <w:p w14:paraId="071AEEF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3.0 ± 4.9</w:t>
            </w:r>
          </w:p>
          <w:p w14:paraId="2F4E97AE"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30.0 ± 2.5</w:t>
            </w:r>
          </w:p>
        </w:tc>
        <w:tc>
          <w:tcPr>
            <w:tcW w:w="284" w:type="dxa"/>
            <w:shd w:val="clear" w:color="auto" w:fill="FFFFFF" w:themeFill="background1"/>
          </w:tcPr>
          <w:p w14:paraId="751DC42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11FAF31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4.4 ± 1.3</w:t>
            </w:r>
          </w:p>
          <w:p w14:paraId="634DB5E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6.6 ± 2.8</w:t>
            </w:r>
          </w:p>
        </w:tc>
        <w:tc>
          <w:tcPr>
            <w:tcW w:w="988" w:type="dxa"/>
            <w:shd w:val="clear" w:color="auto" w:fill="FFFFFF" w:themeFill="background1"/>
          </w:tcPr>
          <w:p w14:paraId="3748C10D"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D22F0E7"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m:oMathPara>
              <m:oMath>
                <m:r>
                  <w:rPr>
                    <w:rFonts w:ascii="Cambria Math" w:hAnsi="Cambria Math" w:cs="Times New Roman"/>
                    <w:sz w:val="16"/>
                    <w:szCs w:val="16"/>
                  </w:rPr>
                  <m:t>⟷</m:t>
                </m:r>
              </m:oMath>
            </m:oMathPara>
          </w:p>
        </w:tc>
      </w:tr>
      <w:tr w:rsidR="001C1DF7" w14:paraId="741991F8" w14:textId="77777777" w:rsidTr="004D1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2611C839"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r w:rsidRPr="0074314C">
              <w:rPr>
                <w:rFonts w:ascii="Times New Roman" w:hAnsi="Times New Roman" w:cs="Times New Roman"/>
                <w:b w:val="0"/>
                <w:bCs w:val="0"/>
                <w:sz w:val="16"/>
                <w:szCs w:val="16"/>
              </w:rPr>
              <w:t>Jo et al. (2019)</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1</w:t>
            </w:r>
          </w:p>
          <w:p w14:paraId="133AFF49" w14:textId="77777777" w:rsidR="001C1DF7" w:rsidRPr="0074314C" w:rsidRDefault="001C1DF7" w:rsidP="004D1D45">
            <w:pPr>
              <w:shd w:val="clear" w:color="auto" w:fill="FFFFFF" w:themeFill="background1"/>
              <w:spacing w:line="240" w:lineRule="auto"/>
              <w:rPr>
                <w:rFonts w:ascii="Times New Roman" w:hAnsi="Times New Roman" w:cs="Times New Roman"/>
                <w:b w:val="0"/>
                <w:bCs w:val="0"/>
                <w:sz w:val="16"/>
                <w:szCs w:val="16"/>
              </w:rPr>
            </w:pPr>
          </w:p>
        </w:tc>
        <w:tc>
          <w:tcPr>
            <w:tcW w:w="1276" w:type="dxa"/>
            <w:shd w:val="clear" w:color="auto" w:fill="FFFFFF" w:themeFill="background1"/>
          </w:tcPr>
          <w:p w14:paraId="59605F6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RCT</w:t>
            </w:r>
          </w:p>
        </w:tc>
        <w:tc>
          <w:tcPr>
            <w:tcW w:w="425" w:type="dxa"/>
            <w:shd w:val="clear" w:color="auto" w:fill="FFFFFF" w:themeFill="background1"/>
          </w:tcPr>
          <w:p w14:paraId="61398C2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highlight w:val="green"/>
              </w:rPr>
            </w:pPr>
          </w:p>
        </w:tc>
        <w:tc>
          <w:tcPr>
            <w:tcW w:w="1559" w:type="dxa"/>
            <w:shd w:val="clear" w:color="auto" w:fill="FFFFFF" w:themeFill="background1"/>
          </w:tcPr>
          <w:p w14:paraId="77C2667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R</w:t>
            </w:r>
          </w:p>
          <w:p w14:paraId="77E0F8A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highlight w:val="green"/>
              </w:rPr>
            </w:pPr>
          </w:p>
        </w:tc>
        <w:tc>
          <w:tcPr>
            <w:tcW w:w="1739" w:type="dxa"/>
            <w:shd w:val="clear" w:color="auto" w:fill="FFFFFF" w:themeFill="background1"/>
          </w:tcPr>
          <w:p w14:paraId="0CB12054" w14:textId="77777777" w:rsidR="001C1DF7" w:rsidRPr="00AE3E68"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 xml:space="preserve">CON: </w:t>
            </w:r>
            <w:proofErr w:type="spellStart"/>
            <w:r w:rsidRPr="00AE3E68">
              <w:rPr>
                <w:rFonts w:ascii="Times New Roman" w:hAnsi="Times New Roman" w:cs="Times New Roman"/>
                <w:sz w:val="16"/>
                <w:szCs w:val="16"/>
                <w:lang w:val="fr-CA"/>
              </w:rPr>
              <w:t>maintain</w:t>
            </w:r>
            <w:proofErr w:type="spellEnd"/>
            <w:r w:rsidRPr="00AE3E68">
              <w:rPr>
                <w:rFonts w:ascii="Times New Roman" w:hAnsi="Times New Roman" w:cs="Times New Roman"/>
                <w:sz w:val="16"/>
                <w:szCs w:val="16"/>
                <w:lang w:val="fr-CA"/>
              </w:rPr>
              <w:t xml:space="preserve"> normal PA (n= 13)</w:t>
            </w:r>
          </w:p>
          <w:p w14:paraId="0231E666" w14:textId="77777777" w:rsidR="001C1DF7" w:rsidRPr="00AE3E68"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
          <w:p w14:paraId="4F608D27" w14:textId="77777777" w:rsidR="001C1DF7" w:rsidRPr="00AE3E68"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
          <w:p w14:paraId="4613F08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INT: walking and jogging (n= 13)</w:t>
            </w:r>
          </w:p>
          <w:p w14:paraId="06004AD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4439FA6" w14:textId="77777777" w:rsidR="001C1DF7" w:rsidRPr="0074314C"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INT: Exergaming </w:t>
            </w:r>
          </w:p>
          <w:p w14:paraId="41508E14" w14:textId="77777777" w:rsidR="001C1DF7" w:rsidRPr="0074314C" w:rsidRDefault="001C1DF7" w:rsidP="004D1D45">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 2</w:t>
            </w:r>
            <w:r>
              <w:rPr>
                <w:rFonts w:ascii="Times New Roman" w:hAnsi="Times New Roman" w:cs="Times New Roman"/>
                <w:sz w:val="16"/>
                <w:szCs w:val="16"/>
              </w:rPr>
              <w:t>1</w:t>
            </w:r>
            <w:r w:rsidRPr="0074314C">
              <w:rPr>
                <w:rFonts w:ascii="Times New Roman" w:hAnsi="Times New Roman" w:cs="Times New Roman"/>
                <w:sz w:val="16"/>
                <w:szCs w:val="16"/>
              </w:rPr>
              <w:t>)</w:t>
            </w:r>
          </w:p>
          <w:p w14:paraId="4A6768E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88" w:type="dxa"/>
            <w:shd w:val="clear" w:color="auto" w:fill="FFFFFF" w:themeFill="background1"/>
          </w:tcPr>
          <w:p w14:paraId="7C2F9B3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3 ± 14</w:t>
            </w:r>
          </w:p>
          <w:p w14:paraId="4962632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E827E7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7 ± 8</w:t>
            </w:r>
          </w:p>
          <w:p w14:paraId="4F39CCD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774C78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2 ± 10</w:t>
            </w:r>
          </w:p>
        </w:tc>
        <w:tc>
          <w:tcPr>
            <w:tcW w:w="989" w:type="dxa"/>
            <w:shd w:val="clear" w:color="auto" w:fill="FFFFFF" w:themeFill="background1"/>
          </w:tcPr>
          <w:p w14:paraId="56182578"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35 ± 18</w:t>
            </w:r>
          </w:p>
          <w:p w14:paraId="77623DB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EE7710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35 ± 16</w:t>
            </w:r>
          </w:p>
          <w:p w14:paraId="5FE6D1D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350DBBF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31 ± 18</w:t>
            </w:r>
          </w:p>
        </w:tc>
        <w:tc>
          <w:tcPr>
            <w:tcW w:w="988" w:type="dxa"/>
            <w:shd w:val="clear" w:color="auto" w:fill="FFFFFF" w:themeFill="background1"/>
          </w:tcPr>
          <w:p w14:paraId="6AF1B54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76 ± 12</w:t>
            </w:r>
          </w:p>
          <w:p w14:paraId="55C4FD0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12BB5E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80 ± 10</w:t>
            </w:r>
          </w:p>
          <w:p w14:paraId="04EE604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7EF17F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77 ± 10</w:t>
            </w:r>
          </w:p>
        </w:tc>
        <w:tc>
          <w:tcPr>
            <w:tcW w:w="1130" w:type="dxa"/>
            <w:shd w:val="clear" w:color="auto" w:fill="FFFFFF" w:themeFill="background1"/>
          </w:tcPr>
          <w:p w14:paraId="3A785F1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7.3 ± 4.6</w:t>
            </w:r>
          </w:p>
          <w:p w14:paraId="36E4106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6570C1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7.0 ± 3.0</w:t>
            </w:r>
          </w:p>
          <w:p w14:paraId="3478078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BC4B354"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7.7 ± 3.0</w:t>
            </w:r>
          </w:p>
        </w:tc>
        <w:tc>
          <w:tcPr>
            <w:tcW w:w="1553" w:type="dxa"/>
            <w:shd w:val="clear" w:color="auto" w:fill="FFFFFF" w:themeFill="background1"/>
          </w:tcPr>
          <w:p w14:paraId="4420AB0E"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roofErr w:type="spellStart"/>
            <w:r w:rsidRPr="00AE3E68">
              <w:rPr>
                <w:rFonts w:ascii="Times New Roman" w:hAnsi="Times New Roman" w:cs="Times New Roman"/>
                <w:sz w:val="16"/>
                <w:szCs w:val="16"/>
                <w:lang w:val="fr-CA"/>
              </w:rPr>
              <w:t>Pre</w:t>
            </w:r>
            <w:proofErr w:type="spellEnd"/>
            <w:r w:rsidRPr="00AE3E68">
              <w:rPr>
                <w:rFonts w:ascii="Times New Roman" w:hAnsi="Times New Roman" w:cs="Times New Roman"/>
                <w:sz w:val="16"/>
                <w:szCs w:val="16"/>
                <w:lang w:val="fr-CA"/>
              </w:rPr>
              <w:t>: 21.0 ± 0.8</w:t>
            </w:r>
          </w:p>
          <w:p w14:paraId="344F1692"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Post: 23.3 ± 3.5</w:t>
            </w:r>
          </w:p>
          <w:p w14:paraId="5921BAC0"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roofErr w:type="spellStart"/>
            <w:r w:rsidRPr="00AE3E68">
              <w:rPr>
                <w:rFonts w:ascii="Times New Roman" w:hAnsi="Times New Roman" w:cs="Times New Roman"/>
                <w:sz w:val="16"/>
                <w:szCs w:val="16"/>
                <w:lang w:val="fr-CA"/>
              </w:rPr>
              <w:t>Pre</w:t>
            </w:r>
            <w:proofErr w:type="spellEnd"/>
            <w:r w:rsidRPr="00AE3E68">
              <w:rPr>
                <w:rFonts w:ascii="Times New Roman" w:hAnsi="Times New Roman" w:cs="Times New Roman"/>
                <w:sz w:val="16"/>
                <w:szCs w:val="16"/>
                <w:lang w:val="fr-CA"/>
              </w:rPr>
              <w:t>: 23.0 ± 0.8</w:t>
            </w:r>
          </w:p>
          <w:p w14:paraId="7E063E2C"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Post: 34.2 ± 3.5</w:t>
            </w:r>
          </w:p>
          <w:p w14:paraId="508C29CD"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Pre:22.4 ± 0.8</w:t>
            </w:r>
          </w:p>
          <w:p w14:paraId="2C2C753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33.4 ± 3.6</w:t>
            </w:r>
          </w:p>
        </w:tc>
        <w:tc>
          <w:tcPr>
            <w:tcW w:w="284" w:type="dxa"/>
            <w:shd w:val="clear" w:color="auto" w:fill="FFFFFF" w:themeFill="background1"/>
          </w:tcPr>
          <w:p w14:paraId="40998D5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5DD0B5BF"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roofErr w:type="spellStart"/>
            <w:r w:rsidRPr="00AE3E68">
              <w:rPr>
                <w:rFonts w:ascii="Times New Roman" w:hAnsi="Times New Roman" w:cs="Times New Roman"/>
                <w:sz w:val="16"/>
                <w:szCs w:val="16"/>
                <w:lang w:val="fr-CA"/>
              </w:rPr>
              <w:t>Pre</w:t>
            </w:r>
            <w:proofErr w:type="spellEnd"/>
            <w:r w:rsidRPr="00AE3E68">
              <w:rPr>
                <w:rFonts w:ascii="Times New Roman" w:hAnsi="Times New Roman" w:cs="Times New Roman"/>
                <w:sz w:val="16"/>
                <w:szCs w:val="16"/>
                <w:lang w:val="fr-CA"/>
              </w:rPr>
              <w:t>: 7.9 ± 0.5</w:t>
            </w:r>
          </w:p>
          <w:p w14:paraId="2AD94A7D"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Post: 10.5 ± 2.1</w:t>
            </w:r>
          </w:p>
          <w:p w14:paraId="6D0B58AD"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roofErr w:type="spellStart"/>
            <w:r w:rsidRPr="00AE3E68">
              <w:rPr>
                <w:rFonts w:ascii="Times New Roman" w:hAnsi="Times New Roman" w:cs="Times New Roman"/>
                <w:sz w:val="16"/>
                <w:szCs w:val="16"/>
                <w:lang w:val="fr-CA"/>
              </w:rPr>
              <w:t>Pre</w:t>
            </w:r>
            <w:proofErr w:type="spellEnd"/>
            <w:r w:rsidRPr="00AE3E68">
              <w:rPr>
                <w:rFonts w:ascii="Times New Roman" w:hAnsi="Times New Roman" w:cs="Times New Roman"/>
                <w:sz w:val="16"/>
                <w:szCs w:val="16"/>
                <w:lang w:val="fr-CA"/>
              </w:rPr>
              <w:t>: 6.8 ± 0.4</w:t>
            </w:r>
          </w:p>
          <w:p w14:paraId="6755D8AF"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r w:rsidRPr="00AE3E68">
              <w:rPr>
                <w:rFonts w:ascii="Times New Roman" w:hAnsi="Times New Roman" w:cs="Times New Roman"/>
                <w:sz w:val="16"/>
                <w:szCs w:val="16"/>
                <w:lang w:val="fr-CA"/>
              </w:rPr>
              <w:t>Post: 14.4 ± 2.0</w:t>
            </w:r>
          </w:p>
          <w:p w14:paraId="6366AAE2" w14:textId="77777777" w:rsidR="001C1DF7" w:rsidRPr="00AE3E6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r-CA"/>
              </w:rPr>
            </w:pPr>
            <w:proofErr w:type="spellStart"/>
            <w:r w:rsidRPr="00AE3E68">
              <w:rPr>
                <w:rFonts w:ascii="Times New Roman" w:hAnsi="Times New Roman" w:cs="Times New Roman"/>
                <w:sz w:val="16"/>
                <w:szCs w:val="16"/>
                <w:lang w:val="fr-CA"/>
              </w:rPr>
              <w:t>Pre</w:t>
            </w:r>
            <w:proofErr w:type="spellEnd"/>
            <w:r w:rsidRPr="00AE3E68">
              <w:rPr>
                <w:rFonts w:ascii="Times New Roman" w:hAnsi="Times New Roman" w:cs="Times New Roman"/>
                <w:sz w:val="16"/>
                <w:szCs w:val="16"/>
                <w:lang w:val="fr-CA"/>
              </w:rPr>
              <w:t>: 7.0 ± 0.5</w:t>
            </w:r>
          </w:p>
          <w:p w14:paraId="74B67CD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17.7 ± 2.0</w:t>
            </w:r>
          </w:p>
        </w:tc>
        <w:tc>
          <w:tcPr>
            <w:tcW w:w="988" w:type="dxa"/>
            <w:shd w:val="clear" w:color="auto" w:fill="FFFFFF" w:themeFill="background1"/>
          </w:tcPr>
          <w:p w14:paraId="17E0FF2F"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DAA59E9"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7B47FD15"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3C50CBC"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
                <m:r>
                  <w:rPr>
                    <w:rFonts w:ascii="Cambria Math" w:hAnsi="Cambria Math" w:cs="Times New Roman"/>
                    <w:sz w:val="16"/>
                    <w:szCs w:val="16"/>
                  </w:rPr>
                  <m:t>↑</m:t>
                </m:r>
              </m:oMath>
            </m:oMathPara>
          </w:p>
          <w:p w14:paraId="098656C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1BABE0C" w14:textId="77777777" w:rsidR="001C1DF7" w:rsidRPr="00202C9E"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m:oMathPara>
              <m:oMath>
                <m:r>
                  <w:rPr>
                    <w:rFonts w:ascii="Cambria Math" w:hAnsi="Cambria Math" w:cs="Times New Roman"/>
                    <w:sz w:val="16"/>
                    <w:szCs w:val="16"/>
                  </w:rPr>
                  <m:t>↑</m:t>
                </m:r>
              </m:oMath>
            </m:oMathPara>
          </w:p>
        </w:tc>
      </w:tr>
      <w:tr w:rsidR="001C1DF7" w14:paraId="7998A89B" w14:textId="77777777" w:rsidTr="004D1D45">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1401DF78"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proofErr w:type="spellStart"/>
            <w:r w:rsidRPr="0074314C">
              <w:rPr>
                <w:rFonts w:ascii="Times New Roman" w:hAnsi="Times New Roman" w:cs="Times New Roman"/>
                <w:b w:val="0"/>
                <w:bCs w:val="0"/>
                <w:sz w:val="16"/>
                <w:szCs w:val="16"/>
              </w:rPr>
              <w:t>Klonizakis</w:t>
            </w:r>
            <w:proofErr w:type="spellEnd"/>
            <w:r w:rsidRPr="0074314C">
              <w:rPr>
                <w:rFonts w:ascii="Times New Roman" w:hAnsi="Times New Roman" w:cs="Times New Roman"/>
                <w:b w:val="0"/>
                <w:bCs w:val="0"/>
                <w:sz w:val="16"/>
                <w:szCs w:val="16"/>
              </w:rPr>
              <w:t xml:space="preserve"> et al. (2014)</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7</w:t>
            </w:r>
          </w:p>
        </w:tc>
        <w:tc>
          <w:tcPr>
            <w:tcW w:w="1276" w:type="dxa"/>
            <w:shd w:val="clear" w:color="auto" w:fill="FFFFFF" w:themeFill="background1"/>
          </w:tcPr>
          <w:p w14:paraId="26E6B94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Pr>
                <w:rFonts w:ascii="Times New Roman" w:hAnsi="Times New Roman" w:cs="Times New Roman"/>
                <w:sz w:val="16"/>
                <w:szCs w:val="16"/>
              </w:rPr>
              <w:t>RT</w:t>
            </w:r>
            <w:r>
              <w:rPr>
                <w:rFonts w:ascii="Times New Roman" w:hAnsi="Times New Roman" w:cs="Times New Roman"/>
                <w:sz w:val="16"/>
                <w:szCs w:val="16"/>
                <w:vertAlign w:val="superscript"/>
              </w:rPr>
              <w:t>a</w:t>
            </w:r>
            <w:proofErr w:type="spellEnd"/>
          </w:p>
        </w:tc>
        <w:tc>
          <w:tcPr>
            <w:tcW w:w="425" w:type="dxa"/>
            <w:shd w:val="clear" w:color="auto" w:fill="FFFFFF" w:themeFill="background1"/>
          </w:tcPr>
          <w:p w14:paraId="7C5E21CB"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shd w:val="clear" w:color="auto" w:fill="FFFFFF" w:themeFill="background1"/>
          </w:tcPr>
          <w:p w14:paraId="42435C8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Assessed by questionnaire</w:t>
            </w:r>
          </w:p>
        </w:tc>
        <w:tc>
          <w:tcPr>
            <w:tcW w:w="1739" w:type="dxa"/>
            <w:shd w:val="clear" w:color="auto" w:fill="FFFFFF" w:themeFill="background1"/>
          </w:tcPr>
          <w:p w14:paraId="2D40D97E"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INT: </w:t>
            </w:r>
            <w:r w:rsidRPr="0074314C">
              <w:rPr>
                <w:rFonts w:ascii="Times New Roman" w:eastAsia="Times New Roman" w:hAnsi="Times New Roman" w:cs="Times New Roman"/>
                <w:sz w:val="16"/>
                <w:szCs w:val="16"/>
              </w:rPr>
              <w:t xml:space="preserve">continuous cycling training (CT) </w:t>
            </w:r>
            <w:r w:rsidRPr="0074314C">
              <w:rPr>
                <w:rFonts w:ascii="Times New Roman" w:hAnsi="Times New Roman" w:cs="Times New Roman"/>
                <w:sz w:val="16"/>
                <w:szCs w:val="16"/>
              </w:rPr>
              <w:t>(n= 7)</w:t>
            </w:r>
          </w:p>
          <w:p w14:paraId="2BE490B0"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INT: high-intensity interval training (HIIT) (n= 11)</w:t>
            </w:r>
          </w:p>
        </w:tc>
        <w:tc>
          <w:tcPr>
            <w:tcW w:w="988" w:type="dxa"/>
            <w:shd w:val="clear" w:color="auto" w:fill="FFFFFF" w:themeFill="background1"/>
          </w:tcPr>
          <w:p w14:paraId="7A8F889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4 ± 4</w:t>
            </w:r>
          </w:p>
          <w:p w14:paraId="6F776B08"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3520705"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4 ± 7</w:t>
            </w:r>
          </w:p>
        </w:tc>
        <w:tc>
          <w:tcPr>
            <w:tcW w:w="989" w:type="dxa"/>
            <w:shd w:val="clear" w:color="auto" w:fill="FFFFFF" w:themeFill="background1"/>
          </w:tcPr>
          <w:p w14:paraId="0CE42110"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4 ± 13</w:t>
            </w:r>
          </w:p>
          <w:p w14:paraId="26D518E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829820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27 ± 17</w:t>
            </w:r>
          </w:p>
        </w:tc>
        <w:tc>
          <w:tcPr>
            <w:tcW w:w="988" w:type="dxa"/>
            <w:shd w:val="clear" w:color="auto" w:fill="FFFFFF" w:themeFill="background1"/>
          </w:tcPr>
          <w:p w14:paraId="4B6E2926"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68 ± 7 </w:t>
            </w:r>
          </w:p>
          <w:p w14:paraId="5C2D722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680B90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70 ± 4</w:t>
            </w:r>
          </w:p>
        </w:tc>
        <w:tc>
          <w:tcPr>
            <w:tcW w:w="1130" w:type="dxa"/>
            <w:shd w:val="clear" w:color="auto" w:fill="FFFFFF" w:themeFill="background1"/>
          </w:tcPr>
          <w:p w14:paraId="2347153D"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R</w:t>
            </w:r>
          </w:p>
          <w:p w14:paraId="79069AE0"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D707BC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R</w:t>
            </w:r>
          </w:p>
        </w:tc>
        <w:tc>
          <w:tcPr>
            <w:tcW w:w="1553" w:type="dxa"/>
            <w:shd w:val="clear" w:color="auto" w:fill="FFFFFF" w:themeFill="background1"/>
          </w:tcPr>
          <w:p w14:paraId="2F49A3F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5.0 ± 7.4</w:t>
            </w:r>
          </w:p>
          <w:p w14:paraId="3723FB52"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6.7 ± 5.4</w:t>
            </w:r>
          </w:p>
          <w:p w14:paraId="7A6D424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0.4 ± 3.4</w:t>
            </w:r>
          </w:p>
          <w:p w14:paraId="4C95185A" w14:textId="77777777" w:rsidR="001C1DF7" w:rsidRPr="00423960"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2.6 ± 3.1</w:t>
            </w:r>
          </w:p>
        </w:tc>
        <w:tc>
          <w:tcPr>
            <w:tcW w:w="284" w:type="dxa"/>
            <w:shd w:val="clear" w:color="auto" w:fill="FFFFFF" w:themeFill="background1"/>
          </w:tcPr>
          <w:p w14:paraId="0ED41E1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7A94548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Pre: 8.9 ± 7.9 </w:t>
            </w:r>
          </w:p>
          <w:p w14:paraId="277C24B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7.0 ± 4.3</w:t>
            </w:r>
          </w:p>
          <w:p w14:paraId="6098B686"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8.1 ± 7.2</w:t>
            </w:r>
          </w:p>
          <w:p w14:paraId="5D9F282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6.5 ± 3.7</w:t>
            </w:r>
          </w:p>
        </w:tc>
        <w:tc>
          <w:tcPr>
            <w:tcW w:w="988" w:type="dxa"/>
            <w:shd w:val="clear" w:color="auto" w:fill="FFFFFF" w:themeFill="background1"/>
          </w:tcPr>
          <w:p w14:paraId="3DD4CC44"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7AD33F5"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m:oMathPara>
              <m:oMath>
                <m:r>
                  <w:rPr>
                    <w:rFonts w:ascii="Cambria Math" w:hAnsi="Cambria Math" w:cs="Times New Roman"/>
                    <w:sz w:val="16"/>
                    <w:szCs w:val="16"/>
                  </w:rPr>
                  <m:t>⟷</m:t>
                </m:r>
              </m:oMath>
            </m:oMathPara>
          </w:p>
          <w:p w14:paraId="3AAEFD05"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62D7970"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m:oMathPara>
              <m:oMath>
                <m:r>
                  <w:rPr>
                    <w:rFonts w:ascii="Cambria Math" w:hAnsi="Cambria Math" w:cs="Times New Roman"/>
                    <w:sz w:val="16"/>
                    <w:szCs w:val="16"/>
                  </w:rPr>
                  <m:t>⟷</m:t>
                </m:r>
              </m:oMath>
            </m:oMathPara>
          </w:p>
        </w:tc>
      </w:tr>
      <w:tr w:rsidR="001C1DF7" w14:paraId="5FE3DC94" w14:textId="77777777" w:rsidTr="004D1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70894A3A"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r w:rsidRPr="0074314C">
              <w:rPr>
                <w:rFonts w:ascii="Times New Roman" w:hAnsi="Times New Roman" w:cs="Times New Roman"/>
                <w:b w:val="0"/>
                <w:bCs w:val="0"/>
                <w:sz w:val="16"/>
                <w:szCs w:val="16"/>
              </w:rPr>
              <w:t>Moreau et al.</w:t>
            </w:r>
            <w:r>
              <w:rPr>
                <w:rFonts w:ascii="Times New Roman" w:hAnsi="Times New Roman" w:cs="Times New Roman"/>
                <w:b w:val="0"/>
                <w:bCs w:val="0"/>
                <w:sz w:val="16"/>
                <w:szCs w:val="16"/>
              </w:rPr>
              <w:t xml:space="preserve"> (2013) </w:t>
            </w:r>
            <w:r>
              <w:rPr>
                <w:rFonts w:ascii="Times New Roman" w:hAnsi="Times New Roman" w:cs="Times New Roman"/>
                <w:b w:val="0"/>
                <w:bCs w:val="0"/>
                <w:sz w:val="16"/>
                <w:szCs w:val="16"/>
                <w:vertAlign w:val="superscript"/>
              </w:rPr>
              <w:t>14</w:t>
            </w:r>
          </w:p>
        </w:tc>
        <w:tc>
          <w:tcPr>
            <w:tcW w:w="1276" w:type="dxa"/>
            <w:shd w:val="clear" w:color="auto" w:fill="FFFFFF" w:themeFill="background1"/>
          </w:tcPr>
          <w:p w14:paraId="5DF1801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Pr>
                <w:rFonts w:ascii="Times New Roman" w:hAnsi="Times New Roman" w:cs="Times New Roman"/>
                <w:sz w:val="16"/>
                <w:szCs w:val="16"/>
              </w:rPr>
              <w:t>RCT</w:t>
            </w:r>
            <w:r>
              <w:rPr>
                <w:rFonts w:ascii="Times New Roman" w:hAnsi="Times New Roman" w:cs="Times New Roman"/>
                <w:sz w:val="16"/>
                <w:szCs w:val="16"/>
                <w:vertAlign w:val="superscript"/>
              </w:rPr>
              <w:t>a</w:t>
            </w:r>
            <w:proofErr w:type="spellEnd"/>
          </w:p>
        </w:tc>
        <w:tc>
          <w:tcPr>
            <w:tcW w:w="425" w:type="dxa"/>
            <w:shd w:val="clear" w:color="auto" w:fill="FFFFFF" w:themeFill="background1"/>
          </w:tcPr>
          <w:p w14:paraId="14CBD74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9" w:type="dxa"/>
            <w:shd w:val="clear" w:color="auto" w:fill="FFFFFF" w:themeFill="background1"/>
          </w:tcPr>
          <w:p w14:paraId="6B0ED8B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74314C">
              <w:rPr>
                <w:rFonts w:ascii="Times New Roman" w:hAnsi="Times New Roman" w:cs="Times New Roman"/>
                <w:sz w:val="16"/>
                <w:szCs w:val="16"/>
              </w:rPr>
              <w:t xml:space="preserve">Amenorrhea </w:t>
            </w:r>
            <m:oMath>
              <m:r>
                <w:rPr>
                  <w:rFonts w:ascii="Cambria Math" w:hAnsi="Cambria Math" w:cs="Times New Roman"/>
                  <w:sz w:val="16"/>
                  <w:szCs w:val="16"/>
                </w:rPr>
                <m:t>≥</m:t>
              </m:r>
            </m:oMath>
            <w:r w:rsidRPr="0074314C">
              <w:rPr>
                <w:rFonts w:ascii="Times New Roman" w:eastAsiaTheme="minorEastAsia" w:hAnsi="Times New Roman" w:cs="Times New Roman"/>
                <w:sz w:val="16"/>
                <w:szCs w:val="16"/>
              </w:rPr>
              <w:t xml:space="preserve"> </w:t>
            </w:r>
            <w:r w:rsidRPr="0074314C">
              <w:rPr>
                <w:rFonts w:ascii="Times New Roman" w:hAnsi="Times New Roman" w:cs="Times New Roman"/>
                <w:sz w:val="16"/>
                <w:szCs w:val="16"/>
              </w:rPr>
              <w:t xml:space="preserve">1 year. FSH </w:t>
            </w:r>
            <m:oMath>
              <m:r>
                <w:rPr>
                  <w:rFonts w:ascii="Cambria Math" w:hAnsi="Cambria Math" w:cs="Times New Roman"/>
                  <w:sz w:val="16"/>
                  <w:szCs w:val="16"/>
                </w:rPr>
                <m:t>≥</m:t>
              </m:r>
            </m:oMath>
            <w:r w:rsidRPr="0074314C">
              <w:rPr>
                <w:rFonts w:ascii="Times New Roman" w:eastAsiaTheme="minorEastAsia" w:hAnsi="Times New Roman" w:cs="Times New Roman"/>
                <w:sz w:val="16"/>
                <w:szCs w:val="16"/>
              </w:rPr>
              <w:t xml:space="preserve"> </w:t>
            </w:r>
            <w:r w:rsidRPr="0074314C">
              <w:rPr>
                <w:rFonts w:ascii="Times New Roman" w:hAnsi="Times New Roman" w:cs="Times New Roman"/>
                <w:sz w:val="16"/>
                <w:szCs w:val="16"/>
              </w:rPr>
              <w:t xml:space="preserve">30 </w:t>
            </w:r>
            <w:r w:rsidRPr="0074314C">
              <w:rPr>
                <w:rFonts w:ascii="Times New Roman" w:eastAsiaTheme="minorEastAsia" w:hAnsi="Times New Roman" w:cs="Times New Roman"/>
                <w:sz w:val="16"/>
                <w:szCs w:val="16"/>
              </w:rPr>
              <w:t>IU/L.</w:t>
            </w:r>
          </w:p>
          <w:p w14:paraId="339C01F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8.8 ± 8.0 years since menopause</w:t>
            </w:r>
          </w:p>
        </w:tc>
        <w:tc>
          <w:tcPr>
            <w:tcW w:w="1739" w:type="dxa"/>
            <w:shd w:val="clear" w:color="auto" w:fill="FFFFFF" w:themeFill="background1"/>
          </w:tcPr>
          <w:p w14:paraId="0303A6AA"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INT: walking </w:t>
            </w:r>
          </w:p>
          <w:p w14:paraId="3E1D840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 10)</w:t>
            </w:r>
          </w:p>
        </w:tc>
        <w:tc>
          <w:tcPr>
            <w:tcW w:w="988" w:type="dxa"/>
            <w:shd w:val="clear" w:color="auto" w:fill="FFFFFF" w:themeFill="background1"/>
          </w:tcPr>
          <w:p w14:paraId="0D5DCF58"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6 ± 7</w:t>
            </w:r>
          </w:p>
        </w:tc>
        <w:tc>
          <w:tcPr>
            <w:tcW w:w="989" w:type="dxa"/>
            <w:shd w:val="clear" w:color="auto" w:fill="FFFFFF" w:themeFill="background1"/>
          </w:tcPr>
          <w:p w14:paraId="62E8173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6 ± 14</w:t>
            </w:r>
          </w:p>
        </w:tc>
        <w:tc>
          <w:tcPr>
            <w:tcW w:w="988" w:type="dxa"/>
            <w:shd w:val="clear" w:color="auto" w:fill="FFFFFF" w:themeFill="background1"/>
          </w:tcPr>
          <w:p w14:paraId="7CCEA3CA"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6 ± 6</w:t>
            </w:r>
          </w:p>
        </w:tc>
        <w:tc>
          <w:tcPr>
            <w:tcW w:w="1130" w:type="dxa"/>
            <w:shd w:val="clear" w:color="auto" w:fill="FFFFFF" w:themeFill="background1"/>
          </w:tcPr>
          <w:p w14:paraId="1E6E794A"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4.5 ± 5.7</w:t>
            </w:r>
          </w:p>
        </w:tc>
        <w:tc>
          <w:tcPr>
            <w:tcW w:w="1553" w:type="dxa"/>
            <w:shd w:val="clear" w:color="auto" w:fill="FFFFFF" w:themeFill="background1"/>
          </w:tcPr>
          <w:p w14:paraId="0F2FDDE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Pre: 23.1 </w:t>
            </w:r>
            <w:r>
              <w:rPr>
                <w:rFonts w:ascii="Times New Roman" w:hAnsi="Times New Roman" w:cs="Times New Roman"/>
                <w:sz w:val="16"/>
                <w:szCs w:val="16"/>
                <w:vertAlign w:val="superscript"/>
              </w:rPr>
              <w:t>a</w:t>
            </w:r>
          </w:p>
          <w:p w14:paraId="3A61C954"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Post: 23.9 </w:t>
            </w:r>
            <w:r>
              <w:rPr>
                <w:rFonts w:ascii="Times New Roman" w:hAnsi="Times New Roman" w:cs="Times New Roman"/>
                <w:sz w:val="16"/>
                <w:szCs w:val="16"/>
                <w:vertAlign w:val="superscript"/>
              </w:rPr>
              <w:t>a</w:t>
            </w:r>
          </w:p>
        </w:tc>
        <w:tc>
          <w:tcPr>
            <w:tcW w:w="284" w:type="dxa"/>
            <w:shd w:val="clear" w:color="auto" w:fill="FFFFFF" w:themeFill="background1"/>
          </w:tcPr>
          <w:p w14:paraId="54757B7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3A0FAB2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5.4 ± 0.7</w:t>
            </w:r>
          </w:p>
          <w:p w14:paraId="0624CB5C"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6.2 ± 0.6</w:t>
            </w:r>
          </w:p>
        </w:tc>
        <w:tc>
          <w:tcPr>
            <w:tcW w:w="988" w:type="dxa"/>
            <w:shd w:val="clear" w:color="auto" w:fill="FFFFFF" w:themeFill="background1"/>
          </w:tcPr>
          <w:p w14:paraId="4C9A4F01"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6D5B73F"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
                <m:r>
                  <w:rPr>
                    <w:rFonts w:ascii="Cambria Math" w:hAnsi="Cambria Math" w:cs="Times New Roman"/>
                    <w:sz w:val="16"/>
                    <w:szCs w:val="16"/>
                  </w:rPr>
                  <m:t>↑</m:t>
                </m:r>
              </m:oMath>
            </m:oMathPara>
          </w:p>
        </w:tc>
      </w:tr>
      <w:tr w:rsidR="001C1DF7" w14:paraId="4B6AEEE3" w14:textId="77777777" w:rsidTr="004D1D45">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tcPr>
          <w:p w14:paraId="4391FACC"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r w:rsidRPr="0074314C">
              <w:rPr>
                <w:rFonts w:ascii="Times New Roman" w:hAnsi="Times New Roman" w:cs="Times New Roman"/>
                <w:b w:val="0"/>
                <w:bCs w:val="0"/>
                <w:sz w:val="16"/>
                <w:szCs w:val="16"/>
              </w:rPr>
              <w:t>Pierce et al. (2011)</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8</w:t>
            </w:r>
          </w:p>
          <w:p w14:paraId="524F4690" w14:textId="77777777" w:rsidR="001C1DF7" w:rsidRPr="0074314C" w:rsidRDefault="001C1DF7" w:rsidP="004D1D45">
            <w:pPr>
              <w:shd w:val="clear" w:color="auto" w:fill="FFFFFF" w:themeFill="background1"/>
              <w:spacing w:line="240" w:lineRule="auto"/>
              <w:rPr>
                <w:rFonts w:ascii="Times New Roman" w:hAnsi="Times New Roman" w:cs="Times New Roman"/>
                <w:b w:val="0"/>
                <w:bCs w:val="0"/>
                <w:sz w:val="16"/>
                <w:szCs w:val="16"/>
              </w:rPr>
            </w:pPr>
          </w:p>
        </w:tc>
        <w:tc>
          <w:tcPr>
            <w:tcW w:w="1276" w:type="dxa"/>
            <w:shd w:val="clear" w:color="auto" w:fill="FFFFFF" w:themeFill="background1"/>
          </w:tcPr>
          <w:p w14:paraId="4652F614"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Quasi-</w:t>
            </w:r>
            <w:proofErr w:type="spellStart"/>
            <w:r>
              <w:rPr>
                <w:rFonts w:ascii="Times New Roman" w:hAnsi="Times New Roman" w:cs="Times New Roman"/>
                <w:sz w:val="16"/>
                <w:szCs w:val="16"/>
              </w:rPr>
              <w:t>experimental</w:t>
            </w:r>
            <w:r>
              <w:rPr>
                <w:rFonts w:ascii="Times New Roman" w:hAnsi="Times New Roman" w:cs="Times New Roman"/>
                <w:sz w:val="16"/>
                <w:szCs w:val="16"/>
                <w:vertAlign w:val="superscript"/>
              </w:rPr>
              <w:t>a</w:t>
            </w:r>
            <w:proofErr w:type="spellEnd"/>
          </w:p>
        </w:tc>
        <w:tc>
          <w:tcPr>
            <w:tcW w:w="425" w:type="dxa"/>
            <w:shd w:val="clear" w:color="auto" w:fill="FFFFFF" w:themeFill="background1"/>
          </w:tcPr>
          <w:p w14:paraId="77B72917"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9" w:type="dxa"/>
            <w:shd w:val="clear" w:color="auto" w:fill="FFFFFF" w:themeFill="background1"/>
          </w:tcPr>
          <w:p w14:paraId="48B050AA"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ost-menopausal</w:t>
            </w:r>
            <w:r w:rsidRPr="0074314C">
              <w:rPr>
                <w:rFonts w:ascii="Times New Roman" w:hAnsi="Times New Roman" w:cs="Times New Roman"/>
                <w:sz w:val="16"/>
                <w:szCs w:val="16"/>
              </w:rPr>
              <w:t xml:space="preserve"> for at least 1 year.</w:t>
            </w:r>
          </w:p>
          <w:p w14:paraId="2F136698"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9.4 ± 6.6 years since menopause</w:t>
            </w:r>
          </w:p>
        </w:tc>
        <w:tc>
          <w:tcPr>
            <w:tcW w:w="1739" w:type="dxa"/>
            <w:shd w:val="clear" w:color="auto" w:fill="FFFFFF" w:themeFill="background1"/>
          </w:tcPr>
          <w:p w14:paraId="1653B115"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INT: walking</w:t>
            </w:r>
          </w:p>
          <w:p w14:paraId="23BD40A2"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n= 15)</w:t>
            </w:r>
          </w:p>
        </w:tc>
        <w:tc>
          <w:tcPr>
            <w:tcW w:w="988" w:type="dxa"/>
            <w:shd w:val="clear" w:color="auto" w:fill="FFFFFF" w:themeFill="background1"/>
          </w:tcPr>
          <w:p w14:paraId="2E653DB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3 ± 4</w:t>
            </w:r>
          </w:p>
        </w:tc>
        <w:tc>
          <w:tcPr>
            <w:tcW w:w="989" w:type="dxa"/>
            <w:shd w:val="clear" w:color="auto" w:fill="FFFFFF" w:themeFill="background1"/>
          </w:tcPr>
          <w:p w14:paraId="7CFCD45D"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4 ± 15</w:t>
            </w:r>
          </w:p>
        </w:tc>
        <w:tc>
          <w:tcPr>
            <w:tcW w:w="988" w:type="dxa"/>
            <w:shd w:val="clear" w:color="auto" w:fill="FFFFFF" w:themeFill="background1"/>
          </w:tcPr>
          <w:p w14:paraId="0A6BF9E9"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8 ± 8</w:t>
            </w:r>
          </w:p>
        </w:tc>
        <w:tc>
          <w:tcPr>
            <w:tcW w:w="1130" w:type="dxa"/>
            <w:shd w:val="clear" w:color="auto" w:fill="FFFFFF" w:themeFill="background1"/>
          </w:tcPr>
          <w:p w14:paraId="6B5F1883"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4.6 ± 2.7</w:t>
            </w:r>
          </w:p>
        </w:tc>
        <w:tc>
          <w:tcPr>
            <w:tcW w:w="1553" w:type="dxa"/>
            <w:shd w:val="clear" w:color="auto" w:fill="FFFFFF" w:themeFill="background1"/>
          </w:tcPr>
          <w:p w14:paraId="3A3C549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6.2 ± 4.3</w:t>
            </w:r>
          </w:p>
          <w:p w14:paraId="37873B7E"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8.0 ± 5.0</w:t>
            </w:r>
          </w:p>
        </w:tc>
        <w:tc>
          <w:tcPr>
            <w:tcW w:w="284" w:type="dxa"/>
            <w:shd w:val="clear" w:color="auto" w:fill="FFFFFF" w:themeFill="background1"/>
          </w:tcPr>
          <w:p w14:paraId="5A02218B"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553" w:type="dxa"/>
            <w:shd w:val="clear" w:color="auto" w:fill="FFFFFF" w:themeFill="background1"/>
          </w:tcPr>
          <w:p w14:paraId="1ECDCA5C"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5.0 ± 3.0</w:t>
            </w:r>
          </w:p>
          <w:p w14:paraId="57D8DE5F"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 xml:space="preserve">Post: 5.4 ± 2.8 </w:t>
            </w:r>
          </w:p>
        </w:tc>
        <w:tc>
          <w:tcPr>
            <w:tcW w:w="988" w:type="dxa"/>
            <w:shd w:val="clear" w:color="auto" w:fill="FFFFFF" w:themeFill="background1"/>
          </w:tcPr>
          <w:p w14:paraId="35D7D022"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358783A" w14:textId="77777777" w:rsidR="001C1DF7" w:rsidRPr="0074314C" w:rsidRDefault="001C1DF7" w:rsidP="004D1D45">
            <w:pPr>
              <w:shd w:val="clear" w:color="auto" w:fill="FFFFFF" w:themeFill="background1"/>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314C">
              <w:rPr>
                <w:rFonts w:ascii="Calibri" w:hAnsi="Calibri" w:cs="Calibri"/>
                <w:sz w:val="16"/>
                <w:szCs w:val="16"/>
              </w:rPr>
              <w:t>﻿</w:t>
            </w:r>
            <m:oMath>
              <m:r>
                <w:rPr>
                  <w:rFonts w:ascii="Cambria Math" w:hAnsi="Cambria Math" w:cs="Times New Roman"/>
                  <w:sz w:val="16"/>
                  <w:szCs w:val="16"/>
                </w:rPr>
                <m:t>⟷</m:t>
              </m:r>
            </m:oMath>
          </w:p>
          <w:p w14:paraId="640914AC" w14:textId="77777777" w:rsidR="001C1DF7" w:rsidRPr="0074314C" w:rsidRDefault="001C1DF7" w:rsidP="004D1D45">
            <w:pPr>
              <w:shd w:val="clear" w:color="auto" w:fill="FFFFFF" w:themeFill="background1"/>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1C1DF7" w14:paraId="4ED5AE9E" w14:textId="77777777" w:rsidTr="004D1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FFFFFF" w:themeFill="background1"/>
          </w:tcPr>
          <w:p w14:paraId="605B6396" w14:textId="77777777" w:rsidR="001C1DF7" w:rsidRPr="008A5E8E" w:rsidRDefault="001C1DF7" w:rsidP="004D1D45">
            <w:pPr>
              <w:shd w:val="clear" w:color="auto" w:fill="FFFFFF" w:themeFill="background1"/>
              <w:spacing w:line="240" w:lineRule="auto"/>
              <w:rPr>
                <w:rFonts w:ascii="Times New Roman" w:hAnsi="Times New Roman" w:cs="Times New Roman"/>
                <w:b w:val="0"/>
                <w:bCs w:val="0"/>
                <w:sz w:val="16"/>
                <w:szCs w:val="16"/>
                <w:vertAlign w:val="superscript"/>
              </w:rPr>
            </w:pPr>
            <w:r w:rsidRPr="0074314C">
              <w:rPr>
                <w:rFonts w:ascii="Times New Roman" w:hAnsi="Times New Roman" w:cs="Times New Roman"/>
                <w:b w:val="0"/>
                <w:bCs w:val="0"/>
                <w:sz w:val="16"/>
                <w:szCs w:val="16"/>
              </w:rPr>
              <w:t>Yoshizawa</w:t>
            </w:r>
            <w:r>
              <w:rPr>
                <w:rFonts w:ascii="Times New Roman" w:hAnsi="Times New Roman" w:cs="Times New Roman"/>
                <w:b w:val="0"/>
                <w:bCs w:val="0"/>
                <w:sz w:val="16"/>
                <w:szCs w:val="16"/>
              </w:rPr>
              <w:t xml:space="preserve"> </w:t>
            </w:r>
            <w:r w:rsidRPr="0074314C">
              <w:rPr>
                <w:rFonts w:ascii="Times New Roman" w:hAnsi="Times New Roman" w:cs="Times New Roman"/>
                <w:b w:val="0"/>
                <w:bCs w:val="0"/>
                <w:sz w:val="16"/>
                <w:szCs w:val="16"/>
              </w:rPr>
              <w:t>et al. (2010)</w:t>
            </w:r>
            <w:r w:rsidDel="004E241B">
              <w:rPr>
                <w:rFonts w:ascii="Times New Roman" w:hAnsi="Times New Roman" w:cs="Times New Roman"/>
                <w:sz w:val="16"/>
                <w:szCs w:val="16"/>
              </w:rPr>
              <w:t xml:space="preserve"> </w:t>
            </w:r>
            <w:r>
              <w:rPr>
                <w:rFonts w:ascii="Times New Roman" w:hAnsi="Times New Roman" w:cs="Times New Roman"/>
                <w:sz w:val="16"/>
                <w:szCs w:val="16"/>
                <w:vertAlign w:val="superscript"/>
              </w:rPr>
              <w:t>36</w:t>
            </w:r>
          </w:p>
          <w:p w14:paraId="2D086BA0" w14:textId="77777777" w:rsidR="001C1DF7" w:rsidRPr="0074314C" w:rsidRDefault="001C1DF7" w:rsidP="004D1D45">
            <w:pPr>
              <w:shd w:val="clear" w:color="auto" w:fill="FFFFFF" w:themeFill="background1"/>
              <w:spacing w:line="240" w:lineRule="auto"/>
              <w:rPr>
                <w:rFonts w:ascii="Times New Roman" w:hAnsi="Times New Roman" w:cs="Times New Roman"/>
                <w:b w:val="0"/>
                <w:bCs w:val="0"/>
                <w:sz w:val="16"/>
                <w:szCs w:val="16"/>
              </w:rPr>
            </w:pPr>
          </w:p>
        </w:tc>
        <w:tc>
          <w:tcPr>
            <w:tcW w:w="1276" w:type="dxa"/>
            <w:tcBorders>
              <w:bottom w:val="single" w:sz="4" w:space="0" w:color="auto"/>
            </w:tcBorders>
            <w:shd w:val="clear" w:color="auto" w:fill="FFFFFF" w:themeFill="background1"/>
          </w:tcPr>
          <w:p w14:paraId="3715B5D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RCT</w:t>
            </w:r>
          </w:p>
        </w:tc>
        <w:tc>
          <w:tcPr>
            <w:tcW w:w="425" w:type="dxa"/>
            <w:tcBorders>
              <w:bottom w:val="single" w:sz="4" w:space="0" w:color="auto"/>
            </w:tcBorders>
            <w:shd w:val="clear" w:color="auto" w:fill="FFFFFF" w:themeFill="background1"/>
          </w:tcPr>
          <w:p w14:paraId="56ECBA7D"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559" w:type="dxa"/>
            <w:tcBorders>
              <w:bottom w:val="single" w:sz="4" w:space="0" w:color="auto"/>
            </w:tcBorders>
            <w:shd w:val="clear" w:color="auto" w:fill="FFFFFF" w:themeFill="background1"/>
          </w:tcPr>
          <w:p w14:paraId="52BB23A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color w:val="000000"/>
                <w:sz w:val="16"/>
                <w:szCs w:val="16"/>
              </w:rPr>
              <w:t>NR</w:t>
            </w:r>
          </w:p>
        </w:tc>
        <w:tc>
          <w:tcPr>
            <w:tcW w:w="1739" w:type="dxa"/>
            <w:tcBorders>
              <w:bottom w:val="single" w:sz="4" w:space="0" w:color="auto"/>
            </w:tcBorders>
            <w:shd w:val="clear" w:color="auto" w:fill="FFFFFF" w:themeFill="background1"/>
          </w:tcPr>
          <w:p w14:paraId="70539A2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CON: (n= 10)</w:t>
            </w:r>
          </w:p>
          <w:p w14:paraId="524CC35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65EFF63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INT:</w:t>
            </w:r>
            <w:r w:rsidRPr="0074314C">
              <w:rPr>
                <w:rFonts w:ascii="Times New Roman" w:eastAsia="Times New Roman" w:hAnsi="Times New Roman" w:cs="Times New Roman"/>
                <w:sz w:val="16"/>
                <w:szCs w:val="16"/>
              </w:rPr>
              <w:t xml:space="preserve"> walking and cycling </w:t>
            </w:r>
            <w:r w:rsidRPr="0074314C">
              <w:rPr>
                <w:rFonts w:ascii="Times New Roman" w:hAnsi="Times New Roman" w:cs="Times New Roman"/>
                <w:sz w:val="16"/>
                <w:szCs w:val="16"/>
              </w:rPr>
              <w:t>(n= 10)</w:t>
            </w:r>
          </w:p>
        </w:tc>
        <w:tc>
          <w:tcPr>
            <w:tcW w:w="988" w:type="dxa"/>
            <w:tcBorders>
              <w:bottom w:val="single" w:sz="4" w:space="0" w:color="auto"/>
            </w:tcBorders>
            <w:shd w:val="clear" w:color="auto" w:fill="FFFFFF" w:themeFill="background1"/>
          </w:tcPr>
          <w:p w14:paraId="41C4981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8 ± 3</w:t>
            </w:r>
          </w:p>
          <w:p w14:paraId="2E0C29A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3A6264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57 ± 3</w:t>
            </w:r>
          </w:p>
        </w:tc>
        <w:tc>
          <w:tcPr>
            <w:tcW w:w="989" w:type="dxa"/>
            <w:tcBorders>
              <w:bottom w:val="single" w:sz="4" w:space="0" w:color="auto"/>
            </w:tcBorders>
            <w:shd w:val="clear" w:color="auto" w:fill="FFFFFF" w:themeFill="background1"/>
          </w:tcPr>
          <w:p w14:paraId="381790B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0 ± 19</w:t>
            </w:r>
          </w:p>
          <w:p w14:paraId="7B17A048"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46CE842"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116 ± 13</w:t>
            </w:r>
          </w:p>
        </w:tc>
        <w:tc>
          <w:tcPr>
            <w:tcW w:w="988" w:type="dxa"/>
            <w:tcBorders>
              <w:bottom w:val="single" w:sz="4" w:space="0" w:color="auto"/>
            </w:tcBorders>
            <w:shd w:val="clear" w:color="auto" w:fill="FFFFFF" w:themeFill="background1"/>
          </w:tcPr>
          <w:p w14:paraId="711720C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6 ± 13</w:t>
            </w:r>
          </w:p>
          <w:p w14:paraId="1F51C60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1F2753C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68 ± 6</w:t>
            </w:r>
          </w:p>
        </w:tc>
        <w:tc>
          <w:tcPr>
            <w:tcW w:w="1130" w:type="dxa"/>
            <w:tcBorders>
              <w:bottom w:val="single" w:sz="4" w:space="0" w:color="auto"/>
            </w:tcBorders>
            <w:shd w:val="clear" w:color="auto" w:fill="FFFFFF" w:themeFill="background1"/>
          </w:tcPr>
          <w:p w14:paraId="42C5296B"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2.2 ± 2.5</w:t>
            </w:r>
          </w:p>
          <w:p w14:paraId="20D2D5F3"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53668A37"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23.7 ± 2.9</w:t>
            </w:r>
          </w:p>
        </w:tc>
        <w:tc>
          <w:tcPr>
            <w:tcW w:w="1553" w:type="dxa"/>
            <w:tcBorders>
              <w:bottom w:val="single" w:sz="4" w:space="0" w:color="auto"/>
            </w:tcBorders>
            <w:shd w:val="clear" w:color="auto" w:fill="FFFFFF" w:themeFill="background1"/>
          </w:tcPr>
          <w:p w14:paraId="1FD15000"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8.3 ± 4.7</w:t>
            </w:r>
          </w:p>
          <w:p w14:paraId="3BF6D8A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26.9 ± 5.1</w:t>
            </w:r>
          </w:p>
          <w:p w14:paraId="07E36C66"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27.7 ± 4.1</w:t>
            </w:r>
          </w:p>
          <w:p w14:paraId="3AC228B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30.2 ± 5.7</w:t>
            </w:r>
          </w:p>
        </w:tc>
        <w:tc>
          <w:tcPr>
            <w:tcW w:w="284" w:type="dxa"/>
            <w:tcBorders>
              <w:bottom w:val="single" w:sz="4" w:space="0" w:color="auto"/>
            </w:tcBorders>
            <w:shd w:val="clear" w:color="auto" w:fill="FFFFFF" w:themeFill="background1"/>
          </w:tcPr>
          <w:p w14:paraId="45A1065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553" w:type="dxa"/>
            <w:tcBorders>
              <w:bottom w:val="single" w:sz="4" w:space="0" w:color="auto"/>
            </w:tcBorders>
            <w:shd w:val="clear" w:color="auto" w:fill="FFFFFF" w:themeFill="background1"/>
          </w:tcPr>
          <w:p w14:paraId="4D7E10BA"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4.9 ± 1.2</w:t>
            </w:r>
          </w:p>
          <w:p w14:paraId="78547B78"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4.7 ± 1.5</w:t>
            </w:r>
          </w:p>
          <w:p w14:paraId="5C11AADF"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re: 4.6 ± 1.5</w:t>
            </w:r>
          </w:p>
          <w:p w14:paraId="2CD505A7" w14:textId="77777777" w:rsidR="001C1DF7" w:rsidRPr="00C73778"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314C">
              <w:rPr>
                <w:rFonts w:ascii="Times New Roman" w:hAnsi="Times New Roman" w:cs="Times New Roman"/>
                <w:sz w:val="16"/>
                <w:szCs w:val="16"/>
              </w:rPr>
              <w:t>Post: 5.7 ± 2.2</w:t>
            </w:r>
          </w:p>
        </w:tc>
        <w:tc>
          <w:tcPr>
            <w:tcW w:w="988" w:type="dxa"/>
            <w:tcBorders>
              <w:bottom w:val="single" w:sz="4" w:space="0" w:color="auto"/>
            </w:tcBorders>
            <w:shd w:val="clear" w:color="auto" w:fill="FFFFFF" w:themeFill="background1"/>
          </w:tcPr>
          <w:p w14:paraId="0346ACF1"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496541C9"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p>
          <w:p w14:paraId="4C99AA9E" w14:textId="77777777" w:rsidR="001C1DF7" w:rsidRPr="0074314C" w:rsidRDefault="001C1DF7" w:rsidP="004D1D45">
            <w:pPr>
              <w:shd w:val="clear" w:color="auto" w:fill="FFFFFF" w:themeFill="background1"/>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p>
          <w:p w14:paraId="3E333DC6" w14:textId="77777777" w:rsidR="001C1DF7" w:rsidRPr="0074314C" w:rsidRDefault="001C1DF7" w:rsidP="004D1D45">
            <w:pPr>
              <w:shd w:val="clear" w:color="auto" w:fill="FFFFFF" w:themeFill="background1"/>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m:oMathPara>
              <m:oMath>
                <m:r>
                  <w:rPr>
                    <w:rFonts w:ascii="Cambria Math" w:hAnsi="Cambria Math" w:cs="Times New Roman"/>
                    <w:sz w:val="16"/>
                    <w:szCs w:val="16"/>
                  </w:rPr>
                  <m:t>⟷</m:t>
                </m:r>
              </m:oMath>
            </m:oMathPara>
          </w:p>
        </w:tc>
      </w:tr>
    </w:tbl>
    <w:p w14:paraId="7698CD7E" w14:textId="77777777" w:rsidR="001C1DF7" w:rsidRDefault="001C1DF7" w:rsidP="001C1DF7">
      <w:pPr>
        <w:rPr>
          <w:rFonts w:ascii="Times New Roman" w:hAnsi="Times New Roman" w:cs="Times New Roman"/>
        </w:rPr>
      </w:pPr>
      <w:r w:rsidRPr="007336E7">
        <w:rPr>
          <w:rFonts w:ascii="Times New Roman" w:hAnsi="Times New Roman" w:cs="Times New Roman"/>
        </w:rPr>
        <w:t xml:space="preserve">Data are presented as mean ± standard deviation (SD) unless stated otherwise. BMI, body mass index; DBP, diastolic blood pressure; FMD, flow mediated dilation; SBP, systolic blood pressure; </w:t>
      </w:r>
      <m:oMath>
        <m:acc>
          <m:accPr>
            <m:chr m:val="̇"/>
            <m:ctrlPr>
              <w:rPr>
                <w:rFonts w:ascii="Cambria Math" w:hAnsi="Cambria Math" w:cs="Times New Roman"/>
                <w:iCs/>
              </w:rPr>
            </m:ctrlPr>
          </m:accPr>
          <m:e>
            <m:r>
              <m:rPr>
                <m:sty m:val="p"/>
              </m:rPr>
              <w:rPr>
                <w:rFonts w:ascii="Cambria Math" w:hAnsi="Cambria Math" w:cs="Times New Roman"/>
              </w:rPr>
              <m:t>V</m:t>
            </m:r>
          </m:e>
        </m:acc>
        <m:sSub>
          <m:sSubPr>
            <m:ctrlPr>
              <w:rPr>
                <w:rFonts w:ascii="Cambria Math" w:hAnsi="Cambria Math" w:cs="Times New Roman"/>
                <w:iCs/>
              </w:rPr>
            </m:ctrlPr>
          </m:sSubPr>
          <m:e>
            <m:r>
              <m:rPr>
                <m:sty m:val="p"/>
              </m:rPr>
              <w:rPr>
                <w:rFonts w:ascii="Cambria Math" w:hAnsi="Cambria Math" w:cs="Times New Roman"/>
              </w:rPr>
              <m:t>O</m:t>
            </m:r>
          </m:e>
          <m:sub>
            <m:r>
              <m:rPr>
                <m:sty m:val="p"/>
              </m:rPr>
              <w:rPr>
                <w:rFonts w:ascii="Cambria Math" w:hAnsi="Cambria Math" w:cs="Times New Roman"/>
              </w:rPr>
              <m:t>2max</m:t>
            </m:r>
          </m:sub>
        </m:sSub>
      </m:oMath>
      <w:r w:rsidRPr="007336E7">
        <w:rPr>
          <w:rFonts w:ascii="Times New Roman" w:hAnsi="Times New Roman" w:cs="Times New Roman"/>
        </w:rPr>
        <w:t>, maximal oxygen uptake</w:t>
      </w:r>
      <w:r>
        <w:rPr>
          <w:rFonts w:ascii="Times New Roman" w:hAnsi="Times New Roman" w:cs="Times New Roman"/>
        </w:rPr>
        <w:t>;</w:t>
      </w:r>
      <w:r w:rsidRPr="007336E7">
        <w:rPr>
          <w:rFonts w:ascii="Times New Roman" w:hAnsi="Times New Roman" w:cs="Times New Roman"/>
        </w:rPr>
        <w:t xml:space="preserve"> FSH, follicle-stimulating hormone; NR, not reported;</w:t>
      </w:r>
      <w:r>
        <w:rPr>
          <w:rFonts w:ascii="Times New Roman" w:hAnsi="Times New Roman" w:cs="Times New Roman"/>
        </w:rPr>
        <w:t xml:space="preserve"> RT, randomised trial;</w:t>
      </w:r>
      <w:r w:rsidRPr="007336E7">
        <w:rPr>
          <w:rFonts w:ascii="Times New Roman" w:hAnsi="Times New Roman" w:cs="Times New Roman"/>
        </w:rPr>
        <w:t xml:space="preserve"> RCT, randomised controlled trial</w:t>
      </w:r>
      <w:r>
        <w:rPr>
          <w:rFonts w:ascii="Times New Roman" w:hAnsi="Times New Roman" w:cs="Times New Roman"/>
        </w:rPr>
        <w:t>; CON, control; INT, intervention; PA, physical activity</w:t>
      </w:r>
      <w:r w:rsidRPr="007336E7">
        <w:rPr>
          <w:rFonts w:ascii="Times New Roman" w:eastAsia="Times New Roman" w:hAnsi="Times New Roman" w:cs="Times New Roman"/>
          <w:color w:val="000000" w:themeColor="text1"/>
        </w:rPr>
        <w:t xml:space="preserve">. </w:t>
      </w:r>
      <w:r>
        <w:rPr>
          <w:rFonts w:ascii="Times New Roman" w:hAnsi="Times New Roman" w:cs="Times New Roman"/>
          <w:vertAlign w:val="superscript"/>
        </w:rPr>
        <w:t>a</w:t>
      </w:r>
      <w:r w:rsidRPr="007336E7">
        <w:rPr>
          <w:rFonts w:ascii="Times New Roman" w:hAnsi="Times New Roman" w:cs="Times New Roman"/>
        </w:rPr>
        <w:t xml:space="preserve"> data presentation/analysis follow pre-post design.</w:t>
      </w:r>
    </w:p>
    <w:p w14:paraId="5F1062C4" w14:textId="77777777" w:rsidR="001C1DF7" w:rsidRDefault="001C1DF7" w:rsidP="001C1DF7"/>
    <w:p w14:paraId="2D94E45A" w14:textId="77777777" w:rsidR="001C1DF7" w:rsidRPr="001C1DF7" w:rsidRDefault="001C1DF7" w:rsidP="001C1DF7">
      <w:pPr>
        <w:tabs>
          <w:tab w:val="left" w:pos="2067"/>
        </w:tabs>
        <w:rPr>
          <w:rFonts w:ascii="Times New Roman" w:hAnsi="Times New Roman" w:cs="Times New Roman"/>
          <w:szCs w:val="24"/>
          <w:lang w:val="en-US"/>
        </w:rPr>
      </w:pPr>
    </w:p>
    <w:sectPr w:rsidR="001C1DF7" w:rsidRPr="001C1DF7" w:rsidSect="002973E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A7A59" w14:textId="77777777" w:rsidR="008F6FE9" w:rsidRDefault="008F6FE9" w:rsidP="00BB6258">
      <w:pPr>
        <w:spacing w:before="0" w:after="0" w:line="240" w:lineRule="auto"/>
      </w:pPr>
      <w:r>
        <w:separator/>
      </w:r>
    </w:p>
  </w:endnote>
  <w:endnote w:type="continuationSeparator" w:id="0">
    <w:p w14:paraId="20E49FBA" w14:textId="77777777" w:rsidR="008F6FE9" w:rsidRDefault="008F6FE9" w:rsidP="00BB625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500823"/>
      <w:docPartObj>
        <w:docPartGallery w:val="Page Numbers (Bottom of Page)"/>
        <w:docPartUnique/>
      </w:docPartObj>
    </w:sdtPr>
    <w:sdtEndPr>
      <w:rPr>
        <w:rStyle w:val="PageNumber"/>
      </w:rPr>
    </w:sdtEndPr>
    <w:sdtContent>
      <w:p w14:paraId="22B8280F" w14:textId="3BF6963D" w:rsidR="008F6FE9" w:rsidRDefault="008F6FE9" w:rsidP="008F6F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6960EC" w14:textId="77777777" w:rsidR="008F6FE9" w:rsidRDefault="008F6FE9" w:rsidP="00AD40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4969824"/>
      <w:docPartObj>
        <w:docPartGallery w:val="Page Numbers (Bottom of Page)"/>
        <w:docPartUnique/>
      </w:docPartObj>
    </w:sdtPr>
    <w:sdtEndPr>
      <w:rPr>
        <w:rStyle w:val="PageNumber"/>
      </w:rPr>
    </w:sdtEndPr>
    <w:sdtContent>
      <w:p w14:paraId="468F7E70" w14:textId="5FD00E71" w:rsidR="008F6FE9" w:rsidRDefault="008F6FE9" w:rsidP="008F6F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4690">
          <w:rPr>
            <w:rStyle w:val="PageNumber"/>
            <w:noProof/>
          </w:rPr>
          <w:t>24</w:t>
        </w:r>
        <w:r>
          <w:rPr>
            <w:rStyle w:val="PageNumber"/>
          </w:rPr>
          <w:fldChar w:fldCharType="end"/>
        </w:r>
      </w:p>
    </w:sdtContent>
  </w:sdt>
  <w:p w14:paraId="4C2BC774" w14:textId="77777777" w:rsidR="008F6FE9" w:rsidRDefault="008F6FE9" w:rsidP="00AD403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906616"/>
      <w:docPartObj>
        <w:docPartGallery w:val="Page Numbers (Bottom of Page)"/>
        <w:docPartUnique/>
      </w:docPartObj>
    </w:sdtPr>
    <w:sdtEndPr>
      <w:rPr>
        <w:rStyle w:val="PageNumber"/>
      </w:rPr>
    </w:sdtEndPr>
    <w:sdtContent>
      <w:p w14:paraId="588D4B8C" w14:textId="2CFEA357" w:rsidR="008F6FE9" w:rsidRDefault="008F6FE9" w:rsidP="008F6F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4690">
          <w:rPr>
            <w:rStyle w:val="PageNumber"/>
            <w:noProof/>
          </w:rPr>
          <w:t>1</w:t>
        </w:r>
        <w:r>
          <w:rPr>
            <w:rStyle w:val="PageNumber"/>
          </w:rPr>
          <w:fldChar w:fldCharType="end"/>
        </w:r>
      </w:p>
    </w:sdtContent>
  </w:sdt>
  <w:p w14:paraId="46E0FF22" w14:textId="77777777" w:rsidR="008F6FE9" w:rsidRDefault="008F6FE9" w:rsidP="00AD40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AE25A" w14:textId="77777777" w:rsidR="008F6FE9" w:rsidRDefault="008F6FE9" w:rsidP="00BB6258">
      <w:pPr>
        <w:spacing w:before="0" w:after="0" w:line="240" w:lineRule="auto"/>
      </w:pPr>
      <w:r>
        <w:separator/>
      </w:r>
    </w:p>
  </w:footnote>
  <w:footnote w:type="continuationSeparator" w:id="0">
    <w:p w14:paraId="51389CA3" w14:textId="77777777" w:rsidR="008F6FE9" w:rsidRDefault="008F6FE9" w:rsidP="00BB625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90D30"/>
    <w:multiLevelType w:val="hybridMultilevel"/>
    <w:tmpl w:val="1864F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71F59"/>
    <w:multiLevelType w:val="multilevel"/>
    <w:tmpl w:val="9E8AC66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116EA7"/>
    <w:multiLevelType w:val="hybridMultilevel"/>
    <w:tmpl w:val="060428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59637B"/>
    <w:multiLevelType w:val="hybridMultilevel"/>
    <w:tmpl w:val="F8102686"/>
    <w:lvl w:ilvl="0" w:tplc="1BFCEE8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131A38"/>
    <w:multiLevelType w:val="hybridMultilevel"/>
    <w:tmpl w:val="04407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365664"/>
    <w:multiLevelType w:val="hybridMultilevel"/>
    <w:tmpl w:val="CBA4D9C0"/>
    <w:lvl w:ilvl="0" w:tplc="68645636">
      <w:start w:val="4"/>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7B0977"/>
    <w:multiLevelType w:val="multilevel"/>
    <w:tmpl w:val="3018586E"/>
    <w:lvl w:ilvl="0">
      <w:start w:val="1"/>
      <w:numFmt w:val="decimal"/>
      <w:lvlText w:val="%1."/>
      <w:lvlJc w:val="left"/>
      <w:pPr>
        <w:ind w:left="360" w:hanging="360"/>
      </w:pPr>
      <w:rPr>
        <w:rFonts w:hint="default"/>
      </w:rPr>
    </w:lvl>
    <w:lvl w:ilvl="1">
      <w:start w:val="3"/>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478E476F"/>
    <w:multiLevelType w:val="hybridMultilevel"/>
    <w:tmpl w:val="5606A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2A0286"/>
    <w:multiLevelType w:val="hybridMultilevel"/>
    <w:tmpl w:val="4258A3A8"/>
    <w:lvl w:ilvl="0" w:tplc="FB467A38">
      <w:start w:val="1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6D3ED3"/>
    <w:multiLevelType w:val="multilevel"/>
    <w:tmpl w:val="9AA8982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717" w:hanging="576"/>
      </w:pPr>
      <w:rPr>
        <w:rFonts w:hint="default"/>
        <w:sz w:val="24"/>
        <w:szCs w:val="24"/>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EE27007"/>
    <w:multiLevelType w:val="hybridMultilevel"/>
    <w:tmpl w:val="8592CF12"/>
    <w:lvl w:ilvl="0" w:tplc="845AED28">
      <w:start w:val="5"/>
      <w:numFmt w:val="bullet"/>
      <w:lvlText w:val=""/>
      <w:lvlJc w:val="left"/>
      <w:pPr>
        <w:ind w:left="360" w:hanging="360"/>
      </w:pPr>
      <w:rPr>
        <w:rFonts w:ascii="Symbol" w:eastAsiaTheme="minorHAnsi"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FA836BC"/>
    <w:multiLevelType w:val="hybridMultilevel"/>
    <w:tmpl w:val="ED7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EA14DE"/>
    <w:multiLevelType w:val="multilevel"/>
    <w:tmpl w:val="09A8E4A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E69395F"/>
    <w:multiLevelType w:val="hybridMultilevel"/>
    <w:tmpl w:val="7DF49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1E567B"/>
    <w:multiLevelType w:val="hybridMultilevel"/>
    <w:tmpl w:val="208C1C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9A40EA"/>
    <w:multiLevelType w:val="hybridMultilevel"/>
    <w:tmpl w:val="9BE2CFA6"/>
    <w:lvl w:ilvl="0" w:tplc="845AED28">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5580B90"/>
    <w:multiLevelType w:val="hybridMultilevel"/>
    <w:tmpl w:val="900EC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712462"/>
    <w:multiLevelType w:val="hybridMultilevel"/>
    <w:tmpl w:val="E8409B6C"/>
    <w:lvl w:ilvl="0" w:tplc="68645636">
      <w:start w:val="4"/>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76597C"/>
    <w:multiLevelType w:val="hybridMultilevel"/>
    <w:tmpl w:val="9C863B62"/>
    <w:lvl w:ilvl="0" w:tplc="A792F8F0">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88360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8"/>
  </w:num>
  <w:num w:numId="2">
    <w:abstractNumId w:val="15"/>
  </w:num>
  <w:num w:numId="3">
    <w:abstractNumId w:val="10"/>
  </w:num>
  <w:num w:numId="4">
    <w:abstractNumId w:val="9"/>
  </w:num>
  <w:num w:numId="5">
    <w:abstractNumId w:val="6"/>
  </w:num>
  <w:num w:numId="6">
    <w:abstractNumId w:val="19"/>
  </w:num>
  <w:num w:numId="7">
    <w:abstractNumId w:val="12"/>
  </w:num>
  <w:num w:numId="8">
    <w:abstractNumId w:val="4"/>
  </w:num>
  <w:num w:numId="9">
    <w:abstractNumId w:val="0"/>
  </w:num>
  <w:num w:numId="10">
    <w:abstractNumId w:val="2"/>
  </w:num>
  <w:num w:numId="11">
    <w:abstractNumId w:val="5"/>
  </w:num>
  <w:num w:numId="12">
    <w:abstractNumId w:val="17"/>
  </w:num>
  <w:num w:numId="13">
    <w:abstractNumId w:val="8"/>
  </w:num>
  <w:num w:numId="14">
    <w:abstractNumId w:val="1"/>
  </w:num>
  <w:num w:numId="15">
    <w:abstractNumId w:val="11"/>
  </w:num>
  <w:num w:numId="16">
    <w:abstractNumId w:val="13"/>
  </w:num>
  <w:num w:numId="17">
    <w:abstractNumId w:val="7"/>
  </w:num>
  <w:num w:numId="18">
    <w:abstractNumId w:val="16"/>
  </w:num>
  <w:num w:numId="19">
    <w:abstractNumId w:val="14"/>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activeWritingStyle w:appName="MSWord" w:lang="fr-CA" w:vendorID="64" w:dllVersion="6" w:nlCheck="1" w:checkStyle="0"/>
  <w:activeWritingStyle w:appName="MSWord" w:lang="en-GB" w:vendorID="64" w:dllVersion="6" w:nlCheck="1" w:checkStyle="1"/>
  <w:activeWritingStyle w:appName="MSWord" w:lang="fr-CA"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3470"/>
    <w:rsid w:val="00000C5F"/>
    <w:rsid w:val="00001BE5"/>
    <w:rsid w:val="00001E23"/>
    <w:rsid w:val="0000228A"/>
    <w:rsid w:val="00002489"/>
    <w:rsid w:val="00002950"/>
    <w:rsid w:val="000029E1"/>
    <w:rsid w:val="00003C9E"/>
    <w:rsid w:val="000043D2"/>
    <w:rsid w:val="00004AEA"/>
    <w:rsid w:val="00005D4F"/>
    <w:rsid w:val="00005D65"/>
    <w:rsid w:val="00005DE9"/>
    <w:rsid w:val="000068EA"/>
    <w:rsid w:val="000069F6"/>
    <w:rsid w:val="000078CC"/>
    <w:rsid w:val="00011E3E"/>
    <w:rsid w:val="00011FA0"/>
    <w:rsid w:val="000125F5"/>
    <w:rsid w:val="00012A92"/>
    <w:rsid w:val="00012AB4"/>
    <w:rsid w:val="00012CCD"/>
    <w:rsid w:val="00013176"/>
    <w:rsid w:val="000133B6"/>
    <w:rsid w:val="00014742"/>
    <w:rsid w:val="000149AE"/>
    <w:rsid w:val="00014DFB"/>
    <w:rsid w:val="000151E3"/>
    <w:rsid w:val="00015D87"/>
    <w:rsid w:val="00016941"/>
    <w:rsid w:val="000169F8"/>
    <w:rsid w:val="00016D84"/>
    <w:rsid w:val="00016DAF"/>
    <w:rsid w:val="00016E42"/>
    <w:rsid w:val="000174DC"/>
    <w:rsid w:val="000201D6"/>
    <w:rsid w:val="000201F9"/>
    <w:rsid w:val="00020400"/>
    <w:rsid w:val="000205AF"/>
    <w:rsid w:val="00020A2B"/>
    <w:rsid w:val="00020D8C"/>
    <w:rsid w:val="000224D6"/>
    <w:rsid w:val="0002303B"/>
    <w:rsid w:val="00023212"/>
    <w:rsid w:val="00023ABC"/>
    <w:rsid w:val="00023B18"/>
    <w:rsid w:val="00023EDA"/>
    <w:rsid w:val="000247EF"/>
    <w:rsid w:val="00024824"/>
    <w:rsid w:val="00024B19"/>
    <w:rsid w:val="00024BF9"/>
    <w:rsid w:val="00025650"/>
    <w:rsid w:val="0002586E"/>
    <w:rsid w:val="00026BC4"/>
    <w:rsid w:val="00027E9B"/>
    <w:rsid w:val="00030BB6"/>
    <w:rsid w:val="000310FB"/>
    <w:rsid w:val="000312A1"/>
    <w:rsid w:val="0003152F"/>
    <w:rsid w:val="00031B13"/>
    <w:rsid w:val="000327BE"/>
    <w:rsid w:val="00032C3D"/>
    <w:rsid w:val="00032CAC"/>
    <w:rsid w:val="00033714"/>
    <w:rsid w:val="00033AF0"/>
    <w:rsid w:val="000344CA"/>
    <w:rsid w:val="00034568"/>
    <w:rsid w:val="00034BC2"/>
    <w:rsid w:val="00035AF3"/>
    <w:rsid w:val="00035EFA"/>
    <w:rsid w:val="00036517"/>
    <w:rsid w:val="00036A72"/>
    <w:rsid w:val="000370B6"/>
    <w:rsid w:val="00037B5B"/>
    <w:rsid w:val="0004074F"/>
    <w:rsid w:val="00040EBA"/>
    <w:rsid w:val="000411F1"/>
    <w:rsid w:val="00041F45"/>
    <w:rsid w:val="000421C6"/>
    <w:rsid w:val="0004260B"/>
    <w:rsid w:val="00042658"/>
    <w:rsid w:val="00042AE0"/>
    <w:rsid w:val="0004345B"/>
    <w:rsid w:val="000434E0"/>
    <w:rsid w:val="0004368F"/>
    <w:rsid w:val="0004385C"/>
    <w:rsid w:val="00044CFF"/>
    <w:rsid w:val="0004506F"/>
    <w:rsid w:val="000453A4"/>
    <w:rsid w:val="00045ACD"/>
    <w:rsid w:val="0004638B"/>
    <w:rsid w:val="0004654A"/>
    <w:rsid w:val="000467AB"/>
    <w:rsid w:val="000471E5"/>
    <w:rsid w:val="00050A85"/>
    <w:rsid w:val="00050DC6"/>
    <w:rsid w:val="00051175"/>
    <w:rsid w:val="0005279D"/>
    <w:rsid w:val="00052931"/>
    <w:rsid w:val="00052FA5"/>
    <w:rsid w:val="00053607"/>
    <w:rsid w:val="00053DE2"/>
    <w:rsid w:val="00054DAB"/>
    <w:rsid w:val="00055A6C"/>
    <w:rsid w:val="00056250"/>
    <w:rsid w:val="000569C0"/>
    <w:rsid w:val="00056EF4"/>
    <w:rsid w:val="000573F7"/>
    <w:rsid w:val="00057496"/>
    <w:rsid w:val="000602B0"/>
    <w:rsid w:val="000606F1"/>
    <w:rsid w:val="00060D0A"/>
    <w:rsid w:val="00060E15"/>
    <w:rsid w:val="000611B8"/>
    <w:rsid w:val="000617E8"/>
    <w:rsid w:val="00061972"/>
    <w:rsid w:val="00061E15"/>
    <w:rsid w:val="00062D43"/>
    <w:rsid w:val="00063B55"/>
    <w:rsid w:val="00063E02"/>
    <w:rsid w:val="0006425A"/>
    <w:rsid w:val="000642F4"/>
    <w:rsid w:val="00064811"/>
    <w:rsid w:val="00064C67"/>
    <w:rsid w:val="00064E21"/>
    <w:rsid w:val="00064E67"/>
    <w:rsid w:val="00066826"/>
    <w:rsid w:val="00066AA0"/>
    <w:rsid w:val="00066E5A"/>
    <w:rsid w:val="00066FD4"/>
    <w:rsid w:val="00067440"/>
    <w:rsid w:val="00067561"/>
    <w:rsid w:val="00067646"/>
    <w:rsid w:val="00067FF3"/>
    <w:rsid w:val="000700D5"/>
    <w:rsid w:val="00070107"/>
    <w:rsid w:val="000720DE"/>
    <w:rsid w:val="000724A7"/>
    <w:rsid w:val="0007277D"/>
    <w:rsid w:val="00072B95"/>
    <w:rsid w:val="000733DD"/>
    <w:rsid w:val="00074106"/>
    <w:rsid w:val="0007444F"/>
    <w:rsid w:val="000751DA"/>
    <w:rsid w:val="00076429"/>
    <w:rsid w:val="00076A6C"/>
    <w:rsid w:val="00077351"/>
    <w:rsid w:val="0007747B"/>
    <w:rsid w:val="000774B1"/>
    <w:rsid w:val="0008058B"/>
    <w:rsid w:val="00080E8C"/>
    <w:rsid w:val="000815AC"/>
    <w:rsid w:val="000822C8"/>
    <w:rsid w:val="0008238A"/>
    <w:rsid w:val="000823F0"/>
    <w:rsid w:val="00082930"/>
    <w:rsid w:val="00082AA2"/>
    <w:rsid w:val="000831B7"/>
    <w:rsid w:val="000836AE"/>
    <w:rsid w:val="00083AEC"/>
    <w:rsid w:val="0008405E"/>
    <w:rsid w:val="000841E1"/>
    <w:rsid w:val="00084300"/>
    <w:rsid w:val="00085384"/>
    <w:rsid w:val="0008582E"/>
    <w:rsid w:val="00085C95"/>
    <w:rsid w:val="00085F6C"/>
    <w:rsid w:val="00086D2F"/>
    <w:rsid w:val="00086EEF"/>
    <w:rsid w:val="0008787E"/>
    <w:rsid w:val="000878AD"/>
    <w:rsid w:val="0009001A"/>
    <w:rsid w:val="0009026E"/>
    <w:rsid w:val="0009031C"/>
    <w:rsid w:val="00090855"/>
    <w:rsid w:val="00091B6A"/>
    <w:rsid w:val="00091FE7"/>
    <w:rsid w:val="00092021"/>
    <w:rsid w:val="00092416"/>
    <w:rsid w:val="00092467"/>
    <w:rsid w:val="00092889"/>
    <w:rsid w:val="00092F03"/>
    <w:rsid w:val="0009323E"/>
    <w:rsid w:val="00093834"/>
    <w:rsid w:val="00093C86"/>
    <w:rsid w:val="00093CCD"/>
    <w:rsid w:val="00093D9B"/>
    <w:rsid w:val="00093EF1"/>
    <w:rsid w:val="0009412F"/>
    <w:rsid w:val="00094E48"/>
    <w:rsid w:val="00094E5C"/>
    <w:rsid w:val="00094E61"/>
    <w:rsid w:val="00095886"/>
    <w:rsid w:val="00095C30"/>
    <w:rsid w:val="00096B2A"/>
    <w:rsid w:val="00097115"/>
    <w:rsid w:val="00097BF0"/>
    <w:rsid w:val="000A04B4"/>
    <w:rsid w:val="000A0627"/>
    <w:rsid w:val="000A0A37"/>
    <w:rsid w:val="000A152C"/>
    <w:rsid w:val="000A152D"/>
    <w:rsid w:val="000A152F"/>
    <w:rsid w:val="000A1A2F"/>
    <w:rsid w:val="000A1BB5"/>
    <w:rsid w:val="000A1EFA"/>
    <w:rsid w:val="000A1F38"/>
    <w:rsid w:val="000A2DD4"/>
    <w:rsid w:val="000A2E18"/>
    <w:rsid w:val="000A2FA0"/>
    <w:rsid w:val="000A3372"/>
    <w:rsid w:val="000A34C3"/>
    <w:rsid w:val="000A36F3"/>
    <w:rsid w:val="000A389F"/>
    <w:rsid w:val="000A38F7"/>
    <w:rsid w:val="000A4153"/>
    <w:rsid w:val="000A4281"/>
    <w:rsid w:val="000A4D4D"/>
    <w:rsid w:val="000A4F77"/>
    <w:rsid w:val="000A5339"/>
    <w:rsid w:val="000A5CDC"/>
    <w:rsid w:val="000A5F91"/>
    <w:rsid w:val="000A6CE8"/>
    <w:rsid w:val="000A7C47"/>
    <w:rsid w:val="000A7E09"/>
    <w:rsid w:val="000B05A7"/>
    <w:rsid w:val="000B112E"/>
    <w:rsid w:val="000B1432"/>
    <w:rsid w:val="000B160B"/>
    <w:rsid w:val="000B1981"/>
    <w:rsid w:val="000B21D1"/>
    <w:rsid w:val="000B227C"/>
    <w:rsid w:val="000B26B1"/>
    <w:rsid w:val="000B27DB"/>
    <w:rsid w:val="000B2C0B"/>
    <w:rsid w:val="000B2D40"/>
    <w:rsid w:val="000B380A"/>
    <w:rsid w:val="000B3A63"/>
    <w:rsid w:val="000B3ADF"/>
    <w:rsid w:val="000B3FE9"/>
    <w:rsid w:val="000B51D5"/>
    <w:rsid w:val="000B7C86"/>
    <w:rsid w:val="000C05F9"/>
    <w:rsid w:val="000C1383"/>
    <w:rsid w:val="000C17D2"/>
    <w:rsid w:val="000C1C01"/>
    <w:rsid w:val="000C1CD6"/>
    <w:rsid w:val="000C21B0"/>
    <w:rsid w:val="000C2326"/>
    <w:rsid w:val="000C36DD"/>
    <w:rsid w:val="000C383B"/>
    <w:rsid w:val="000C3872"/>
    <w:rsid w:val="000C3A6A"/>
    <w:rsid w:val="000C5484"/>
    <w:rsid w:val="000C5960"/>
    <w:rsid w:val="000C6193"/>
    <w:rsid w:val="000C62E1"/>
    <w:rsid w:val="000C646E"/>
    <w:rsid w:val="000C64F1"/>
    <w:rsid w:val="000C69E4"/>
    <w:rsid w:val="000C6EFE"/>
    <w:rsid w:val="000C7CE0"/>
    <w:rsid w:val="000D0513"/>
    <w:rsid w:val="000D0F26"/>
    <w:rsid w:val="000D0FC6"/>
    <w:rsid w:val="000D27C9"/>
    <w:rsid w:val="000D31B5"/>
    <w:rsid w:val="000D45F5"/>
    <w:rsid w:val="000D489A"/>
    <w:rsid w:val="000D4944"/>
    <w:rsid w:val="000D4D69"/>
    <w:rsid w:val="000D50ED"/>
    <w:rsid w:val="000D5346"/>
    <w:rsid w:val="000D5444"/>
    <w:rsid w:val="000D5828"/>
    <w:rsid w:val="000D58E2"/>
    <w:rsid w:val="000D6628"/>
    <w:rsid w:val="000D6DFA"/>
    <w:rsid w:val="000D721A"/>
    <w:rsid w:val="000E0490"/>
    <w:rsid w:val="000E0874"/>
    <w:rsid w:val="000E1093"/>
    <w:rsid w:val="000E1138"/>
    <w:rsid w:val="000E1C91"/>
    <w:rsid w:val="000E1E00"/>
    <w:rsid w:val="000E216D"/>
    <w:rsid w:val="000E2B0B"/>
    <w:rsid w:val="000E44FF"/>
    <w:rsid w:val="000E4923"/>
    <w:rsid w:val="000E5DE0"/>
    <w:rsid w:val="000E617D"/>
    <w:rsid w:val="000E62E7"/>
    <w:rsid w:val="000E6C53"/>
    <w:rsid w:val="000E7992"/>
    <w:rsid w:val="000E7B3A"/>
    <w:rsid w:val="000E7C27"/>
    <w:rsid w:val="000E7CE5"/>
    <w:rsid w:val="000E7FB4"/>
    <w:rsid w:val="000F00E9"/>
    <w:rsid w:val="000F1BCD"/>
    <w:rsid w:val="000F1C27"/>
    <w:rsid w:val="000F1D4B"/>
    <w:rsid w:val="000F2626"/>
    <w:rsid w:val="000F2EAC"/>
    <w:rsid w:val="000F32E4"/>
    <w:rsid w:val="000F3971"/>
    <w:rsid w:val="000F3C81"/>
    <w:rsid w:val="000F3E49"/>
    <w:rsid w:val="000F420D"/>
    <w:rsid w:val="000F424B"/>
    <w:rsid w:val="000F4D3E"/>
    <w:rsid w:val="000F4E14"/>
    <w:rsid w:val="000F5269"/>
    <w:rsid w:val="000F56D4"/>
    <w:rsid w:val="000F61E8"/>
    <w:rsid w:val="000F636C"/>
    <w:rsid w:val="000F6A3F"/>
    <w:rsid w:val="000F6BDE"/>
    <w:rsid w:val="000F6D59"/>
    <w:rsid w:val="000F74FD"/>
    <w:rsid w:val="000F7654"/>
    <w:rsid w:val="000F7CAB"/>
    <w:rsid w:val="000F7F17"/>
    <w:rsid w:val="00100729"/>
    <w:rsid w:val="00101BBD"/>
    <w:rsid w:val="00101EED"/>
    <w:rsid w:val="001021CF"/>
    <w:rsid w:val="00102AE2"/>
    <w:rsid w:val="00102D47"/>
    <w:rsid w:val="0010331E"/>
    <w:rsid w:val="00103CB0"/>
    <w:rsid w:val="001041CD"/>
    <w:rsid w:val="0010427B"/>
    <w:rsid w:val="001045ED"/>
    <w:rsid w:val="001052E2"/>
    <w:rsid w:val="00105691"/>
    <w:rsid w:val="001059D7"/>
    <w:rsid w:val="00105B3C"/>
    <w:rsid w:val="00105E1A"/>
    <w:rsid w:val="001060EB"/>
    <w:rsid w:val="001064B6"/>
    <w:rsid w:val="00106FA3"/>
    <w:rsid w:val="00107123"/>
    <w:rsid w:val="001073BE"/>
    <w:rsid w:val="00107419"/>
    <w:rsid w:val="001076F1"/>
    <w:rsid w:val="00107B7F"/>
    <w:rsid w:val="001102A3"/>
    <w:rsid w:val="00111BD9"/>
    <w:rsid w:val="001121AF"/>
    <w:rsid w:val="001124FA"/>
    <w:rsid w:val="0011256B"/>
    <w:rsid w:val="00112B2F"/>
    <w:rsid w:val="00113180"/>
    <w:rsid w:val="00114603"/>
    <w:rsid w:val="00114836"/>
    <w:rsid w:val="00114E5C"/>
    <w:rsid w:val="00116088"/>
    <w:rsid w:val="001165DF"/>
    <w:rsid w:val="001173E0"/>
    <w:rsid w:val="00120520"/>
    <w:rsid w:val="00120DD4"/>
    <w:rsid w:val="00120E4D"/>
    <w:rsid w:val="001214C6"/>
    <w:rsid w:val="00121A69"/>
    <w:rsid w:val="0012279A"/>
    <w:rsid w:val="0012434A"/>
    <w:rsid w:val="00124970"/>
    <w:rsid w:val="0012519A"/>
    <w:rsid w:val="00125385"/>
    <w:rsid w:val="00125AD0"/>
    <w:rsid w:val="00126452"/>
    <w:rsid w:val="00126F9E"/>
    <w:rsid w:val="00127077"/>
    <w:rsid w:val="001271A7"/>
    <w:rsid w:val="00130376"/>
    <w:rsid w:val="001303EE"/>
    <w:rsid w:val="00130566"/>
    <w:rsid w:val="00130BC3"/>
    <w:rsid w:val="00130C1D"/>
    <w:rsid w:val="001318A5"/>
    <w:rsid w:val="00131B79"/>
    <w:rsid w:val="00132A56"/>
    <w:rsid w:val="00132B02"/>
    <w:rsid w:val="00132C3D"/>
    <w:rsid w:val="0013395E"/>
    <w:rsid w:val="00133A78"/>
    <w:rsid w:val="001340BF"/>
    <w:rsid w:val="001343D3"/>
    <w:rsid w:val="00134ACD"/>
    <w:rsid w:val="001354C6"/>
    <w:rsid w:val="001355B3"/>
    <w:rsid w:val="0013618F"/>
    <w:rsid w:val="001367BD"/>
    <w:rsid w:val="001367C0"/>
    <w:rsid w:val="00136A6A"/>
    <w:rsid w:val="00136B71"/>
    <w:rsid w:val="001376AE"/>
    <w:rsid w:val="00137ADF"/>
    <w:rsid w:val="00137E11"/>
    <w:rsid w:val="00140685"/>
    <w:rsid w:val="00140EDE"/>
    <w:rsid w:val="001410C8"/>
    <w:rsid w:val="001418E0"/>
    <w:rsid w:val="001419FA"/>
    <w:rsid w:val="00142302"/>
    <w:rsid w:val="0014248C"/>
    <w:rsid w:val="001429DC"/>
    <w:rsid w:val="00142A8C"/>
    <w:rsid w:val="00142E42"/>
    <w:rsid w:val="001431BA"/>
    <w:rsid w:val="001433ED"/>
    <w:rsid w:val="00143CB5"/>
    <w:rsid w:val="00144C68"/>
    <w:rsid w:val="00144D4A"/>
    <w:rsid w:val="00144F1E"/>
    <w:rsid w:val="0014510E"/>
    <w:rsid w:val="00145275"/>
    <w:rsid w:val="00145944"/>
    <w:rsid w:val="00146254"/>
    <w:rsid w:val="00146F49"/>
    <w:rsid w:val="00146F4D"/>
    <w:rsid w:val="0014735F"/>
    <w:rsid w:val="00151B65"/>
    <w:rsid w:val="00151B72"/>
    <w:rsid w:val="001520CF"/>
    <w:rsid w:val="00152B3C"/>
    <w:rsid w:val="00152D95"/>
    <w:rsid w:val="0015329E"/>
    <w:rsid w:val="00154046"/>
    <w:rsid w:val="00154480"/>
    <w:rsid w:val="00154721"/>
    <w:rsid w:val="001555F1"/>
    <w:rsid w:val="00155764"/>
    <w:rsid w:val="00155DCC"/>
    <w:rsid w:val="00157158"/>
    <w:rsid w:val="00157C34"/>
    <w:rsid w:val="00157E57"/>
    <w:rsid w:val="00157ECC"/>
    <w:rsid w:val="00160010"/>
    <w:rsid w:val="001606D2"/>
    <w:rsid w:val="0016072F"/>
    <w:rsid w:val="001608BF"/>
    <w:rsid w:val="00161861"/>
    <w:rsid w:val="00161BF6"/>
    <w:rsid w:val="00161FCF"/>
    <w:rsid w:val="001624C7"/>
    <w:rsid w:val="00162B3B"/>
    <w:rsid w:val="00163206"/>
    <w:rsid w:val="0016340F"/>
    <w:rsid w:val="00163543"/>
    <w:rsid w:val="00163544"/>
    <w:rsid w:val="00163D1D"/>
    <w:rsid w:val="001648D2"/>
    <w:rsid w:val="00164C1A"/>
    <w:rsid w:val="001658C5"/>
    <w:rsid w:val="00166994"/>
    <w:rsid w:val="0016743B"/>
    <w:rsid w:val="0016786A"/>
    <w:rsid w:val="00167A20"/>
    <w:rsid w:val="00167A2F"/>
    <w:rsid w:val="001708CA"/>
    <w:rsid w:val="00170A90"/>
    <w:rsid w:val="00170D04"/>
    <w:rsid w:val="00170EA3"/>
    <w:rsid w:val="00171240"/>
    <w:rsid w:val="001715AF"/>
    <w:rsid w:val="001717A8"/>
    <w:rsid w:val="00172BE5"/>
    <w:rsid w:val="00172FB7"/>
    <w:rsid w:val="00173069"/>
    <w:rsid w:val="0017350F"/>
    <w:rsid w:val="001736E8"/>
    <w:rsid w:val="0017391E"/>
    <w:rsid w:val="00173C73"/>
    <w:rsid w:val="00174E99"/>
    <w:rsid w:val="001751AF"/>
    <w:rsid w:val="00175A44"/>
    <w:rsid w:val="00175F9D"/>
    <w:rsid w:val="001761A5"/>
    <w:rsid w:val="00176412"/>
    <w:rsid w:val="00176FB0"/>
    <w:rsid w:val="00177548"/>
    <w:rsid w:val="001775C4"/>
    <w:rsid w:val="0018135E"/>
    <w:rsid w:val="001816C7"/>
    <w:rsid w:val="00182365"/>
    <w:rsid w:val="001828CC"/>
    <w:rsid w:val="00182E12"/>
    <w:rsid w:val="00182EF1"/>
    <w:rsid w:val="00183AD7"/>
    <w:rsid w:val="00184CCD"/>
    <w:rsid w:val="00184DB3"/>
    <w:rsid w:val="00185261"/>
    <w:rsid w:val="001856CD"/>
    <w:rsid w:val="001856D3"/>
    <w:rsid w:val="00185983"/>
    <w:rsid w:val="00185B50"/>
    <w:rsid w:val="00185D3B"/>
    <w:rsid w:val="00185E27"/>
    <w:rsid w:val="0018694F"/>
    <w:rsid w:val="00186A4B"/>
    <w:rsid w:val="0018730A"/>
    <w:rsid w:val="0018798B"/>
    <w:rsid w:val="001906BD"/>
    <w:rsid w:val="00191336"/>
    <w:rsid w:val="00191FFE"/>
    <w:rsid w:val="0019215F"/>
    <w:rsid w:val="00192230"/>
    <w:rsid w:val="00192334"/>
    <w:rsid w:val="001936B5"/>
    <w:rsid w:val="001937D8"/>
    <w:rsid w:val="00193C8D"/>
    <w:rsid w:val="00193E80"/>
    <w:rsid w:val="0019555A"/>
    <w:rsid w:val="001959A3"/>
    <w:rsid w:val="001960F9"/>
    <w:rsid w:val="0019681B"/>
    <w:rsid w:val="00197806"/>
    <w:rsid w:val="00197818"/>
    <w:rsid w:val="00197B47"/>
    <w:rsid w:val="00197C3A"/>
    <w:rsid w:val="00197C5D"/>
    <w:rsid w:val="001A00C3"/>
    <w:rsid w:val="001A00F7"/>
    <w:rsid w:val="001A0EAA"/>
    <w:rsid w:val="001A150D"/>
    <w:rsid w:val="001A169E"/>
    <w:rsid w:val="001A1AF3"/>
    <w:rsid w:val="001A1D1E"/>
    <w:rsid w:val="001A20F9"/>
    <w:rsid w:val="001A28CC"/>
    <w:rsid w:val="001A2EB7"/>
    <w:rsid w:val="001A30F6"/>
    <w:rsid w:val="001A35AF"/>
    <w:rsid w:val="001A3769"/>
    <w:rsid w:val="001A3BC6"/>
    <w:rsid w:val="001A44EF"/>
    <w:rsid w:val="001A4674"/>
    <w:rsid w:val="001A5432"/>
    <w:rsid w:val="001A5C59"/>
    <w:rsid w:val="001A6197"/>
    <w:rsid w:val="001A65B9"/>
    <w:rsid w:val="001A7473"/>
    <w:rsid w:val="001A782B"/>
    <w:rsid w:val="001A7E8E"/>
    <w:rsid w:val="001B0038"/>
    <w:rsid w:val="001B0042"/>
    <w:rsid w:val="001B053E"/>
    <w:rsid w:val="001B0732"/>
    <w:rsid w:val="001B0E6A"/>
    <w:rsid w:val="001B1383"/>
    <w:rsid w:val="001B1590"/>
    <w:rsid w:val="001B1A73"/>
    <w:rsid w:val="001B1C1A"/>
    <w:rsid w:val="001B38DF"/>
    <w:rsid w:val="001B3B8B"/>
    <w:rsid w:val="001B3E20"/>
    <w:rsid w:val="001B4203"/>
    <w:rsid w:val="001B46F0"/>
    <w:rsid w:val="001B4DA6"/>
    <w:rsid w:val="001B5214"/>
    <w:rsid w:val="001B5FA8"/>
    <w:rsid w:val="001B67C9"/>
    <w:rsid w:val="001B704E"/>
    <w:rsid w:val="001B70A8"/>
    <w:rsid w:val="001B7361"/>
    <w:rsid w:val="001B7F22"/>
    <w:rsid w:val="001B7F56"/>
    <w:rsid w:val="001C0187"/>
    <w:rsid w:val="001C05FB"/>
    <w:rsid w:val="001C0724"/>
    <w:rsid w:val="001C153B"/>
    <w:rsid w:val="001C15E1"/>
    <w:rsid w:val="001C17D4"/>
    <w:rsid w:val="001C1DF7"/>
    <w:rsid w:val="001C1E4C"/>
    <w:rsid w:val="001C3363"/>
    <w:rsid w:val="001C41D9"/>
    <w:rsid w:val="001C473B"/>
    <w:rsid w:val="001C4935"/>
    <w:rsid w:val="001C6A38"/>
    <w:rsid w:val="001C70D2"/>
    <w:rsid w:val="001C7A07"/>
    <w:rsid w:val="001C7C2A"/>
    <w:rsid w:val="001C7D9F"/>
    <w:rsid w:val="001D24A5"/>
    <w:rsid w:val="001D3A0B"/>
    <w:rsid w:val="001D431C"/>
    <w:rsid w:val="001D4B46"/>
    <w:rsid w:val="001D500F"/>
    <w:rsid w:val="001D599C"/>
    <w:rsid w:val="001D624E"/>
    <w:rsid w:val="001D650B"/>
    <w:rsid w:val="001D6AB5"/>
    <w:rsid w:val="001D6BA9"/>
    <w:rsid w:val="001D73B5"/>
    <w:rsid w:val="001E03DD"/>
    <w:rsid w:val="001E084E"/>
    <w:rsid w:val="001E0F63"/>
    <w:rsid w:val="001E13CD"/>
    <w:rsid w:val="001E180E"/>
    <w:rsid w:val="001E1A52"/>
    <w:rsid w:val="001E1CD5"/>
    <w:rsid w:val="001E22F2"/>
    <w:rsid w:val="001E2470"/>
    <w:rsid w:val="001E2518"/>
    <w:rsid w:val="001E321A"/>
    <w:rsid w:val="001E49E6"/>
    <w:rsid w:val="001E50F1"/>
    <w:rsid w:val="001E55F2"/>
    <w:rsid w:val="001E56A4"/>
    <w:rsid w:val="001E5E76"/>
    <w:rsid w:val="001E64D9"/>
    <w:rsid w:val="001E67A2"/>
    <w:rsid w:val="001E6BE3"/>
    <w:rsid w:val="001E715A"/>
    <w:rsid w:val="001E741E"/>
    <w:rsid w:val="001E74F5"/>
    <w:rsid w:val="001E7E77"/>
    <w:rsid w:val="001F0EEB"/>
    <w:rsid w:val="001F0FD9"/>
    <w:rsid w:val="001F140A"/>
    <w:rsid w:val="001F1497"/>
    <w:rsid w:val="001F1752"/>
    <w:rsid w:val="001F1F5F"/>
    <w:rsid w:val="001F24F9"/>
    <w:rsid w:val="001F2C26"/>
    <w:rsid w:val="001F2E40"/>
    <w:rsid w:val="001F3C68"/>
    <w:rsid w:val="001F3FE0"/>
    <w:rsid w:val="001F44E8"/>
    <w:rsid w:val="001F4BF4"/>
    <w:rsid w:val="001F4E82"/>
    <w:rsid w:val="001F4EDA"/>
    <w:rsid w:val="001F5463"/>
    <w:rsid w:val="001F57A2"/>
    <w:rsid w:val="001F592D"/>
    <w:rsid w:val="001F5A27"/>
    <w:rsid w:val="001F608A"/>
    <w:rsid w:val="001F6760"/>
    <w:rsid w:val="001F76D9"/>
    <w:rsid w:val="00200B49"/>
    <w:rsid w:val="00200DEA"/>
    <w:rsid w:val="0020182B"/>
    <w:rsid w:val="00202C9E"/>
    <w:rsid w:val="002039EE"/>
    <w:rsid w:val="00204031"/>
    <w:rsid w:val="0020452F"/>
    <w:rsid w:val="002049D6"/>
    <w:rsid w:val="00206085"/>
    <w:rsid w:val="0020699E"/>
    <w:rsid w:val="002069FC"/>
    <w:rsid w:val="00206AFE"/>
    <w:rsid w:val="00206BF1"/>
    <w:rsid w:val="0020734D"/>
    <w:rsid w:val="00207CA2"/>
    <w:rsid w:val="002103E7"/>
    <w:rsid w:val="002110B8"/>
    <w:rsid w:val="00211139"/>
    <w:rsid w:val="002124D9"/>
    <w:rsid w:val="0021325B"/>
    <w:rsid w:val="0021366D"/>
    <w:rsid w:val="00213DFF"/>
    <w:rsid w:val="002140D5"/>
    <w:rsid w:val="002141F1"/>
    <w:rsid w:val="00214275"/>
    <w:rsid w:val="0021496D"/>
    <w:rsid w:val="00214B3A"/>
    <w:rsid w:val="00214BEF"/>
    <w:rsid w:val="0021540E"/>
    <w:rsid w:val="0021548F"/>
    <w:rsid w:val="00215F0A"/>
    <w:rsid w:val="00216134"/>
    <w:rsid w:val="002161D7"/>
    <w:rsid w:val="0022020B"/>
    <w:rsid w:val="00220AD9"/>
    <w:rsid w:val="002215D2"/>
    <w:rsid w:val="002224F0"/>
    <w:rsid w:val="00222DF0"/>
    <w:rsid w:val="002232E8"/>
    <w:rsid w:val="002240C9"/>
    <w:rsid w:val="002246F5"/>
    <w:rsid w:val="00225153"/>
    <w:rsid w:val="00225810"/>
    <w:rsid w:val="0022590F"/>
    <w:rsid w:val="002264B7"/>
    <w:rsid w:val="00227167"/>
    <w:rsid w:val="00227641"/>
    <w:rsid w:val="00230782"/>
    <w:rsid w:val="002308F0"/>
    <w:rsid w:val="00231574"/>
    <w:rsid w:val="002315B6"/>
    <w:rsid w:val="00232409"/>
    <w:rsid w:val="00233690"/>
    <w:rsid w:val="00233E7F"/>
    <w:rsid w:val="002344CE"/>
    <w:rsid w:val="0023464D"/>
    <w:rsid w:val="0023494A"/>
    <w:rsid w:val="00234BB2"/>
    <w:rsid w:val="00235109"/>
    <w:rsid w:val="00235304"/>
    <w:rsid w:val="00235FC7"/>
    <w:rsid w:val="00237572"/>
    <w:rsid w:val="002400C4"/>
    <w:rsid w:val="00240528"/>
    <w:rsid w:val="00240CEA"/>
    <w:rsid w:val="00240E76"/>
    <w:rsid w:val="00241EFA"/>
    <w:rsid w:val="00242808"/>
    <w:rsid w:val="0024284D"/>
    <w:rsid w:val="002434C1"/>
    <w:rsid w:val="0024373B"/>
    <w:rsid w:val="00243916"/>
    <w:rsid w:val="00244163"/>
    <w:rsid w:val="00244462"/>
    <w:rsid w:val="00244AAF"/>
    <w:rsid w:val="00245354"/>
    <w:rsid w:val="0024660D"/>
    <w:rsid w:val="0025142D"/>
    <w:rsid w:val="00251F48"/>
    <w:rsid w:val="00252197"/>
    <w:rsid w:val="002521F3"/>
    <w:rsid w:val="00252F22"/>
    <w:rsid w:val="00252F9F"/>
    <w:rsid w:val="00253F82"/>
    <w:rsid w:val="00254421"/>
    <w:rsid w:val="002548B7"/>
    <w:rsid w:val="00255DD4"/>
    <w:rsid w:val="00256389"/>
    <w:rsid w:val="0025672E"/>
    <w:rsid w:val="00256933"/>
    <w:rsid w:val="00256E30"/>
    <w:rsid w:val="002608F5"/>
    <w:rsid w:val="00260D7F"/>
    <w:rsid w:val="00261604"/>
    <w:rsid w:val="002619DB"/>
    <w:rsid w:val="00261DF2"/>
    <w:rsid w:val="0026323B"/>
    <w:rsid w:val="002632C1"/>
    <w:rsid w:val="0026381C"/>
    <w:rsid w:val="002644C2"/>
    <w:rsid w:val="00264671"/>
    <w:rsid w:val="00264BBF"/>
    <w:rsid w:val="00265E3A"/>
    <w:rsid w:val="0026616A"/>
    <w:rsid w:val="00266C57"/>
    <w:rsid w:val="00266E5A"/>
    <w:rsid w:val="00267289"/>
    <w:rsid w:val="00267483"/>
    <w:rsid w:val="002677D6"/>
    <w:rsid w:val="00270072"/>
    <w:rsid w:val="002708E6"/>
    <w:rsid w:val="00271A3A"/>
    <w:rsid w:val="00271CC0"/>
    <w:rsid w:val="002729F4"/>
    <w:rsid w:val="00272FE9"/>
    <w:rsid w:val="0027611C"/>
    <w:rsid w:val="002761DA"/>
    <w:rsid w:val="00276DB3"/>
    <w:rsid w:val="002773C6"/>
    <w:rsid w:val="00277569"/>
    <w:rsid w:val="00277659"/>
    <w:rsid w:val="002778CE"/>
    <w:rsid w:val="00277EEF"/>
    <w:rsid w:val="00280294"/>
    <w:rsid w:val="0028069E"/>
    <w:rsid w:val="00280ED9"/>
    <w:rsid w:val="0028118B"/>
    <w:rsid w:val="00281689"/>
    <w:rsid w:val="00282ADB"/>
    <w:rsid w:val="00283302"/>
    <w:rsid w:val="00283436"/>
    <w:rsid w:val="0028379C"/>
    <w:rsid w:val="002837BC"/>
    <w:rsid w:val="0028384A"/>
    <w:rsid w:val="00283AD3"/>
    <w:rsid w:val="002844D7"/>
    <w:rsid w:val="0028451F"/>
    <w:rsid w:val="00284877"/>
    <w:rsid w:val="00284967"/>
    <w:rsid w:val="00284BDC"/>
    <w:rsid w:val="002852EC"/>
    <w:rsid w:val="00285B2F"/>
    <w:rsid w:val="00285B98"/>
    <w:rsid w:val="00286023"/>
    <w:rsid w:val="002863DA"/>
    <w:rsid w:val="00286D23"/>
    <w:rsid w:val="00286D25"/>
    <w:rsid w:val="00286F89"/>
    <w:rsid w:val="002875C9"/>
    <w:rsid w:val="00287995"/>
    <w:rsid w:val="00287D0B"/>
    <w:rsid w:val="0029164E"/>
    <w:rsid w:val="002928D9"/>
    <w:rsid w:val="00292B2A"/>
    <w:rsid w:val="00292C5C"/>
    <w:rsid w:val="00293710"/>
    <w:rsid w:val="0029379A"/>
    <w:rsid w:val="00293D00"/>
    <w:rsid w:val="00294BBA"/>
    <w:rsid w:val="00294DC4"/>
    <w:rsid w:val="00294FDA"/>
    <w:rsid w:val="0029517F"/>
    <w:rsid w:val="00295575"/>
    <w:rsid w:val="00295E50"/>
    <w:rsid w:val="0029661E"/>
    <w:rsid w:val="00296D7D"/>
    <w:rsid w:val="002973E2"/>
    <w:rsid w:val="00297C52"/>
    <w:rsid w:val="00297E01"/>
    <w:rsid w:val="002A08EE"/>
    <w:rsid w:val="002A0BC2"/>
    <w:rsid w:val="002A12B2"/>
    <w:rsid w:val="002A14E6"/>
    <w:rsid w:val="002A1F5E"/>
    <w:rsid w:val="002A24D4"/>
    <w:rsid w:val="002A2C7C"/>
    <w:rsid w:val="002A315D"/>
    <w:rsid w:val="002A3979"/>
    <w:rsid w:val="002A3A9B"/>
    <w:rsid w:val="002A3EC8"/>
    <w:rsid w:val="002A4488"/>
    <w:rsid w:val="002A5337"/>
    <w:rsid w:val="002A6192"/>
    <w:rsid w:val="002A6546"/>
    <w:rsid w:val="002A671F"/>
    <w:rsid w:val="002A7140"/>
    <w:rsid w:val="002A726B"/>
    <w:rsid w:val="002A7780"/>
    <w:rsid w:val="002A7DFA"/>
    <w:rsid w:val="002B014A"/>
    <w:rsid w:val="002B0429"/>
    <w:rsid w:val="002B043D"/>
    <w:rsid w:val="002B0506"/>
    <w:rsid w:val="002B0B1E"/>
    <w:rsid w:val="002B0BC9"/>
    <w:rsid w:val="002B0F22"/>
    <w:rsid w:val="002B1023"/>
    <w:rsid w:val="002B1AF6"/>
    <w:rsid w:val="002B2288"/>
    <w:rsid w:val="002B25E0"/>
    <w:rsid w:val="002B2F27"/>
    <w:rsid w:val="002B3571"/>
    <w:rsid w:val="002B361F"/>
    <w:rsid w:val="002B3CE9"/>
    <w:rsid w:val="002B3FE0"/>
    <w:rsid w:val="002B47EC"/>
    <w:rsid w:val="002B4970"/>
    <w:rsid w:val="002B4B4D"/>
    <w:rsid w:val="002B5468"/>
    <w:rsid w:val="002B546E"/>
    <w:rsid w:val="002B5767"/>
    <w:rsid w:val="002B5FB1"/>
    <w:rsid w:val="002B6CEC"/>
    <w:rsid w:val="002B75A1"/>
    <w:rsid w:val="002B7C58"/>
    <w:rsid w:val="002B7D81"/>
    <w:rsid w:val="002C029D"/>
    <w:rsid w:val="002C0823"/>
    <w:rsid w:val="002C121D"/>
    <w:rsid w:val="002C129F"/>
    <w:rsid w:val="002C1E91"/>
    <w:rsid w:val="002C1EA8"/>
    <w:rsid w:val="002C2069"/>
    <w:rsid w:val="002C2B37"/>
    <w:rsid w:val="002C383F"/>
    <w:rsid w:val="002C3B9F"/>
    <w:rsid w:val="002C3F42"/>
    <w:rsid w:val="002C4424"/>
    <w:rsid w:val="002C459A"/>
    <w:rsid w:val="002C491C"/>
    <w:rsid w:val="002C4BDB"/>
    <w:rsid w:val="002C4C2E"/>
    <w:rsid w:val="002C4D55"/>
    <w:rsid w:val="002C4EB3"/>
    <w:rsid w:val="002C5315"/>
    <w:rsid w:val="002C55DD"/>
    <w:rsid w:val="002C6AB9"/>
    <w:rsid w:val="002C7D28"/>
    <w:rsid w:val="002D1F47"/>
    <w:rsid w:val="002D294E"/>
    <w:rsid w:val="002D2D7C"/>
    <w:rsid w:val="002D30CD"/>
    <w:rsid w:val="002D3E8C"/>
    <w:rsid w:val="002D3E97"/>
    <w:rsid w:val="002D412B"/>
    <w:rsid w:val="002D417D"/>
    <w:rsid w:val="002D42BD"/>
    <w:rsid w:val="002D50C3"/>
    <w:rsid w:val="002D51C5"/>
    <w:rsid w:val="002D5CFF"/>
    <w:rsid w:val="002D5E0B"/>
    <w:rsid w:val="002D6634"/>
    <w:rsid w:val="002D697B"/>
    <w:rsid w:val="002D6DB8"/>
    <w:rsid w:val="002D70E9"/>
    <w:rsid w:val="002D7673"/>
    <w:rsid w:val="002E016F"/>
    <w:rsid w:val="002E04E0"/>
    <w:rsid w:val="002E1030"/>
    <w:rsid w:val="002E17A5"/>
    <w:rsid w:val="002E2253"/>
    <w:rsid w:val="002E25C0"/>
    <w:rsid w:val="002E2795"/>
    <w:rsid w:val="002E28B2"/>
    <w:rsid w:val="002E2ADB"/>
    <w:rsid w:val="002E3012"/>
    <w:rsid w:val="002E315E"/>
    <w:rsid w:val="002E329E"/>
    <w:rsid w:val="002E34A5"/>
    <w:rsid w:val="002E37E6"/>
    <w:rsid w:val="002E393A"/>
    <w:rsid w:val="002E3C71"/>
    <w:rsid w:val="002E4FD2"/>
    <w:rsid w:val="002E59B0"/>
    <w:rsid w:val="002E6AF4"/>
    <w:rsid w:val="002E7B0E"/>
    <w:rsid w:val="002E7CAD"/>
    <w:rsid w:val="002F0445"/>
    <w:rsid w:val="002F152D"/>
    <w:rsid w:val="002F1F60"/>
    <w:rsid w:val="002F2226"/>
    <w:rsid w:val="002F23B4"/>
    <w:rsid w:val="002F2432"/>
    <w:rsid w:val="002F273A"/>
    <w:rsid w:val="002F2F7A"/>
    <w:rsid w:val="002F3E41"/>
    <w:rsid w:val="002F426E"/>
    <w:rsid w:val="002F4335"/>
    <w:rsid w:val="002F49A3"/>
    <w:rsid w:val="002F4D27"/>
    <w:rsid w:val="002F541B"/>
    <w:rsid w:val="002F5A43"/>
    <w:rsid w:val="002F5AFD"/>
    <w:rsid w:val="002F5B48"/>
    <w:rsid w:val="002F5E5D"/>
    <w:rsid w:val="002F6000"/>
    <w:rsid w:val="002F6802"/>
    <w:rsid w:val="002F75A9"/>
    <w:rsid w:val="00300067"/>
    <w:rsid w:val="0030012F"/>
    <w:rsid w:val="003001AC"/>
    <w:rsid w:val="003005AC"/>
    <w:rsid w:val="003006DB"/>
    <w:rsid w:val="00301054"/>
    <w:rsid w:val="0030109B"/>
    <w:rsid w:val="0030136A"/>
    <w:rsid w:val="0030144D"/>
    <w:rsid w:val="00302D5E"/>
    <w:rsid w:val="00303FA7"/>
    <w:rsid w:val="0030464F"/>
    <w:rsid w:val="0030481E"/>
    <w:rsid w:val="003048E4"/>
    <w:rsid w:val="00304B20"/>
    <w:rsid w:val="003051B7"/>
    <w:rsid w:val="00305429"/>
    <w:rsid w:val="003054A7"/>
    <w:rsid w:val="00305684"/>
    <w:rsid w:val="00306DBB"/>
    <w:rsid w:val="00307081"/>
    <w:rsid w:val="003070FF"/>
    <w:rsid w:val="00307164"/>
    <w:rsid w:val="003071DC"/>
    <w:rsid w:val="0030733E"/>
    <w:rsid w:val="003100F3"/>
    <w:rsid w:val="00310505"/>
    <w:rsid w:val="00310701"/>
    <w:rsid w:val="00310EAD"/>
    <w:rsid w:val="00310F04"/>
    <w:rsid w:val="00311459"/>
    <w:rsid w:val="00312221"/>
    <w:rsid w:val="00312704"/>
    <w:rsid w:val="003129D0"/>
    <w:rsid w:val="00312D0F"/>
    <w:rsid w:val="00313500"/>
    <w:rsid w:val="00314036"/>
    <w:rsid w:val="0031431E"/>
    <w:rsid w:val="00314830"/>
    <w:rsid w:val="0031491C"/>
    <w:rsid w:val="003151D0"/>
    <w:rsid w:val="00315AD0"/>
    <w:rsid w:val="00315B66"/>
    <w:rsid w:val="00315D1D"/>
    <w:rsid w:val="003160C0"/>
    <w:rsid w:val="0031665E"/>
    <w:rsid w:val="00316770"/>
    <w:rsid w:val="00316788"/>
    <w:rsid w:val="0031711D"/>
    <w:rsid w:val="003172BD"/>
    <w:rsid w:val="00317433"/>
    <w:rsid w:val="0031749E"/>
    <w:rsid w:val="00317A93"/>
    <w:rsid w:val="00317E07"/>
    <w:rsid w:val="00320AA7"/>
    <w:rsid w:val="00320E6B"/>
    <w:rsid w:val="003219AD"/>
    <w:rsid w:val="00321C6D"/>
    <w:rsid w:val="00321F77"/>
    <w:rsid w:val="003223B1"/>
    <w:rsid w:val="00322436"/>
    <w:rsid w:val="00322C5B"/>
    <w:rsid w:val="00322D3B"/>
    <w:rsid w:val="00322F7F"/>
    <w:rsid w:val="00323A30"/>
    <w:rsid w:val="00324AD7"/>
    <w:rsid w:val="00324DA3"/>
    <w:rsid w:val="00324FC2"/>
    <w:rsid w:val="0032596F"/>
    <w:rsid w:val="00325BCA"/>
    <w:rsid w:val="0032603E"/>
    <w:rsid w:val="00326E40"/>
    <w:rsid w:val="003271C1"/>
    <w:rsid w:val="0032735F"/>
    <w:rsid w:val="003277AB"/>
    <w:rsid w:val="0032780E"/>
    <w:rsid w:val="00327BDB"/>
    <w:rsid w:val="003301FC"/>
    <w:rsid w:val="00330553"/>
    <w:rsid w:val="00330B17"/>
    <w:rsid w:val="00330B99"/>
    <w:rsid w:val="00330D20"/>
    <w:rsid w:val="0033177D"/>
    <w:rsid w:val="00332827"/>
    <w:rsid w:val="00332957"/>
    <w:rsid w:val="00332AE4"/>
    <w:rsid w:val="00332F59"/>
    <w:rsid w:val="00333152"/>
    <w:rsid w:val="003334B5"/>
    <w:rsid w:val="00333E50"/>
    <w:rsid w:val="00334013"/>
    <w:rsid w:val="00334079"/>
    <w:rsid w:val="003356CE"/>
    <w:rsid w:val="0033585C"/>
    <w:rsid w:val="0033603B"/>
    <w:rsid w:val="003362CC"/>
    <w:rsid w:val="00336F77"/>
    <w:rsid w:val="00337D8D"/>
    <w:rsid w:val="0034011E"/>
    <w:rsid w:val="00340D95"/>
    <w:rsid w:val="00341299"/>
    <w:rsid w:val="003412E7"/>
    <w:rsid w:val="00341487"/>
    <w:rsid w:val="00341541"/>
    <w:rsid w:val="00341A9A"/>
    <w:rsid w:val="00341E88"/>
    <w:rsid w:val="00342B24"/>
    <w:rsid w:val="00343207"/>
    <w:rsid w:val="003434E0"/>
    <w:rsid w:val="00343F5A"/>
    <w:rsid w:val="0034473F"/>
    <w:rsid w:val="00344AE2"/>
    <w:rsid w:val="00345D0D"/>
    <w:rsid w:val="0034655F"/>
    <w:rsid w:val="00346ACE"/>
    <w:rsid w:val="00346E2E"/>
    <w:rsid w:val="00347291"/>
    <w:rsid w:val="00347420"/>
    <w:rsid w:val="00347499"/>
    <w:rsid w:val="003476CE"/>
    <w:rsid w:val="00347C86"/>
    <w:rsid w:val="0035019B"/>
    <w:rsid w:val="0035047D"/>
    <w:rsid w:val="0035053B"/>
    <w:rsid w:val="003510B9"/>
    <w:rsid w:val="003519BA"/>
    <w:rsid w:val="00353139"/>
    <w:rsid w:val="00354310"/>
    <w:rsid w:val="00354321"/>
    <w:rsid w:val="003543B9"/>
    <w:rsid w:val="00354B25"/>
    <w:rsid w:val="0035500B"/>
    <w:rsid w:val="003550A0"/>
    <w:rsid w:val="00355713"/>
    <w:rsid w:val="00355E81"/>
    <w:rsid w:val="00357059"/>
    <w:rsid w:val="003573B8"/>
    <w:rsid w:val="0036003F"/>
    <w:rsid w:val="0036023C"/>
    <w:rsid w:val="00362E35"/>
    <w:rsid w:val="00362FAF"/>
    <w:rsid w:val="00363494"/>
    <w:rsid w:val="003642A3"/>
    <w:rsid w:val="0036487F"/>
    <w:rsid w:val="00364EA7"/>
    <w:rsid w:val="00365910"/>
    <w:rsid w:val="003660A9"/>
    <w:rsid w:val="0036638A"/>
    <w:rsid w:val="00366785"/>
    <w:rsid w:val="00366B71"/>
    <w:rsid w:val="00366D15"/>
    <w:rsid w:val="0036700A"/>
    <w:rsid w:val="0036704D"/>
    <w:rsid w:val="00367741"/>
    <w:rsid w:val="00367B0A"/>
    <w:rsid w:val="00367DAF"/>
    <w:rsid w:val="0037081E"/>
    <w:rsid w:val="00371EE2"/>
    <w:rsid w:val="0037360F"/>
    <w:rsid w:val="00373EB4"/>
    <w:rsid w:val="00374789"/>
    <w:rsid w:val="0037643E"/>
    <w:rsid w:val="00376623"/>
    <w:rsid w:val="00376644"/>
    <w:rsid w:val="0037696D"/>
    <w:rsid w:val="003770AA"/>
    <w:rsid w:val="00377148"/>
    <w:rsid w:val="003771B5"/>
    <w:rsid w:val="00377E65"/>
    <w:rsid w:val="003808CB"/>
    <w:rsid w:val="00380930"/>
    <w:rsid w:val="003809BC"/>
    <w:rsid w:val="00380D2C"/>
    <w:rsid w:val="00381306"/>
    <w:rsid w:val="00381B1A"/>
    <w:rsid w:val="00381D9B"/>
    <w:rsid w:val="00382CE6"/>
    <w:rsid w:val="003835B1"/>
    <w:rsid w:val="00383A6E"/>
    <w:rsid w:val="003843E0"/>
    <w:rsid w:val="003845AE"/>
    <w:rsid w:val="0038544C"/>
    <w:rsid w:val="00385D2D"/>
    <w:rsid w:val="00386B02"/>
    <w:rsid w:val="00386F7B"/>
    <w:rsid w:val="00390350"/>
    <w:rsid w:val="00391355"/>
    <w:rsid w:val="00391743"/>
    <w:rsid w:val="0039216B"/>
    <w:rsid w:val="00392C32"/>
    <w:rsid w:val="00392C6B"/>
    <w:rsid w:val="00393745"/>
    <w:rsid w:val="00393A65"/>
    <w:rsid w:val="0039414A"/>
    <w:rsid w:val="00394440"/>
    <w:rsid w:val="003946BA"/>
    <w:rsid w:val="0039471B"/>
    <w:rsid w:val="00394841"/>
    <w:rsid w:val="003953B7"/>
    <w:rsid w:val="00395BCD"/>
    <w:rsid w:val="00395DD0"/>
    <w:rsid w:val="00396602"/>
    <w:rsid w:val="00396C33"/>
    <w:rsid w:val="00396C38"/>
    <w:rsid w:val="00396E3B"/>
    <w:rsid w:val="00397596"/>
    <w:rsid w:val="00397A94"/>
    <w:rsid w:val="00397CFC"/>
    <w:rsid w:val="00397ED2"/>
    <w:rsid w:val="00397EF5"/>
    <w:rsid w:val="003A0026"/>
    <w:rsid w:val="003A0F48"/>
    <w:rsid w:val="003A1072"/>
    <w:rsid w:val="003A1E66"/>
    <w:rsid w:val="003A2189"/>
    <w:rsid w:val="003A225D"/>
    <w:rsid w:val="003A2B0C"/>
    <w:rsid w:val="003A2F89"/>
    <w:rsid w:val="003A2FD1"/>
    <w:rsid w:val="003A32C8"/>
    <w:rsid w:val="003A39DC"/>
    <w:rsid w:val="003A4A86"/>
    <w:rsid w:val="003A4D33"/>
    <w:rsid w:val="003A507B"/>
    <w:rsid w:val="003A516F"/>
    <w:rsid w:val="003A583A"/>
    <w:rsid w:val="003A583B"/>
    <w:rsid w:val="003A58E2"/>
    <w:rsid w:val="003A5A83"/>
    <w:rsid w:val="003A63F0"/>
    <w:rsid w:val="003A659A"/>
    <w:rsid w:val="003A6E85"/>
    <w:rsid w:val="003A748A"/>
    <w:rsid w:val="003B0265"/>
    <w:rsid w:val="003B0784"/>
    <w:rsid w:val="003B0937"/>
    <w:rsid w:val="003B0DBC"/>
    <w:rsid w:val="003B0E00"/>
    <w:rsid w:val="003B0F67"/>
    <w:rsid w:val="003B162B"/>
    <w:rsid w:val="003B166F"/>
    <w:rsid w:val="003B1C91"/>
    <w:rsid w:val="003B293D"/>
    <w:rsid w:val="003B304B"/>
    <w:rsid w:val="003B326C"/>
    <w:rsid w:val="003B4247"/>
    <w:rsid w:val="003B4744"/>
    <w:rsid w:val="003B4C2F"/>
    <w:rsid w:val="003B5F09"/>
    <w:rsid w:val="003B6021"/>
    <w:rsid w:val="003B65AA"/>
    <w:rsid w:val="003B7490"/>
    <w:rsid w:val="003C038C"/>
    <w:rsid w:val="003C03AB"/>
    <w:rsid w:val="003C05EE"/>
    <w:rsid w:val="003C0827"/>
    <w:rsid w:val="003C09F8"/>
    <w:rsid w:val="003C1187"/>
    <w:rsid w:val="003C1779"/>
    <w:rsid w:val="003C2AC0"/>
    <w:rsid w:val="003C2F2C"/>
    <w:rsid w:val="003C30F3"/>
    <w:rsid w:val="003C37EE"/>
    <w:rsid w:val="003C38CF"/>
    <w:rsid w:val="003C41FD"/>
    <w:rsid w:val="003C43F3"/>
    <w:rsid w:val="003C5302"/>
    <w:rsid w:val="003C5329"/>
    <w:rsid w:val="003C54CB"/>
    <w:rsid w:val="003C612F"/>
    <w:rsid w:val="003C68C0"/>
    <w:rsid w:val="003C6D65"/>
    <w:rsid w:val="003C6D7E"/>
    <w:rsid w:val="003C74B2"/>
    <w:rsid w:val="003C7529"/>
    <w:rsid w:val="003C7783"/>
    <w:rsid w:val="003C7E92"/>
    <w:rsid w:val="003C7F03"/>
    <w:rsid w:val="003D0020"/>
    <w:rsid w:val="003D0177"/>
    <w:rsid w:val="003D06CC"/>
    <w:rsid w:val="003D0820"/>
    <w:rsid w:val="003D0A8E"/>
    <w:rsid w:val="003D0D3B"/>
    <w:rsid w:val="003D145F"/>
    <w:rsid w:val="003D1F6A"/>
    <w:rsid w:val="003D256A"/>
    <w:rsid w:val="003D268F"/>
    <w:rsid w:val="003D2B81"/>
    <w:rsid w:val="003D3B24"/>
    <w:rsid w:val="003D4BB8"/>
    <w:rsid w:val="003D4DB8"/>
    <w:rsid w:val="003D537B"/>
    <w:rsid w:val="003D5D78"/>
    <w:rsid w:val="003D5DF0"/>
    <w:rsid w:val="003D64ED"/>
    <w:rsid w:val="003D6FE6"/>
    <w:rsid w:val="003D726E"/>
    <w:rsid w:val="003D7413"/>
    <w:rsid w:val="003D7681"/>
    <w:rsid w:val="003D7D31"/>
    <w:rsid w:val="003E062A"/>
    <w:rsid w:val="003E0C86"/>
    <w:rsid w:val="003E12BD"/>
    <w:rsid w:val="003E12FE"/>
    <w:rsid w:val="003E1364"/>
    <w:rsid w:val="003E1594"/>
    <w:rsid w:val="003E230A"/>
    <w:rsid w:val="003E26EE"/>
    <w:rsid w:val="003E2955"/>
    <w:rsid w:val="003E2FDE"/>
    <w:rsid w:val="003E35D8"/>
    <w:rsid w:val="003E3660"/>
    <w:rsid w:val="003E4917"/>
    <w:rsid w:val="003E4DA5"/>
    <w:rsid w:val="003E526F"/>
    <w:rsid w:val="003E52A2"/>
    <w:rsid w:val="003E55A2"/>
    <w:rsid w:val="003E5D61"/>
    <w:rsid w:val="003E7013"/>
    <w:rsid w:val="003F005F"/>
    <w:rsid w:val="003F0593"/>
    <w:rsid w:val="003F16A4"/>
    <w:rsid w:val="003F1766"/>
    <w:rsid w:val="003F1A78"/>
    <w:rsid w:val="003F1C18"/>
    <w:rsid w:val="003F3222"/>
    <w:rsid w:val="003F32AA"/>
    <w:rsid w:val="003F38B2"/>
    <w:rsid w:val="003F3DE0"/>
    <w:rsid w:val="003F4039"/>
    <w:rsid w:val="003F46C7"/>
    <w:rsid w:val="003F54F9"/>
    <w:rsid w:val="003F5A47"/>
    <w:rsid w:val="003F5AE9"/>
    <w:rsid w:val="003F6690"/>
    <w:rsid w:val="003F71FE"/>
    <w:rsid w:val="003F7B1E"/>
    <w:rsid w:val="004003D9"/>
    <w:rsid w:val="00400F3C"/>
    <w:rsid w:val="00401320"/>
    <w:rsid w:val="0040172B"/>
    <w:rsid w:val="0040229F"/>
    <w:rsid w:val="004023A6"/>
    <w:rsid w:val="00402957"/>
    <w:rsid w:val="004043B8"/>
    <w:rsid w:val="004057E0"/>
    <w:rsid w:val="00405851"/>
    <w:rsid w:val="004059A1"/>
    <w:rsid w:val="004071E6"/>
    <w:rsid w:val="004074F3"/>
    <w:rsid w:val="00410300"/>
    <w:rsid w:val="0041030F"/>
    <w:rsid w:val="00410341"/>
    <w:rsid w:val="00410A49"/>
    <w:rsid w:val="00410CBF"/>
    <w:rsid w:val="0041163B"/>
    <w:rsid w:val="0041176D"/>
    <w:rsid w:val="00412378"/>
    <w:rsid w:val="00412A08"/>
    <w:rsid w:val="00413B81"/>
    <w:rsid w:val="00414177"/>
    <w:rsid w:val="00414209"/>
    <w:rsid w:val="00414545"/>
    <w:rsid w:val="0041563D"/>
    <w:rsid w:val="00415831"/>
    <w:rsid w:val="004158A2"/>
    <w:rsid w:val="00416176"/>
    <w:rsid w:val="00416DB0"/>
    <w:rsid w:val="004171E8"/>
    <w:rsid w:val="004200C4"/>
    <w:rsid w:val="00420107"/>
    <w:rsid w:val="0042077F"/>
    <w:rsid w:val="00420C91"/>
    <w:rsid w:val="00421527"/>
    <w:rsid w:val="004216A7"/>
    <w:rsid w:val="00421D1B"/>
    <w:rsid w:val="0042264E"/>
    <w:rsid w:val="00422A1C"/>
    <w:rsid w:val="00422A2C"/>
    <w:rsid w:val="00422C30"/>
    <w:rsid w:val="0042303F"/>
    <w:rsid w:val="004237BF"/>
    <w:rsid w:val="00423960"/>
    <w:rsid w:val="00423F8A"/>
    <w:rsid w:val="00424C87"/>
    <w:rsid w:val="004261D9"/>
    <w:rsid w:val="00426429"/>
    <w:rsid w:val="00426575"/>
    <w:rsid w:val="0042671B"/>
    <w:rsid w:val="004267C5"/>
    <w:rsid w:val="004267DD"/>
    <w:rsid w:val="00426851"/>
    <w:rsid w:val="004269AB"/>
    <w:rsid w:val="00426AB6"/>
    <w:rsid w:val="00426F67"/>
    <w:rsid w:val="00427A00"/>
    <w:rsid w:val="00427B2B"/>
    <w:rsid w:val="00430D95"/>
    <w:rsid w:val="0043136A"/>
    <w:rsid w:val="0043179A"/>
    <w:rsid w:val="00431B67"/>
    <w:rsid w:val="00431C42"/>
    <w:rsid w:val="00431C62"/>
    <w:rsid w:val="00432260"/>
    <w:rsid w:val="004322D6"/>
    <w:rsid w:val="0043258B"/>
    <w:rsid w:val="00432ABA"/>
    <w:rsid w:val="00433056"/>
    <w:rsid w:val="0043363A"/>
    <w:rsid w:val="00433CD3"/>
    <w:rsid w:val="00433E9D"/>
    <w:rsid w:val="0043462F"/>
    <w:rsid w:val="004346A0"/>
    <w:rsid w:val="00434C44"/>
    <w:rsid w:val="004352D3"/>
    <w:rsid w:val="00435312"/>
    <w:rsid w:val="00435F33"/>
    <w:rsid w:val="00435F42"/>
    <w:rsid w:val="004364AB"/>
    <w:rsid w:val="004365BD"/>
    <w:rsid w:val="00436EED"/>
    <w:rsid w:val="004371D0"/>
    <w:rsid w:val="004379FE"/>
    <w:rsid w:val="00437B5C"/>
    <w:rsid w:val="00437D1C"/>
    <w:rsid w:val="00440069"/>
    <w:rsid w:val="004404A1"/>
    <w:rsid w:val="00440510"/>
    <w:rsid w:val="00440DEE"/>
    <w:rsid w:val="00441193"/>
    <w:rsid w:val="004422B6"/>
    <w:rsid w:val="00442501"/>
    <w:rsid w:val="0044264B"/>
    <w:rsid w:val="00442809"/>
    <w:rsid w:val="004436A8"/>
    <w:rsid w:val="00443837"/>
    <w:rsid w:val="00443A0E"/>
    <w:rsid w:val="00443AEC"/>
    <w:rsid w:val="00443C53"/>
    <w:rsid w:val="00444B26"/>
    <w:rsid w:val="00444D49"/>
    <w:rsid w:val="00445075"/>
    <w:rsid w:val="00445AA4"/>
    <w:rsid w:val="00445C8C"/>
    <w:rsid w:val="004463AC"/>
    <w:rsid w:val="00446562"/>
    <w:rsid w:val="00446C1F"/>
    <w:rsid w:val="00447894"/>
    <w:rsid w:val="00447A78"/>
    <w:rsid w:val="00450217"/>
    <w:rsid w:val="00450ADF"/>
    <w:rsid w:val="0045141B"/>
    <w:rsid w:val="00451529"/>
    <w:rsid w:val="00451DDB"/>
    <w:rsid w:val="00452206"/>
    <w:rsid w:val="004524B8"/>
    <w:rsid w:val="00452F99"/>
    <w:rsid w:val="00453789"/>
    <w:rsid w:val="00453CAD"/>
    <w:rsid w:val="00453F5E"/>
    <w:rsid w:val="0045445A"/>
    <w:rsid w:val="004546C6"/>
    <w:rsid w:val="0045586E"/>
    <w:rsid w:val="00455C48"/>
    <w:rsid w:val="00455FF1"/>
    <w:rsid w:val="00456130"/>
    <w:rsid w:val="00456169"/>
    <w:rsid w:val="00456223"/>
    <w:rsid w:val="00456512"/>
    <w:rsid w:val="00456777"/>
    <w:rsid w:val="00456A21"/>
    <w:rsid w:val="00456C0B"/>
    <w:rsid w:val="004570A2"/>
    <w:rsid w:val="004573E4"/>
    <w:rsid w:val="00457618"/>
    <w:rsid w:val="004576CC"/>
    <w:rsid w:val="00457807"/>
    <w:rsid w:val="004601BF"/>
    <w:rsid w:val="00460CE1"/>
    <w:rsid w:val="004610B5"/>
    <w:rsid w:val="00462A54"/>
    <w:rsid w:val="00462B9A"/>
    <w:rsid w:val="00463E23"/>
    <w:rsid w:val="00464402"/>
    <w:rsid w:val="00464DBB"/>
    <w:rsid w:val="00465920"/>
    <w:rsid w:val="00466424"/>
    <w:rsid w:val="00466794"/>
    <w:rsid w:val="00466D36"/>
    <w:rsid w:val="00466F42"/>
    <w:rsid w:val="00467301"/>
    <w:rsid w:val="00467646"/>
    <w:rsid w:val="00467B8B"/>
    <w:rsid w:val="00467FA4"/>
    <w:rsid w:val="004704A3"/>
    <w:rsid w:val="00470A9A"/>
    <w:rsid w:val="00470BE2"/>
    <w:rsid w:val="004720D6"/>
    <w:rsid w:val="00472817"/>
    <w:rsid w:val="00472A51"/>
    <w:rsid w:val="00472C53"/>
    <w:rsid w:val="00473856"/>
    <w:rsid w:val="00473DA3"/>
    <w:rsid w:val="00473F2B"/>
    <w:rsid w:val="0047469C"/>
    <w:rsid w:val="00474C79"/>
    <w:rsid w:val="00475322"/>
    <w:rsid w:val="0047538C"/>
    <w:rsid w:val="00475900"/>
    <w:rsid w:val="00476301"/>
    <w:rsid w:val="00476CEA"/>
    <w:rsid w:val="00476E67"/>
    <w:rsid w:val="00477FBD"/>
    <w:rsid w:val="00480703"/>
    <w:rsid w:val="00480F76"/>
    <w:rsid w:val="0048190A"/>
    <w:rsid w:val="00483858"/>
    <w:rsid w:val="00483F96"/>
    <w:rsid w:val="0048411D"/>
    <w:rsid w:val="0048421B"/>
    <w:rsid w:val="004845EE"/>
    <w:rsid w:val="00484BB1"/>
    <w:rsid w:val="00484C48"/>
    <w:rsid w:val="0048592E"/>
    <w:rsid w:val="00486B65"/>
    <w:rsid w:val="00487567"/>
    <w:rsid w:val="00487862"/>
    <w:rsid w:val="00487D2E"/>
    <w:rsid w:val="00487E18"/>
    <w:rsid w:val="00490052"/>
    <w:rsid w:val="0049040E"/>
    <w:rsid w:val="00490AF1"/>
    <w:rsid w:val="00490CA8"/>
    <w:rsid w:val="00490E58"/>
    <w:rsid w:val="00490EDD"/>
    <w:rsid w:val="004910C1"/>
    <w:rsid w:val="00491BB7"/>
    <w:rsid w:val="0049216D"/>
    <w:rsid w:val="0049282E"/>
    <w:rsid w:val="00492FD8"/>
    <w:rsid w:val="00493030"/>
    <w:rsid w:val="00493B0C"/>
    <w:rsid w:val="00493F3B"/>
    <w:rsid w:val="0049425D"/>
    <w:rsid w:val="00494915"/>
    <w:rsid w:val="004952DD"/>
    <w:rsid w:val="0049555F"/>
    <w:rsid w:val="00495C37"/>
    <w:rsid w:val="0049734A"/>
    <w:rsid w:val="0049768D"/>
    <w:rsid w:val="004976B1"/>
    <w:rsid w:val="004979DF"/>
    <w:rsid w:val="00497A26"/>
    <w:rsid w:val="004A00D6"/>
    <w:rsid w:val="004A0424"/>
    <w:rsid w:val="004A044A"/>
    <w:rsid w:val="004A0D2B"/>
    <w:rsid w:val="004A1121"/>
    <w:rsid w:val="004A119C"/>
    <w:rsid w:val="004A1856"/>
    <w:rsid w:val="004A258E"/>
    <w:rsid w:val="004A2CC3"/>
    <w:rsid w:val="004A2F81"/>
    <w:rsid w:val="004A37D0"/>
    <w:rsid w:val="004A441D"/>
    <w:rsid w:val="004A4624"/>
    <w:rsid w:val="004A4E43"/>
    <w:rsid w:val="004A55FC"/>
    <w:rsid w:val="004A562D"/>
    <w:rsid w:val="004A5D3C"/>
    <w:rsid w:val="004A689B"/>
    <w:rsid w:val="004A74AD"/>
    <w:rsid w:val="004A77B7"/>
    <w:rsid w:val="004A7ED8"/>
    <w:rsid w:val="004A7F6D"/>
    <w:rsid w:val="004B010C"/>
    <w:rsid w:val="004B0692"/>
    <w:rsid w:val="004B0853"/>
    <w:rsid w:val="004B13D9"/>
    <w:rsid w:val="004B1D37"/>
    <w:rsid w:val="004B2DAF"/>
    <w:rsid w:val="004B3934"/>
    <w:rsid w:val="004B39F7"/>
    <w:rsid w:val="004B4B57"/>
    <w:rsid w:val="004B6710"/>
    <w:rsid w:val="004B7943"/>
    <w:rsid w:val="004C092A"/>
    <w:rsid w:val="004C0D5F"/>
    <w:rsid w:val="004C117F"/>
    <w:rsid w:val="004C22FF"/>
    <w:rsid w:val="004C3563"/>
    <w:rsid w:val="004C3826"/>
    <w:rsid w:val="004C392E"/>
    <w:rsid w:val="004C43E8"/>
    <w:rsid w:val="004C5405"/>
    <w:rsid w:val="004C561F"/>
    <w:rsid w:val="004C5759"/>
    <w:rsid w:val="004C5828"/>
    <w:rsid w:val="004C5C4D"/>
    <w:rsid w:val="004C5F60"/>
    <w:rsid w:val="004C64AD"/>
    <w:rsid w:val="004C6814"/>
    <w:rsid w:val="004C6972"/>
    <w:rsid w:val="004C6F8F"/>
    <w:rsid w:val="004C6FC5"/>
    <w:rsid w:val="004C7382"/>
    <w:rsid w:val="004D1366"/>
    <w:rsid w:val="004D1422"/>
    <w:rsid w:val="004D1680"/>
    <w:rsid w:val="004D21F4"/>
    <w:rsid w:val="004D257E"/>
    <w:rsid w:val="004D26C9"/>
    <w:rsid w:val="004D2E7B"/>
    <w:rsid w:val="004D3066"/>
    <w:rsid w:val="004D3F90"/>
    <w:rsid w:val="004D46D0"/>
    <w:rsid w:val="004D4BD7"/>
    <w:rsid w:val="004D6034"/>
    <w:rsid w:val="004D7DB6"/>
    <w:rsid w:val="004E07FD"/>
    <w:rsid w:val="004E09BD"/>
    <w:rsid w:val="004E0B22"/>
    <w:rsid w:val="004E0C3C"/>
    <w:rsid w:val="004E15F7"/>
    <w:rsid w:val="004E1842"/>
    <w:rsid w:val="004E189F"/>
    <w:rsid w:val="004E1B82"/>
    <w:rsid w:val="004E1DAA"/>
    <w:rsid w:val="004E1E1A"/>
    <w:rsid w:val="004E207F"/>
    <w:rsid w:val="004E2324"/>
    <w:rsid w:val="004E241B"/>
    <w:rsid w:val="004E2E9E"/>
    <w:rsid w:val="004E3810"/>
    <w:rsid w:val="004E3A0E"/>
    <w:rsid w:val="004E3A27"/>
    <w:rsid w:val="004E4A32"/>
    <w:rsid w:val="004E4CFD"/>
    <w:rsid w:val="004E51CA"/>
    <w:rsid w:val="004E56FE"/>
    <w:rsid w:val="004E608C"/>
    <w:rsid w:val="004E6143"/>
    <w:rsid w:val="004E69FB"/>
    <w:rsid w:val="004E6BEC"/>
    <w:rsid w:val="004E725C"/>
    <w:rsid w:val="004E77C2"/>
    <w:rsid w:val="004F09DA"/>
    <w:rsid w:val="004F0B71"/>
    <w:rsid w:val="004F11C0"/>
    <w:rsid w:val="004F11F2"/>
    <w:rsid w:val="004F1684"/>
    <w:rsid w:val="004F1870"/>
    <w:rsid w:val="004F1ABD"/>
    <w:rsid w:val="004F1B64"/>
    <w:rsid w:val="004F3F64"/>
    <w:rsid w:val="004F4361"/>
    <w:rsid w:val="004F5168"/>
    <w:rsid w:val="004F57ED"/>
    <w:rsid w:val="004F5887"/>
    <w:rsid w:val="004F5919"/>
    <w:rsid w:val="004F5E1C"/>
    <w:rsid w:val="004F743D"/>
    <w:rsid w:val="0050006D"/>
    <w:rsid w:val="00501415"/>
    <w:rsid w:val="00501C3B"/>
    <w:rsid w:val="00501CB5"/>
    <w:rsid w:val="0050219E"/>
    <w:rsid w:val="00502235"/>
    <w:rsid w:val="005037D4"/>
    <w:rsid w:val="0050390A"/>
    <w:rsid w:val="00504401"/>
    <w:rsid w:val="005046F8"/>
    <w:rsid w:val="00504C41"/>
    <w:rsid w:val="00504DEE"/>
    <w:rsid w:val="0050539F"/>
    <w:rsid w:val="005055D8"/>
    <w:rsid w:val="00505A1F"/>
    <w:rsid w:val="00505FB5"/>
    <w:rsid w:val="00506145"/>
    <w:rsid w:val="00506363"/>
    <w:rsid w:val="0050642D"/>
    <w:rsid w:val="00506E97"/>
    <w:rsid w:val="00506F01"/>
    <w:rsid w:val="00507018"/>
    <w:rsid w:val="00507062"/>
    <w:rsid w:val="005072D8"/>
    <w:rsid w:val="00510329"/>
    <w:rsid w:val="005104A8"/>
    <w:rsid w:val="00511294"/>
    <w:rsid w:val="0051191E"/>
    <w:rsid w:val="00511C1B"/>
    <w:rsid w:val="00512954"/>
    <w:rsid w:val="00512BD2"/>
    <w:rsid w:val="00513B1B"/>
    <w:rsid w:val="00514300"/>
    <w:rsid w:val="005149B7"/>
    <w:rsid w:val="00515BBD"/>
    <w:rsid w:val="00516053"/>
    <w:rsid w:val="00516D47"/>
    <w:rsid w:val="00517129"/>
    <w:rsid w:val="00517743"/>
    <w:rsid w:val="00517972"/>
    <w:rsid w:val="00517BE2"/>
    <w:rsid w:val="00517D27"/>
    <w:rsid w:val="00517F82"/>
    <w:rsid w:val="00520F74"/>
    <w:rsid w:val="00521076"/>
    <w:rsid w:val="005212E3"/>
    <w:rsid w:val="0052184D"/>
    <w:rsid w:val="00521B2A"/>
    <w:rsid w:val="0052281C"/>
    <w:rsid w:val="00522C59"/>
    <w:rsid w:val="00522DC7"/>
    <w:rsid w:val="00522F8F"/>
    <w:rsid w:val="0052373C"/>
    <w:rsid w:val="00523D6D"/>
    <w:rsid w:val="00523E1D"/>
    <w:rsid w:val="0052407F"/>
    <w:rsid w:val="00524397"/>
    <w:rsid w:val="0052494A"/>
    <w:rsid w:val="00525723"/>
    <w:rsid w:val="005259A5"/>
    <w:rsid w:val="00525A1C"/>
    <w:rsid w:val="005262FB"/>
    <w:rsid w:val="0052743F"/>
    <w:rsid w:val="00527504"/>
    <w:rsid w:val="005305B2"/>
    <w:rsid w:val="00531175"/>
    <w:rsid w:val="005326F6"/>
    <w:rsid w:val="00532D09"/>
    <w:rsid w:val="00532E32"/>
    <w:rsid w:val="0053365C"/>
    <w:rsid w:val="00533A1C"/>
    <w:rsid w:val="00533DB9"/>
    <w:rsid w:val="00533DDB"/>
    <w:rsid w:val="00534A36"/>
    <w:rsid w:val="00534D6E"/>
    <w:rsid w:val="00535A64"/>
    <w:rsid w:val="00535B5C"/>
    <w:rsid w:val="00535D63"/>
    <w:rsid w:val="0053661E"/>
    <w:rsid w:val="00536953"/>
    <w:rsid w:val="00536C35"/>
    <w:rsid w:val="00537A7D"/>
    <w:rsid w:val="0054045E"/>
    <w:rsid w:val="00540782"/>
    <w:rsid w:val="00540C3A"/>
    <w:rsid w:val="00541272"/>
    <w:rsid w:val="00541BFE"/>
    <w:rsid w:val="00541D8F"/>
    <w:rsid w:val="00541EE5"/>
    <w:rsid w:val="00542557"/>
    <w:rsid w:val="00542E42"/>
    <w:rsid w:val="0054361F"/>
    <w:rsid w:val="00543831"/>
    <w:rsid w:val="00543B22"/>
    <w:rsid w:val="00543DAC"/>
    <w:rsid w:val="00544E64"/>
    <w:rsid w:val="00544EA7"/>
    <w:rsid w:val="0054690F"/>
    <w:rsid w:val="005476C8"/>
    <w:rsid w:val="005502F0"/>
    <w:rsid w:val="00550451"/>
    <w:rsid w:val="005504BB"/>
    <w:rsid w:val="00551537"/>
    <w:rsid w:val="00551878"/>
    <w:rsid w:val="0055190D"/>
    <w:rsid w:val="00551CA6"/>
    <w:rsid w:val="0055261A"/>
    <w:rsid w:val="00552645"/>
    <w:rsid w:val="005527D2"/>
    <w:rsid w:val="00552BF0"/>
    <w:rsid w:val="00552CE0"/>
    <w:rsid w:val="00552F73"/>
    <w:rsid w:val="005537D9"/>
    <w:rsid w:val="00553BCA"/>
    <w:rsid w:val="00553CDD"/>
    <w:rsid w:val="00554E9D"/>
    <w:rsid w:val="00554EAB"/>
    <w:rsid w:val="00555E1F"/>
    <w:rsid w:val="00555F84"/>
    <w:rsid w:val="005563AC"/>
    <w:rsid w:val="00556866"/>
    <w:rsid w:val="005568C7"/>
    <w:rsid w:val="00557430"/>
    <w:rsid w:val="00557524"/>
    <w:rsid w:val="00557E18"/>
    <w:rsid w:val="005602CD"/>
    <w:rsid w:val="005606EA"/>
    <w:rsid w:val="00561564"/>
    <w:rsid w:val="00561609"/>
    <w:rsid w:val="00561A54"/>
    <w:rsid w:val="00562D2B"/>
    <w:rsid w:val="00563C6B"/>
    <w:rsid w:val="00563F3D"/>
    <w:rsid w:val="00566740"/>
    <w:rsid w:val="00567C1F"/>
    <w:rsid w:val="00570490"/>
    <w:rsid w:val="00571267"/>
    <w:rsid w:val="0057135A"/>
    <w:rsid w:val="00571746"/>
    <w:rsid w:val="00571EE3"/>
    <w:rsid w:val="00572C5A"/>
    <w:rsid w:val="0057321B"/>
    <w:rsid w:val="005732C6"/>
    <w:rsid w:val="00573401"/>
    <w:rsid w:val="005739E1"/>
    <w:rsid w:val="00573A39"/>
    <w:rsid w:val="00573EBA"/>
    <w:rsid w:val="0057425F"/>
    <w:rsid w:val="00574B80"/>
    <w:rsid w:val="00575684"/>
    <w:rsid w:val="005769EE"/>
    <w:rsid w:val="00576CAB"/>
    <w:rsid w:val="00577161"/>
    <w:rsid w:val="00577573"/>
    <w:rsid w:val="00580D68"/>
    <w:rsid w:val="00580D8E"/>
    <w:rsid w:val="005811D7"/>
    <w:rsid w:val="00581353"/>
    <w:rsid w:val="00581C67"/>
    <w:rsid w:val="00581E8C"/>
    <w:rsid w:val="00581F5C"/>
    <w:rsid w:val="00582434"/>
    <w:rsid w:val="00582559"/>
    <w:rsid w:val="0058277A"/>
    <w:rsid w:val="005829D4"/>
    <w:rsid w:val="00582B0C"/>
    <w:rsid w:val="00582B7D"/>
    <w:rsid w:val="005830B1"/>
    <w:rsid w:val="005848D3"/>
    <w:rsid w:val="005852B7"/>
    <w:rsid w:val="00585E70"/>
    <w:rsid w:val="00586805"/>
    <w:rsid w:val="00586967"/>
    <w:rsid w:val="00586CD3"/>
    <w:rsid w:val="00587181"/>
    <w:rsid w:val="00587AFA"/>
    <w:rsid w:val="00587F22"/>
    <w:rsid w:val="005901B4"/>
    <w:rsid w:val="00590363"/>
    <w:rsid w:val="00590BF3"/>
    <w:rsid w:val="00590D30"/>
    <w:rsid w:val="0059117D"/>
    <w:rsid w:val="00591A8F"/>
    <w:rsid w:val="00591B37"/>
    <w:rsid w:val="00591BA5"/>
    <w:rsid w:val="00591EEF"/>
    <w:rsid w:val="00591FCD"/>
    <w:rsid w:val="00592437"/>
    <w:rsid w:val="005926EA"/>
    <w:rsid w:val="00592817"/>
    <w:rsid w:val="0059298E"/>
    <w:rsid w:val="0059330F"/>
    <w:rsid w:val="00593610"/>
    <w:rsid w:val="00594319"/>
    <w:rsid w:val="005950E5"/>
    <w:rsid w:val="00595A07"/>
    <w:rsid w:val="0059677B"/>
    <w:rsid w:val="00597838"/>
    <w:rsid w:val="00597A17"/>
    <w:rsid w:val="00597D14"/>
    <w:rsid w:val="005A00A6"/>
    <w:rsid w:val="005A11E8"/>
    <w:rsid w:val="005A1A06"/>
    <w:rsid w:val="005A20B1"/>
    <w:rsid w:val="005A2105"/>
    <w:rsid w:val="005A2CBA"/>
    <w:rsid w:val="005A2E26"/>
    <w:rsid w:val="005A309B"/>
    <w:rsid w:val="005A41BE"/>
    <w:rsid w:val="005A52C0"/>
    <w:rsid w:val="005A5432"/>
    <w:rsid w:val="005A56D9"/>
    <w:rsid w:val="005A5D99"/>
    <w:rsid w:val="005A69CD"/>
    <w:rsid w:val="005A6F40"/>
    <w:rsid w:val="005A72B3"/>
    <w:rsid w:val="005A74FC"/>
    <w:rsid w:val="005A753B"/>
    <w:rsid w:val="005A7B26"/>
    <w:rsid w:val="005B1093"/>
    <w:rsid w:val="005B160A"/>
    <w:rsid w:val="005B198F"/>
    <w:rsid w:val="005B1E74"/>
    <w:rsid w:val="005B1F1A"/>
    <w:rsid w:val="005B2227"/>
    <w:rsid w:val="005B25BF"/>
    <w:rsid w:val="005B2656"/>
    <w:rsid w:val="005B28A6"/>
    <w:rsid w:val="005B28D6"/>
    <w:rsid w:val="005B2B7A"/>
    <w:rsid w:val="005B2CE8"/>
    <w:rsid w:val="005B3133"/>
    <w:rsid w:val="005B323E"/>
    <w:rsid w:val="005B333A"/>
    <w:rsid w:val="005B3834"/>
    <w:rsid w:val="005B53AE"/>
    <w:rsid w:val="005B5E6C"/>
    <w:rsid w:val="005B6CA5"/>
    <w:rsid w:val="005B6CDB"/>
    <w:rsid w:val="005B6D80"/>
    <w:rsid w:val="005B6E36"/>
    <w:rsid w:val="005B73BA"/>
    <w:rsid w:val="005C07A1"/>
    <w:rsid w:val="005C1647"/>
    <w:rsid w:val="005C1787"/>
    <w:rsid w:val="005C26DE"/>
    <w:rsid w:val="005C2A2F"/>
    <w:rsid w:val="005C2C23"/>
    <w:rsid w:val="005C31B9"/>
    <w:rsid w:val="005C4025"/>
    <w:rsid w:val="005C4C0D"/>
    <w:rsid w:val="005C53E0"/>
    <w:rsid w:val="005C5554"/>
    <w:rsid w:val="005C56FD"/>
    <w:rsid w:val="005C5794"/>
    <w:rsid w:val="005C608D"/>
    <w:rsid w:val="005C60CB"/>
    <w:rsid w:val="005C70A3"/>
    <w:rsid w:val="005C7224"/>
    <w:rsid w:val="005C7350"/>
    <w:rsid w:val="005C7455"/>
    <w:rsid w:val="005D0137"/>
    <w:rsid w:val="005D024C"/>
    <w:rsid w:val="005D0AF8"/>
    <w:rsid w:val="005D0D36"/>
    <w:rsid w:val="005D1EB3"/>
    <w:rsid w:val="005D2387"/>
    <w:rsid w:val="005D23E5"/>
    <w:rsid w:val="005D2559"/>
    <w:rsid w:val="005D2863"/>
    <w:rsid w:val="005D2BC3"/>
    <w:rsid w:val="005D2D1D"/>
    <w:rsid w:val="005D2E1B"/>
    <w:rsid w:val="005D2FDA"/>
    <w:rsid w:val="005D344D"/>
    <w:rsid w:val="005D4CC1"/>
    <w:rsid w:val="005D504C"/>
    <w:rsid w:val="005D5A7B"/>
    <w:rsid w:val="005D5D20"/>
    <w:rsid w:val="005D6BE5"/>
    <w:rsid w:val="005D7E21"/>
    <w:rsid w:val="005E0440"/>
    <w:rsid w:val="005E0CBC"/>
    <w:rsid w:val="005E12FB"/>
    <w:rsid w:val="005E1364"/>
    <w:rsid w:val="005E1743"/>
    <w:rsid w:val="005E214F"/>
    <w:rsid w:val="005E279C"/>
    <w:rsid w:val="005E2D1B"/>
    <w:rsid w:val="005E3703"/>
    <w:rsid w:val="005E3AD2"/>
    <w:rsid w:val="005E477F"/>
    <w:rsid w:val="005E4988"/>
    <w:rsid w:val="005E5B91"/>
    <w:rsid w:val="005E5D72"/>
    <w:rsid w:val="005E6324"/>
    <w:rsid w:val="005E6C2D"/>
    <w:rsid w:val="005E73A7"/>
    <w:rsid w:val="005F025C"/>
    <w:rsid w:val="005F04A6"/>
    <w:rsid w:val="005F065F"/>
    <w:rsid w:val="005F09B9"/>
    <w:rsid w:val="005F0C5A"/>
    <w:rsid w:val="005F1495"/>
    <w:rsid w:val="005F17F0"/>
    <w:rsid w:val="005F181D"/>
    <w:rsid w:val="005F22D4"/>
    <w:rsid w:val="005F2409"/>
    <w:rsid w:val="005F2E0F"/>
    <w:rsid w:val="005F32B7"/>
    <w:rsid w:val="005F3987"/>
    <w:rsid w:val="005F4278"/>
    <w:rsid w:val="005F45D0"/>
    <w:rsid w:val="005F4626"/>
    <w:rsid w:val="005F5681"/>
    <w:rsid w:val="005F5C94"/>
    <w:rsid w:val="005F65D2"/>
    <w:rsid w:val="005F68A3"/>
    <w:rsid w:val="005F73F8"/>
    <w:rsid w:val="005F76E4"/>
    <w:rsid w:val="005F77F6"/>
    <w:rsid w:val="005F7F18"/>
    <w:rsid w:val="006000B7"/>
    <w:rsid w:val="00600BF0"/>
    <w:rsid w:val="00600E51"/>
    <w:rsid w:val="00601031"/>
    <w:rsid w:val="00601AE2"/>
    <w:rsid w:val="006023F9"/>
    <w:rsid w:val="0060243A"/>
    <w:rsid w:val="0060377A"/>
    <w:rsid w:val="00603C9E"/>
    <w:rsid w:val="00603E67"/>
    <w:rsid w:val="00604914"/>
    <w:rsid w:val="00605929"/>
    <w:rsid w:val="0060631D"/>
    <w:rsid w:val="00607B30"/>
    <w:rsid w:val="00607E3F"/>
    <w:rsid w:val="00610488"/>
    <w:rsid w:val="00610640"/>
    <w:rsid w:val="00612234"/>
    <w:rsid w:val="0061268B"/>
    <w:rsid w:val="006127DC"/>
    <w:rsid w:val="0061444D"/>
    <w:rsid w:val="006151DE"/>
    <w:rsid w:val="0061532C"/>
    <w:rsid w:val="006161B6"/>
    <w:rsid w:val="006169E7"/>
    <w:rsid w:val="0061708B"/>
    <w:rsid w:val="006172CF"/>
    <w:rsid w:val="0061743B"/>
    <w:rsid w:val="00617B15"/>
    <w:rsid w:val="00617CFD"/>
    <w:rsid w:val="00617D83"/>
    <w:rsid w:val="00617E4E"/>
    <w:rsid w:val="00620342"/>
    <w:rsid w:val="006206F8"/>
    <w:rsid w:val="006218F0"/>
    <w:rsid w:val="00621A4E"/>
    <w:rsid w:val="00622001"/>
    <w:rsid w:val="006230BA"/>
    <w:rsid w:val="00623470"/>
    <w:rsid w:val="00623698"/>
    <w:rsid w:val="006239C6"/>
    <w:rsid w:val="0062524C"/>
    <w:rsid w:val="0062569F"/>
    <w:rsid w:val="00625DDC"/>
    <w:rsid w:val="00626042"/>
    <w:rsid w:val="00626829"/>
    <w:rsid w:val="006268F0"/>
    <w:rsid w:val="00626A63"/>
    <w:rsid w:val="006272AF"/>
    <w:rsid w:val="00627E85"/>
    <w:rsid w:val="0063076D"/>
    <w:rsid w:val="006310DE"/>
    <w:rsid w:val="00631118"/>
    <w:rsid w:val="00631350"/>
    <w:rsid w:val="00631B01"/>
    <w:rsid w:val="00631E25"/>
    <w:rsid w:val="0063229E"/>
    <w:rsid w:val="006323D9"/>
    <w:rsid w:val="00632729"/>
    <w:rsid w:val="0063354A"/>
    <w:rsid w:val="0063392C"/>
    <w:rsid w:val="00634587"/>
    <w:rsid w:val="00635E7D"/>
    <w:rsid w:val="00635F74"/>
    <w:rsid w:val="00636107"/>
    <w:rsid w:val="00636E9D"/>
    <w:rsid w:val="006373E9"/>
    <w:rsid w:val="006374DA"/>
    <w:rsid w:val="00637610"/>
    <w:rsid w:val="00637D1E"/>
    <w:rsid w:val="00641263"/>
    <w:rsid w:val="00641667"/>
    <w:rsid w:val="00641ECD"/>
    <w:rsid w:val="00642064"/>
    <w:rsid w:val="00642084"/>
    <w:rsid w:val="00642C03"/>
    <w:rsid w:val="006435A5"/>
    <w:rsid w:val="0064364D"/>
    <w:rsid w:val="0064431F"/>
    <w:rsid w:val="00644712"/>
    <w:rsid w:val="00644AE8"/>
    <w:rsid w:val="00644C48"/>
    <w:rsid w:val="00644CD5"/>
    <w:rsid w:val="00644F29"/>
    <w:rsid w:val="00644F88"/>
    <w:rsid w:val="006459A8"/>
    <w:rsid w:val="00645B80"/>
    <w:rsid w:val="00645D6A"/>
    <w:rsid w:val="006460D4"/>
    <w:rsid w:val="006468C1"/>
    <w:rsid w:val="00646C3A"/>
    <w:rsid w:val="006504D4"/>
    <w:rsid w:val="00650872"/>
    <w:rsid w:val="006508BB"/>
    <w:rsid w:val="00650908"/>
    <w:rsid w:val="00650FC7"/>
    <w:rsid w:val="0065107A"/>
    <w:rsid w:val="0065247D"/>
    <w:rsid w:val="0065272A"/>
    <w:rsid w:val="00652D81"/>
    <w:rsid w:val="00652DF1"/>
    <w:rsid w:val="00654085"/>
    <w:rsid w:val="00655DCC"/>
    <w:rsid w:val="006562DF"/>
    <w:rsid w:val="0065676F"/>
    <w:rsid w:val="00656A89"/>
    <w:rsid w:val="00656BCD"/>
    <w:rsid w:val="00656E9E"/>
    <w:rsid w:val="00657265"/>
    <w:rsid w:val="00657B36"/>
    <w:rsid w:val="00657E75"/>
    <w:rsid w:val="00657E83"/>
    <w:rsid w:val="00660073"/>
    <w:rsid w:val="00660AE5"/>
    <w:rsid w:val="00661A91"/>
    <w:rsid w:val="00662123"/>
    <w:rsid w:val="006624AE"/>
    <w:rsid w:val="00662DE7"/>
    <w:rsid w:val="00662EEA"/>
    <w:rsid w:val="006643DE"/>
    <w:rsid w:val="006643E3"/>
    <w:rsid w:val="006651BF"/>
    <w:rsid w:val="006658CB"/>
    <w:rsid w:val="00665E16"/>
    <w:rsid w:val="00666714"/>
    <w:rsid w:val="006668E7"/>
    <w:rsid w:val="00667276"/>
    <w:rsid w:val="006674D2"/>
    <w:rsid w:val="00667509"/>
    <w:rsid w:val="00667513"/>
    <w:rsid w:val="006701F9"/>
    <w:rsid w:val="0067095C"/>
    <w:rsid w:val="006709A6"/>
    <w:rsid w:val="00670A33"/>
    <w:rsid w:val="00670DE2"/>
    <w:rsid w:val="006715A9"/>
    <w:rsid w:val="006721F1"/>
    <w:rsid w:val="00672218"/>
    <w:rsid w:val="006723A2"/>
    <w:rsid w:val="00672AFA"/>
    <w:rsid w:val="00672FEA"/>
    <w:rsid w:val="00673725"/>
    <w:rsid w:val="00673823"/>
    <w:rsid w:val="006739A5"/>
    <w:rsid w:val="00673A86"/>
    <w:rsid w:val="00673B5C"/>
    <w:rsid w:val="00673CE0"/>
    <w:rsid w:val="0067405D"/>
    <w:rsid w:val="00674301"/>
    <w:rsid w:val="006745E5"/>
    <w:rsid w:val="00674A3A"/>
    <w:rsid w:val="00674B8A"/>
    <w:rsid w:val="00675FA0"/>
    <w:rsid w:val="00675FEB"/>
    <w:rsid w:val="00676A0E"/>
    <w:rsid w:val="00677D37"/>
    <w:rsid w:val="00677D47"/>
    <w:rsid w:val="00681273"/>
    <w:rsid w:val="00681CB1"/>
    <w:rsid w:val="00682045"/>
    <w:rsid w:val="006820AD"/>
    <w:rsid w:val="006821B6"/>
    <w:rsid w:val="006823D6"/>
    <w:rsid w:val="0068263F"/>
    <w:rsid w:val="00682A21"/>
    <w:rsid w:val="00683092"/>
    <w:rsid w:val="00683F94"/>
    <w:rsid w:val="006843FF"/>
    <w:rsid w:val="00684517"/>
    <w:rsid w:val="00684823"/>
    <w:rsid w:val="00684C69"/>
    <w:rsid w:val="00684CAE"/>
    <w:rsid w:val="00684F37"/>
    <w:rsid w:val="00685012"/>
    <w:rsid w:val="0068522F"/>
    <w:rsid w:val="00685AA8"/>
    <w:rsid w:val="00685ABB"/>
    <w:rsid w:val="0068657C"/>
    <w:rsid w:val="006868FA"/>
    <w:rsid w:val="00686DB2"/>
    <w:rsid w:val="00687DB7"/>
    <w:rsid w:val="0069081F"/>
    <w:rsid w:val="00690EF7"/>
    <w:rsid w:val="00691825"/>
    <w:rsid w:val="00691885"/>
    <w:rsid w:val="00691E40"/>
    <w:rsid w:val="00692011"/>
    <w:rsid w:val="00692072"/>
    <w:rsid w:val="0069228E"/>
    <w:rsid w:val="00692334"/>
    <w:rsid w:val="0069251E"/>
    <w:rsid w:val="00692568"/>
    <w:rsid w:val="0069257E"/>
    <w:rsid w:val="006925AD"/>
    <w:rsid w:val="0069262B"/>
    <w:rsid w:val="00692702"/>
    <w:rsid w:val="00692AD0"/>
    <w:rsid w:val="00692F8D"/>
    <w:rsid w:val="00693355"/>
    <w:rsid w:val="00693AD4"/>
    <w:rsid w:val="00693C12"/>
    <w:rsid w:val="00694199"/>
    <w:rsid w:val="0069437F"/>
    <w:rsid w:val="006947B6"/>
    <w:rsid w:val="006948A5"/>
    <w:rsid w:val="00695186"/>
    <w:rsid w:val="00695321"/>
    <w:rsid w:val="006956FA"/>
    <w:rsid w:val="006960D7"/>
    <w:rsid w:val="00697228"/>
    <w:rsid w:val="006972A3"/>
    <w:rsid w:val="006A02C4"/>
    <w:rsid w:val="006A0EF5"/>
    <w:rsid w:val="006A1B21"/>
    <w:rsid w:val="006A1C9F"/>
    <w:rsid w:val="006A2501"/>
    <w:rsid w:val="006A25E6"/>
    <w:rsid w:val="006A30E1"/>
    <w:rsid w:val="006A3851"/>
    <w:rsid w:val="006A3E59"/>
    <w:rsid w:val="006A426F"/>
    <w:rsid w:val="006A4D99"/>
    <w:rsid w:val="006A4E36"/>
    <w:rsid w:val="006A51AC"/>
    <w:rsid w:val="006A53C3"/>
    <w:rsid w:val="006A53CC"/>
    <w:rsid w:val="006A5CD5"/>
    <w:rsid w:val="006A6213"/>
    <w:rsid w:val="006A62D7"/>
    <w:rsid w:val="006A6F71"/>
    <w:rsid w:val="006A72A3"/>
    <w:rsid w:val="006B0190"/>
    <w:rsid w:val="006B0292"/>
    <w:rsid w:val="006B048B"/>
    <w:rsid w:val="006B0D71"/>
    <w:rsid w:val="006B170B"/>
    <w:rsid w:val="006B17E8"/>
    <w:rsid w:val="006B1C9A"/>
    <w:rsid w:val="006B22AA"/>
    <w:rsid w:val="006B24CA"/>
    <w:rsid w:val="006B2A8F"/>
    <w:rsid w:val="006B2EB1"/>
    <w:rsid w:val="006B303E"/>
    <w:rsid w:val="006B326B"/>
    <w:rsid w:val="006B368B"/>
    <w:rsid w:val="006B3F95"/>
    <w:rsid w:val="006B408E"/>
    <w:rsid w:val="006B5738"/>
    <w:rsid w:val="006B5F5B"/>
    <w:rsid w:val="006B6AF0"/>
    <w:rsid w:val="006B758C"/>
    <w:rsid w:val="006B799F"/>
    <w:rsid w:val="006C0093"/>
    <w:rsid w:val="006C0841"/>
    <w:rsid w:val="006C0C2D"/>
    <w:rsid w:val="006C1B70"/>
    <w:rsid w:val="006C273A"/>
    <w:rsid w:val="006C37E3"/>
    <w:rsid w:val="006C411D"/>
    <w:rsid w:val="006C4EF7"/>
    <w:rsid w:val="006C535C"/>
    <w:rsid w:val="006C62D6"/>
    <w:rsid w:val="006C6984"/>
    <w:rsid w:val="006C6F20"/>
    <w:rsid w:val="006C75F9"/>
    <w:rsid w:val="006C7A5F"/>
    <w:rsid w:val="006C7E6C"/>
    <w:rsid w:val="006D0D27"/>
    <w:rsid w:val="006D17A5"/>
    <w:rsid w:val="006D17C1"/>
    <w:rsid w:val="006D1C88"/>
    <w:rsid w:val="006D2759"/>
    <w:rsid w:val="006D2A51"/>
    <w:rsid w:val="006D2DEF"/>
    <w:rsid w:val="006D31C8"/>
    <w:rsid w:val="006D321A"/>
    <w:rsid w:val="006D33D1"/>
    <w:rsid w:val="006D3DCC"/>
    <w:rsid w:val="006D3F5B"/>
    <w:rsid w:val="006D4EE2"/>
    <w:rsid w:val="006D55FF"/>
    <w:rsid w:val="006D5AA2"/>
    <w:rsid w:val="006D63D6"/>
    <w:rsid w:val="006D72DA"/>
    <w:rsid w:val="006D788A"/>
    <w:rsid w:val="006E0190"/>
    <w:rsid w:val="006E02BE"/>
    <w:rsid w:val="006E04B1"/>
    <w:rsid w:val="006E19B7"/>
    <w:rsid w:val="006E1B10"/>
    <w:rsid w:val="006E2D2F"/>
    <w:rsid w:val="006E31A0"/>
    <w:rsid w:val="006E3339"/>
    <w:rsid w:val="006E3FCB"/>
    <w:rsid w:val="006E4880"/>
    <w:rsid w:val="006E584B"/>
    <w:rsid w:val="006E5BAB"/>
    <w:rsid w:val="006E5F9F"/>
    <w:rsid w:val="006E61B4"/>
    <w:rsid w:val="006E646A"/>
    <w:rsid w:val="006E6B8C"/>
    <w:rsid w:val="006E6C54"/>
    <w:rsid w:val="006E6F07"/>
    <w:rsid w:val="006E7143"/>
    <w:rsid w:val="006E7BFD"/>
    <w:rsid w:val="006F0A06"/>
    <w:rsid w:val="006F0C97"/>
    <w:rsid w:val="006F223B"/>
    <w:rsid w:val="006F2AD0"/>
    <w:rsid w:val="006F2EC6"/>
    <w:rsid w:val="006F359C"/>
    <w:rsid w:val="006F36FB"/>
    <w:rsid w:val="006F3AC9"/>
    <w:rsid w:val="006F4704"/>
    <w:rsid w:val="006F5685"/>
    <w:rsid w:val="006F5771"/>
    <w:rsid w:val="006F68E0"/>
    <w:rsid w:val="006F6ADC"/>
    <w:rsid w:val="006F7E3E"/>
    <w:rsid w:val="006F7F9D"/>
    <w:rsid w:val="007004B8"/>
    <w:rsid w:val="00700F7B"/>
    <w:rsid w:val="00701EDD"/>
    <w:rsid w:val="00702197"/>
    <w:rsid w:val="00702ECB"/>
    <w:rsid w:val="00702F41"/>
    <w:rsid w:val="007038D4"/>
    <w:rsid w:val="00705F05"/>
    <w:rsid w:val="007062F3"/>
    <w:rsid w:val="00706793"/>
    <w:rsid w:val="00707C8A"/>
    <w:rsid w:val="00710CC7"/>
    <w:rsid w:val="007110FE"/>
    <w:rsid w:val="007112BC"/>
    <w:rsid w:val="007112C4"/>
    <w:rsid w:val="00712575"/>
    <w:rsid w:val="00713134"/>
    <w:rsid w:val="007132D7"/>
    <w:rsid w:val="007136FE"/>
    <w:rsid w:val="00713C30"/>
    <w:rsid w:val="00714D86"/>
    <w:rsid w:val="00714F21"/>
    <w:rsid w:val="0071579A"/>
    <w:rsid w:val="00716413"/>
    <w:rsid w:val="00716B42"/>
    <w:rsid w:val="00716D10"/>
    <w:rsid w:val="00717D51"/>
    <w:rsid w:val="0072014E"/>
    <w:rsid w:val="007224D2"/>
    <w:rsid w:val="007229FD"/>
    <w:rsid w:val="00722A0A"/>
    <w:rsid w:val="00723971"/>
    <w:rsid w:val="007239C7"/>
    <w:rsid w:val="00723BB2"/>
    <w:rsid w:val="0072466F"/>
    <w:rsid w:val="007246B4"/>
    <w:rsid w:val="00724E7E"/>
    <w:rsid w:val="007256BD"/>
    <w:rsid w:val="00725B44"/>
    <w:rsid w:val="00726773"/>
    <w:rsid w:val="00726A93"/>
    <w:rsid w:val="0072703B"/>
    <w:rsid w:val="0072746C"/>
    <w:rsid w:val="007300A4"/>
    <w:rsid w:val="007309B6"/>
    <w:rsid w:val="00730D76"/>
    <w:rsid w:val="007318CF"/>
    <w:rsid w:val="007318DD"/>
    <w:rsid w:val="00731EFA"/>
    <w:rsid w:val="0073248B"/>
    <w:rsid w:val="007328D9"/>
    <w:rsid w:val="00733144"/>
    <w:rsid w:val="007336E7"/>
    <w:rsid w:val="00734496"/>
    <w:rsid w:val="007350E7"/>
    <w:rsid w:val="0073604F"/>
    <w:rsid w:val="007375D6"/>
    <w:rsid w:val="00737B95"/>
    <w:rsid w:val="00737CB8"/>
    <w:rsid w:val="00737E97"/>
    <w:rsid w:val="00740ABB"/>
    <w:rsid w:val="00740C7F"/>
    <w:rsid w:val="0074171D"/>
    <w:rsid w:val="00741DE3"/>
    <w:rsid w:val="00742241"/>
    <w:rsid w:val="00742B45"/>
    <w:rsid w:val="00742CF4"/>
    <w:rsid w:val="0074314C"/>
    <w:rsid w:val="00743603"/>
    <w:rsid w:val="007436F0"/>
    <w:rsid w:val="007437B5"/>
    <w:rsid w:val="007437EB"/>
    <w:rsid w:val="007438B7"/>
    <w:rsid w:val="007443A1"/>
    <w:rsid w:val="00744AB3"/>
    <w:rsid w:val="00744F03"/>
    <w:rsid w:val="00745015"/>
    <w:rsid w:val="0074515E"/>
    <w:rsid w:val="00745222"/>
    <w:rsid w:val="0074634C"/>
    <w:rsid w:val="00746CDE"/>
    <w:rsid w:val="00747603"/>
    <w:rsid w:val="00747B12"/>
    <w:rsid w:val="00747F1D"/>
    <w:rsid w:val="0075032E"/>
    <w:rsid w:val="00750E90"/>
    <w:rsid w:val="00751714"/>
    <w:rsid w:val="00752464"/>
    <w:rsid w:val="007533A9"/>
    <w:rsid w:val="00753C7B"/>
    <w:rsid w:val="00753FF0"/>
    <w:rsid w:val="00754AAC"/>
    <w:rsid w:val="00754D1C"/>
    <w:rsid w:val="007550F0"/>
    <w:rsid w:val="00755906"/>
    <w:rsid w:val="00756260"/>
    <w:rsid w:val="007569F0"/>
    <w:rsid w:val="00756CE6"/>
    <w:rsid w:val="00757DD4"/>
    <w:rsid w:val="00757DED"/>
    <w:rsid w:val="00760483"/>
    <w:rsid w:val="00760844"/>
    <w:rsid w:val="00760DF1"/>
    <w:rsid w:val="00761543"/>
    <w:rsid w:val="007616F5"/>
    <w:rsid w:val="00761BA5"/>
    <w:rsid w:val="007630E6"/>
    <w:rsid w:val="00763103"/>
    <w:rsid w:val="00763337"/>
    <w:rsid w:val="007637B8"/>
    <w:rsid w:val="007640DC"/>
    <w:rsid w:val="00764B06"/>
    <w:rsid w:val="00765376"/>
    <w:rsid w:val="00765840"/>
    <w:rsid w:val="007658A5"/>
    <w:rsid w:val="00765FED"/>
    <w:rsid w:val="0076666E"/>
    <w:rsid w:val="007674D4"/>
    <w:rsid w:val="007677B2"/>
    <w:rsid w:val="00767B8C"/>
    <w:rsid w:val="00767C96"/>
    <w:rsid w:val="00771ACF"/>
    <w:rsid w:val="00771BCB"/>
    <w:rsid w:val="00772560"/>
    <w:rsid w:val="00772E4A"/>
    <w:rsid w:val="007732FC"/>
    <w:rsid w:val="00773AB4"/>
    <w:rsid w:val="00773AD4"/>
    <w:rsid w:val="00773BFB"/>
    <w:rsid w:val="0077407A"/>
    <w:rsid w:val="0077451F"/>
    <w:rsid w:val="007746EE"/>
    <w:rsid w:val="00774A24"/>
    <w:rsid w:val="00774F10"/>
    <w:rsid w:val="0077632E"/>
    <w:rsid w:val="007767E0"/>
    <w:rsid w:val="00776B24"/>
    <w:rsid w:val="00776FA6"/>
    <w:rsid w:val="00777155"/>
    <w:rsid w:val="007772EE"/>
    <w:rsid w:val="007775AC"/>
    <w:rsid w:val="00777CC2"/>
    <w:rsid w:val="00780087"/>
    <w:rsid w:val="0078026F"/>
    <w:rsid w:val="0078057E"/>
    <w:rsid w:val="00780775"/>
    <w:rsid w:val="00780B26"/>
    <w:rsid w:val="00781754"/>
    <w:rsid w:val="00782567"/>
    <w:rsid w:val="00782A26"/>
    <w:rsid w:val="007839F2"/>
    <w:rsid w:val="00783AA6"/>
    <w:rsid w:val="007841E7"/>
    <w:rsid w:val="007843D0"/>
    <w:rsid w:val="007844EB"/>
    <w:rsid w:val="007851B4"/>
    <w:rsid w:val="0078528A"/>
    <w:rsid w:val="007852A4"/>
    <w:rsid w:val="0078563C"/>
    <w:rsid w:val="007867BD"/>
    <w:rsid w:val="00786D71"/>
    <w:rsid w:val="00787162"/>
    <w:rsid w:val="00787993"/>
    <w:rsid w:val="007879E9"/>
    <w:rsid w:val="0079026B"/>
    <w:rsid w:val="00790E92"/>
    <w:rsid w:val="007913A8"/>
    <w:rsid w:val="00791860"/>
    <w:rsid w:val="00791DCA"/>
    <w:rsid w:val="007920B9"/>
    <w:rsid w:val="00792126"/>
    <w:rsid w:val="0079266F"/>
    <w:rsid w:val="007938AC"/>
    <w:rsid w:val="00793CB3"/>
    <w:rsid w:val="00793D88"/>
    <w:rsid w:val="007944F9"/>
    <w:rsid w:val="0079457A"/>
    <w:rsid w:val="007949EA"/>
    <w:rsid w:val="00795276"/>
    <w:rsid w:val="007956A6"/>
    <w:rsid w:val="007956D7"/>
    <w:rsid w:val="0079579B"/>
    <w:rsid w:val="00795CA2"/>
    <w:rsid w:val="00795D92"/>
    <w:rsid w:val="0079694D"/>
    <w:rsid w:val="00796DC1"/>
    <w:rsid w:val="00796EF7"/>
    <w:rsid w:val="00797210"/>
    <w:rsid w:val="00797377"/>
    <w:rsid w:val="00797B24"/>
    <w:rsid w:val="00797B8B"/>
    <w:rsid w:val="007A0CE9"/>
    <w:rsid w:val="007A157D"/>
    <w:rsid w:val="007A185C"/>
    <w:rsid w:val="007A1BE1"/>
    <w:rsid w:val="007A1E48"/>
    <w:rsid w:val="007A1F90"/>
    <w:rsid w:val="007A21DF"/>
    <w:rsid w:val="007A251B"/>
    <w:rsid w:val="007A3600"/>
    <w:rsid w:val="007A3D9D"/>
    <w:rsid w:val="007A48BF"/>
    <w:rsid w:val="007A4FBC"/>
    <w:rsid w:val="007A50C2"/>
    <w:rsid w:val="007A5608"/>
    <w:rsid w:val="007A560B"/>
    <w:rsid w:val="007A6208"/>
    <w:rsid w:val="007A632A"/>
    <w:rsid w:val="007A6883"/>
    <w:rsid w:val="007A6F1B"/>
    <w:rsid w:val="007A6F62"/>
    <w:rsid w:val="007A700C"/>
    <w:rsid w:val="007A7A78"/>
    <w:rsid w:val="007B00EA"/>
    <w:rsid w:val="007B136A"/>
    <w:rsid w:val="007B1674"/>
    <w:rsid w:val="007B190A"/>
    <w:rsid w:val="007B1A0E"/>
    <w:rsid w:val="007B2D3B"/>
    <w:rsid w:val="007B2E1D"/>
    <w:rsid w:val="007B34BE"/>
    <w:rsid w:val="007B370B"/>
    <w:rsid w:val="007B4621"/>
    <w:rsid w:val="007B4A62"/>
    <w:rsid w:val="007B758F"/>
    <w:rsid w:val="007B792D"/>
    <w:rsid w:val="007B7DBC"/>
    <w:rsid w:val="007B7E89"/>
    <w:rsid w:val="007C0123"/>
    <w:rsid w:val="007C0445"/>
    <w:rsid w:val="007C04A1"/>
    <w:rsid w:val="007C04DA"/>
    <w:rsid w:val="007C1BDB"/>
    <w:rsid w:val="007C1D53"/>
    <w:rsid w:val="007C1E1F"/>
    <w:rsid w:val="007C24C5"/>
    <w:rsid w:val="007C2767"/>
    <w:rsid w:val="007C27E3"/>
    <w:rsid w:val="007C29A4"/>
    <w:rsid w:val="007C32CC"/>
    <w:rsid w:val="007C401C"/>
    <w:rsid w:val="007C4A2C"/>
    <w:rsid w:val="007C4C04"/>
    <w:rsid w:val="007C5087"/>
    <w:rsid w:val="007C5137"/>
    <w:rsid w:val="007C56C2"/>
    <w:rsid w:val="007C657F"/>
    <w:rsid w:val="007C6C2C"/>
    <w:rsid w:val="007C70EA"/>
    <w:rsid w:val="007C7FEF"/>
    <w:rsid w:val="007D03BA"/>
    <w:rsid w:val="007D060F"/>
    <w:rsid w:val="007D1BA5"/>
    <w:rsid w:val="007D2044"/>
    <w:rsid w:val="007D22F1"/>
    <w:rsid w:val="007D25F7"/>
    <w:rsid w:val="007D2FE0"/>
    <w:rsid w:val="007D3893"/>
    <w:rsid w:val="007D3B51"/>
    <w:rsid w:val="007D3FB4"/>
    <w:rsid w:val="007D429D"/>
    <w:rsid w:val="007D4429"/>
    <w:rsid w:val="007D533C"/>
    <w:rsid w:val="007D5446"/>
    <w:rsid w:val="007D5B1F"/>
    <w:rsid w:val="007D602D"/>
    <w:rsid w:val="007D657A"/>
    <w:rsid w:val="007D7219"/>
    <w:rsid w:val="007E0EC8"/>
    <w:rsid w:val="007E147A"/>
    <w:rsid w:val="007E1A30"/>
    <w:rsid w:val="007E1EC7"/>
    <w:rsid w:val="007E2EE1"/>
    <w:rsid w:val="007E3655"/>
    <w:rsid w:val="007E3A9D"/>
    <w:rsid w:val="007E4450"/>
    <w:rsid w:val="007E56A5"/>
    <w:rsid w:val="007E59A0"/>
    <w:rsid w:val="007E5C2C"/>
    <w:rsid w:val="007E69B1"/>
    <w:rsid w:val="007E6B03"/>
    <w:rsid w:val="007E718F"/>
    <w:rsid w:val="007E75A6"/>
    <w:rsid w:val="007E78A2"/>
    <w:rsid w:val="007F0172"/>
    <w:rsid w:val="007F0AD9"/>
    <w:rsid w:val="007F1A4D"/>
    <w:rsid w:val="007F23D0"/>
    <w:rsid w:val="007F2584"/>
    <w:rsid w:val="007F2770"/>
    <w:rsid w:val="007F2992"/>
    <w:rsid w:val="007F2DCD"/>
    <w:rsid w:val="007F32D0"/>
    <w:rsid w:val="007F33A2"/>
    <w:rsid w:val="007F3F2D"/>
    <w:rsid w:val="007F40DF"/>
    <w:rsid w:val="007F42A2"/>
    <w:rsid w:val="007F447C"/>
    <w:rsid w:val="007F4786"/>
    <w:rsid w:val="007F4CEF"/>
    <w:rsid w:val="007F4E5F"/>
    <w:rsid w:val="007F50DA"/>
    <w:rsid w:val="007F5B5A"/>
    <w:rsid w:val="007F6653"/>
    <w:rsid w:val="007F6794"/>
    <w:rsid w:val="007F694A"/>
    <w:rsid w:val="007F69BF"/>
    <w:rsid w:val="007F6C2F"/>
    <w:rsid w:val="007F7BEC"/>
    <w:rsid w:val="0080037D"/>
    <w:rsid w:val="0080073B"/>
    <w:rsid w:val="00801442"/>
    <w:rsid w:val="008014B5"/>
    <w:rsid w:val="00802295"/>
    <w:rsid w:val="0080300C"/>
    <w:rsid w:val="008046CE"/>
    <w:rsid w:val="00805C9F"/>
    <w:rsid w:val="00805EA4"/>
    <w:rsid w:val="008061BC"/>
    <w:rsid w:val="00806448"/>
    <w:rsid w:val="00807522"/>
    <w:rsid w:val="008076BF"/>
    <w:rsid w:val="00810CB3"/>
    <w:rsid w:val="008118F6"/>
    <w:rsid w:val="00811FBA"/>
    <w:rsid w:val="00812932"/>
    <w:rsid w:val="00813115"/>
    <w:rsid w:val="00813332"/>
    <w:rsid w:val="00813808"/>
    <w:rsid w:val="00813C36"/>
    <w:rsid w:val="008142F0"/>
    <w:rsid w:val="008153D4"/>
    <w:rsid w:val="00815AA4"/>
    <w:rsid w:val="008177AF"/>
    <w:rsid w:val="00817F82"/>
    <w:rsid w:val="00821C60"/>
    <w:rsid w:val="00823A3E"/>
    <w:rsid w:val="0082498C"/>
    <w:rsid w:val="00824991"/>
    <w:rsid w:val="00824B42"/>
    <w:rsid w:val="00825174"/>
    <w:rsid w:val="00825A3B"/>
    <w:rsid w:val="00827080"/>
    <w:rsid w:val="00827686"/>
    <w:rsid w:val="00830E97"/>
    <w:rsid w:val="00830F36"/>
    <w:rsid w:val="008321A8"/>
    <w:rsid w:val="00832B06"/>
    <w:rsid w:val="0083333B"/>
    <w:rsid w:val="00833A89"/>
    <w:rsid w:val="00834020"/>
    <w:rsid w:val="0083407E"/>
    <w:rsid w:val="00834510"/>
    <w:rsid w:val="00834526"/>
    <w:rsid w:val="008348FB"/>
    <w:rsid w:val="00834C9D"/>
    <w:rsid w:val="00834DFA"/>
    <w:rsid w:val="00835D52"/>
    <w:rsid w:val="00836B26"/>
    <w:rsid w:val="00836E79"/>
    <w:rsid w:val="00836F5C"/>
    <w:rsid w:val="00836F9C"/>
    <w:rsid w:val="00840014"/>
    <w:rsid w:val="00840069"/>
    <w:rsid w:val="00840795"/>
    <w:rsid w:val="0084122F"/>
    <w:rsid w:val="00841DCA"/>
    <w:rsid w:val="00842974"/>
    <w:rsid w:val="00843628"/>
    <w:rsid w:val="0084503B"/>
    <w:rsid w:val="008454D3"/>
    <w:rsid w:val="008461BB"/>
    <w:rsid w:val="00846D57"/>
    <w:rsid w:val="008473B4"/>
    <w:rsid w:val="00847497"/>
    <w:rsid w:val="0084771C"/>
    <w:rsid w:val="008503E8"/>
    <w:rsid w:val="00850664"/>
    <w:rsid w:val="00850C20"/>
    <w:rsid w:val="00850DE8"/>
    <w:rsid w:val="0085111B"/>
    <w:rsid w:val="0085161C"/>
    <w:rsid w:val="00851E94"/>
    <w:rsid w:val="0085292F"/>
    <w:rsid w:val="00852EA0"/>
    <w:rsid w:val="008534F0"/>
    <w:rsid w:val="00854104"/>
    <w:rsid w:val="008542A8"/>
    <w:rsid w:val="00854363"/>
    <w:rsid w:val="0085494E"/>
    <w:rsid w:val="00855BC9"/>
    <w:rsid w:val="00855DEB"/>
    <w:rsid w:val="00855DF7"/>
    <w:rsid w:val="00855E7E"/>
    <w:rsid w:val="008560BB"/>
    <w:rsid w:val="00856501"/>
    <w:rsid w:val="00857C4A"/>
    <w:rsid w:val="00857E53"/>
    <w:rsid w:val="00857F19"/>
    <w:rsid w:val="008603C2"/>
    <w:rsid w:val="00860801"/>
    <w:rsid w:val="00861097"/>
    <w:rsid w:val="00861764"/>
    <w:rsid w:val="00861E1A"/>
    <w:rsid w:val="00862097"/>
    <w:rsid w:val="008625D3"/>
    <w:rsid w:val="0086261C"/>
    <w:rsid w:val="00862980"/>
    <w:rsid w:val="00862D03"/>
    <w:rsid w:val="008638CD"/>
    <w:rsid w:val="008644FA"/>
    <w:rsid w:val="00864668"/>
    <w:rsid w:val="00864A96"/>
    <w:rsid w:val="008701BC"/>
    <w:rsid w:val="00870844"/>
    <w:rsid w:val="00870D64"/>
    <w:rsid w:val="00870ED4"/>
    <w:rsid w:val="00871EF1"/>
    <w:rsid w:val="00872256"/>
    <w:rsid w:val="008728C1"/>
    <w:rsid w:val="0087302A"/>
    <w:rsid w:val="008731AD"/>
    <w:rsid w:val="00873330"/>
    <w:rsid w:val="00873B4D"/>
    <w:rsid w:val="0087416A"/>
    <w:rsid w:val="008742E4"/>
    <w:rsid w:val="0087485F"/>
    <w:rsid w:val="008758C8"/>
    <w:rsid w:val="008758FE"/>
    <w:rsid w:val="00875A21"/>
    <w:rsid w:val="008768FD"/>
    <w:rsid w:val="00876AE9"/>
    <w:rsid w:val="00877A8C"/>
    <w:rsid w:val="0088095F"/>
    <w:rsid w:val="00880BEE"/>
    <w:rsid w:val="008810BC"/>
    <w:rsid w:val="008814EB"/>
    <w:rsid w:val="00881CC1"/>
    <w:rsid w:val="0088264A"/>
    <w:rsid w:val="008833EF"/>
    <w:rsid w:val="00883BA3"/>
    <w:rsid w:val="00884192"/>
    <w:rsid w:val="008862A9"/>
    <w:rsid w:val="008866A9"/>
    <w:rsid w:val="00886AF4"/>
    <w:rsid w:val="00886BDD"/>
    <w:rsid w:val="008870A8"/>
    <w:rsid w:val="00887603"/>
    <w:rsid w:val="00887605"/>
    <w:rsid w:val="00890B3F"/>
    <w:rsid w:val="0089150E"/>
    <w:rsid w:val="0089170A"/>
    <w:rsid w:val="00891FBB"/>
    <w:rsid w:val="0089207F"/>
    <w:rsid w:val="00892C87"/>
    <w:rsid w:val="00893C8A"/>
    <w:rsid w:val="008944C3"/>
    <w:rsid w:val="00894AEF"/>
    <w:rsid w:val="00895363"/>
    <w:rsid w:val="00895822"/>
    <w:rsid w:val="00895C3A"/>
    <w:rsid w:val="0089627C"/>
    <w:rsid w:val="008964D8"/>
    <w:rsid w:val="00896586"/>
    <w:rsid w:val="00896C4E"/>
    <w:rsid w:val="00896F77"/>
    <w:rsid w:val="008977ED"/>
    <w:rsid w:val="00897BB5"/>
    <w:rsid w:val="008A18BD"/>
    <w:rsid w:val="008A2428"/>
    <w:rsid w:val="008A2461"/>
    <w:rsid w:val="008A2679"/>
    <w:rsid w:val="008A2C12"/>
    <w:rsid w:val="008A3370"/>
    <w:rsid w:val="008A357A"/>
    <w:rsid w:val="008A3893"/>
    <w:rsid w:val="008A3BE6"/>
    <w:rsid w:val="008A5125"/>
    <w:rsid w:val="008A57CD"/>
    <w:rsid w:val="008A57F7"/>
    <w:rsid w:val="008A5F09"/>
    <w:rsid w:val="008A633B"/>
    <w:rsid w:val="008A6423"/>
    <w:rsid w:val="008A6ACD"/>
    <w:rsid w:val="008A7352"/>
    <w:rsid w:val="008A7AE0"/>
    <w:rsid w:val="008B0277"/>
    <w:rsid w:val="008B0B0A"/>
    <w:rsid w:val="008B2574"/>
    <w:rsid w:val="008B2BEE"/>
    <w:rsid w:val="008B2F4D"/>
    <w:rsid w:val="008B34E5"/>
    <w:rsid w:val="008B35DA"/>
    <w:rsid w:val="008B3A9C"/>
    <w:rsid w:val="008B3F63"/>
    <w:rsid w:val="008B471B"/>
    <w:rsid w:val="008B4863"/>
    <w:rsid w:val="008B4894"/>
    <w:rsid w:val="008B48D4"/>
    <w:rsid w:val="008B553C"/>
    <w:rsid w:val="008B56B4"/>
    <w:rsid w:val="008B6003"/>
    <w:rsid w:val="008B65F5"/>
    <w:rsid w:val="008B6723"/>
    <w:rsid w:val="008B6873"/>
    <w:rsid w:val="008B690A"/>
    <w:rsid w:val="008B7C1F"/>
    <w:rsid w:val="008C00E5"/>
    <w:rsid w:val="008C0318"/>
    <w:rsid w:val="008C046F"/>
    <w:rsid w:val="008C056D"/>
    <w:rsid w:val="008C0633"/>
    <w:rsid w:val="008C095C"/>
    <w:rsid w:val="008C0F13"/>
    <w:rsid w:val="008C1016"/>
    <w:rsid w:val="008C1FA2"/>
    <w:rsid w:val="008C2238"/>
    <w:rsid w:val="008C27AC"/>
    <w:rsid w:val="008C2C3C"/>
    <w:rsid w:val="008C4208"/>
    <w:rsid w:val="008C4227"/>
    <w:rsid w:val="008C4765"/>
    <w:rsid w:val="008C5F52"/>
    <w:rsid w:val="008C647F"/>
    <w:rsid w:val="008C6C5A"/>
    <w:rsid w:val="008C6E5B"/>
    <w:rsid w:val="008C734E"/>
    <w:rsid w:val="008C79A0"/>
    <w:rsid w:val="008C7A67"/>
    <w:rsid w:val="008C7A6D"/>
    <w:rsid w:val="008C7C7C"/>
    <w:rsid w:val="008C7E87"/>
    <w:rsid w:val="008D0F6B"/>
    <w:rsid w:val="008D1195"/>
    <w:rsid w:val="008D2145"/>
    <w:rsid w:val="008D3047"/>
    <w:rsid w:val="008D3C40"/>
    <w:rsid w:val="008D3CBC"/>
    <w:rsid w:val="008D3E1C"/>
    <w:rsid w:val="008D43B3"/>
    <w:rsid w:val="008D4564"/>
    <w:rsid w:val="008D4881"/>
    <w:rsid w:val="008D56B2"/>
    <w:rsid w:val="008D6092"/>
    <w:rsid w:val="008D62E0"/>
    <w:rsid w:val="008D6A8F"/>
    <w:rsid w:val="008D7866"/>
    <w:rsid w:val="008E0698"/>
    <w:rsid w:val="008E0C00"/>
    <w:rsid w:val="008E0CA4"/>
    <w:rsid w:val="008E0CBA"/>
    <w:rsid w:val="008E0D4C"/>
    <w:rsid w:val="008E0D9B"/>
    <w:rsid w:val="008E16CF"/>
    <w:rsid w:val="008E210E"/>
    <w:rsid w:val="008E28E4"/>
    <w:rsid w:val="008E2B63"/>
    <w:rsid w:val="008E2C1F"/>
    <w:rsid w:val="008E331D"/>
    <w:rsid w:val="008E3694"/>
    <w:rsid w:val="008E3923"/>
    <w:rsid w:val="008E42B4"/>
    <w:rsid w:val="008E4A87"/>
    <w:rsid w:val="008E558C"/>
    <w:rsid w:val="008E5D05"/>
    <w:rsid w:val="008E5F43"/>
    <w:rsid w:val="008E6088"/>
    <w:rsid w:val="008E6B11"/>
    <w:rsid w:val="008E778B"/>
    <w:rsid w:val="008E7AA0"/>
    <w:rsid w:val="008E7C53"/>
    <w:rsid w:val="008F135E"/>
    <w:rsid w:val="008F161C"/>
    <w:rsid w:val="008F1A9E"/>
    <w:rsid w:val="008F1BBE"/>
    <w:rsid w:val="008F26F3"/>
    <w:rsid w:val="008F2A0E"/>
    <w:rsid w:val="008F2D57"/>
    <w:rsid w:val="008F336A"/>
    <w:rsid w:val="008F3461"/>
    <w:rsid w:val="008F34F5"/>
    <w:rsid w:val="008F4DAE"/>
    <w:rsid w:val="008F56A5"/>
    <w:rsid w:val="008F5D5C"/>
    <w:rsid w:val="008F5E45"/>
    <w:rsid w:val="008F601C"/>
    <w:rsid w:val="008F655D"/>
    <w:rsid w:val="008F6FE9"/>
    <w:rsid w:val="008F7F90"/>
    <w:rsid w:val="008F7FA8"/>
    <w:rsid w:val="00900086"/>
    <w:rsid w:val="009003EA"/>
    <w:rsid w:val="00900BC6"/>
    <w:rsid w:val="00900F17"/>
    <w:rsid w:val="0090128B"/>
    <w:rsid w:val="0090160F"/>
    <w:rsid w:val="00901DB3"/>
    <w:rsid w:val="00902920"/>
    <w:rsid w:val="00902BB1"/>
    <w:rsid w:val="00902E27"/>
    <w:rsid w:val="00902F3B"/>
    <w:rsid w:val="00903254"/>
    <w:rsid w:val="00903ADB"/>
    <w:rsid w:val="009043B4"/>
    <w:rsid w:val="00904ACD"/>
    <w:rsid w:val="0090537D"/>
    <w:rsid w:val="009053F6"/>
    <w:rsid w:val="00905B41"/>
    <w:rsid w:val="0090659D"/>
    <w:rsid w:val="00906C33"/>
    <w:rsid w:val="009073C2"/>
    <w:rsid w:val="00907A09"/>
    <w:rsid w:val="009101DC"/>
    <w:rsid w:val="00910814"/>
    <w:rsid w:val="00910C73"/>
    <w:rsid w:val="00910FB6"/>
    <w:rsid w:val="009129EB"/>
    <w:rsid w:val="00912EE5"/>
    <w:rsid w:val="00912FD4"/>
    <w:rsid w:val="00912FDF"/>
    <w:rsid w:val="009131BF"/>
    <w:rsid w:val="009139D6"/>
    <w:rsid w:val="00913DF5"/>
    <w:rsid w:val="009140B6"/>
    <w:rsid w:val="009140F3"/>
    <w:rsid w:val="009152A9"/>
    <w:rsid w:val="0091551F"/>
    <w:rsid w:val="009157B0"/>
    <w:rsid w:val="00915C43"/>
    <w:rsid w:val="00916078"/>
    <w:rsid w:val="00916079"/>
    <w:rsid w:val="00916AB3"/>
    <w:rsid w:val="00917B32"/>
    <w:rsid w:val="009202A9"/>
    <w:rsid w:val="009203D6"/>
    <w:rsid w:val="0092095C"/>
    <w:rsid w:val="00920F59"/>
    <w:rsid w:val="0092103F"/>
    <w:rsid w:val="00921652"/>
    <w:rsid w:val="00921FF6"/>
    <w:rsid w:val="00922052"/>
    <w:rsid w:val="00922072"/>
    <w:rsid w:val="0092281C"/>
    <w:rsid w:val="00922C19"/>
    <w:rsid w:val="00923C69"/>
    <w:rsid w:val="009246E7"/>
    <w:rsid w:val="009249A5"/>
    <w:rsid w:val="00924AF7"/>
    <w:rsid w:val="00924DC1"/>
    <w:rsid w:val="0092574F"/>
    <w:rsid w:val="00925D23"/>
    <w:rsid w:val="00926470"/>
    <w:rsid w:val="009269F1"/>
    <w:rsid w:val="00926B45"/>
    <w:rsid w:val="009278E2"/>
    <w:rsid w:val="00927B57"/>
    <w:rsid w:val="00930583"/>
    <w:rsid w:val="009318E8"/>
    <w:rsid w:val="00931F4D"/>
    <w:rsid w:val="009323BB"/>
    <w:rsid w:val="0093259B"/>
    <w:rsid w:val="00932745"/>
    <w:rsid w:val="00932941"/>
    <w:rsid w:val="00933957"/>
    <w:rsid w:val="00933987"/>
    <w:rsid w:val="00933A3D"/>
    <w:rsid w:val="00933D4C"/>
    <w:rsid w:val="00934419"/>
    <w:rsid w:val="00934F30"/>
    <w:rsid w:val="0093653E"/>
    <w:rsid w:val="00936BB6"/>
    <w:rsid w:val="0093763B"/>
    <w:rsid w:val="00937C06"/>
    <w:rsid w:val="0094038F"/>
    <w:rsid w:val="009409A1"/>
    <w:rsid w:val="00940AB0"/>
    <w:rsid w:val="00940CA5"/>
    <w:rsid w:val="009412D7"/>
    <w:rsid w:val="009419BD"/>
    <w:rsid w:val="0094205B"/>
    <w:rsid w:val="00942367"/>
    <w:rsid w:val="009424A0"/>
    <w:rsid w:val="0094277B"/>
    <w:rsid w:val="0094285C"/>
    <w:rsid w:val="00942E9D"/>
    <w:rsid w:val="00942F2D"/>
    <w:rsid w:val="009430A2"/>
    <w:rsid w:val="009438DD"/>
    <w:rsid w:val="00944328"/>
    <w:rsid w:val="009445BE"/>
    <w:rsid w:val="00944740"/>
    <w:rsid w:val="009449BC"/>
    <w:rsid w:val="00944D7C"/>
    <w:rsid w:val="0094536D"/>
    <w:rsid w:val="00945BD2"/>
    <w:rsid w:val="00945D39"/>
    <w:rsid w:val="009460FA"/>
    <w:rsid w:val="009469AC"/>
    <w:rsid w:val="00946C9D"/>
    <w:rsid w:val="009477EB"/>
    <w:rsid w:val="00950152"/>
    <w:rsid w:val="009502E5"/>
    <w:rsid w:val="00950642"/>
    <w:rsid w:val="009514EC"/>
    <w:rsid w:val="009519C8"/>
    <w:rsid w:val="009521B4"/>
    <w:rsid w:val="00953DCA"/>
    <w:rsid w:val="009550C7"/>
    <w:rsid w:val="00955387"/>
    <w:rsid w:val="00955B15"/>
    <w:rsid w:val="00955B38"/>
    <w:rsid w:val="00955B8B"/>
    <w:rsid w:val="00955F53"/>
    <w:rsid w:val="0095625A"/>
    <w:rsid w:val="009562F9"/>
    <w:rsid w:val="00956AED"/>
    <w:rsid w:val="00956BC9"/>
    <w:rsid w:val="00957534"/>
    <w:rsid w:val="0095774D"/>
    <w:rsid w:val="00960AEB"/>
    <w:rsid w:val="009615F4"/>
    <w:rsid w:val="0096182F"/>
    <w:rsid w:val="00961E17"/>
    <w:rsid w:val="00961F77"/>
    <w:rsid w:val="0096231A"/>
    <w:rsid w:val="009628C1"/>
    <w:rsid w:val="00963991"/>
    <w:rsid w:val="00963C78"/>
    <w:rsid w:val="00964053"/>
    <w:rsid w:val="00964126"/>
    <w:rsid w:val="00964A0B"/>
    <w:rsid w:val="00965018"/>
    <w:rsid w:val="00965D7A"/>
    <w:rsid w:val="00965EC2"/>
    <w:rsid w:val="00966588"/>
    <w:rsid w:val="00967491"/>
    <w:rsid w:val="00967E68"/>
    <w:rsid w:val="009708F7"/>
    <w:rsid w:val="009712FF"/>
    <w:rsid w:val="00971C47"/>
    <w:rsid w:val="009732A4"/>
    <w:rsid w:val="009732AE"/>
    <w:rsid w:val="009737F8"/>
    <w:rsid w:val="009744C3"/>
    <w:rsid w:val="0097458D"/>
    <w:rsid w:val="00974A6F"/>
    <w:rsid w:val="00974EE7"/>
    <w:rsid w:val="00975B5C"/>
    <w:rsid w:val="00975C09"/>
    <w:rsid w:val="0097606C"/>
    <w:rsid w:val="00976190"/>
    <w:rsid w:val="00976C0B"/>
    <w:rsid w:val="0097725C"/>
    <w:rsid w:val="009775CB"/>
    <w:rsid w:val="009801FC"/>
    <w:rsid w:val="009802D9"/>
    <w:rsid w:val="00980D27"/>
    <w:rsid w:val="00980DD7"/>
    <w:rsid w:val="00980F82"/>
    <w:rsid w:val="009817BA"/>
    <w:rsid w:val="00981E68"/>
    <w:rsid w:val="00982020"/>
    <w:rsid w:val="00982383"/>
    <w:rsid w:val="009825F5"/>
    <w:rsid w:val="00982BB5"/>
    <w:rsid w:val="00982CF1"/>
    <w:rsid w:val="0098309F"/>
    <w:rsid w:val="00983320"/>
    <w:rsid w:val="00983571"/>
    <w:rsid w:val="00983685"/>
    <w:rsid w:val="009845D0"/>
    <w:rsid w:val="009846C4"/>
    <w:rsid w:val="00984D33"/>
    <w:rsid w:val="00984D49"/>
    <w:rsid w:val="00984E0A"/>
    <w:rsid w:val="0098549D"/>
    <w:rsid w:val="00985631"/>
    <w:rsid w:val="0098626E"/>
    <w:rsid w:val="00986346"/>
    <w:rsid w:val="00986B00"/>
    <w:rsid w:val="00987975"/>
    <w:rsid w:val="00987E9A"/>
    <w:rsid w:val="00987FCA"/>
    <w:rsid w:val="00990C7D"/>
    <w:rsid w:val="00990DFC"/>
    <w:rsid w:val="00990F86"/>
    <w:rsid w:val="0099198E"/>
    <w:rsid w:val="00992141"/>
    <w:rsid w:val="0099239F"/>
    <w:rsid w:val="00992656"/>
    <w:rsid w:val="00992A57"/>
    <w:rsid w:val="00993395"/>
    <w:rsid w:val="009934CA"/>
    <w:rsid w:val="009934FE"/>
    <w:rsid w:val="00993CB9"/>
    <w:rsid w:val="009946D5"/>
    <w:rsid w:val="0099528D"/>
    <w:rsid w:val="00995575"/>
    <w:rsid w:val="00995B1A"/>
    <w:rsid w:val="009962B2"/>
    <w:rsid w:val="00996672"/>
    <w:rsid w:val="0099679A"/>
    <w:rsid w:val="009968FB"/>
    <w:rsid w:val="00996E66"/>
    <w:rsid w:val="00997554"/>
    <w:rsid w:val="00997787"/>
    <w:rsid w:val="009978BF"/>
    <w:rsid w:val="00997FFB"/>
    <w:rsid w:val="009A03A5"/>
    <w:rsid w:val="009A0571"/>
    <w:rsid w:val="009A1AEA"/>
    <w:rsid w:val="009A24E9"/>
    <w:rsid w:val="009A2A42"/>
    <w:rsid w:val="009A2B4B"/>
    <w:rsid w:val="009A2BB8"/>
    <w:rsid w:val="009A33DF"/>
    <w:rsid w:val="009A35E1"/>
    <w:rsid w:val="009A368D"/>
    <w:rsid w:val="009A38F0"/>
    <w:rsid w:val="009A5566"/>
    <w:rsid w:val="009A6081"/>
    <w:rsid w:val="009A7206"/>
    <w:rsid w:val="009A77E1"/>
    <w:rsid w:val="009B0E9E"/>
    <w:rsid w:val="009B1683"/>
    <w:rsid w:val="009B1895"/>
    <w:rsid w:val="009B2339"/>
    <w:rsid w:val="009B2645"/>
    <w:rsid w:val="009B2B7A"/>
    <w:rsid w:val="009B2BB2"/>
    <w:rsid w:val="009B2D29"/>
    <w:rsid w:val="009B3184"/>
    <w:rsid w:val="009B42AC"/>
    <w:rsid w:val="009B50FC"/>
    <w:rsid w:val="009B5CAD"/>
    <w:rsid w:val="009B6BB2"/>
    <w:rsid w:val="009B6C8E"/>
    <w:rsid w:val="009B6CC8"/>
    <w:rsid w:val="009B7748"/>
    <w:rsid w:val="009C0094"/>
    <w:rsid w:val="009C0ACB"/>
    <w:rsid w:val="009C0C7D"/>
    <w:rsid w:val="009C14D0"/>
    <w:rsid w:val="009C155A"/>
    <w:rsid w:val="009C1762"/>
    <w:rsid w:val="009C1D18"/>
    <w:rsid w:val="009C43F3"/>
    <w:rsid w:val="009C51E2"/>
    <w:rsid w:val="009C602A"/>
    <w:rsid w:val="009C6493"/>
    <w:rsid w:val="009C6AC4"/>
    <w:rsid w:val="009C6FC5"/>
    <w:rsid w:val="009C718D"/>
    <w:rsid w:val="009D0247"/>
    <w:rsid w:val="009D03ED"/>
    <w:rsid w:val="009D15FA"/>
    <w:rsid w:val="009D1A41"/>
    <w:rsid w:val="009D1C32"/>
    <w:rsid w:val="009D21C5"/>
    <w:rsid w:val="009D24B0"/>
    <w:rsid w:val="009D2571"/>
    <w:rsid w:val="009D30BE"/>
    <w:rsid w:val="009D3C80"/>
    <w:rsid w:val="009D4462"/>
    <w:rsid w:val="009D4532"/>
    <w:rsid w:val="009D4A70"/>
    <w:rsid w:val="009D4AAA"/>
    <w:rsid w:val="009D4C5F"/>
    <w:rsid w:val="009D4E66"/>
    <w:rsid w:val="009D5E55"/>
    <w:rsid w:val="009D5EFA"/>
    <w:rsid w:val="009D5FFC"/>
    <w:rsid w:val="009D6735"/>
    <w:rsid w:val="009D74F7"/>
    <w:rsid w:val="009D7B80"/>
    <w:rsid w:val="009D7DE6"/>
    <w:rsid w:val="009E009B"/>
    <w:rsid w:val="009E028B"/>
    <w:rsid w:val="009E0649"/>
    <w:rsid w:val="009E0683"/>
    <w:rsid w:val="009E0996"/>
    <w:rsid w:val="009E0F02"/>
    <w:rsid w:val="009E1862"/>
    <w:rsid w:val="009E1C06"/>
    <w:rsid w:val="009E1DB3"/>
    <w:rsid w:val="009E23FC"/>
    <w:rsid w:val="009E2DD2"/>
    <w:rsid w:val="009E2FE7"/>
    <w:rsid w:val="009E33A8"/>
    <w:rsid w:val="009E382F"/>
    <w:rsid w:val="009E3E0A"/>
    <w:rsid w:val="009E40C9"/>
    <w:rsid w:val="009E41AC"/>
    <w:rsid w:val="009E4F6B"/>
    <w:rsid w:val="009E55FB"/>
    <w:rsid w:val="009E5E5C"/>
    <w:rsid w:val="009E637D"/>
    <w:rsid w:val="009E6415"/>
    <w:rsid w:val="009E7C6C"/>
    <w:rsid w:val="009F0563"/>
    <w:rsid w:val="009F0671"/>
    <w:rsid w:val="009F0898"/>
    <w:rsid w:val="009F18C2"/>
    <w:rsid w:val="009F20B3"/>
    <w:rsid w:val="009F35D0"/>
    <w:rsid w:val="009F4C8D"/>
    <w:rsid w:val="009F56B1"/>
    <w:rsid w:val="009F61C5"/>
    <w:rsid w:val="009F63FC"/>
    <w:rsid w:val="009F6B91"/>
    <w:rsid w:val="009F75A4"/>
    <w:rsid w:val="009F76ED"/>
    <w:rsid w:val="009F7936"/>
    <w:rsid w:val="009F7A2C"/>
    <w:rsid w:val="009F7BBE"/>
    <w:rsid w:val="00A004CB"/>
    <w:rsid w:val="00A00E41"/>
    <w:rsid w:val="00A0132B"/>
    <w:rsid w:val="00A0149D"/>
    <w:rsid w:val="00A0153C"/>
    <w:rsid w:val="00A02E65"/>
    <w:rsid w:val="00A03587"/>
    <w:rsid w:val="00A03659"/>
    <w:rsid w:val="00A03F72"/>
    <w:rsid w:val="00A048B7"/>
    <w:rsid w:val="00A054B7"/>
    <w:rsid w:val="00A06226"/>
    <w:rsid w:val="00A066B7"/>
    <w:rsid w:val="00A06DEE"/>
    <w:rsid w:val="00A0731B"/>
    <w:rsid w:val="00A076FB"/>
    <w:rsid w:val="00A07A47"/>
    <w:rsid w:val="00A10989"/>
    <w:rsid w:val="00A10F55"/>
    <w:rsid w:val="00A11036"/>
    <w:rsid w:val="00A11684"/>
    <w:rsid w:val="00A11F42"/>
    <w:rsid w:val="00A12664"/>
    <w:rsid w:val="00A12962"/>
    <w:rsid w:val="00A13B18"/>
    <w:rsid w:val="00A1493B"/>
    <w:rsid w:val="00A1502B"/>
    <w:rsid w:val="00A1508D"/>
    <w:rsid w:val="00A158FA"/>
    <w:rsid w:val="00A159FC"/>
    <w:rsid w:val="00A15EDB"/>
    <w:rsid w:val="00A15FC9"/>
    <w:rsid w:val="00A160C5"/>
    <w:rsid w:val="00A16494"/>
    <w:rsid w:val="00A2043F"/>
    <w:rsid w:val="00A2191C"/>
    <w:rsid w:val="00A21CC8"/>
    <w:rsid w:val="00A22302"/>
    <w:rsid w:val="00A22B1A"/>
    <w:rsid w:val="00A22DF8"/>
    <w:rsid w:val="00A22E90"/>
    <w:rsid w:val="00A2310E"/>
    <w:rsid w:val="00A2332A"/>
    <w:rsid w:val="00A241D1"/>
    <w:rsid w:val="00A24532"/>
    <w:rsid w:val="00A2468E"/>
    <w:rsid w:val="00A24D82"/>
    <w:rsid w:val="00A256E5"/>
    <w:rsid w:val="00A25BE0"/>
    <w:rsid w:val="00A26084"/>
    <w:rsid w:val="00A2610E"/>
    <w:rsid w:val="00A263C1"/>
    <w:rsid w:val="00A2695F"/>
    <w:rsid w:val="00A26FD1"/>
    <w:rsid w:val="00A270F5"/>
    <w:rsid w:val="00A27B2C"/>
    <w:rsid w:val="00A27FF4"/>
    <w:rsid w:val="00A3099F"/>
    <w:rsid w:val="00A31E34"/>
    <w:rsid w:val="00A323BF"/>
    <w:rsid w:val="00A324A5"/>
    <w:rsid w:val="00A32D09"/>
    <w:rsid w:val="00A33468"/>
    <w:rsid w:val="00A335FA"/>
    <w:rsid w:val="00A3390D"/>
    <w:rsid w:val="00A33A2D"/>
    <w:rsid w:val="00A344AB"/>
    <w:rsid w:val="00A34635"/>
    <w:rsid w:val="00A34674"/>
    <w:rsid w:val="00A34C06"/>
    <w:rsid w:val="00A35BAE"/>
    <w:rsid w:val="00A35C9B"/>
    <w:rsid w:val="00A37061"/>
    <w:rsid w:val="00A376D7"/>
    <w:rsid w:val="00A37DAB"/>
    <w:rsid w:val="00A40340"/>
    <w:rsid w:val="00A40586"/>
    <w:rsid w:val="00A40793"/>
    <w:rsid w:val="00A40DBA"/>
    <w:rsid w:val="00A419F5"/>
    <w:rsid w:val="00A41E1A"/>
    <w:rsid w:val="00A42D89"/>
    <w:rsid w:val="00A42FEC"/>
    <w:rsid w:val="00A4347D"/>
    <w:rsid w:val="00A43BD0"/>
    <w:rsid w:val="00A44059"/>
    <w:rsid w:val="00A440A1"/>
    <w:rsid w:val="00A4438D"/>
    <w:rsid w:val="00A44754"/>
    <w:rsid w:val="00A45929"/>
    <w:rsid w:val="00A45BA0"/>
    <w:rsid w:val="00A477F4"/>
    <w:rsid w:val="00A47819"/>
    <w:rsid w:val="00A50A9D"/>
    <w:rsid w:val="00A51581"/>
    <w:rsid w:val="00A5180C"/>
    <w:rsid w:val="00A51963"/>
    <w:rsid w:val="00A51A2B"/>
    <w:rsid w:val="00A51C42"/>
    <w:rsid w:val="00A52304"/>
    <w:rsid w:val="00A527AA"/>
    <w:rsid w:val="00A52AE4"/>
    <w:rsid w:val="00A53084"/>
    <w:rsid w:val="00A533C9"/>
    <w:rsid w:val="00A53E6F"/>
    <w:rsid w:val="00A5461A"/>
    <w:rsid w:val="00A546F5"/>
    <w:rsid w:val="00A54F60"/>
    <w:rsid w:val="00A54F9A"/>
    <w:rsid w:val="00A54FB6"/>
    <w:rsid w:val="00A55F93"/>
    <w:rsid w:val="00A56473"/>
    <w:rsid w:val="00A56D44"/>
    <w:rsid w:val="00A56F4B"/>
    <w:rsid w:val="00A57143"/>
    <w:rsid w:val="00A57F5C"/>
    <w:rsid w:val="00A57FD2"/>
    <w:rsid w:val="00A609B9"/>
    <w:rsid w:val="00A60E37"/>
    <w:rsid w:val="00A6117D"/>
    <w:rsid w:val="00A61D4C"/>
    <w:rsid w:val="00A61F63"/>
    <w:rsid w:val="00A6224E"/>
    <w:rsid w:val="00A62340"/>
    <w:rsid w:val="00A626A3"/>
    <w:rsid w:val="00A627B8"/>
    <w:rsid w:val="00A64004"/>
    <w:rsid w:val="00A644F9"/>
    <w:rsid w:val="00A64C7D"/>
    <w:rsid w:val="00A65C94"/>
    <w:rsid w:val="00A670A5"/>
    <w:rsid w:val="00A670C1"/>
    <w:rsid w:val="00A6771A"/>
    <w:rsid w:val="00A67BB7"/>
    <w:rsid w:val="00A67D8F"/>
    <w:rsid w:val="00A67EF3"/>
    <w:rsid w:val="00A705D4"/>
    <w:rsid w:val="00A70A44"/>
    <w:rsid w:val="00A70C20"/>
    <w:rsid w:val="00A714AC"/>
    <w:rsid w:val="00A71632"/>
    <w:rsid w:val="00A7249C"/>
    <w:rsid w:val="00A729E2"/>
    <w:rsid w:val="00A730FD"/>
    <w:rsid w:val="00A73112"/>
    <w:rsid w:val="00A73116"/>
    <w:rsid w:val="00A736E2"/>
    <w:rsid w:val="00A73D03"/>
    <w:rsid w:val="00A74026"/>
    <w:rsid w:val="00A74C0B"/>
    <w:rsid w:val="00A751DC"/>
    <w:rsid w:val="00A75E80"/>
    <w:rsid w:val="00A7607A"/>
    <w:rsid w:val="00A76591"/>
    <w:rsid w:val="00A76F8C"/>
    <w:rsid w:val="00A77BC6"/>
    <w:rsid w:val="00A807AD"/>
    <w:rsid w:val="00A81198"/>
    <w:rsid w:val="00A81450"/>
    <w:rsid w:val="00A816AB"/>
    <w:rsid w:val="00A81E1D"/>
    <w:rsid w:val="00A81F0F"/>
    <w:rsid w:val="00A8267B"/>
    <w:rsid w:val="00A830B4"/>
    <w:rsid w:val="00A83D1E"/>
    <w:rsid w:val="00A8429B"/>
    <w:rsid w:val="00A8448B"/>
    <w:rsid w:val="00A84969"/>
    <w:rsid w:val="00A85A92"/>
    <w:rsid w:val="00A85C09"/>
    <w:rsid w:val="00A8647C"/>
    <w:rsid w:val="00A869A6"/>
    <w:rsid w:val="00A86BC4"/>
    <w:rsid w:val="00A87765"/>
    <w:rsid w:val="00A87910"/>
    <w:rsid w:val="00A87B46"/>
    <w:rsid w:val="00A902B3"/>
    <w:rsid w:val="00A903AB"/>
    <w:rsid w:val="00A903CC"/>
    <w:rsid w:val="00A90DDE"/>
    <w:rsid w:val="00A9111B"/>
    <w:rsid w:val="00A91742"/>
    <w:rsid w:val="00A91900"/>
    <w:rsid w:val="00A91A86"/>
    <w:rsid w:val="00A92291"/>
    <w:rsid w:val="00A92812"/>
    <w:rsid w:val="00A92D4B"/>
    <w:rsid w:val="00A937D2"/>
    <w:rsid w:val="00A93CD3"/>
    <w:rsid w:val="00A93D47"/>
    <w:rsid w:val="00A9440C"/>
    <w:rsid w:val="00A94E7F"/>
    <w:rsid w:val="00A951B6"/>
    <w:rsid w:val="00A95D5C"/>
    <w:rsid w:val="00A96672"/>
    <w:rsid w:val="00A96885"/>
    <w:rsid w:val="00A9693A"/>
    <w:rsid w:val="00A96D2E"/>
    <w:rsid w:val="00A974EC"/>
    <w:rsid w:val="00A97A6E"/>
    <w:rsid w:val="00A97B3F"/>
    <w:rsid w:val="00A97F6A"/>
    <w:rsid w:val="00AA040E"/>
    <w:rsid w:val="00AA0627"/>
    <w:rsid w:val="00AA079A"/>
    <w:rsid w:val="00AA1BD2"/>
    <w:rsid w:val="00AA21DB"/>
    <w:rsid w:val="00AA2329"/>
    <w:rsid w:val="00AA27C4"/>
    <w:rsid w:val="00AA2D29"/>
    <w:rsid w:val="00AA37BC"/>
    <w:rsid w:val="00AA3EB0"/>
    <w:rsid w:val="00AA63CA"/>
    <w:rsid w:val="00AA6E56"/>
    <w:rsid w:val="00AA739E"/>
    <w:rsid w:val="00AA76F1"/>
    <w:rsid w:val="00AB03E6"/>
    <w:rsid w:val="00AB07CF"/>
    <w:rsid w:val="00AB0CEC"/>
    <w:rsid w:val="00AB124E"/>
    <w:rsid w:val="00AB13C1"/>
    <w:rsid w:val="00AB17EE"/>
    <w:rsid w:val="00AB198D"/>
    <w:rsid w:val="00AB19C1"/>
    <w:rsid w:val="00AB2553"/>
    <w:rsid w:val="00AB25AF"/>
    <w:rsid w:val="00AB2641"/>
    <w:rsid w:val="00AB287D"/>
    <w:rsid w:val="00AB2E44"/>
    <w:rsid w:val="00AB378C"/>
    <w:rsid w:val="00AB3E10"/>
    <w:rsid w:val="00AB5332"/>
    <w:rsid w:val="00AB533D"/>
    <w:rsid w:val="00AB54D9"/>
    <w:rsid w:val="00AB57F7"/>
    <w:rsid w:val="00AB5C96"/>
    <w:rsid w:val="00AB656C"/>
    <w:rsid w:val="00AB6710"/>
    <w:rsid w:val="00AB7819"/>
    <w:rsid w:val="00AC052E"/>
    <w:rsid w:val="00AC05E2"/>
    <w:rsid w:val="00AC0656"/>
    <w:rsid w:val="00AC06C4"/>
    <w:rsid w:val="00AC08DB"/>
    <w:rsid w:val="00AC0AB3"/>
    <w:rsid w:val="00AC12CE"/>
    <w:rsid w:val="00AC1B36"/>
    <w:rsid w:val="00AC2131"/>
    <w:rsid w:val="00AC288A"/>
    <w:rsid w:val="00AC28EF"/>
    <w:rsid w:val="00AC2972"/>
    <w:rsid w:val="00AC3188"/>
    <w:rsid w:val="00AC3221"/>
    <w:rsid w:val="00AC417C"/>
    <w:rsid w:val="00AC42D4"/>
    <w:rsid w:val="00AC44A0"/>
    <w:rsid w:val="00AC4635"/>
    <w:rsid w:val="00AC4A07"/>
    <w:rsid w:val="00AC4D3C"/>
    <w:rsid w:val="00AC4D95"/>
    <w:rsid w:val="00AC514A"/>
    <w:rsid w:val="00AC5163"/>
    <w:rsid w:val="00AC5665"/>
    <w:rsid w:val="00AC650D"/>
    <w:rsid w:val="00AD0410"/>
    <w:rsid w:val="00AD0543"/>
    <w:rsid w:val="00AD0745"/>
    <w:rsid w:val="00AD0F44"/>
    <w:rsid w:val="00AD1A8F"/>
    <w:rsid w:val="00AD1C19"/>
    <w:rsid w:val="00AD2394"/>
    <w:rsid w:val="00AD26BB"/>
    <w:rsid w:val="00AD29DC"/>
    <w:rsid w:val="00AD2B4A"/>
    <w:rsid w:val="00AD4030"/>
    <w:rsid w:val="00AD49C7"/>
    <w:rsid w:val="00AD56AE"/>
    <w:rsid w:val="00AD579F"/>
    <w:rsid w:val="00AD5AF3"/>
    <w:rsid w:val="00AD5FAA"/>
    <w:rsid w:val="00AD65EF"/>
    <w:rsid w:val="00AD6BB3"/>
    <w:rsid w:val="00AD75D6"/>
    <w:rsid w:val="00AD7853"/>
    <w:rsid w:val="00AD79ED"/>
    <w:rsid w:val="00AD7BC3"/>
    <w:rsid w:val="00AE06C3"/>
    <w:rsid w:val="00AE14B4"/>
    <w:rsid w:val="00AE14DC"/>
    <w:rsid w:val="00AE16A3"/>
    <w:rsid w:val="00AE18D2"/>
    <w:rsid w:val="00AE2AB5"/>
    <w:rsid w:val="00AE3D44"/>
    <w:rsid w:val="00AE3E68"/>
    <w:rsid w:val="00AE3EF0"/>
    <w:rsid w:val="00AE4AA0"/>
    <w:rsid w:val="00AE4D7F"/>
    <w:rsid w:val="00AE58D1"/>
    <w:rsid w:val="00AE59BD"/>
    <w:rsid w:val="00AE617E"/>
    <w:rsid w:val="00AE6F28"/>
    <w:rsid w:val="00AF0144"/>
    <w:rsid w:val="00AF0F21"/>
    <w:rsid w:val="00AF1884"/>
    <w:rsid w:val="00AF3A76"/>
    <w:rsid w:val="00AF3BFF"/>
    <w:rsid w:val="00AF4D04"/>
    <w:rsid w:val="00AF519D"/>
    <w:rsid w:val="00AF5214"/>
    <w:rsid w:val="00AF5755"/>
    <w:rsid w:val="00AF5CE3"/>
    <w:rsid w:val="00AF5E8D"/>
    <w:rsid w:val="00AF61D0"/>
    <w:rsid w:val="00AF6757"/>
    <w:rsid w:val="00AF6959"/>
    <w:rsid w:val="00AF6C1F"/>
    <w:rsid w:val="00AF6E30"/>
    <w:rsid w:val="00AF7409"/>
    <w:rsid w:val="00AF7487"/>
    <w:rsid w:val="00AF769A"/>
    <w:rsid w:val="00AF78A6"/>
    <w:rsid w:val="00B001CB"/>
    <w:rsid w:val="00B0100B"/>
    <w:rsid w:val="00B01C9B"/>
    <w:rsid w:val="00B01E4C"/>
    <w:rsid w:val="00B025D3"/>
    <w:rsid w:val="00B0282C"/>
    <w:rsid w:val="00B028E6"/>
    <w:rsid w:val="00B038AA"/>
    <w:rsid w:val="00B04035"/>
    <w:rsid w:val="00B04831"/>
    <w:rsid w:val="00B05A9E"/>
    <w:rsid w:val="00B05C02"/>
    <w:rsid w:val="00B0601F"/>
    <w:rsid w:val="00B066EF"/>
    <w:rsid w:val="00B06C1E"/>
    <w:rsid w:val="00B06E87"/>
    <w:rsid w:val="00B06EDD"/>
    <w:rsid w:val="00B07DDB"/>
    <w:rsid w:val="00B1010B"/>
    <w:rsid w:val="00B103FD"/>
    <w:rsid w:val="00B11A9E"/>
    <w:rsid w:val="00B11CB6"/>
    <w:rsid w:val="00B121BD"/>
    <w:rsid w:val="00B12300"/>
    <w:rsid w:val="00B12C10"/>
    <w:rsid w:val="00B139A9"/>
    <w:rsid w:val="00B13B9F"/>
    <w:rsid w:val="00B13C5C"/>
    <w:rsid w:val="00B13CBB"/>
    <w:rsid w:val="00B13ED0"/>
    <w:rsid w:val="00B1440C"/>
    <w:rsid w:val="00B14D79"/>
    <w:rsid w:val="00B14E61"/>
    <w:rsid w:val="00B14F4B"/>
    <w:rsid w:val="00B15143"/>
    <w:rsid w:val="00B152DB"/>
    <w:rsid w:val="00B157AD"/>
    <w:rsid w:val="00B15869"/>
    <w:rsid w:val="00B15A1A"/>
    <w:rsid w:val="00B15D95"/>
    <w:rsid w:val="00B15DAB"/>
    <w:rsid w:val="00B16024"/>
    <w:rsid w:val="00B168A6"/>
    <w:rsid w:val="00B17136"/>
    <w:rsid w:val="00B173B2"/>
    <w:rsid w:val="00B17579"/>
    <w:rsid w:val="00B17DB6"/>
    <w:rsid w:val="00B17F02"/>
    <w:rsid w:val="00B21C50"/>
    <w:rsid w:val="00B222ED"/>
    <w:rsid w:val="00B2268F"/>
    <w:rsid w:val="00B22CB4"/>
    <w:rsid w:val="00B23B9A"/>
    <w:rsid w:val="00B24AF4"/>
    <w:rsid w:val="00B258B4"/>
    <w:rsid w:val="00B2632F"/>
    <w:rsid w:val="00B269C6"/>
    <w:rsid w:val="00B26ACC"/>
    <w:rsid w:val="00B27498"/>
    <w:rsid w:val="00B274D1"/>
    <w:rsid w:val="00B27821"/>
    <w:rsid w:val="00B27A4C"/>
    <w:rsid w:val="00B27E0B"/>
    <w:rsid w:val="00B304D2"/>
    <w:rsid w:val="00B30B81"/>
    <w:rsid w:val="00B31912"/>
    <w:rsid w:val="00B326C2"/>
    <w:rsid w:val="00B32EB1"/>
    <w:rsid w:val="00B33A21"/>
    <w:rsid w:val="00B34A3B"/>
    <w:rsid w:val="00B34C10"/>
    <w:rsid w:val="00B34CFC"/>
    <w:rsid w:val="00B34EE0"/>
    <w:rsid w:val="00B34F76"/>
    <w:rsid w:val="00B35158"/>
    <w:rsid w:val="00B352E6"/>
    <w:rsid w:val="00B359EE"/>
    <w:rsid w:val="00B368C5"/>
    <w:rsid w:val="00B37E9C"/>
    <w:rsid w:val="00B400F7"/>
    <w:rsid w:val="00B4022E"/>
    <w:rsid w:val="00B4083E"/>
    <w:rsid w:val="00B40D84"/>
    <w:rsid w:val="00B411E4"/>
    <w:rsid w:val="00B413D7"/>
    <w:rsid w:val="00B415C9"/>
    <w:rsid w:val="00B41C36"/>
    <w:rsid w:val="00B41F1F"/>
    <w:rsid w:val="00B435B2"/>
    <w:rsid w:val="00B438C5"/>
    <w:rsid w:val="00B44241"/>
    <w:rsid w:val="00B45175"/>
    <w:rsid w:val="00B452DA"/>
    <w:rsid w:val="00B46246"/>
    <w:rsid w:val="00B46491"/>
    <w:rsid w:val="00B46B09"/>
    <w:rsid w:val="00B479DD"/>
    <w:rsid w:val="00B479FC"/>
    <w:rsid w:val="00B504CC"/>
    <w:rsid w:val="00B50A3E"/>
    <w:rsid w:val="00B518E6"/>
    <w:rsid w:val="00B51F9D"/>
    <w:rsid w:val="00B5261D"/>
    <w:rsid w:val="00B5266B"/>
    <w:rsid w:val="00B52855"/>
    <w:rsid w:val="00B52D06"/>
    <w:rsid w:val="00B534AC"/>
    <w:rsid w:val="00B548A5"/>
    <w:rsid w:val="00B548D3"/>
    <w:rsid w:val="00B54977"/>
    <w:rsid w:val="00B54BF3"/>
    <w:rsid w:val="00B5576B"/>
    <w:rsid w:val="00B55DD0"/>
    <w:rsid w:val="00B562C2"/>
    <w:rsid w:val="00B5643F"/>
    <w:rsid w:val="00B56EE6"/>
    <w:rsid w:val="00B57681"/>
    <w:rsid w:val="00B57836"/>
    <w:rsid w:val="00B57E61"/>
    <w:rsid w:val="00B600D6"/>
    <w:rsid w:val="00B6037F"/>
    <w:rsid w:val="00B603E9"/>
    <w:rsid w:val="00B6065A"/>
    <w:rsid w:val="00B60BA5"/>
    <w:rsid w:val="00B60EC3"/>
    <w:rsid w:val="00B613DB"/>
    <w:rsid w:val="00B61439"/>
    <w:rsid w:val="00B61728"/>
    <w:rsid w:val="00B62455"/>
    <w:rsid w:val="00B6254D"/>
    <w:rsid w:val="00B62AE5"/>
    <w:rsid w:val="00B62D44"/>
    <w:rsid w:val="00B62F87"/>
    <w:rsid w:val="00B63497"/>
    <w:rsid w:val="00B6396C"/>
    <w:rsid w:val="00B63D12"/>
    <w:rsid w:val="00B63DC7"/>
    <w:rsid w:val="00B63FF9"/>
    <w:rsid w:val="00B647A5"/>
    <w:rsid w:val="00B64911"/>
    <w:rsid w:val="00B65215"/>
    <w:rsid w:val="00B6522A"/>
    <w:rsid w:val="00B6540E"/>
    <w:rsid w:val="00B667A0"/>
    <w:rsid w:val="00B66F7D"/>
    <w:rsid w:val="00B67AD6"/>
    <w:rsid w:val="00B70333"/>
    <w:rsid w:val="00B7041A"/>
    <w:rsid w:val="00B706C1"/>
    <w:rsid w:val="00B707A0"/>
    <w:rsid w:val="00B711B7"/>
    <w:rsid w:val="00B7178C"/>
    <w:rsid w:val="00B7186D"/>
    <w:rsid w:val="00B71ED7"/>
    <w:rsid w:val="00B7208E"/>
    <w:rsid w:val="00B72685"/>
    <w:rsid w:val="00B72710"/>
    <w:rsid w:val="00B72D46"/>
    <w:rsid w:val="00B73A08"/>
    <w:rsid w:val="00B73C9B"/>
    <w:rsid w:val="00B74914"/>
    <w:rsid w:val="00B74E79"/>
    <w:rsid w:val="00B75258"/>
    <w:rsid w:val="00B756D8"/>
    <w:rsid w:val="00B75C97"/>
    <w:rsid w:val="00B76188"/>
    <w:rsid w:val="00B769B4"/>
    <w:rsid w:val="00B76C58"/>
    <w:rsid w:val="00B7759D"/>
    <w:rsid w:val="00B77F3B"/>
    <w:rsid w:val="00B80020"/>
    <w:rsid w:val="00B80734"/>
    <w:rsid w:val="00B80AC7"/>
    <w:rsid w:val="00B81E01"/>
    <w:rsid w:val="00B820DA"/>
    <w:rsid w:val="00B8267C"/>
    <w:rsid w:val="00B834C8"/>
    <w:rsid w:val="00B83BDF"/>
    <w:rsid w:val="00B83D07"/>
    <w:rsid w:val="00B85007"/>
    <w:rsid w:val="00B85EDA"/>
    <w:rsid w:val="00B877CB"/>
    <w:rsid w:val="00B9003B"/>
    <w:rsid w:val="00B90ED4"/>
    <w:rsid w:val="00B911CA"/>
    <w:rsid w:val="00B91635"/>
    <w:rsid w:val="00B91D80"/>
    <w:rsid w:val="00B9200D"/>
    <w:rsid w:val="00B92060"/>
    <w:rsid w:val="00B924B8"/>
    <w:rsid w:val="00B9256D"/>
    <w:rsid w:val="00B92EAE"/>
    <w:rsid w:val="00B941B0"/>
    <w:rsid w:val="00B94732"/>
    <w:rsid w:val="00B94ED9"/>
    <w:rsid w:val="00B95297"/>
    <w:rsid w:val="00B95750"/>
    <w:rsid w:val="00B9599F"/>
    <w:rsid w:val="00B95F58"/>
    <w:rsid w:val="00B962A8"/>
    <w:rsid w:val="00B96E0A"/>
    <w:rsid w:val="00B97354"/>
    <w:rsid w:val="00B97728"/>
    <w:rsid w:val="00BA07B9"/>
    <w:rsid w:val="00BA0A0D"/>
    <w:rsid w:val="00BA0D9B"/>
    <w:rsid w:val="00BA136F"/>
    <w:rsid w:val="00BA19D3"/>
    <w:rsid w:val="00BA1CD0"/>
    <w:rsid w:val="00BA1E47"/>
    <w:rsid w:val="00BA219E"/>
    <w:rsid w:val="00BA21ED"/>
    <w:rsid w:val="00BA26C8"/>
    <w:rsid w:val="00BA358A"/>
    <w:rsid w:val="00BA3E70"/>
    <w:rsid w:val="00BA4A25"/>
    <w:rsid w:val="00BA5B7A"/>
    <w:rsid w:val="00BA5BC3"/>
    <w:rsid w:val="00BA6003"/>
    <w:rsid w:val="00BA6767"/>
    <w:rsid w:val="00BA680D"/>
    <w:rsid w:val="00BA68BF"/>
    <w:rsid w:val="00BA6A6D"/>
    <w:rsid w:val="00BA6B46"/>
    <w:rsid w:val="00BA6D65"/>
    <w:rsid w:val="00BA71CD"/>
    <w:rsid w:val="00BA7699"/>
    <w:rsid w:val="00BA7AEA"/>
    <w:rsid w:val="00BB010A"/>
    <w:rsid w:val="00BB01F9"/>
    <w:rsid w:val="00BB238A"/>
    <w:rsid w:val="00BB31E8"/>
    <w:rsid w:val="00BB43AA"/>
    <w:rsid w:val="00BB453F"/>
    <w:rsid w:val="00BB4A67"/>
    <w:rsid w:val="00BB5B52"/>
    <w:rsid w:val="00BB6017"/>
    <w:rsid w:val="00BB6258"/>
    <w:rsid w:val="00BB6F32"/>
    <w:rsid w:val="00BB7015"/>
    <w:rsid w:val="00BB75FD"/>
    <w:rsid w:val="00BC018C"/>
    <w:rsid w:val="00BC077B"/>
    <w:rsid w:val="00BC126E"/>
    <w:rsid w:val="00BC1929"/>
    <w:rsid w:val="00BC2136"/>
    <w:rsid w:val="00BC2329"/>
    <w:rsid w:val="00BC286E"/>
    <w:rsid w:val="00BC2B48"/>
    <w:rsid w:val="00BC37C8"/>
    <w:rsid w:val="00BC3D53"/>
    <w:rsid w:val="00BC42C6"/>
    <w:rsid w:val="00BC47BF"/>
    <w:rsid w:val="00BC4AEB"/>
    <w:rsid w:val="00BC4DD8"/>
    <w:rsid w:val="00BC5605"/>
    <w:rsid w:val="00BC5BE9"/>
    <w:rsid w:val="00BC5D6D"/>
    <w:rsid w:val="00BC610C"/>
    <w:rsid w:val="00BC668B"/>
    <w:rsid w:val="00BC6894"/>
    <w:rsid w:val="00BC7441"/>
    <w:rsid w:val="00BC795E"/>
    <w:rsid w:val="00BC7A3E"/>
    <w:rsid w:val="00BC7D6C"/>
    <w:rsid w:val="00BD005D"/>
    <w:rsid w:val="00BD0582"/>
    <w:rsid w:val="00BD0CEF"/>
    <w:rsid w:val="00BD0EEB"/>
    <w:rsid w:val="00BD1014"/>
    <w:rsid w:val="00BD10D7"/>
    <w:rsid w:val="00BD144A"/>
    <w:rsid w:val="00BD19B9"/>
    <w:rsid w:val="00BD19D9"/>
    <w:rsid w:val="00BD1D70"/>
    <w:rsid w:val="00BD21DB"/>
    <w:rsid w:val="00BD231D"/>
    <w:rsid w:val="00BD2F65"/>
    <w:rsid w:val="00BD3ED5"/>
    <w:rsid w:val="00BD4125"/>
    <w:rsid w:val="00BD49A8"/>
    <w:rsid w:val="00BD4BE3"/>
    <w:rsid w:val="00BD4D92"/>
    <w:rsid w:val="00BD52F1"/>
    <w:rsid w:val="00BD53A2"/>
    <w:rsid w:val="00BD53FF"/>
    <w:rsid w:val="00BD5F47"/>
    <w:rsid w:val="00BD5FAB"/>
    <w:rsid w:val="00BD6295"/>
    <w:rsid w:val="00BD6467"/>
    <w:rsid w:val="00BD73AC"/>
    <w:rsid w:val="00BD7D6C"/>
    <w:rsid w:val="00BE02D4"/>
    <w:rsid w:val="00BE052D"/>
    <w:rsid w:val="00BE06E6"/>
    <w:rsid w:val="00BE0CD9"/>
    <w:rsid w:val="00BE10B0"/>
    <w:rsid w:val="00BE16ED"/>
    <w:rsid w:val="00BE180A"/>
    <w:rsid w:val="00BE22F5"/>
    <w:rsid w:val="00BE2AFA"/>
    <w:rsid w:val="00BE40E0"/>
    <w:rsid w:val="00BE5009"/>
    <w:rsid w:val="00BE5D63"/>
    <w:rsid w:val="00BE5FAE"/>
    <w:rsid w:val="00BE637D"/>
    <w:rsid w:val="00BE64E4"/>
    <w:rsid w:val="00BE6B0D"/>
    <w:rsid w:val="00BE7577"/>
    <w:rsid w:val="00BE759A"/>
    <w:rsid w:val="00BE7834"/>
    <w:rsid w:val="00BE7A2F"/>
    <w:rsid w:val="00BF1316"/>
    <w:rsid w:val="00BF1C4F"/>
    <w:rsid w:val="00BF2291"/>
    <w:rsid w:val="00BF27E7"/>
    <w:rsid w:val="00BF2E69"/>
    <w:rsid w:val="00BF342C"/>
    <w:rsid w:val="00BF3B81"/>
    <w:rsid w:val="00BF3BD0"/>
    <w:rsid w:val="00BF3DFA"/>
    <w:rsid w:val="00BF44D9"/>
    <w:rsid w:val="00BF4D98"/>
    <w:rsid w:val="00BF5081"/>
    <w:rsid w:val="00BF51AB"/>
    <w:rsid w:val="00BF62C6"/>
    <w:rsid w:val="00BF6A07"/>
    <w:rsid w:val="00BF6BF8"/>
    <w:rsid w:val="00BF6F70"/>
    <w:rsid w:val="00BF7206"/>
    <w:rsid w:val="00BF72B5"/>
    <w:rsid w:val="00BF76FB"/>
    <w:rsid w:val="00BF779C"/>
    <w:rsid w:val="00C002D9"/>
    <w:rsid w:val="00C00564"/>
    <w:rsid w:val="00C01672"/>
    <w:rsid w:val="00C01D10"/>
    <w:rsid w:val="00C02206"/>
    <w:rsid w:val="00C0263F"/>
    <w:rsid w:val="00C03644"/>
    <w:rsid w:val="00C03BDD"/>
    <w:rsid w:val="00C03D16"/>
    <w:rsid w:val="00C03D5E"/>
    <w:rsid w:val="00C042A4"/>
    <w:rsid w:val="00C04440"/>
    <w:rsid w:val="00C04913"/>
    <w:rsid w:val="00C0491C"/>
    <w:rsid w:val="00C0492A"/>
    <w:rsid w:val="00C054AF"/>
    <w:rsid w:val="00C0670B"/>
    <w:rsid w:val="00C06712"/>
    <w:rsid w:val="00C06F62"/>
    <w:rsid w:val="00C07185"/>
    <w:rsid w:val="00C07C25"/>
    <w:rsid w:val="00C1022D"/>
    <w:rsid w:val="00C103CB"/>
    <w:rsid w:val="00C106D5"/>
    <w:rsid w:val="00C10900"/>
    <w:rsid w:val="00C10FB0"/>
    <w:rsid w:val="00C11034"/>
    <w:rsid w:val="00C11B10"/>
    <w:rsid w:val="00C129C6"/>
    <w:rsid w:val="00C13E19"/>
    <w:rsid w:val="00C1429A"/>
    <w:rsid w:val="00C151D1"/>
    <w:rsid w:val="00C155CD"/>
    <w:rsid w:val="00C15ABD"/>
    <w:rsid w:val="00C16255"/>
    <w:rsid w:val="00C16B3F"/>
    <w:rsid w:val="00C17579"/>
    <w:rsid w:val="00C17C44"/>
    <w:rsid w:val="00C217F2"/>
    <w:rsid w:val="00C21CFA"/>
    <w:rsid w:val="00C21D35"/>
    <w:rsid w:val="00C21DEC"/>
    <w:rsid w:val="00C224BA"/>
    <w:rsid w:val="00C22D11"/>
    <w:rsid w:val="00C231EF"/>
    <w:rsid w:val="00C2344B"/>
    <w:rsid w:val="00C23B19"/>
    <w:rsid w:val="00C23C7A"/>
    <w:rsid w:val="00C23EAA"/>
    <w:rsid w:val="00C243EC"/>
    <w:rsid w:val="00C2446A"/>
    <w:rsid w:val="00C24B6B"/>
    <w:rsid w:val="00C25861"/>
    <w:rsid w:val="00C2594B"/>
    <w:rsid w:val="00C25F3F"/>
    <w:rsid w:val="00C26704"/>
    <w:rsid w:val="00C269F9"/>
    <w:rsid w:val="00C3008B"/>
    <w:rsid w:val="00C30A31"/>
    <w:rsid w:val="00C30FB2"/>
    <w:rsid w:val="00C3134A"/>
    <w:rsid w:val="00C31CA0"/>
    <w:rsid w:val="00C31EDF"/>
    <w:rsid w:val="00C31F61"/>
    <w:rsid w:val="00C32EA1"/>
    <w:rsid w:val="00C32F3F"/>
    <w:rsid w:val="00C333F7"/>
    <w:rsid w:val="00C337AA"/>
    <w:rsid w:val="00C337B2"/>
    <w:rsid w:val="00C33A05"/>
    <w:rsid w:val="00C33F80"/>
    <w:rsid w:val="00C33FF8"/>
    <w:rsid w:val="00C34764"/>
    <w:rsid w:val="00C34BB9"/>
    <w:rsid w:val="00C35592"/>
    <w:rsid w:val="00C35EFF"/>
    <w:rsid w:val="00C36E18"/>
    <w:rsid w:val="00C36EA3"/>
    <w:rsid w:val="00C37249"/>
    <w:rsid w:val="00C376A1"/>
    <w:rsid w:val="00C40801"/>
    <w:rsid w:val="00C40E36"/>
    <w:rsid w:val="00C41775"/>
    <w:rsid w:val="00C41A46"/>
    <w:rsid w:val="00C41C06"/>
    <w:rsid w:val="00C421F0"/>
    <w:rsid w:val="00C42C56"/>
    <w:rsid w:val="00C4432B"/>
    <w:rsid w:val="00C44465"/>
    <w:rsid w:val="00C450C9"/>
    <w:rsid w:val="00C45CF5"/>
    <w:rsid w:val="00C46141"/>
    <w:rsid w:val="00C46DEA"/>
    <w:rsid w:val="00C47169"/>
    <w:rsid w:val="00C47290"/>
    <w:rsid w:val="00C475A4"/>
    <w:rsid w:val="00C4762D"/>
    <w:rsid w:val="00C4763B"/>
    <w:rsid w:val="00C47DEF"/>
    <w:rsid w:val="00C5063E"/>
    <w:rsid w:val="00C506F0"/>
    <w:rsid w:val="00C50829"/>
    <w:rsid w:val="00C511AA"/>
    <w:rsid w:val="00C51378"/>
    <w:rsid w:val="00C513A6"/>
    <w:rsid w:val="00C5168E"/>
    <w:rsid w:val="00C51799"/>
    <w:rsid w:val="00C5364E"/>
    <w:rsid w:val="00C53B57"/>
    <w:rsid w:val="00C53C4E"/>
    <w:rsid w:val="00C53FC5"/>
    <w:rsid w:val="00C5451E"/>
    <w:rsid w:val="00C546D1"/>
    <w:rsid w:val="00C54855"/>
    <w:rsid w:val="00C54919"/>
    <w:rsid w:val="00C54B24"/>
    <w:rsid w:val="00C54C66"/>
    <w:rsid w:val="00C54F36"/>
    <w:rsid w:val="00C5526E"/>
    <w:rsid w:val="00C5554D"/>
    <w:rsid w:val="00C55792"/>
    <w:rsid w:val="00C55F0A"/>
    <w:rsid w:val="00C55F0B"/>
    <w:rsid w:val="00C56673"/>
    <w:rsid w:val="00C56CAF"/>
    <w:rsid w:val="00C576C7"/>
    <w:rsid w:val="00C578E0"/>
    <w:rsid w:val="00C57A98"/>
    <w:rsid w:val="00C57BDA"/>
    <w:rsid w:val="00C57ED3"/>
    <w:rsid w:val="00C6035B"/>
    <w:rsid w:val="00C60411"/>
    <w:rsid w:val="00C60896"/>
    <w:rsid w:val="00C6143F"/>
    <w:rsid w:val="00C6147F"/>
    <w:rsid w:val="00C61D69"/>
    <w:rsid w:val="00C6216E"/>
    <w:rsid w:val="00C62F10"/>
    <w:rsid w:val="00C63229"/>
    <w:rsid w:val="00C6381D"/>
    <w:rsid w:val="00C640D1"/>
    <w:rsid w:val="00C64309"/>
    <w:rsid w:val="00C64B00"/>
    <w:rsid w:val="00C64EC0"/>
    <w:rsid w:val="00C653F8"/>
    <w:rsid w:val="00C65748"/>
    <w:rsid w:val="00C66251"/>
    <w:rsid w:val="00C66D8A"/>
    <w:rsid w:val="00C66E58"/>
    <w:rsid w:val="00C670FA"/>
    <w:rsid w:val="00C7036E"/>
    <w:rsid w:val="00C70562"/>
    <w:rsid w:val="00C706A9"/>
    <w:rsid w:val="00C706F8"/>
    <w:rsid w:val="00C70895"/>
    <w:rsid w:val="00C71E57"/>
    <w:rsid w:val="00C7211B"/>
    <w:rsid w:val="00C724D7"/>
    <w:rsid w:val="00C72F39"/>
    <w:rsid w:val="00C73778"/>
    <w:rsid w:val="00C73E6D"/>
    <w:rsid w:val="00C73F0E"/>
    <w:rsid w:val="00C7654A"/>
    <w:rsid w:val="00C76576"/>
    <w:rsid w:val="00C769A0"/>
    <w:rsid w:val="00C7775D"/>
    <w:rsid w:val="00C77EA0"/>
    <w:rsid w:val="00C8004D"/>
    <w:rsid w:val="00C801A6"/>
    <w:rsid w:val="00C80C91"/>
    <w:rsid w:val="00C80EEB"/>
    <w:rsid w:val="00C80F93"/>
    <w:rsid w:val="00C82F7B"/>
    <w:rsid w:val="00C830CA"/>
    <w:rsid w:val="00C83B81"/>
    <w:rsid w:val="00C83FCF"/>
    <w:rsid w:val="00C84D85"/>
    <w:rsid w:val="00C8557F"/>
    <w:rsid w:val="00C859AC"/>
    <w:rsid w:val="00C85EDC"/>
    <w:rsid w:val="00C86174"/>
    <w:rsid w:val="00C86942"/>
    <w:rsid w:val="00C87986"/>
    <w:rsid w:val="00C87E71"/>
    <w:rsid w:val="00C9060A"/>
    <w:rsid w:val="00C90CF0"/>
    <w:rsid w:val="00C90DA8"/>
    <w:rsid w:val="00C91451"/>
    <w:rsid w:val="00C91767"/>
    <w:rsid w:val="00C917BF"/>
    <w:rsid w:val="00C92B43"/>
    <w:rsid w:val="00C93B16"/>
    <w:rsid w:val="00C94020"/>
    <w:rsid w:val="00C94287"/>
    <w:rsid w:val="00C94A97"/>
    <w:rsid w:val="00C94D51"/>
    <w:rsid w:val="00C95766"/>
    <w:rsid w:val="00C95966"/>
    <w:rsid w:val="00C95F67"/>
    <w:rsid w:val="00C962F2"/>
    <w:rsid w:val="00C96480"/>
    <w:rsid w:val="00C969F1"/>
    <w:rsid w:val="00C979D8"/>
    <w:rsid w:val="00CA0821"/>
    <w:rsid w:val="00CA0A14"/>
    <w:rsid w:val="00CA0ADA"/>
    <w:rsid w:val="00CA0B55"/>
    <w:rsid w:val="00CA0E95"/>
    <w:rsid w:val="00CA1E85"/>
    <w:rsid w:val="00CA227D"/>
    <w:rsid w:val="00CA23A2"/>
    <w:rsid w:val="00CA282D"/>
    <w:rsid w:val="00CA2973"/>
    <w:rsid w:val="00CA2C28"/>
    <w:rsid w:val="00CA3136"/>
    <w:rsid w:val="00CA34FE"/>
    <w:rsid w:val="00CA3ADD"/>
    <w:rsid w:val="00CA3B2D"/>
    <w:rsid w:val="00CA4314"/>
    <w:rsid w:val="00CA4393"/>
    <w:rsid w:val="00CA4BC3"/>
    <w:rsid w:val="00CA69C8"/>
    <w:rsid w:val="00CA73F9"/>
    <w:rsid w:val="00CA7B82"/>
    <w:rsid w:val="00CB0399"/>
    <w:rsid w:val="00CB0522"/>
    <w:rsid w:val="00CB0770"/>
    <w:rsid w:val="00CB0E96"/>
    <w:rsid w:val="00CB1BF1"/>
    <w:rsid w:val="00CB2E80"/>
    <w:rsid w:val="00CB2EA8"/>
    <w:rsid w:val="00CB33C6"/>
    <w:rsid w:val="00CB448F"/>
    <w:rsid w:val="00CB49E4"/>
    <w:rsid w:val="00CB4A98"/>
    <w:rsid w:val="00CB4F9C"/>
    <w:rsid w:val="00CB5830"/>
    <w:rsid w:val="00CB5CF5"/>
    <w:rsid w:val="00CB6BB1"/>
    <w:rsid w:val="00CB74A7"/>
    <w:rsid w:val="00CC062D"/>
    <w:rsid w:val="00CC09C7"/>
    <w:rsid w:val="00CC1664"/>
    <w:rsid w:val="00CC2057"/>
    <w:rsid w:val="00CC2154"/>
    <w:rsid w:val="00CC2D76"/>
    <w:rsid w:val="00CC3C49"/>
    <w:rsid w:val="00CC3C85"/>
    <w:rsid w:val="00CC459A"/>
    <w:rsid w:val="00CC46DB"/>
    <w:rsid w:val="00CC4AA3"/>
    <w:rsid w:val="00CC4E1E"/>
    <w:rsid w:val="00CC5217"/>
    <w:rsid w:val="00CC54B0"/>
    <w:rsid w:val="00CC5DB5"/>
    <w:rsid w:val="00CC602A"/>
    <w:rsid w:val="00CC630B"/>
    <w:rsid w:val="00CC6C9D"/>
    <w:rsid w:val="00CC6D66"/>
    <w:rsid w:val="00CC6FDC"/>
    <w:rsid w:val="00CC726B"/>
    <w:rsid w:val="00CC7319"/>
    <w:rsid w:val="00CC75A3"/>
    <w:rsid w:val="00CD0139"/>
    <w:rsid w:val="00CD075A"/>
    <w:rsid w:val="00CD0828"/>
    <w:rsid w:val="00CD243B"/>
    <w:rsid w:val="00CD2619"/>
    <w:rsid w:val="00CD2CD5"/>
    <w:rsid w:val="00CD3609"/>
    <w:rsid w:val="00CD3C92"/>
    <w:rsid w:val="00CD3EF8"/>
    <w:rsid w:val="00CD3EFB"/>
    <w:rsid w:val="00CD4CF4"/>
    <w:rsid w:val="00CD73D4"/>
    <w:rsid w:val="00CD74BF"/>
    <w:rsid w:val="00CD7F13"/>
    <w:rsid w:val="00CD7FA2"/>
    <w:rsid w:val="00CE000E"/>
    <w:rsid w:val="00CE0798"/>
    <w:rsid w:val="00CE181A"/>
    <w:rsid w:val="00CE252D"/>
    <w:rsid w:val="00CE2A4D"/>
    <w:rsid w:val="00CE35C1"/>
    <w:rsid w:val="00CE36BE"/>
    <w:rsid w:val="00CE3791"/>
    <w:rsid w:val="00CE489B"/>
    <w:rsid w:val="00CE4D44"/>
    <w:rsid w:val="00CE53F3"/>
    <w:rsid w:val="00CE6949"/>
    <w:rsid w:val="00CE6A1C"/>
    <w:rsid w:val="00CE7361"/>
    <w:rsid w:val="00CE7554"/>
    <w:rsid w:val="00CF03F3"/>
    <w:rsid w:val="00CF06EC"/>
    <w:rsid w:val="00CF0DBF"/>
    <w:rsid w:val="00CF0DF7"/>
    <w:rsid w:val="00CF100C"/>
    <w:rsid w:val="00CF1FB5"/>
    <w:rsid w:val="00CF23BF"/>
    <w:rsid w:val="00CF259A"/>
    <w:rsid w:val="00CF2B4F"/>
    <w:rsid w:val="00CF2D3E"/>
    <w:rsid w:val="00CF2E02"/>
    <w:rsid w:val="00CF2F1C"/>
    <w:rsid w:val="00CF3076"/>
    <w:rsid w:val="00CF3CF0"/>
    <w:rsid w:val="00CF3DC0"/>
    <w:rsid w:val="00CF429D"/>
    <w:rsid w:val="00CF4505"/>
    <w:rsid w:val="00CF4BDB"/>
    <w:rsid w:val="00CF4CCB"/>
    <w:rsid w:val="00CF4DD3"/>
    <w:rsid w:val="00CF52CD"/>
    <w:rsid w:val="00CF5768"/>
    <w:rsid w:val="00CF68E5"/>
    <w:rsid w:val="00CF6B1F"/>
    <w:rsid w:val="00CF731E"/>
    <w:rsid w:val="00CF748C"/>
    <w:rsid w:val="00CF7653"/>
    <w:rsid w:val="00CF784E"/>
    <w:rsid w:val="00CF7B3B"/>
    <w:rsid w:val="00D00038"/>
    <w:rsid w:val="00D0022D"/>
    <w:rsid w:val="00D00B41"/>
    <w:rsid w:val="00D00EA6"/>
    <w:rsid w:val="00D01C7F"/>
    <w:rsid w:val="00D01DA5"/>
    <w:rsid w:val="00D02063"/>
    <w:rsid w:val="00D02081"/>
    <w:rsid w:val="00D025D2"/>
    <w:rsid w:val="00D02C64"/>
    <w:rsid w:val="00D02E78"/>
    <w:rsid w:val="00D030B0"/>
    <w:rsid w:val="00D03955"/>
    <w:rsid w:val="00D03AA4"/>
    <w:rsid w:val="00D0443A"/>
    <w:rsid w:val="00D04AC2"/>
    <w:rsid w:val="00D05CF7"/>
    <w:rsid w:val="00D06511"/>
    <w:rsid w:val="00D06944"/>
    <w:rsid w:val="00D109E7"/>
    <w:rsid w:val="00D11015"/>
    <w:rsid w:val="00D119BC"/>
    <w:rsid w:val="00D12F97"/>
    <w:rsid w:val="00D13778"/>
    <w:rsid w:val="00D139DB"/>
    <w:rsid w:val="00D1491C"/>
    <w:rsid w:val="00D15379"/>
    <w:rsid w:val="00D15C9A"/>
    <w:rsid w:val="00D162B4"/>
    <w:rsid w:val="00D16594"/>
    <w:rsid w:val="00D16703"/>
    <w:rsid w:val="00D1677C"/>
    <w:rsid w:val="00D16B34"/>
    <w:rsid w:val="00D208B9"/>
    <w:rsid w:val="00D20E32"/>
    <w:rsid w:val="00D21644"/>
    <w:rsid w:val="00D21D4C"/>
    <w:rsid w:val="00D221B9"/>
    <w:rsid w:val="00D222A7"/>
    <w:rsid w:val="00D222BC"/>
    <w:rsid w:val="00D226D0"/>
    <w:rsid w:val="00D22CFC"/>
    <w:rsid w:val="00D24402"/>
    <w:rsid w:val="00D26824"/>
    <w:rsid w:val="00D26B79"/>
    <w:rsid w:val="00D26F78"/>
    <w:rsid w:val="00D26F7F"/>
    <w:rsid w:val="00D27937"/>
    <w:rsid w:val="00D27C3C"/>
    <w:rsid w:val="00D300AB"/>
    <w:rsid w:val="00D301AD"/>
    <w:rsid w:val="00D3033C"/>
    <w:rsid w:val="00D30412"/>
    <w:rsid w:val="00D3063C"/>
    <w:rsid w:val="00D30DE8"/>
    <w:rsid w:val="00D316F9"/>
    <w:rsid w:val="00D319CA"/>
    <w:rsid w:val="00D31A9D"/>
    <w:rsid w:val="00D31B95"/>
    <w:rsid w:val="00D31BFC"/>
    <w:rsid w:val="00D31D11"/>
    <w:rsid w:val="00D32AD9"/>
    <w:rsid w:val="00D33433"/>
    <w:rsid w:val="00D337D6"/>
    <w:rsid w:val="00D338C4"/>
    <w:rsid w:val="00D33A1B"/>
    <w:rsid w:val="00D33FD6"/>
    <w:rsid w:val="00D34582"/>
    <w:rsid w:val="00D34B72"/>
    <w:rsid w:val="00D35BAD"/>
    <w:rsid w:val="00D36161"/>
    <w:rsid w:val="00D3621C"/>
    <w:rsid w:val="00D3645D"/>
    <w:rsid w:val="00D36A66"/>
    <w:rsid w:val="00D36CD1"/>
    <w:rsid w:val="00D36CEC"/>
    <w:rsid w:val="00D37263"/>
    <w:rsid w:val="00D40021"/>
    <w:rsid w:val="00D4044E"/>
    <w:rsid w:val="00D4086F"/>
    <w:rsid w:val="00D40F44"/>
    <w:rsid w:val="00D41E0C"/>
    <w:rsid w:val="00D42409"/>
    <w:rsid w:val="00D4263F"/>
    <w:rsid w:val="00D4293F"/>
    <w:rsid w:val="00D42CE6"/>
    <w:rsid w:val="00D42D42"/>
    <w:rsid w:val="00D43BEC"/>
    <w:rsid w:val="00D440A6"/>
    <w:rsid w:val="00D44679"/>
    <w:rsid w:val="00D44A83"/>
    <w:rsid w:val="00D46121"/>
    <w:rsid w:val="00D46151"/>
    <w:rsid w:val="00D46A02"/>
    <w:rsid w:val="00D46F59"/>
    <w:rsid w:val="00D47037"/>
    <w:rsid w:val="00D47850"/>
    <w:rsid w:val="00D47ADA"/>
    <w:rsid w:val="00D507C4"/>
    <w:rsid w:val="00D52B8F"/>
    <w:rsid w:val="00D53709"/>
    <w:rsid w:val="00D54EC2"/>
    <w:rsid w:val="00D55D03"/>
    <w:rsid w:val="00D55D93"/>
    <w:rsid w:val="00D55FCD"/>
    <w:rsid w:val="00D562AD"/>
    <w:rsid w:val="00D57874"/>
    <w:rsid w:val="00D60607"/>
    <w:rsid w:val="00D60A5E"/>
    <w:rsid w:val="00D616A9"/>
    <w:rsid w:val="00D618AA"/>
    <w:rsid w:val="00D61CAF"/>
    <w:rsid w:val="00D6219E"/>
    <w:rsid w:val="00D624C2"/>
    <w:rsid w:val="00D62B42"/>
    <w:rsid w:val="00D62F1E"/>
    <w:rsid w:val="00D62F9A"/>
    <w:rsid w:val="00D6354C"/>
    <w:rsid w:val="00D63762"/>
    <w:rsid w:val="00D63D3C"/>
    <w:rsid w:val="00D63E6F"/>
    <w:rsid w:val="00D64159"/>
    <w:rsid w:val="00D64437"/>
    <w:rsid w:val="00D64FFC"/>
    <w:rsid w:val="00D657CE"/>
    <w:rsid w:val="00D66905"/>
    <w:rsid w:val="00D66D6A"/>
    <w:rsid w:val="00D66E0F"/>
    <w:rsid w:val="00D66F45"/>
    <w:rsid w:val="00D671CA"/>
    <w:rsid w:val="00D673B2"/>
    <w:rsid w:val="00D707F4"/>
    <w:rsid w:val="00D70A29"/>
    <w:rsid w:val="00D70D56"/>
    <w:rsid w:val="00D70DB2"/>
    <w:rsid w:val="00D70DF3"/>
    <w:rsid w:val="00D71086"/>
    <w:rsid w:val="00D71D96"/>
    <w:rsid w:val="00D71EFA"/>
    <w:rsid w:val="00D72280"/>
    <w:rsid w:val="00D72634"/>
    <w:rsid w:val="00D72BFD"/>
    <w:rsid w:val="00D7369D"/>
    <w:rsid w:val="00D73A0E"/>
    <w:rsid w:val="00D73CCE"/>
    <w:rsid w:val="00D73D86"/>
    <w:rsid w:val="00D74173"/>
    <w:rsid w:val="00D756A0"/>
    <w:rsid w:val="00D76A68"/>
    <w:rsid w:val="00D76DA6"/>
    <w:rsid w:val="00D76DC5"/>
    <w:rsid w:val="00D76E67"/>
    <w:rsid w:val="00D7712F"/>
    <w:rsid w:val="00D774B4"/>
    <w:rsid w:val="00D7759D"/>
    <w:rsid w:val="00D77D29"/>
    <w:rsid w:val="00D813AA"/>
    <w:rsid w:val="00D818DF"/>
    <w:rsid w:val="00D81965"/>
    <w:rsid w:val="00D81C88"/>
    <w:rsid w:val="00D81E9D"/>
    <w:rsid w:val="00D82EEB"/>
    <w:rsid w:val="00D82FC6"/>
    <w:rsid w:val="00D83567"/>
    <w:rsid w:val="00D839E8"/>
    <w:rsid w:val="00D83D9C"/>
    <w:rsid w:val="00D86795"/>
    <w:rsid w:val="00D86B52"/>
    <w:rsid w:val="00D86BFF"/>
    <w:rsid w:val="00D871A0"/>
    <w:rsid w:val="00D87605"/>
    <w:rsid w:val="00D8794B"/>
    <w:rsid w:val="00D91435"/>
    <w:rsid w:val="00D91772"/>
    <w:rsid w:val="00D91A4B"/>
    <w:rsid w:val="00D91DC5"/>
    <w:rsid w:val="00D923B6"/>
    <w:rsid w:val="00D928F8"/>
    <w:rsid w:val="00D930D4"/>
    <w:rsid w:val="00D93604"/>
    <w:rsid w:val="00D9374D"/>
    <w:rsid w:val="00D93A50"/>
    <w:rsid w:val="00D93B6E"/>
    <w:rsid w:val="00D93CBA"/>
    <w:rsid w:val="00D9613D"/>
    <w:rsid w:val="00D97437"/>
    <w:rsid w:val="00D979CA"/>
    <w:rsid w:val="00D97C40"/>
    <w:rsid w:val="00D97DC7"/>
    <w:rsid w:val="00D97FAA"/>
    <w:rsid w:val="00DA00FD"/>
    <w:rsid w:val="00DA0DCB"/>
    <w:rsid w:val="00DA0F9D"/>
    <w:rsid w:val="00DA14B0"/>
    <w:rsid w:val="00DA3946"/>
    <w:rsid w:val="00DA3F14"/>
    <w:rsid w:val="00DA3F68"/>
    <w:rsid w:val="00DA4159"/>
    <w:rsid w:val="00DA4A91"/>
    <w:rsid w:val="00DA559A"/>
    <w:rsid w:val="00DA6188"/>
    <w:rsid w:val="00DA6550"/>
    <w:rsid w:val="00DA7C45"/>
    <w:rsid w:val="00DB0B81"/>
    <w:rsid w:val="00DB0D47"/>
    <w:rsid w:val="00DB16A8"/>
    <w:rsid w:val="00DB27E1"/>
    <w:rsid w:val="00DB28DA"/>
    <w:rsid w:val="00DB2BC0"/>
    <w:rsid w:val="00DB3756"/>
    <w:rsid w:val="00DB4174"/>
    <w:rsid w:val="00DB4BF2"/>
    <w:rsid w:val="00DB4F22"/>
    <w:rsid w:val="00DB50E9"/>
    <w:rsid w:val="00DB5660"/>
    <w:rsid w:val="00DB5A39"/>
    <w:rsid w:val="00DB63B4"/>
    <w:rsid w:val="00DB64D1"/>
    <w:rsid w:val="00DB6D03"/>
    <w:rsid w:val="00DB75AF"/>
    <w:rsid w:val="00DB77E6"/>
    <w:rsid w:val="00DB7ABB"/>
    <w:rsid w:val="00DC0110"/>
    <w:rsid w:val="00DC0243"/>
    <w:rsid w:val="00DC0DBC"/>
    <w:rsid w:val="00DC1704"/>
    <w:rsid w:val="00DC1C7E"/>
    <w:rsid w:val="00DC25A2"/>
    <w:rsid w:val="00DC2A0E"/>
    <w:rsid w:val="00DC36DA"/>
    <w:rsid w:val="00DC3B69"/>
    <w:rsid w:val="00DC4F23"/>
    <w:rsid w:val="00DC4FF7"/>
    <w:rsid w:val="00DC5424"/>
    <w:rsid w:val="00DC5841"/>
    <w:rsid w:val="00DC5893"/>
    <w:rsid w:val="00DC5B44"/>
    <w:rsid w:val="00DC61CF"/>
    <w:rsid w:val="00DC7789"/>
    <w:rsid w:val="00DC7E65"/>
    <w:rsid w:val="00DD03A9"/>
    <w:rsid w:val="00DD049B"/>
    <w:rsid w:val="00DD09A2"/>
    <w:rsid w:val="00DD0AC5"/>
    <w:rsid w:val="00DD1603"/>
    <w:rsid w:val="00DD1D84"/>
    <w:rsid w:val="00DD22B7"/>
    <w:rsid w:val="00DD230D"/>
    <w:rsid w:val="00DD2563"/>
    <w:rsid w:val="00DD267C"/>
    <w:rsid w:val="00DD28E8"/>
    <w:rsid w:val="00DD2B56"/>
    <w:rsid w:val="00DD37AB"/>
    <w:rsid w:val="00DD42F4"/>
    <w:rsid w:val="00DD43D4"/>
    <w:rsid w:val="00DD45C9"/>
    <w:rsid w:val="00DD535C"/>
    <w:rsid w:val="00DD55E1"/>
    <w:rsid w:val="00DD5883"/>
    <w:rsid w:val="00DD597B"/>
    <w:rsid w:val="00DD61E0"/>
    <w:rsid w:val="00DD6AFC"/>
    <w:rsid w:val="00DD7422"/>
    <w:rsid w:val="00DE0292"/>
    <w:rsid w:val="00DE0E32"/>
    <w:rsid w:val="00DE0E77"/>
    <w:rsid w:val="00DE0F8D"/>
    <w:rsid w:val="00DE1122"/>
    <w:rsid w:val="00DE1340"/>
    <w:rsid w:val="00DE1462"/>
    <w:rsid w:val="00DE1832"/>
    <w:rsid w:val="00DE1B4F"/>
    <w:rsid w:val="00DE1D90"/>
    <w:rsid w:val="00DE1DB1"/>
    <w:rsid w:val="00DE2253"/>
    <w:rsid w:val="00DE2551"/>
    <w:rsid w:val="00DE2675"/>
    <w:rsid w:val="00DE3018"/>
    <w:rsid w:val="00DE3E85"/>
    <w:rsid w:val="00DE4015"/>
    <w:rsid w:val="00DE4A1E"/>
    <w:rsid w:val="00DE504B"/>
    <w:rsid w:val="00DE5BB9"/>
    <w:rsid w:val="00DE5FC5"/>
    <w:rsid w:val="00DE63E5"/>
    <w:rsid w:val="00DE63F7"/>
    <w:rsid w:val="00DE6CB9"/>
    <w:rsid w:val="00DE761D"/>
    <w:rsid w:val="00DE77B5"/>
    <w:rsid w:val="00DE7A85"/>
    <w:rsid w:val="00DF077E"/>
    <w:rsid w:val="00DF0BB1"/>
    <w:rsid w:val="00DF0EF5"/>
    <w:rsid w:val="00DF2212"/>
    <w:rsid w:val="00DF373C"/>
    <w:rsid w:val="00DF3CBF"/>
    <w:rsid w:val="00DF4131"/>
    <w:rsid w:val="00DF45CA"/>
    <w:rsid w:val="00DF4D04"/>
    <w:rsid w:val="00DF5207"/>
    <w:rsid w:val="00DF554B"/>
    <w:rsid w:val="00DF5761"/>
    <w:rsid w:val="00DF65BF"/>
    <w:rsid w:val="00DF6CE4"/>
    <w:rsid w:val="00E0016A"/>
    <w:rsid w:val="00E009E2"/>
    <w:rsid w:val="00E01B54"/>
    <w:rsid w:val="00E01F22"/>
    <w:rsid w:val="00E026FF"/>
    <w:rsid w:val="00E02C91"/>
    <w:rsid w:val="00E03FEB"/>
    <w:rsid w:val="00E040C2"/>
    <w:rsid w:val="00E04895"/>
    <w:rsid w:val="00E04C0F"/>
    <w:rsid w:val="00E057A8"/>
    <w:rsid w:val="00E057D4"/>
    <w:rsid w:val="00E058A6"/>
    <w:rsid w:val="00E05984"/>
    <w:rsid w:val="00E05A4F"/>
    <w:rsid w:val="00E061FA"/>
    <w:rsid w:val="00E065C5"/>
    <w:rsid w:val="00E066BF"/>
    <w:rsid w:val="00E068A7"/>
    <w:rsid w:val="00E06E00"/>
    <w:rsid w:val="00E072BD"/>
    <w:rsid w:val="00E07497"/>
    <w:rsid w:val="00E07B35"/>
    <w:rsid w:val="00E07B38"/>
    <w:rsid w:val="00E07C95"/>
    <w:rsid w:val="00E112BB"/>
    <w:rsid w:val="00E11B05"/>
    <w:rsid w:val="00E120F1"/>
    <w:rsid w:val="00E122FD"/>
    <w:rsid w:val="00E12C2B"/>
    <w:rsid w:val="00E12E55"/>
    <w:rsid w:val="00E13553"/>
    <w:rsid w:val="00E13763"/>
    <w:rsid w:val="00E1476B"/>
    <w:rsid w:val="00E14E29"/>
    <w:rsid w:val="00E156DE"/>
    <w:rsid w:val="00E15839"/>
    <w:rsid w:val="00E1585A"/>
    <w:rsid w:val="00E15D2F"/>
    <w:rsid w:val="00E15FB3"/>
    <w:rsid w:val="00E161F9"/>
    <w:rsid w:val="00E16681"/>
    <w:rsid w:val="00E16AFA"/>
    <w:rsid w:val="00E16CB4"/>
    <w:rsid w:val="00E171C0"/>
    <w:rsid w:val="00E17748"/>
    <w:rsid w:val="00E17E06"/>
    <w:rsid w:val="00E20577"/>
    <w:rsid w:val="00E2229D"/>
    <w:rsid w:val="00E222BC"/>
    <w:rsid w:val="00E23411"/>
    <w:rsid w:val="00E23D36"/>
    <w:rsid w:val="00E24B57"/>
    <w:rsid w:val="00E24BCF"/>
    <w:rsid w:val="00E25048"/>
    <w:rsid w:val="00E25294"/>
    <w:rsid w:val="00E255FC"/>
    <w:rsid w:val="00E25C2E"/>
    <w:rsid w:val="00E26419"/>
    <w:rsid w:val="00E2644B"/>
    <w:rsid w:val="00E26600"/>
    <w:rsid w:val="00E2761E"/>
    <w:rsid w:val="00E277A5"/>
    <w:rsid w:val="00E302CA"/>
    <w:rsid w:val="00E30856"/>
    <w:rsid w:val="00E3138E"/>
    <w:rsid w:val="00E32807"/>
    <w:rsid w:val="00E32940"/>
    <w:rsid w:val="00E34251"/>
    <w:rsid w:val="00E348CE"/>
    <w:rsid w:val="00E34D11"/>
    <w:rsid w:val="00E35530"/>
    <w:rsid w:val="00E36690"/>
    <w:rsid w:val="00E36839"/>
    <w:rsid w:val="00E37674"/>
    <w:rsid w:val="00E3790B"/>
    <w:rsid w:val="00E37E71"/>
    <w:rsid w:val="00E37FA7"/>
    <w:rsid w:val="00E40033"/>
    <w:rsid w:val="00E40079"/>
    <w:rsid w:val="00E400AA"/>
    <w:rsid w:val="00E401E5"/>
    <w:rsid w:val="00E4049A"/>
    <w:rsid w:val="00E40830"/>
    <w:rsid w:val="00E40A12"/>
    <w:rsid w:val="00E40AE8"/>
    <w:rsid w:val="00E419E0"/>
    <w:rsid w:val="00E41C9D"/>
    <w:rsid w:val="00E4272D"/>
    <w:rsid w:val="00E42EFA"/>
    <w:rsid w:val="00E43842"/>
    <w:rsid w:val="00E43929"/>
    <w:rsid w:val="00E43DC4"/>
    <w:rsid w:val="00E4457B"/>
    <w:rsid w:val="00E44690"/>
    <w:rsid w:val="00E44786"/>
    <w:rsid w:val="00E4486A"/>
    <w:rsid w:val="00E4486B"/>
    <w:rsid w:val="00E44CF5"/>
    <w:rsid w:val="00E44ED8"/>
    <w:rsid w:val="00E45800"/>
    <w:rsid w:val="00E461AA"/>
    <w:rsid w:val="00E474D9"/>
    <w:rsid w:val="00E476CA"/>
    <w:rsid w:val="00E47898"/>
    <w:rsid w:val="00E5027B"/>
    <w:rsid w:val="00E50494"/>
    <w:rsid w:val="00E50CDF"/>
    <w:rsid w:val="00E51AB0"/>
    <w:rsid w:val="00E51E7C"/>
    <w:rsid w:val="00E52096"/>
    <w:rsid w:val="00E52A5A"/>
    <w:rsid w:val="00E52ED2"/>
    <w:rsid w:val="00E532B0"/>
    <w:rsid w:val="00E537CD"/>
    <w:rsid w:val="00E544C6"/>
    <w:rsid w:val="00E558E1"/>
    <w:rsid w:val="00E55AB9"/>
    <w:rsid w:val="00E56127"/>
    <w:rsid w:val="00E563E0"/>
    <w:rsid w:val="00E5690F"/>
    <w:rsid w:val="00E56A62"/>
    <w:rsid w:val="00E56C5E"/>
    <w:rsid w:val="00E57063"/>
    <w:rsid w:val="00E571CA"/>
    <w:rsid w:val="00E607CD"/>
    <w:rsid w:val="00E607F5"/>
    <w:rsid w:val="00E60C98"/>
    <w:rsid w:val="00E6136B"/>
    <w:rsid w:val="00E61703"/>
    <w:rsid w:val="00E617EC"/>
    <w:rsid w:val="00E619FD"/>
    <w:rsid w:val="00E61B7E"/>
    <w:rsid w:val="00E62681"/>
    <w:rsid w:val="00E62DFE"/>
    <w:rsid w:val="00E630E4"/>
    <w:rsid w:val="00E63192"/>
    <w:rsid w:val="00E631B6"/>
    <w:rsid w:val="00E63E7E"/>
    <w:rsid w:val="00E644BF"/>
    <w:rsid w:val="00E64EC7"/>
    <w:rsid w:val="00E652A3"/>
    <w:rsid w:val="00E659B8"/>
    <w:rsid w:val="00E65AE3"/>
    <w:rsid w:val="00E6669F"/>
    <w:rsid w:val="00E66C8E"/>
    <w:rsid w:val="00E6709A"/>
    <w:rsid w:val="00E676A9"/>
    <w:rsid w:val="00E67E21"/>
    <w:rsid w:val="00E70C15"/>
    <w:rsid w:val="00E70EA1"/>
    <w:rsid w:val="00E71544"/>
    <w:rsid w:val="00E715D7"/>
    <w:rsid w:val="00E7191F"/>
    <w:rsid w:val="00E728F8"/>
    <w:rsid w:val="00E72DAE"/>
    <w:rsid w:val="00E72E0D"/>
    <w:rsid w:val="00E730EA"/>
    <w:rsid w:val="00E742BB"/>
    <w:rsid w:val="00E7540F"/>
    <w:rsid w:val="00E75791"/>
    <w:rsid w:val="00E75933"/>
    <w:rsid w:val="00E769B6"/>
    <w:rsid w:val="00E76B47"/>
    <w:rsid w:val="00E76C4C"/>
    <w:rsid w:val="00E76D6E"/>
    <w:rsid w:val="00E80D7A"/>
    <w:rsid w:val="00E81581"/>
    <w:rsid w:val="00E823C6"/>
    <w:rsid w:val="00E829AD"/>
    <w:rsid w:val="00E82A1B"/>
    <w:rsid w:val="00E83461"/>
    <w:rsid w:val="00E83C44"/>
    <w:rsid w:val="00E83DE4"/>
    <w:rsid w:val="00E84165"/>
    <w:rsid w:val="00E8441B"/>
    <w:rsid w:val="00E84558"/>
    <w:rsid w:val="00E84710"/>
    <w:rsid w:val="00E84952"/>
    <w:rsid w:val="00E84FB4"/>
    <w:rsid w:val="00E859B7"/>
    <w:rsid w:val="00E85B74"/>
    <w:rsid w:val="00E85F04"/>
    <w:rsid w:val="00E8659A"/>
    <w:rsid w:val="00E871CE"/>
    <w:rsid w:val="00E873F1"/>
    <w:rsid w:val="00E9001C"/>
    <w:rsid w:val="00E90434"/>
    <w:rsid w:val="00E90CC5"/>
    <w:rsid w:val="00E9104E"/>
    <w:rsid w:val="00E91126"/>
    <w:rsid w:val="00E91AA0"/>
    <w:rsid w:val="00E91C63"/>
    <w:rsid w:val="00E92819"/>
    <w:rsid w:val="00E92904"/>
    <w:rsid w:val="00E92A48"/>
    <w:rsid w:val="00E93F4C"/>
    <w:rsid w:val="00E93FDA"/>
    <w:rsid w:val="00E948F9"/>
    <w:rsid w:val="00E95D98"/>
    <w:rsid w:val="00E96957"/>
    <w:rsid w:val="00E972EF"/>
    <w:rsid w:val="00E9776D"/>
    <w:rsid w:val="00E97E53"/>
    <w:rsid w:val="00E97E9C"/>
    <w:rsid w:val="00EA0757"/>
    <w:rsid w:val="00EA075D"/>
    <w:rsid w:val="00EA09DD"/>
    <w:rsid w:val="00EA1BD7"/>
    <w:rsid w:val="00EA2488"/>
    <w:rsid w:val="00EA2831"/>
    <w:rsid w:val="00EA2F61"/>
    <w:rsid w:val="00EA32F4"/>
    <w:rsid w:val="00EA382A"/>
    <w:rsid w:val="00EA3AF9"/>
    <w:rsid w:val="00EA3BAE"/>
    <w:rsid w:val="00EA44D9"/>
    <w:rsid w:val="00EA4529"/>
    <w:rsid w:val="00EA52ED"/>
    <w:rsid w:val="00EA6686"/>
    <w:rsid w:val="00EA6EA2"/>
    <w:rsid w:val="00EA724D"/>
    <w:rsid w:val="00EA7C26"/>
    <w:rsid w:val="00EA7DE1"/>
    <w:rsid w:val="00EA7DFA"/>
    <w:rsid w:val="00EA7EC1"/>
    <w:rsid w:val="00EB0449"/>
    <w:rsid w:val="00EB06C6"/>
    <w:rsid w:val="00EB0991"/>
    <w:rsid w:val="00EB0FA6"/>
    <w:rsid w:val="00EB1078"/>
    <w:rsid w:val="00EB22C4"/>
    <w:rsid w:val="00EB2612"/>
    <w:rsid w:val="00EB264E"/>
    <w:rsid w:val="00EB300E"/>
    <w:rsid w:val="00EB3489"/>
    <w:rsid w:val="00EB4941"/>
    <w:rsid w:val="00EB4B7E"/>
    <w:rsid w:val="00EB4C5E"/>
    <w:rsid w:val="00EB579B"/>
    <w:rsid w:val="00EB5CFC"/>
    <w:rsid w:val="00EB630D"/>
    <w:rsid w:val="00EB6B59"/>
    <w:rsid w:val="00EB7098"/>
    <w:rsid w:val="00EB7501"/>
    <w:rsid w:val="00EB7734"/>
    <w:rsid w:val="00EC07DA"/>
    <w:rsid w:val="00EC0957"/>
    <w:rsid w:val="00EC0B91"/>
    <w:rsid w:val="00EC10D8"/>
    <w:rsid w:val="00EC13B7"/>
    <w:rsid w:val="00EC1779"/>
    <w:rsid w:val="00EC1CBA"/>
    <w:rsid w:val="00EC2423"/>
    <w:rsid w:val="00EC2572"/>
    <w:rsid w:val="00EC2A57"/>
    <w:rsid w:val="00EC2E98"/>
    <w:rsid w:val="00EC32E1"/>
    <w:rsid w:val="00EC3659"/>
    <w:rsid w:val="00EC3933"/>
    <w:rsid w:val="00EC4229"/>
    <w:rsid w:val="00EC455C"/>
    <w:rsid w:val="00EC460A"/>
    <w:rsid w:val="00EC54AC"/>
    <w:rsid w:val="00EC641F"/>
    <w:rsid w:val="00EC6ADB"/>
    <w:rsid w:val="00ED1334"/>
    <w:rsid w:val="00ED1522"/>
    <w:rsid w:val="00ED22E2"/>
    <w:rsid w:val="00ED2DCA"/>
    <w:rsid w:val="00ED3167"/>
    <w:rsid w:val="00ED38CB"/>
    <w:rsid w:val="00ED3E3D"/>
    <w:rsid w:val="00ED42FD"/>
    <w:rsid w:val="00ED4ADF"/>
    <w:rsid w:val="00ED4BDA"/>
    <w:rsid w:val="00ED4D10"/>
    <w:rsid w:val="00ED4F59"/>
    <w:rsid w:val="00ED554E"/>
    <w:rsid w:val="00ED60A6"/>
    <w:rsid w:val="00ED66F8"/>
    <w:rsid w:val="00ED6DC0"/>
    <w:rsid w:val="00ED7262"/>
    <w:rsid w:val="00ED7299"/>
    <w:rsid w:val="00ED72C6"/>
    <w:rsid w:val="00ED7650"/>
    <w:rsid w:val="00ED77D6"/>
    <w:rsid w:val="00ED79A2"/>
    <w:rsid w:val="00EE04CD"/>
    <w:rsid w:val="00EE0B52"/>
    <w:rsid w:val="00EE115E"/>
    <w:rsid w:val="00EE298E"/>
    <w:rsid w:val="00EE3536"/>
    <w:rsid w:val="00EE3A23"/>
    <w:rsid w:val="00EE3F2D"/>
    <w:rsid w:val="00EE5366"/>
    <w:rsid w:val="00EE58E0"/>
    <w:rsid w:val="00EE5912"/>
    <w:rsid w:val="00EE6B6B"/>
    <w:rsid w:val="00EE6CDA"/>
    <w:rsid w:val="00EE6F0D"/>
    <w:rsid w:val="00EE70F6"/>
    <w:rsid w:val="00EF05DE"/>
    <w:rsid w:val="00EF09F3"/>
    <w:rsid w:val="00EF0D14"/>
    <w:rsid w:val="00EF126C"/>
    <w:rsid w:val="00EF1454"/>
    <w:rsid w:val="00EF1EDD"/>
    <w:rsid w:val="00EF1F7E"/>
    <w:rsid w:val="00EF2BF2"/>
    <w:rsid w:val="00EF355C"/>
    <w:rsid w:val="00EF35B5"/>
    <w:rsid w:val="00EF372F"/>
    <w:rsid w:val="00EF3E78"/>
    <w:rsid w:val="00EF477F"/>
    <w:rsid w:val="00EF47A9"/>
    <w:rsid w:val="00EF529C"/>
    <w:rsid w:val="00EF6239"/>
    <w:rsid w:val="00EF639F"/>
    <w:rsid w:val="00EF6E5A"/>
    <w:rsid w:val="00EF6F60"/>
    <w:rsid w:val="00EF78D0"/>
    <w:rsid w:val="00EF7D85"/>
    <w:rsid w:val="00EF7F87"/>
    <w:rsid w:val="00F008F7"/>
    <w:rsid w:val="00F00E12"/>
    <w:rsid w:val="00F00E1A"/>
    <w:rsid w:val="00F00F6D"/>
    <w:rsid w:val="00F01866"/>
    <w:rsid w:val="00F02554"/>
    <w:rsid w:val="00F038F2"/>
    <w:rsid w:val="00F03D8C"/>
    <w:rsid w:val="00F04D46"/>
    <w:rsid w:val="00F061A2"/>
    <w:rsid w:val="00F06BBD"/>
    <w:rsid w:val="00F06DA6"/>
    <w:rsid w:val="00F0789A"/>
    <w:rsid w:val="00F10131"/>
    <w:rsid w:val="00F1031F"/>
    <w:rsid w:val="00F104CD"/>
    <w:rsid w:val="00F10B11"/>
    <w:rsid w:val="00F10B64"/>
    <w:rsid w:val="00F10CE3"/>
    <w:rsid w:val="00F111F8"/>
    <w:rsid w:val="00F116F5"/>
    <w:rsid w:val="00F11A0F"/>
    <w:rsid w:val="00F11CA8"/>
    <w:rsid w:val="00F11DAD"/>
    <w:rsid w:val="00F121F6"/>
    <w:rsid w:val="00F1313B"/>
    <w:rsid w:val="00F13844"/>
    <w:rsid w:val="00F13BDE"/>
    <w:rsid w:val="00F1422B"/>
    <w:rsid w:val="00F149DA"/>
    <w:rsid w:val="00F14C17"/>
    <w:rsid w:val="00F14E18"/>
    <w:rsid w:val="00F14F9D"/>
    <w:rsid w:val="00F152BA"/>
    <w:rsid w:val="00F152CA"/>
    <w:rsid w:val="00F15446"/>
    <w:rsid w:val="00F158E6"/>
    <w:rsid w:val="00F158F0"/>
    <w:rsid w:val="00F15E06"/>
    <w:rsid w:val="00F1641C"/>
    <w:rsid w:val="00F16590"/>
    <w:rsid w:val="00F17FCF"/>
    <w:rsid w:val="00F2298E"/>
    <w:rsid w:val="00F231AB"/>
    <w:rsid w:val="00F237AB"/>
    <w:rsid w:val="00F23A69"/>
    <w:rsid w:val="00F2478A"/>
    <w:rsid w:val="00F24935"/>
    <w:rsid w:val="00F249D1"/>
    <w:rsid w:val="00F24C6A"/>
    <w:rsid w:val="00F25EBF"/>
    <w:rsid w:val="00F2688B"/>
    <w:rsid w:val="00F26F31"/>
    <w:rsid w:val="00F27C41"/>
    <w:rsid w:val="00F3001C"/>
    <w:rsid w:val="00F307E1"/>
    <w:rsid w:val="00F30CE1"/>
    <w:rsid w:val="00F30EE3"/>
    <w:rsid w:val="00F310ED"/>
    <w:rsid w:val="00F3142B"/>
    <w:rsid w:val="00F3194D"/>
    <w:rsid w:val="00F32191"/>
    <w:rsid w:val="00F3383A"/>
    <w:rsid w:val="00F3396C"/>
    <w:rsid w:val="00F33C14"/>
    <w:rsid w:val="00F33DCA"/>
    <w:rsid w:val="00F3532B"/>
    <w:rsid w:val="00F35B3B"/>
    <w:rsid w:val="00F361D8"/>
    <w:rsid w:val="00F36B02"/>
    <w:rsid w:val="00F3751F"/>
    <w:rsid w:val="00F37610"/>
    <w:rsid w:val="00F3765F"/>
    <w:rsid w:val="00F37750"/>
    <w:rsid w:val="00F400DB"/>
    <w:rsid w:val="00F4018F"/>
    <w:rsid w:val="00F40430"/>
    <w:rsid w:val="00F40486"/>
    <w:rsid w:val="00F40F8C"/>
    <w:rsid w:val="00F41CE8"/>
    <w:rsid w:val="00F41D9B"/>
    <w:rsid w:val="00F42459"/>
    <w:rsid w:val="00F42709"/>
    <w:rsid w:val="00F42A38"/>
    <w:rsid w:val="00F435E5"/>
    <w:rsid w:val="00F448E9"/>
    <w:rsid w:val="00F4671D"/>
    <w:rsid w:val="00F47AF2"/>
    <w:rsid w:val="00F50380"/>
    <w:rsid w:val="00F503A4"/>
    <w:rsid w:val="00F5047C"/>
    <w:rsid w:val="00F50672"/>
    <w:rsid w:val="00F50AEB"/>
    <w:rsid w:val="00F50D72"/>
    <w:rsid w:val="00F51B91"/>
    <w:rsid w:val="00F52A66"/>
    <w:rsid w:val="00F53305"/>
    <w:rsid w:val="00F53380"/>
    <w:rsid w:val="00F543BC"/>
    <w:rsid w:val="00F55B32"/>
    <w:rsid w:val="00F55E56"/>
    <w:rsid w:val="00F561C5"/>
    <w:rsid w:val="00F56753"/>
    <w:rsid w:val="00F5679E"/>
    <w:rsid w:val="00F56A9B"/>
    <w:rsid w:val="00F56B6B"/>
    <w:rsid w:val="00F56BF6"/>
    <w:rsid w:val="00F57580"/>
    <w:rsid w:val="00F5759B"/>
    <w:rsid w:val="00F57FBA"/>
    <w:rsid w:val="00F602F2"/>
    <w:rsid w:val="00F60347"/>
    <w:rsid w:val="00F60E01"/>
    <w:rsid w:val="00F6116A"/>
    <w:rsid w:val="00F6163B"/>
    <w:rsid w:val="00F61AD2"/>
    <w:rsid w:val="00F623BB"/>
    <w:rsid w:val="00F62631"/>
    <w:rsid w:val="00F63030"/>
    <w:rsid w:val="00F64359"/>
    <w:rsid w:val="00F648D2"/>
    <w:rsid w:val="00F64E8F"/>
    <w:rsid w:val="00F65465"/>
    <w:rsid w:val="00F6554F"/>
    <w:rsid w:val="00F6598E"/>
    <w:rsid w:val="00F667F4"/>
    <w:rsid w:val="00F66838"/>
    <w:rsid w:val="00F6688F"/>
    <w:rsid w:val="00F66B4A"/>
    <w:rsid w:val="00F66F0C"/>
    <w:rsid w:val="00F67197"/>
    <w:rsid w:val="00F67E89"/>
    <w:rsid w:val="00F67FE0"/>
    <w:rsid w:val="00F70E9B"/>
    <w:rsid w:val="00F7127E"/>
    <w:rsid w:val="00F717D1"/>
    <w:rsid w:val="00F71A3F"/>
    <w:rsid w:val="00F71D6C"/>
    <w:rsid w:val="00F71EA9"/>
    <w:rsid w:val="00F71EF9"/>
    <w:rsid w:val="00F7280F"/>
    <w:rsid w:val="00F72810"/>
    <w:rsid w:val="00F72A38"/>
    <w:rsid w:val="00F73190"/>
    <w:rsid w:val="00F73450"/>
    <w:rsid w:val="00F73745"/>
    <w:rsid w:val="00F745CE"/>
    <w:rsid w:val="00F74D46"/>
    <w:rsid w:val="00F74EDF"/>
    <w:rsid w:val="00F752CC"/>
    <w:rsid w:val="00F7574D"/>
    <w:rsid w:val="00F757F0"/>
    <w:rsid w:val="00F76091"/>
    <w:rsid w:val="00F76928"/>
    <w:rsid w:val="00F76B41"/>
    <w:rsid w:val="00F7748B"/>
    <w:rsid w:val="00F777FA"/>
    <w:rsid w:val="00F800AE"/>
    <w:rsid w:val="00F804F9"/>
    <w:rsid w:val="00F80CD2"/>
    <w:rsid w:val="00F816FF"/>
    <w:rsid w:val="00F81A29"/>
    <w:rsid w:val="00F81E8B"/>
    <w:rsid w:val="00F82C4F"/>
    <w:rsid w:val="00F82E27"/>
    <w:rsid w:val="00F8362F"/>
    <w:rsid w:val="00F84219"/>
    <w:rsid w:val="00F84278"/>
    <w:rsid w:val="00F8434F"/>
    <w:rsid w:val="00F84748"/>
    <w:rsid w:val="00F84A47"/>
    <w:rsid w:val="00F8573D"/>
    <w:rsid w:val="00F85767"/>
    <w:rsid w:val="00F862E8"/>
    <w:rsid w:val="00F86740"/>
    <w:rsid w:val="00F86D31"/>
    <w:rsid w:val="00F86F85"/>
    <w:rsid w:val="00F87133"/>
    <w:rsid w:val="00F87214"/>
    <w:rsid w:val="00F87462"/>
    <w:rsid w:val="00F90148"/>
    <w:rsid w:val="00F9039D"/>
    <w:rsid w:val="00F91C88"/>
    <w:rsid w:val="00F91CA7"/>
    <w:rsid w:val="00F91DB2"/>
    <w:rsid w:val="00F91DB5"/>
    <w:rsid w:val="00F91E33"/>
    <w:rsid w:val="00F91FAA"/>
    <w:rsid w:val="00F93993"/>
    <w:rsid w:val="00F939E9"/>
    <w:rsid w:val="00F93AA6"/>
    <w:rsid w:val="00F94C30"/>
    <w:rsid w:val="00F94C72"/>
    <w:rsid w:val="00F95885"/>
    <w:rsid w:val="00F9589B"/>
    <w:rsid w:val="00F96202"/>
    <w:rsid w:val="00F96A15"/>
    <w:rsid w:val="00F96E9A"/>
    <w:rsid w:val="00F977BA"/>
    <w:rsid w:val="00FA074B"/>
    <w:rsid w:val="00FA0C2A"/>
    <w:rsid w:val="00FA0CCD"/>
    <w:rsid w:val="00FA14F3"/>
    <w:rsid w:val="00FA1D56"/>
    <w:rsid w:val="00FA218D"/>
    <w:rsid w:val="00FA2733"/>
    <w:rsid w:val="00FA3849"/>
    <w:rsid w:val="00FA4051"/>
    <w:rsid w:val="00FA4E39"/>
    <w:rsid w:val="00FA5009"/>
    <w:rsid w:val="00FA562C"/>
    <w:rsid w:val="00FA5736"/>
    <w:rsid w:val="00FA764C"/>
    <w:rsid w:val="00FA775E"/>
    <w:rsid w:val="00FA7CEC"/>
    <w:rsid w:val="00FB044E"/>
    <w:rsid w:val="00FB094A"/>
    <w:rsid w:val="00FB1267"/>
    <w:rsid w:val="00FB1773"/>
    <w:rsid w:val="00FB1798"/>
    <w:rsid w:val="00FB1AEB"/>
    <w:rsid w:val="00FB2773"/>
    <w:rsid w:val="00FB2B59"/>
    <w:rsid w:val="00FB2CBE"/>
    <w:rsid w:val="00FB37E9"/>
    <w:rsid w:val="00FB4C34"/>
    <w:rsid w:val="00FB4DDA"/>
    <w:rsid w:val="00FB60E7"/>
    <w:rsid w:val="00FB6A65"/>
    <w:rsid w:val="00FB7AF7"/>
    <w:rsid w:val="00FC0890"/>
    <w:rsid w:val="00FC0931"/>
    <w:rsid w:val="00FC0CEF"/>
    <w:rsid w:val="00FC0D16"/>
    <w:rsid w:val="00FC0F25"/>
    <w:rsid w:val="00FC0FDF"/>
    <w:rsid w:val="00FC139D"/>
    <w:rsid w:val="00FC1430"/>
    <w:rsid w:val="00FC1A55"/>
    <w:rsid w:val="00FC3158"/>
    <w:rsid w:val="00FC349F"/>
    <w:rsid w:val="00FC350E"/>
    <w:rsid w:val="00FC5097"/>
    <w:rsid w:val="00FC51E8"/>
    <w:rsid w:val="00FC583C"/>
    <w:rsid w:val="00FC5E86"/>
    <w:rsid w:val="00FC6287"/>
    <w:rsid w:val="00FC64FB"/>
    <w:rsid w:val="00FC7103"/>
    <w:rsid w:val="00FC749F"/>
    <w:rsid w:val="00FC7D2C"/>
    <w:rsid w:val="00FD02CF"/>
    <w:rsid w:val="00FD14D3"/>
    <w:rsid w:val="00FD1AC5"/>
    <w:rsid w:val="00FD1CC1"/>
    <w:rsid w:val="00FD207C"/>
    <w:rsid w:val="00FD2390"/>
    <w:rsid w:val="00FD24A1"/>
    <w:rsid w:val="00FD2527"/>
    <w:rsid w:val="00FD2668"/>
    <w:rsid w:val="00FD2968"/>
    <w:rsid w:val="00FD2AD3"/>
    <w:rsid w:val="00FD2F33"/>
    <w:rsid w:val="00FD2FFA"/>
    <w:rsid w:val="00FD3552"/>
    <w:rsid w:val="00FD4616"/>
    <w:rsid w:val="00FD53B1"/>
    <w:rsid w:val="00FD5475"/>
    <w:rsid w:val="00FD55D9"/>
    <w:rsid w:val="00FD56D1"/>
    <w:rsid w:val="00FD5BF0"/>
    <w:rsid w:val="00FD5FD9"/>
    <w:rsid w:val="00FD6596"/>
    <w:rsid w:val="00FD69C9"/>
    <w:rsid w:val="00FD6F32"/>
    <w:rsid w:val="00FD76CB"/>
    <w:rsid w:val="00FD7913"/>
    <w:rsid w:val="00FD7E18"/>
    <w:rsid w:val="00FD7EA4"/>
    <w:rsid w:val="00FD7F7B"/>
    <w:rsid w:val="00FE04D0"/>
    <w:rsid w:val="00FE0508"/>
    <w:rsid w:val="00FE0FD1"/>
    <w:rsid w:val="00FE18D9"/>
    <w:rsid w:val="00FE1EC2"/>
    <w:rsid w:val="00FE216D"/>
    <w:rsid w:val="00FE41B5"/>
    <w:rsid w:val="00FE4406"/>
    <w:rsid w:val="00FE4415"/>
    <w:rsid w:val="00FE47FA"/>
    <w:rsid w:val="00FE4BAA"/>
    <w:rsid w:val="00FE4FB4"/>
    <w:rsid w:val="00FE5A6F"/>
    <w:rsid w:val="00FE6246"/>
    <w:rsid w:val="00FE6422"/>
    <w:rsid w:val="00FE651E"/>
    <w:rsid w:val="00FF056A"/>
    <w:rsid w:val="00FF05C0"/>
    <w:rsid w:val="00FF0AB8"/>
    <w:rsid w:val="00FF0EF3"/>
    <w:rsid w:val="00FF1C91"/>
    <w:rsid w:val="00FF338E"/>
    <w:rsid w:val="00FF34AE"/>
    <w:rsid w:val="00FF41B9"/>
    <w:rsid w:val="00FF521F"/>
    <w:rsid w:val="00FF6C6E"/>
    <w:rsid w:val="00FF6F36"/>
    <w:rsid w:val="00FF6FA5"/>
    <w:rsid w:val="00FF7B5C"/>
    <w:rsid w:val="00FF7D48"/>
    <w:rsid w:val="00FF7F30"/>
    <w:rsid w:val="00FF7F6D"/>
    <w:rsid w:val="3DA0CCC6"/>
    <w:rsid w:val="51250D10"/>
    <w:rsid w:val="66288778"/>
    <w:rsid w:val="6E318F5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D91ED2"/>
  <w15:chartTrackingRefBased/>
  <w15:docId w15:val="{D6C669EA-B702-2F4E-85AF-F2557BE81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EC7"/>
    <w:pPr>
      <w:spacing w:before="120" w:after="180" w:line="360" w:lineRule="auto"/>
      <w:jc w:val="both"/>
    </w:pPr>
    <w:rPr>
      <w:rFonts w:asciiTheme="majorHAnsi" w:hAnsiTheme="majorHAnsi"/>
      <w:sz w:val="24"/>
    </w:rPr>
  </w:style>
  <w:style w:type="paragraph" w:styleId="Heading1">
    <w:name w:val="heading 1"/>
    <w:basedOn w:val="Normal"/>
    <w:next w:val="Normal"/>
    <w:link w:val="Heading1Char"/>
    <w:uiPriority w:val="9"/>
    <w:qFormat/>
    <w:rsid w:val="00E64EC7"/>
    <w:pPr>
      <w:keepNext/>
      <w:keepLines/>
      <w:numPr>
        <w:numId w:val="4"/>
      </w:numPr>
      <w:spacing w:before="480" w:after="120" w:line="240" w:lineRule="auto"/>
      <w:outlineLvl w:val="0"/>
    </w:pPr>
    <w:rPr>
      <w:rFonts w:eastAsiaTheme="majorEastAsia" w:cstheme="majorBidi"/>
      <w:b/>
      <w:bCs/>
      <w:color w:val="000000" w:themeColor="text2"/>
      <w:sz w:val="28"/>
      <w:szCs w:val="28"/>
    </w:rPr>
  </w:style>
  <w:style w:type="paragraph" w:styleId="Heading2">
    <w:name w:val="heading 2"/>
    <w:basedOn w:val="Normal"/>
    <w:next w:val="Normal"/>
    <w:link w:val="Heading2Char"/>
    <w:uiPriority w:val="9"/>
    <w:unhideWhenUsed/>
    <w:qFormat/>
    <w:rsid w:val="00E64EC7"/>
    <w:pPr>
      <w:keepNext/>
      <w:keepLines/>
      <w:numPr>
        <w:ilvl w:val="1"/>
        <w:numId w:val="4"/>
      </w:numPr>
      <w:spacing w:before="480" w:after="360" w:line="240" w:lineRule="auto"/>
      <w:ind w:left="576"/>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E64EC7"/>
    <w:pPr>
      <w:keepNext/>
      <w:keepLines/>
      <w:numPr>
        <w:ilvl w:val="2"/>
        <w:numId w:val="4"/>
      </w:numPr>
      <w:spacing w:before="20" w:after="0" w:line="240" w:lineRule="auto"/>
      <w:outlineLvl w:val="2"/>
    </w:pPr>
    <w:rPr>
      <w:rFonts w:ascii="Times New Roman" w:eastAsiaTheme="majorEastAsia" w:hAnsi="Times New Roman" w:cstheme="majorBidi"/>
      <w:bCs/>
      <w:i/>
      <w:color w:val="000000" w:themeColor="text2"/>
    </w:rPr>
  </w:style>
  <w:style w:type="paragraph" w:styleId="Heading4">
    <w:name w:val="heading 4"/>
    <w:basedOn w:val="Normal"/>
    <w:next w:val="Normal"/>
    <w:link w:val="Heading4Char"/>
    <w:uiPriority w:val="9"/>
    <w:semiHidden/>
    <w:unhideWhenUsed/>
    <w:qFormat/>
    <w:rsid w:val="00EA3BAE"/>
    <w:pPr>
      <w:keepNext/>
      <w:keepLines/>
      <w:numPr>
        <w:ilvl w:val="3"/>
        <w:numId w:val="4"/>
      </w:numPr>
      <w:spacing w:before="200" w:after="0"/>
      <w:outlineLvl w:val="3"/>
    </w:pPr>
    <w:rPr>
      <w:rFonts w:eastAsiaTheme="majorEastAsia"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EA3BAE"/>
    <w:pPr>
      <w:keepNext/>
      <w:keepLines/>
      <w:numPr>
        <w:ilvl w:val="4"/>
        <w:numId w:val="4"/>
      </w:numPr>
      <w:spacing w:before="200" w:after="0"/>
      <w:outlineLvl w:val="4"/>
    </w:pPr>
    <w:rPr>
      <w:rFonts w:eastAsiaTheme="majorEastAsia" w:cstheme="majorBidi"/>
      <w:color w:val="000000"/>
    </w:rPr>
  </w:style>
  <w:style w:type="paragraph" w:styleId="Heading6">
    <w:name w:val="heading 6"/>
    <w:basedOn w:val="Normal"/>
    <w:next w:val="Normal"/>
    <w:link w:val="Heading6Char"/>
    <w:uiPriority w:val="9"/>
    <w:semiHidden/>
    <w:unhideWhenUsed/>
    <w:qFormat/>
    <w:rsid w:val="00EA3BAE"/>
    <w:pPr>
      <w:keepNext/>
      <w:keepLines/>
      <w:numPr>
        <w:ilvl w:val="5"/>
        <w:numId w:val="4"/>
      </w:numPr>
      <w:spacing w:before="200" w:after="0"/>
      <w:outlineLvl w:val="5"/>
    </w:pPr>
    <w:rPr>
      <w:rFonts w:eastAsiaTheme="majorEastAsia" w:cstheme="majorBidi"/>
      <w:i/>
      <w:iCs/>
      <w:color w:val="000000" w:themeColor="text1"/>
    </w:rPr>
  </w:style>
  <w:style w:type="paragraph" w:styleId="Heading7">
    <w:name w:val="heading 7"/>
    <w:basedOn w:val="Normal"/>
    <w:next w:val="Normal"/>
    <w:link w:val="Heading7Char"/>
    <w:uiPriority w:val="9"/>
    <w:semiHidden/>
    <w:unhideWhenUsed/>
    <w:qFormat/>
    <w:rsid w:val="00EA3BAE"/>
    <w:pPr>
      <w:keepNext/>
      <w:keepLines/>
      <w:numPr>
        <w:ilvl w:val="6"/>
        <w:numId w:val="4"/>
      </w:numPr>
      <w:spacing w:before="200" w:after="0"/>
      <w:outlineLvl w:val="6"/>
    </w:pPr>
    <w:rPr>
      <w:rFonts w:eastAsiaTheme="majorEastAsia" w:cstheme="majorBidi"/>
      <w:i/>
      <w:iCs/>
      <w:color w:val="000000" w:themeColor="text2"/>
    </w:rPr>
  </w:style>
  <w:style w:type="paragraph" w:styleId="Heading8">
    <w:name w:val="heading 8"/>
    <w:basedOn w:val="Normal"/>
    <w:next w:val="Normal"/>
    <w:link w:val="Heading8Char"/>
    <w:uiPriority w:val="9"/>
    <w:semiHidden/>
    <w:unhideWhenUsed/>
    <w:qFormat/>
    <w:rsid w:val="00EA3BAE"/>
    <w:pPr>
      <w:keepNext/>
      <w:keepLines/>
      <w:numPr>
        <w:ilvl w:val="7"/>
        <w:numId w:val="4"/>
      </w:numPr>
      <w:spacing w:before="200" w:after="0"/>
      <w:outlineLvl w:val="7"/>
    </w:pPr>
    <w:rPr>
      <w:rFonts w:eastAsiaTheme="majorEastAsia" w:cstheme="majorBidi"/>
      <w:color w:val="000000"/>
      <w:sz w:val="20"/>
      <w:szCs w:val="20"/>
    </w:rPr>
  </w:style>
  <w:style w:type="paragraph" w:styleId="Heading9">
    <w:name w:val="heading 9"/>
    <w:basedOn w:val="Normal"/>
    <w:next w:val="Normal"/>
    <w:link w:val="Heading9Char"/>
    <w:uiPriority w:val="9"/>
    <w:semiHidden/>
    <w:unhideWhenUsed/>
    <w:qFormat/>
    <w:rsid w:val="00EA3BAE"/>
    <w:pPr>
      <w:keepNext/>
      <w:keepLines/>
      <w:numPr>
        <w:ilvl w:val="8"/>
        <w:numId w:val="4"/>
      </w:numPr>
      <w:spacing w:before="200" w:after="0"/>
      <w:outlineLvl w:val="8"/>
    </w:pPr>
    <w:rPr>
      <w:rFonts w:eastAsiaTheme="majorEastAsia"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34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3470"/>
    <w:rPr>
      <w:rFonts w:ascii="Times New Roman" w:hAnsi="Times New Roman" w:cs="Times New Roman"/>
      <w:sz w:val="18"/>
      <w:szCs w:val="18"/>
    </w:rPr>
  </w:style>
  <w:style w:type="character" w:customStyle="1" w:styleId="normaltextrun">
    <w:name w:val="normaltextrun"/>
    <w:qFormat/>
    <w:rsid w:val="00623470"/>
  </w:style>
  <w:style w:type="paragraph" w:styleId="ListParagraph">
    <w:name w:val="List Paragraph"/>
    <w:basedOn w:val="Normal"/>
    <w:uiPriority w:val="34"/>
    <w:qFormat/>
    <w:rsid w:val="00206BF1"/>
    <w:pPr>
      <w:spacing w:line="240" w:lineRule="auto"/>
      <w:ind w:left="720" w:hanging="288"/>
      <w:contextualSpacing/>
    </w:pPr>
    <w:rPr>
      <w:color w:val="000000" w:themeColor="text2"/>
    </w:rPr>
  </w:style>
  <w:style w:type="character" w:styleId="Hyperlink">
    <w:name w:val="Hyperlink"/>
    <w:basedOn w:val="DefaultParagraphFont"/>
    <w:uiPriority w:val="99"/>
    <w:unhideWhenUsed/>
    <w:rsid w:val="00623470"/>
    <w:rPr>
      <w:color w:val="5F5F5F" w:themeColor="hyperlink"/>
      <w:u w:val="single"/>
    </w:rPr>
  </w:style>
  <w:style w:type="character" w:customStyle="1" w:styleId="UnresolvedMention1">
    <w:name w:val="Unresolved Mention1"/>
    <w:basedOn w:val="DefaultParagraphFont"/>
    <w:uiPriority w:val="99"/>
    <w:semiHidden/>
    <w:unhideWhenUsed/>
    <w:rsid w:val="00623470"/>
    <w:rPr>
      <w:color w:val="605E5C"/>
      <w:shd w:val="clear" w:color="auto" w:fill="E1DFDD"/>
    </w:rPr>
  </w:style>
  <w:style w:type="character" w:customStyle="1" w:styleId="Heading1Char">
    <w:name w:val="Heading 1 Char"/>
    <w:basedOn w:val="DefaultParagraphFont"/>
    <w:link w:val="Heading1"/>
    <w:uiPriority w:val="9"/>
    <w:rsid w:val="00E64EC7"/>
    <w:rPr>
      <w:rFonts w:asciiTheme="majorHAnsi" w:eastAsiaTheme="majorEastAsia" w:hAnsiTheme="majorHAnsi" w:cstheme="majorBidi"/>
      <w:b/>
      <w:bCs/>
      <w:color w:val="000000" w:themeColor="text2"/>
      <w:sz w:val="28"/>
      <w:szCs w:val="28"/>
    </w:rPr>
  </w:style>
  <w:style w:type="character" w:customStyle="1" w:styleId="Heading2Char">
    <w:name w:val="Heading 2 Char"/>
    <w:basedOn w:val="DefaultParagraphFont"/>
    <w:link w:val="Heading2"/>
    <w:uiPriority w:val="9"/>
    <w:rsid w:val="00E64EC7"/>
    <w:rPr>
      <w:rFonts w:asciiTheme="majorHAnsi" w:eastAsiaTheme="majorEastAsia" w:hAnsiTheme="majorHAnsi" w:cstheme="majorBidi"/>
      <w:b/>
      <w:bCs/>
      <w:color w:val="000000" w:themeColor="text1"/>
      <w:sz w:val="24"/>
      <w:szCs w:val="26"/>
    </w:rPr>
  </w:style>
  <w:style w:type="character" w:customStyle="1" w:styleId="Heading3Char">
    <w:name w:val="Heading 3 Char"/>
    <w:basedOn w:val="DefaultParagraphFont"/>
    <w:link w:val="Heading3"/>
    <w:uiPriority w:val="9"/>
    <w:rsid w:val="00E64EC7"/>
    <w:rPr>
      <w:rFonts w:ascii="Times New Roman" w:eastAsiaTheme="majorEastAsia" w:hAnsi="Times New Roman" w:cstheme="majorBidi"/>
      <w:bCs/>
      <w:i/>
      <w:color w:val="000000" w:themeColor="text2"/>
      <w:sz w:val="24"/>
    </w:rPr>
  </w:style>
  <w:style w:type="character" w:customStyle="1" w:styleId="Heading4Char">
    <w:name w:val="Heading 4 Char"/>
    <w:basedOn w:val="DefaultParagraphFont"/>
    <w:link w:val="Heading4"/>
    <w:uiPriority w:val="9"/>
    <w:semiHidden/>
    <w:rsid w:val="00206BF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206BF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206BF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206BF1"/>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206BF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206BF1"/>
    <w:rPr>
      <w:rFonts w:asciiTheme="majorHAnsi" w:eastAsiaTheme="majorEastAsia" w:hAnsiTheme="majorHAnsi" w:cstheme="majorBidi"/>
      <w:i/>
      <w:iCs/>
      <w:color w:val="000000"/>
      <w:sz w:val="20"/>
      <w:szCs w:val="20"/>
    </w:rPr>
  </w:style>
  <w:style w:type="paragraph" w:customStyle="1" w:styleId="PersonalName">
    <w:name w:val="Personal Name"/>
    <w:basedOn w:val="Title"/>
    <w:qFormat/>
    <w:rsid w:val="0031491C"/>
    <w:rPr>
      <w:rFonts w:ascii="Times New Roman" w:hAnsi="Times New Roman"/>
      <w:b/>
      <w:caps/>
      <w:color w:val="000000"/>
      <w:sz w:val="24"/>
      <w:szCs w:val="28"/>
    </w:rPr>
  </w:style>
  <w:style w:type="paragraph" w:styleId="Title">
    <w:name w:val="Title"/>
    <w:basedOn w:val="Normal"/>
    <w:next w:val="Normal"/>
    <w:link w:val="TitleChar"/>
    <w:uiPriority w:val="10"/>
    <w:qFormat/>
    <w:rsid w:val="00206BF1"/>
    <w:pPr>
      <w:spacing w:after="120" w:line="240" w:lineRule="auto"/>
      <w:contextualSpacing/>
    </w:pPr>
    <w:rPr>
      <w:rFonts w:eastAsiaTheme="majorEastAsia"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06BF1"/>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Caption">
    <w:name w:val="caption"/>
    <w:basedOn w:val="Normal"/>
    <w:next w:val="Normal"/>
    <w:uiPriority w:val="35"/>
    <w:semiHidden/>
    <w:unhideWhenUsed/>
    <w:qFormat/>
    <w:rsid w:val="00206BF1"/>
    <w:pPr>
      <w:spacing w:line="240" w:lineRule="auto"/>
    </w:pPr>
    <w:rPr>
      <w:rFonts w:eastAsiaTheme="minorEastAsia"/>
      <w:b/>
      <w:bCs/>
      <w:smallCaps/>
      <w:color w:val="000000" w:themeColor="text2"/>
      <w:spacing w:val="6"/>
      <w:szCs w:val="18"/>
    </w:rPr>
  </w:style>
  <w:style w:type="paragraph" w:styleId="Subtitle">
    <w:name w:val="Subtitle"/>
    <w:basedOn w:val="Normal"/>
    <w:next w:val="Normal"/>
    <w:link w:val="SubtitleChar"/>
    <w:uiPriority w:val="11"/>
    <w:qFormat/>
    <w:rsid w:val="0031491C"/>
    <w:pPr>
      <w:numPr>
        <w:ilvl w:val="1"/>
      </w:numPr>
      <w:spacing w:after="60"/>
    </w:pPr>
    <w:rPr>
      <w:rFonts w:eastAsiaTheme="majorEastAsia" w:cstheme="majorBidi"/>
      <w:b/>
      <w:iCs/>
      <w:color w:val="191919" w:themeColor="text2" w:themeTint="E6"/>
      <w:szCs w:val="24"/>
      <w14:ligatures w14:val="standard"/>
    </w:rPr>
  </w:style>
  <w:style w:type="character" w:customStyle="1" w:styleId="SubtitleChar">
    <w:name w:val="Subtitle Char"/>
    <w:basedOn w:val="DefaultParagraphFont"/>
    <w:link w:val="Subtitle"/>
    <w:uiPriority w:val="11"/>
    <w:rsid w:val="0031491C"/>
    <w:rPr>
      <w:rFonts w:asciiTheme="majorHAnsi" w:eastAsiaTheme="majorEastAsia" w:hAnsiTheme="majorHAnsi" w:cstheme="majorBidi"/>
      <w:b/>
      <w:iCs/>
      <w:color w:val="191919" w:themeColor="text2" w:themeTint="E6"/>
      <w:sz w:val="24"/>
      <w:szCs w:val="24"/>
      <w14:ligatures w14:val="standard"/>
    </w:rPr>
  </w:style>
  <w:style w:type="character" w:styleId="Strong">
    <w:name w:val="Strong"/>
    <w:basedOn w:val="DefaultParagraphFont"/>
    <w:uiPriority w:val="22"/>
    <w:qFormat/>
    <w:rsid w:val="00206BF1"/>
    <w:rPr>
      <w:b/>
      <w:bCs/>
      <w:color w:val="191919" w:themeColor="text2" w:themeTint="E6"/>
    </w:rPr>
  </w:style>
  <w:style w:type="character" w:styleId="Emphasis">
    <w:name w:val="Emphasis"/>
    <w:basedOn w:val="DefaultParagraphFont"/>
    <w:uiPriority w:val="20"/>
    <w:qFormat/>
    <w:rsid w:val="00206BF1"/>
    <w:rPr>
      <w:b w:val="0"/>
      <w:i/>
      <w:iCs/>
      <w:color w:val="000000" w:themeColor="text2"/>
    </w:rPr>
  </w:style>
  <w:style w:type="paragraph" w:styleId="NoSpacing">
    <w:name w:val="No Spacing"/>
    <w:link w:val="NoSpacingChar"/>
    <w:uiPriority w:val="1"/>
    <w:qFormat/>
    <w:rsid w:val="008D4564"/>
    <w:pPr>
      <w:spacing w:before="120" w:after="120" w:line="240" w:lineRule="auto"/>
    </w:pPr>
  </w:style>
  <w:style w:type="character" w:customStyle="1" w:styleId="NoSpacingChar">
    <w:name w:val="No Spacing Char"/>
    <w:basedOn w:val="DefaultParagraphFont"/>
    <w:link w:val="NoSpacing"/>
    <w:uiPriority w:val="1"/>
    <w:rsid w:val="008D4564"/>
  </w:style>
  <w:style w:type="paragraph" w:styleId="Quote">
    <w:name w:val="Quote"/>
    <w:basedOn w:val="Normal"/>
    <w:next w:val="Normal"/>
    <w:link w:val="QuoteChar"/>
    <w:uiPriority w:val="29"/>
    <w:qFormat/>
    <w:rsid w:val="00206BF1"/>
    <w:pPr>
      <w:pBdr>
        <w:left w:val="single" w:sz="48" w:space="13" w:color="DDDDDD" w:themeColor="accent1"/>
      </w:pBdr>
      <w:spacing w:after="0"/>
    </w:pPr>
    <w:rPr>
      <w:rFonts w:eastAsiaTheme="minorEastAsia"/>
      <w:b/>
      <w:i/>
      <w:iCs/>
      <w:color w:val="DDDDDD" w:themeColor="accent1"/>
    </w:rPr>
  </w:style>
  <w:style w:type="character" w:customStyle="1" w:styleId="QuoteChar">
    <w:name w:val="Quote Char"/>
    <w:basedOn w:val="DefaultParagraphFont"/>
    <w:link w:val="Quote"/>
    <w:uiPriority w:val="29"/>
    <w:rsid w:val="00206BF1"/>
    <w:rPr>
      <w:rFonts w:asciiTheme="majorHAnsi" w:eastAsiaTheme="minorEastAsia" w:hAnsiTheme="majorHAnsi"/>
      <w:b/>
      <w:i/>
      <w:iCs/>
      <w:color w:val="DDDDDD" w:themeColor="accent1"/>
      <w:sz w:val="24"/>
    </w:rPr>
  </w:style>
  <w:style w:type="paragraph" w:styleId="IntenseQuote">
    <w:name w:val="Intense Quote"/>
    <w:basedOn w:val="Normal"/>
    <w:next w:val="Normal"/>
    <w:link w:val="IntenseQuoteChar"/>
    <w:uiPriority w:val="30"/>
    <w:qFormat/>
    <w:rsid w:val="00206BF1"/>
    <w:pPr>
      <w:pBdr>
        <w:left w:val="single" w:sz="48" w:space="13" w:color="B2B2B2" w:themeColor="accent2"/>
      </w:pBdr>
      <w:spacing w:before="240" w:after="120" w:line="300" w:lineRule="auto"/>
    </w:pPr>
    <w:rPr>
      <w:rFonts w:eastAsiaTheme="minorEastAsia"/>
      <w:b/>
      <w:bCs/>
      <w:i/>
      <w:iCs/>
      <w:color w:val="B2B2B2" w:themeColor="accent2"/>
      <w:sz w:val="26"/>
      <w14:ligatures w14:val="standard"/>
      <w14:numForm w14:val="oldStyle"/>
    </w:rPr>
  </w:style>
  <w:style w:type="character" w:customStyle="1" w:styleId="IntenseQuoteChar">
    <w:name w:val="Intense Quote Char"/>
    <w:basedOn w:val="DefaultParagraphFont"/>
    <w:link w:val="IntenseQuote"/>
    <w:uiPriority w:val="30"/>
    <w:rsid w:val="00206BF1"/>
    <w:rPr>
      <w:rFonts w:eastAsiaTheme="minorEastAsia"/>
      <w:b/>
      <w:bCs/>
      <w:i/>
      <w:iCs/>
      <w:color w:val="B2B2B2" w:themeColor="accent2"/>
      <w:sz w:val="26"/>
      <w14:ligatures w14:val="standard"/>
      <w14:numForm w14:val="oldStyle"/>
    </w:rPr>
  </w:style>
  <w:style w:type="character" w:styleId="SubtleEmphasis">
    <w:name w:val="Subtle Emphasis"/>
    <w:basedOn w:val="DefaultParagraphFont"/>
    <w:uiPriority w:val="19"/>
    <w:qFormat/>
    <w:rsid w:val="00206BF1"/>
    <w:rPr>
      <w:i/>
      <w:iCs/>
      <w:color w:val="000000"/>
    </w:rPr>
  </w:style>
  <w:style w:type="character" w:styleId="IntenseEmphasis">
    <w:name w:val="Intense Emphasis"/>
    <w:basedOn w:val="DefaultParagraphFont"/>
    <w:uiPriority w:val="21"/>
    <w:qFormat/>
    <w:rsid w:val="00206BF1"/>
    <w:rPr>
      <w:b/>
      <w:bCs/>
      <w:i/>
      <w:iCs/>
      <w:color w:val="000000" w:themeColor="text2"/>
    </w:rPr>
  </w:style>
  <w:style w:type="character" w:styleId="SubtleReference">
    <w:name w:val="Subtle Reference"/>
    <w:basedOn w:val="DefaultParagraphFont"/>
    <w:uiPriority w:val="31"/>
    <w:qFormat/>
    <w:rsid w:val="00206BF1"/>
    <w:rPr>
      <w:smallCaps/>
      <w:color w:val="000000"/>
      <w:u w:val="single"/>
    </w:rPr>
  </w:style>
  <w:style w:type="character" w:styleId="IntenseReference">
    <w:name w:val="Intense Reference"/>
    <w:basedOn w:val="DefaultParagraphFont"/>
    <w:uiPriority w:val="32"/>
    <w:qFormat/>
    <w:rsid w:val="00206BF1"/>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06BF1"/>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06BF1"/>
    <w:pPr>
      <w:numPr>
        <w:numId w:val="0"/>
      </w:numPr>
      <w:spacing w:line="264" w:lineRule="auto"/>
      <w:outlineLvl w:val="9"/>
    </w:pPr>
    <w:rPr>
      <w:b w:val="0"/>
    </w:rPr>
  </w:style>
  <w:style w:type="paragraph" w:styleId="NormalWeb">
    <w:name w:val="Normal (Web)"/>
    <w:basedOn w:val="Normal"/>
    <w:uiPriority w:val="99"/>
    <w:unhideWhenUsed/>
    <w:rsid w:val="00326E40"/>
    <w:pPr>
      <w:spacing w:before="100" w:beforeAutospacing="1" w:after="100" w:afterAutospacing="1" w:line="240" w:lineRule="auto"/>
    </w:pPr>
    <w:rPr>
      <w:rFonts w:ascii="Times New Roman" w:eastAsia="Times New Roman" w:hAnsi="Times New Roman" w:cs="Times New Roman"/>
      <w:szCs w:val="24"/>
      <w:lang w:eastAsia="en-GB"/>
    </w:rPr>
  </w:style>
  <w:style w:type="character" w:styleId="PlaceholderText">
    <w:name w:val="Placeholder Text"/>
    <w:basedOn w:val="DefaultParagraphFont"/>
    <w:uiPriority w:val="99"/>
    <w:semiHidden/>
    <w:rsid w:val="00336F77"/>
    <w:rPr>
      <w:color w:val="808080"/>
    </w:rPr>
  </w:style>
  <w:style w:type="character" w:styleId="CommentReference">
    <w:name w:val="annotation reference"/>
    <w:basedOn w:val="DefaultParagraphFont"/>
    <w:uiPriority w:val="99"/>
    <w:semiHidden/>
    <w:unhideWhenUsed/>
    <w:rsid w:val="00317A93"/>
    <w:rPr>
      <w:sz w:val="16"/>
      <w:szCs w:val="16"/>
    </w:rPr>
  </w:style>
  <w:style w:type="paragraph" w:styleId="CommentText">
    <w:name w:val="annotation text"/>
    <w:basedOn w:val="Normal"/>
    <w:link w:val="CommentTextChar"/>
    <w:uiPriority w:val="99"/>
    <w:unhideWhenUsed/>
    <w:rsid w:val="00317A93"/>
    <w:pPr>
      <w:spacing w:line="240" w:lineRule="auto"/>
    </w:pPr>
    <w:rPr>
      <w:sz w:val="20"/>
      <w:szCs w:val="20"/>
    </w:rPr>
  </w:style>
  <w:style w:type="character" w:customStyle="1" w:styleId="CommentTextChar">
    <w:name w:val="Comment Text Char"/>
    <w:basedOn w:val="DefaultParagraphFont"/>
    <w:link w:val="CommentText"/>
    <w:uiPriority w:val="99"/>
    <w:rsid w:val="00317A93"/>
    <w:rPr>
      <w:sz w:val="20"/>
      <w:szCs w:val="20"/>
    </w:rPr>
  </w:style>
  <w:style w:type="paragraph" w:styleId="CommentSubject">
    <w:name w:val="annotation subject"/>
    <w:basedOn w:val="CommentText"/>
    <w:next w:val="CommentText"/>
    <w:link w:val="CommentSubjectChar"/>
    <w:uiPriority w:val="99"/>
    <w:semiHidden/>
    <w:unhideWhenUsed/>
    <w:rsid w:val="00317A93"/>
    <w:rPr>
      <w:b/>
      <w:bCs/>
    </w:rPr>
  </w:style>
  <w:style w:type="character" w:customStyle="1" w:styleId="CommentSubjectChar">
    <w:name w:val="Comment Subject Char"/>
    <w:basedOn w:val="CommentTextChar"/>
    <w:link w:val="CommentSubject"/>
    <w:uiPriority w:val="99"/>
    <w:semiHidden/>
    <w:rsid w:val="00317A93"/>
    <w:rPr>
      <w:b/>
      <w:bCs/>
      <w:sz w:val="20"/>
      <w:szCs w:val="20"/>
    </w:rPr>
  </w:style>
  <w:style w:type="paragraph" w:styleId="Revision">
    <w:name w:val="Revision"/>
    <w:hidden/>
    <w:uiPriority w:val="99"/>
    <w:semiHidden/>
    <w:rsid w:val="00760DF1"/>
    <w:pPr>
      <w:spacing w:after="0" w:line="240" w:lineRule="auto"/>
    </w:pPr>
  </w:style>
  <w:style w:type="table" w:styleId="GridTable6Colourful">
    <w:name w:val="Grid Table 6 Colorful"/>
    <w:basedOn w:val="TableNormal"/>
    <w:uiPriority w:val="51"/>
    <w:rsid w:val="00617E4E"/>
    <w:pPr>
      <w:spacing w:after="0" w:line="240" w:lineRule="auto"/>
    </w:pPr>
    <w:rPr>
      <w:color w:val="000000" w:themeColor="text1"/>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BB6258"/>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B6258"/>
    <w:rPr>
      <w:rFonts w:asciiTheme="majorHAnsi" w:hAnsiTheme="majorHAnsi"/>
      <w:sz w:val="24"/>
    </w:rPr>
  </w:style>
  <w:style w:type="paragraph" w:styleId="Footer">
    <w:name w:val="footer"/>
    <w:basedOn w:val="Normal"/>
    <w:link w:val="FooterChar"/>
    <w:uiPriority w:val="99"/>
    <w:unhideWhenUsed/>
    <w:rsid w:val="00BB6258"/>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B6258"/>
    <w:rPr>
      <w:rFonts w:asciiTheme="majorHAnsi" w:hAnsiTheme="majorHAnsi"/>
      <w:sz w:val="24"/>
    </w:rPr>
  </w:style>
  <w:style w:type="character" w:styleId="PageNumber">
    <w:name w:val="page number"/>
    <w:basedOn w:val="DefaultParagraphFont"/>
    <w:uiPriority w:val="99"/>
    <w:semiHidden/>
    <w:unhideWhenUsed/>
    <w:rsid w:val="00AD4030"/>
  </w:style>
  <w:style w:type="character" w:styleId="LineNumber">
    <w:name w:val="line number"/>
    <w:basedOn w:val="DefaultParagraphFont"/>
    <w:uiPriority w:val="99"/>
    <w:semiHidden/>
    <w:unhideWhenUsed/>
    <w:rsid w:val="00AD40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237280">
      <w:bodyDiv w:val="1"/>
      <w:marLeft w:val="0"/>
      <w:marRight w:val="0"/>
      <w:marTop w:val="0"/>
      <w:marBottom w:val="0"/>
      <w:divBdr>
        <w:top w:val="none" w:sz="0" w:space="0" w:color="auto"/>
        <w:left w:val="none" w:sz="0" w:space="0" w:color="auto"/>
        <w:bottom w:val="none" w:sz="0" w:space="0" w:color="auto"/>
        <w:right w:val="none" w:sz="0" w:space="0" w:color="auto"/>
      </w:divBdr>
      <w:divsChild>
        <w:div w:id="2050564448">
          <w:marLeft w:val="0"/>
          <w:marRight w:val="0"/>
          <w:marTop w:val="0"/>
          <w:marBottom w:val="0"/>
          <w:divBdr>
            <w:top w:val="none" w:sz="0" w:space="0" w:color="auto"/>
            <w:left w:val="none" w:sz="0" w:space="0" w:color="auto"/>
            <w:bottom w:val="none" w:sz="0" w:space="0" w:color="auto"/>
            <w:right w:val="none" w:sz="0" w:space="0" w:color="auto"/>
          </w:divBdr>
          <w:divsChild>
            <w:div w:id="1827090165">
              <w:marLeft w:val="0"/>
              <w:marRight w:val="0"/>
              <w:marTop w:val="0"/>
              <w:marBottom w:val="0"/>
              <w:divBdr>
                <w:top w:val="none" w:sz="0" w:space="0" w:color="auto"/>
                <w:left w:val="none" w:sz="0" w:space="0" w:color="auto"/>
                <w:bottom w:val="none" w:sz="0" w:space="0" w:color="auto"/>
                <w:right w:val="none" w:sz="0" w:space="0" w:color="auto"/>
              </w:divBdr>
              <w:divsChild>
                <w:div w:id="6996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858">
      <w:bodyDiv w:val="1"/>
      <w:marLeft w:val="0"/>
      <w:marRight w:val="0"/>
      <w:marTop w:val="0"/>
      <w:marBottom w:val="0"/>
      <w:divBdr>
        <w:top w:val="none" w:sz="0" w:space="0" w:color="auto"/>
        <w:left w:val="none" w:sz="0" w:space="0" w:color="auto"/>
        <w:bottom w:val="none" w:sz="0" w:space="0" w:color="auto"/>
        <w:right w:val="none" w:sz="0" w:space="0" w:color="auto"/>
      </w:divBdr>
      <w:divsChild>
        <w:div w:id="720592899">
          <w:marLeft w:val="0"/>
          <w:marRight w:val="0"/>
          <w:marTop w:val="0"/>
          <w:marBottom w:val="0"/>
          <w:divBdr>
            <w:top w:val="none" w:sz="0" w:space="0" w:color="auto"/>
            <w:left w:val="none" w:sz="0" w:space="0" w:color="auto"/>
            <w:bottom w:val="none" w:sz="0" w:space="0" w:color="auto"/>
            <w:right w:val="none" w:sz="0" w:space="0" w:color="auto"/>
          </w:divBdr>
          <w:divsChild>
            <w:div w:id="914783092">
              <w:marLeft w:val="0"/>
              <w:marRight w:val="0"/>
              <w:marTop w:val="0"/>
              <w:marBottom w:val="0"/>
              <w:divBdr>
                <w:top w:val="none" w:sz="0" w:space="0" w:color="auto"/>
                <w:left w:val="none" w:sz="0" w:space="0" w:color="auto"/>
                <w:bottom w:val="none" w:sz="0" w:space="0" w:color="auto"/>
                <w:right w:val="none" w:sz="0" w:space="0" w:color="auto"/>
              </w:divBdr>
              <w:divsChild>
                <w:div w:id="16189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33049">
      <w:bodyDiv w:val="1"/>
      <w:marLeft w:val="0"/>
      <w:marRight w:val="0"/>
      <w:marTop w:val="0"/>
      <w:marBottom w:val="0"/>
      <w:divBdr>
        <w:top w:val="none" w:sz="0" w:space="0" w:color="auto"/>
        <w:left w:val="none" w:sz="0" w:space="0" w:color="auto"/>
        <w:bottom w:val="none" w:sz="0" w:space="0" w:color="auto"/>
        <w:right w:val="none" w:sz="0" w:space="0" w:color="auto"/>
      </w:divBdr>
      <w:divsChild>
        <w:div w:id="1268849286">
          <w:marLeft w:val="0"/>
          <w:marRight w:val="0"/>
          <w:marTop w:val="0"/>
          <w:marBottom w:val="0"/>
          <w:divBdr>
            <w:top w:val="none" w:sz="0" w:space="0" w:color="auto"/>
            <w:left w:val="none" w:sz="0" w:space="0" w:color="auto"/>
            <w:bottom w:val="none" w:sz="0" w:space="0" w:color="auto"/>
            <w:right w:val="none" w:sz="0" w:space="0" w:color="auto"/>
          </w:divBdr>
          <w:divsChild>
            <w:div w:id="19819306">
              <w:marLeft w:val="0"/>
              <w:marRight w:val="0"/>
              <w:marTop w:val="0"/>
              <w:marBottom w:val="0"/>
              <w:divBdr>
                <w:top w:val="none" w:sz="0" w:space="0" w:color="auto"/>
                <w:left w:val="none" w:sz="0" w:space="0" w:color="auto"/>
                <w:bottom w:val="none" w:sz="0" w:space="0" w:color="auto"/>
                <w:right w:val="none" w:sz="0" w:space="0" w:color="auto"/>
              </w:divBdr>
              <w:divsChild>
                <w:div w:id="99523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085354">
      <w:bodyDiv w:val="1"/>
      <w:marLeft w:val="0"/>
      <w:marRight w:val="0"/>
      <w:marTop w:val="0"/>
      <w:marBottom w:val="0"/>
      <w:divBdr>
        <w:top w:val="none" w:sz="0" w:space="0" w:color="auto"/>
        <w:left w:val="none" w:sz="0" w:space="0" w:color="auto"/>
        <w:bottom w:val="none" w:sz="0" w:space="0" w:color="auto"/>
        <w:right w:val="none" w:sz="0" w:space="0" w:color="auto"/>
      </w:divBdr>
    </w:div>
    <w:div w:id="389693913">
      <w:bodyDiv w:val="1"/>
      <w:marLeft w:val="0"/>
      <w:marRight w:val="0"/>
      <w:marTop w:val="0"/>
      <w:marBottom w:val="0"/>
      <w:divBdr>
        <w:top w:val="none" w:sz="0" w:space="0" w:color="auto"/>
        <w:left w:val="none" w:sz="0" w:space="0" w:color="auto"/>
        <w:bottom w:val="none" w:sz="0" w:space="0" w:color="auto"/>
        <w:right w:val="none" w:sz="0" w:space="0" w:color="auto"/>
      </w:divBdr>
      <w:divsChild>
        <w:div w:id="535700823">
          <w:marLeft w:val="0"/>
          <w:marRight w:val="0"/>
          <w:marTop w:val="0"/>
          <w:marBottom w:val="0"/>
          <w:divBdr>
            <w:top w:val="none" w:sz="0" w:space="0" w:color="auto"/>
            <w:left w:val="none" w:sz="0" w:space="0" w:color="auto"/>
            <w:bottom w:val="none" w:sz="0" w:space="0" w:color="auto"/>
            <w:right w:val="none" w:sz="0" w:space="0" w:color="auto"/>
          </w:divBdr>
          <w:divsChild>
            <w:div w:id="883980447">
              <w:marLeft w:val="0"/>
              <w:marRight w:val="0"/>
              <w:marTop w:val="0"/>
              <w:marBottom w:val="0"/>
              <w:divBdr>
                <w:top w:val="none" w:sz="0" w:space="0" w:color="auto"/>
                <w:left w:val="none" w:sz="0" w:space="0" w:color="auto"/>
                <w:bottom w:val="none" w:sz="0" w:space="0" w:color="auto"/>
                <w:right w:val="none" w:sz="0" w:space="0" w:color="auto"/>
              </w:divBdr>
              <w:divsChild>
                <w:div w:id="198354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222010">
      <w:bodyDiv w:val="1"/>
      <w:marLeft w:val="0"/>
      <w:marRight w:val="0"/>
      <w:marTop w:val="0"/>
      <w:marBottom w:val="0"/>
      <w:divBdr>
        <w:top w:val="none" w:sz="0" w:space="0" w:color="auto"/>
        <w:left w:val="none" w:sz="0" w:space="0" w:color="auto"/>
        <w:bottom w:val="none" w:sz="0" w:space="0" w:color="auto"/>
        <w:right w:val="none" w:sz="0" w:space="0" w:color="auto"/>
      </w:divBdr>
    </w:div>
    <w:div w:id="447698372">
      <w:bodyDiv w:val="1"/>
      <w:marLeft w:val="0"/>
      <w:marRight w:val="0"/>
      <w:marTop w:val="0"/>
      <w:marBottom w:val="0"/>
      <w:divBdr>
        <w:top w:val="none" w:sz="0" w:space="0" w:color="auto"/>
        <w:left w:val="none" w:sz="0" w:space="0" w:color="auto"/>
        <w:bottom w:val="none" w:sz="0" w:space="0" w:color="auto"/>
        <w:right w:val="none" w:sz="0" w:space="0" w:color="auto"/>
      </w:divBdr>
      <w:divsChild>
        <w:div w:id="862866895">
          <w:marLeft w:val="0"/>
          <w:marRight w:val="0"/>
          <w:marTop w:val="0"/>
          <w:marBottom w:val="0"/>
          <w:divBdr>
            <w:top w:val="none" w:sz="0" w:space="0" w:color="auto"/>
            <w:left w:val="none" w:sz="0" w:space="0" w:color="auto"/>
            <w:bottom w:val="none" w:sz="0" w:space="0" w:color="auto"/>
            <w:right w:val="none" w:sz="0" w:space="0" w:color="auto"/>
          </w:divBdr>
          <w:divsChild>
            <w:div w:id="719129008">
              <w:marLeft w:val="0"/>
              <w:marRight w:val="0"/>
              <w:marTop w:val="0"/>
              <w:marBottom w:val="0"/>
              <w:divBdr>
                <w:top w:val="none" w:sz="0" w:space="0" w:color="auto"/>
                <w:left w:val="none" w:sz="0" w:space="0" w:color="auto"/>
                <w:bottom w:val="none" w:sz="0" w:space="0" w:color="auto"/>
                <w:right w:val="none" w:sz="0" w:space="0" w:color="auto"/>
              </w:divBdr>
              <w:divsChild>
                <w:div w:id="62011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465058">
      <w:bodyDiv w:val="1"/>
      <w:marLeft w:val="0"/>
      <w:marRight w:val="0"/>
      <w:marTop w:val="0"/>
      <w:marBottom w:val="0"/>
      <w:divBdr>
        <w:top w:val="none" w:sz="0" w:space="0" w:color="auto"/>
        <w:left w:val="none" w:sz="0" w:space="0" w:color="auto"/>
        <w:bottom w:val="none" w:sz="0" w:space="0" w:color="auto"/>
        <w:right w:val="none" w:sz="0" w:space="0" w:color="auto"/>
      </w:divBdr>
    </w:div>
    <w:div w:id="497157394">
      <w:bodyDiv w:val="1"/>
      <w:marLeft w:val="0"/>
      <w:marRight w:val="0"/>
      <w:marTop w:val="0"/>
      <w:marBottom w:val="0"/>
      <w:divBdr>
        <w:top w:val="none" w:sz="0" w:space="0" w:color="auto"/>
        <w:left w:val="none" w:sz="0" w:space="0" w:color="auto"/>
        <w:bottom w:val="none" w:sz="0" w:space="0" w:color="auto"/>
        <w:right w:val="none" w:sz="0" w:space="0" w:color="auto"/>
      </w:divBdr>
      <w:divsChild>
        <w:div w:id="1107045783">
          <w:marLeft w:val="0"/>
          <w:marRight w:val="0"/>
          <w:marTop w:val="0"/>
          <w:marBottom w:val="0"/>
          <w:divBdr>
            <w:top w:val="none" w:sz="0" w:space="0" w:color="auto"/>
            <w:left w:val="none" w:sz="0" w:space="0" w:color="auto"/>
            <w:bottom w:val="none" w:sz="0" w:space="0" w:color="auto"/>
            <w:right w:val="none" w:sz="0" w:space="0" w:color="auto"/>
          </w:divBdr>
          <w:divsChild>
            <w:div w:id="1062096079">
              <w:marLeft w:val="0"/>
              <w:marRight w:val="0"/>
              <w:marTop w:val="0"/>
              <w:marBottom w:val="0"/>
              <w:divBdr>
                <w:top w:val="none" w:sz="0" w:space="0" w:color="auto"/>
                <w:left w:val="none" w:sz="0" w:space="0" w:color="auto"/>
                <w:bottom w:val="none" w:sz="0" w:space="0" w:color="auto"/>
                <w:right w:val="none" w:sz="0" w:space="0" w:color="auto"/>
              </w:divBdr>
              <w:divsChild>
                <w:div w:id="1573269122">
                  <w:marLeft w:val="0"/>
                  <w:marRight w:val="0"/>
                  <w:marTop w:val="0"/>
                  <w:marBottom w:val="0"/>
                  <w:divBdr>
                    <w:top w:val="none" w:sz="0" w:space="0" w:color="auto"/>
                    <w:left w:val="none" w:sz="0" w:space="0" w:color="auto"/>
                    <w:bottom w:val="none" w:sz="0" w:space="0" w:color="auto"/>
                    <w:right w:val="none" w:sz="0" w:space="0" w:color="auto"/>
                  </w:divBdr>
                  <w:divsChild>
                    <w:div w:id="680619256">
                      <w:marLeft w:val="0"/>
                      <w:marRight w:val="0"/>
                      <w:marTop w:val="0"/>
                      <w:marBottom w:val="0"/>
                      <w:divBdr>
                        <w:top w:val="none" w:sz="0" w:space="0" w:color="auto"/>
                        <w:left w:val="none" w:sz="0" w:space="0" w:color="auto"/>
                        <w:bottom w:val="none" w:sz="0" w:space="0" w:color="auto"/>
                        <w:right w:val="none" w:sz="0" w:space="0" w:color="auto"/>
                      </w:divBdr>
                    </w:div>
                    <w:div w:id="23109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996749">
      <w:bodyDiv w:val="1"/>
      <w:marLeft w:val="0"/>
      <w:marRight w:val="0"/>
      <w:marTop w:val="0"/>
      <w:marBottom w:val="0"/>
      <w:divBdr>
        <w:top w:val="none" w:sz="0" w:space="0" w:color="auto"/>
        <w:left w:val="none" w:sz="0" w:space="0" w:color="auto"/>
        <w:bottom w:val="none" w:sz="0" w:space="0" w:color="auto"/>
        <w:right w:val="none" w:sz="0" w:space="0" w:color="auto"/>
      </w:divBdr>
    </w:div>
    <w:div w:id="665323882">
      <w:bodyDiv w:val="1"/>
      <w:marLeft w:val="0"/>
      <w:marRight w:val="0"/>
      <w:marTop w:val="0"/>
      <w:marBottom w:val="0"/>
      <w:divBdr>
        <w:top w:val="none" w:sz="0" w:space="0" w:color="auto"/>
        <w:left w:val="none" w:sz="0" w:space="0" w:color="auto"/>
        <w:bottom w:val="none" w:sz="0" w:space="0" w:color="auto"/>
        <w:right w:val="none" w:sz="0" w:space="0" w:color="auto"/>
      </w:divBdr>
    </w:div>
    <w:div w:id="666518979">
      <w:bodyDiv w:val="1"/>
      <w:marLeft w:val="0"/>
      <w:marRight w:val="0"/>
      <w:marTop w:val="0"/>
      <w:marBottom w:val="0"/>
      <w:divBdr>
        <w:top w:val="none" w:sz="0" w:space="0" w:color="auto"/>
        <w:left w:val="none" w:sz="0" w:space="0" w:color="auto"/>
        <w:bottom w:val="none" w:sz="0" w:space="0" w:color="auto"/>
        <w:right w:val="none" w:sz="0" w:space="0" w:color="auto"/>
      </w:divBdr>
      <w:divsChild>
        <w:div w:id="1609312360">
          <w:marLeft w:val="0"/>
          <w:marRight w:val="0"/>
          <w:marTop w:val="0"/>
          <w:marBottom w:val="0"/>
          <w:divBdr>
            <w:top w:val="none" w:sz="0" w:space="0" w:color="auto"/>
            <w:left w:val="none" w:sz="0" w:space="0" w:color="auto"/>
            <w:bottom w:val="none" w:sz="0" w:space="0" w:color="auto"/>
            <w:right w:val="none" w:sz="0" w:space="0" w:color="auto"/>
          </w:divBdr>
          <w:divsChild>
            <w:div w:id="427775902">
              <w:marLeft w:val="0"/>
              <w:marRight w:val="0"/>
              <w:marTop w:val="0"/>
              <w:marBottom w:val="0"/>
              <w:divBdr>
                <w:top w:val="none" w:sz="0" w:space="0" w:color="auto"/>
                <w:left w:val="none" w:sz="0" w:space="0" w:color="auto"/>
                <w:bottom w:val="none" w:sz="0" w:space="0" w:color="auto"/>
                <w:right w:val="none" w:sz="0" w:space="0" w:color="auto"/>
              </w:divBdr>
              <w:divsChild>
                <w:div w:id="517233381">
                  <w:marLeft w:val="0"/>
                  <w:marRight w:val="0"/>
                  <w:marTop w:val="0"/>
                  <w:marBottom w:val="0"/>
                  <w:divBdr>
                    <w:top w:val="none" w:sz="0" w:space="0" w:color="auto"/>
                    <w:left w:val="none" w:sz="0" w:space="0" w:color="auto"/>
                    <w:bottom w:val="none" w:sz="0" w:space="0" w:color="auto"/>
                    <w:right w:val="none" w:sz="0" w:space="0" w:color="auto"/>
                  </w:divBdr>
                  <w:divsChild>
                    <w:div w:id="1906798498">
                      <w:marLeft w:val="0"/>
                      <w:marRight w:val="0"/>
                      <w:marTop w:val="0"/>
                      <w:marBottom w:val="0"/>
                      <w:divBdr>
                        <w:top w:val="none" w:sz="0" w:space="0" w:color="auto"/>
                        <w:left w:val="none" w:sz="0" w:space="0" w:color="auto"/>
                        <w:bottom w:val="none" w:sz="0" w:space="0" w:color="auto"/>
                        <w:right w:val="none" w:sz="0" w:space="0" w:color="auto"/>
                      </w:divBdr>
                    </w:div>
                    <w:div w:id="109852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546537">
      <w:bodyDiv w:val="1"/>
      <w:marLeft w:val="0"/>
      <w:marRight w:val="0"/>
      <w:marTop w:val="0"/>
      <w:marBottom w:val="0"/>
      <w:divBdr>
        <w:top w:val="none" w:sz="0" w:space="0" w:color="auto"/>
        <w:left w:val="none" w:sz="0" w:space="0" w:color="auto"/>
        <w:bottom w:val="none" w:sz="0" w:space="0" w:color="auto"/>
        <w:right w:val="none" w:sz="0" w:space="0" w:color="auto"/>
      </w:divBdr>
      <w:divsChild>
        <w:div w:id="1265966497">
          <w:marLeft w:val="0"/>
          <w:marRight w:val="0"/>
          <w:marTop w:val="0"/>
          <w:marBottom w:val="0"/>
          <w:divBdr>
            <w:top w:val="none" w:sz="0" w:space="0" w:color="auto"/>
            <w:left w:val="none" w:sz="0" w:space="0" w:color="auto"/>
            <w:bottom w:val="none" w:sz="0" w:space="0" w:color="auto"/>
            <w:right w:val="none" w:sz="0" w:space="0" w:color="auto"/>
          </w:divBdr>
          <w:divsChild>
            <w:div w:id="1098218019">
              <w:marLeft w:val="0"/>
              <w:marRight w:val="0"/>
              <w:marTop w:val="0"/>
              <w:marBottom w:val="0"/>
              <w:divBdr>
                <w:top w:val="none" w:sz="0" w:space="0" w:color="auto"/>
                <w:left w:val="none" w:sz="0" w:space="0" w:color="auto"/>
                <w:bottom w:val="none" w:sz="0" w:space="0" w:color="auto"/>
                <w:right w:val="none" w:sz="0" w:space="0" w:color="auto"/>
              </w:divBdr>
              <w:divsChild>
                <w:div w:id="79051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634280">
      <w:bodyDiv w:val="1"/>
      <w:marLeft w:val="0"/>
      <w:marRight w:val="0"/>
      <w:marTop w:val="0"/>
      <w:marBottom w:val="0"/>
      <w:divBdr>
        <w:top w:val="none" w:sz="0" w:space="0" w:color="auto"/>
        <w:left w:val="none" w:sz="0" w:space="0" w:color="auto"/>
        <w:bottom w:val="none" w:sz="0" w:space="0" w:color="auto"/>
        <w:right w:val="none" w:sz="0" w:space="0" w:color="auto"/>
      </w:divBdr>
    </w:div>
    <w:div w:id="1741053131">
      <w:bodyDiv w:val="1"/>
      <w:marLeft w:val="0"/>
      <w:marRight w:val="0"/>
      <w:marTop w:val="0"/>
      <w:marBottom w:val="0"/>
      <w:divBdr>
        <w:top w:val="none" w:sz="0" w:space="0" w:color="auto"/>
        <w:left w:val="none" w:sz="0" w:space="0" w:color="auto"/>
        <w:bottom w:val="none" w:sz="0" w:space="0" w:color="auto"/>
        <w:right w:val="none" w:sz="0" w:space="0" w:color="auto"/>
      </w:divBdr>
      <w:divsChild>
        <w:div w:id="829096015">
          <w:marLeft w:val="0"/>
          <w:marRight w:val="0"/>
          <w:marTop w:val="0"/>
          <w:marBottom w:val="0"/>
          <w:divBdr>
            <w:top w:val="none" w:sz="0" w:space="0" w:color="auto"/>
            <w:left w:val="none" w:sz="0" w:space="0" w:color="auto"/>
            <w:bottom w:val="none" w:sz="0" w:space="0" w:color="auto"/>
            <w:right w:val="none" w:sz="0" w:space="0" w:color="auto"/>
          </w:divBdr>
          <w:divsChild>
            <w:div w:id="278992442">
              <w:marLeft w:val="0"/>
              <w:marRight w:val="0"/>
              <w:marTop w:val="0"/>
              <w:marBottom w:val="0"/>
              <w:divBdr>
                <w:top w:val="none" w:sz="0" w:space="0" w:color="auto"/>
                <w:left w:val="none" w:sz="0" w:space="0" w:color="auto"/>
                <w:bottom w:val="none" w:sz="0" w:space="0" w:color="auto"/>
                <w:right w:val="none" w:sz="0" w:space="0" w:color="auto"/>
              </w:divBdr>
              <w:divsChild>
                <w:div w:id="1529834010">
                  <w:marLeft w:val="0"/>
                  <w:marRight w:val="0"/>
                  <w:marTop w:val="0"/>
                  <w:marBottom w:val="0"/>
                  <w:divBdr>
                    <w:top w:val="none" w:sz="0" w:space="0" w:color="auto"/>
                    <w:left w:val="none" w:sz="0" w:space="0" w:color="auto"/>
                    <w:bottom w:val="none" w:sz="0" w:space="0" w:color="auto"/>
                    <w:right w:val="none" w:sz="0" w:space="0" w:color="auto"/>
                  </w:divBdr>
                  <w:divsChild>
                    <w:div w:id="8892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028561">
      <w:bodyDiv w:val="1"/>
      <w:marLeft w:val="0"/>
      <w:marRight w:val="0"/>
      <w:marTop w:val="0"/>
      <w:marBottom w:val="0"/>
      <w:divBdr>
        <w:top w:val="none" w:sz="0" w:space="0" w:color="auto"/>
        <w:left w:val="none" w:sz="0" w:space="0" w:color="auto"/>
        <w:bottom w:val="none" w:sz="0" w:space="0" w:color="auto"/>
        <w:right w:val="none" w:sz="0" w:space="0" w:color="auto"/>
      </w:divBdr>
      <w:divsChild>
        <w:div w:id="2088720897">
          <w:marLeft w:val="0"/>
          <w:marRight w:val="0"/>
          <w:marTop w:val="0"/>
          <w:marBottom w:val="0"/>
          <w:divBdr>
            <w:top w:val="none" w:sz="0" w:space="0" w:color="auto"/>
            <w:left w:val="none" w:sz="0" w:space="0" w:color="auto"/>
            <w:bottom w:val="none" w:sz="0" w:space="0" w:color="auto"/>
            <w:right w:val="none" w:sz="0" w:space="0" w:color="auto"/>
          </w:divBdr>
          <w:divsChild>
            <w:div w:id="1489518486">
              <w:marLeft w:val="0"/>
              <w:marRight w:val="0"/>
              <w:marTop w:val="0"/>
              <w:marBottom w:val="0"/>
              <w:divBdr>
                <w:top w:val="none" w:sz="0" w:space="0" w:color="auto"/>
                <w:left w:val="none" w:sz="0" w:space="0" w:color="auto"/>
                <w:bottom w:val="none" w:sz="0" w:space="0" w:color="auto"/>
                <w:right w:val="none" w:sz="0" w:space="0" w:color="auto"/>
              </w:divBdr>
              <w:divsChild>
                <w:div w:id="128766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233404">
      <w:bodyDiv w:val="1"/>
      <w:marLeft w:val="0"/>
      <w:marRight w:val="0"/>
      <w:marTop w:val="0"/>
      <w:marBottom w:val="0"/>
      <w:divBdr>
        <w:top w:val="none" w:sz="0" w:space="0" w:color="auto"/>
        <w:left w:val="none" w:sz="0" w:space="0" w:color="auto"/>
        <w:bottom w:val="none" w:sz="0" w:space="0" w:color="auto"/>
        <w:right w:val="none" w:sz="0" w:space="0" w:color="auto"/>
      </w:divBdr>
      <w:divsChild>
        <w:div w:id="430977033">
          <w:marLeft w:val="0"/>
          <w:marRight w:val="0"/>
          <w:marTop w:val="0"/>
          <w:marBottom w:val="0"/>
          <w:divBdr>
            <w:top w:val="none" w:sz="0" w:space="0" w:color="auto"/>
            <w:left w:val="none" w:sz="0" w:space="0" w:color="auto"/>
            <w:bottom w:val="none" w:sz="0" w:space="0" w:color="auto"/>
            <w:right w:val="none" w:sz="0" w:space="0" w:color="auto"/>
          </w:divBdr>
          <w:divsChild>
            <w:div w:id="1643971395">
              <w:marLeft w:val="0"/>
              <w:marRight w:val="0"/>
              <w:marTop w:val="0"/>
              <w:marBottom w:val="0"/>
              <w:divBdr>
                <w:top w:val="none" w:sz="0" w:space="0" w:color="auto"/>
                <w:left w:val="none" w:sz="0" w:space="0" w:color="auto"/>
                <w:bottom w:val="none" w:sz="0" w:space="0" w:color="auto"/>
                <w:right w:val="none" w:sz="0" w:space="0" w:color="auto"/>
              </w:divBdr>
              <w:divsChild>
                <w:div w:id="192526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885259">
      <w:bodyDiv w:val="1"/>
      <w:marLeft w:val="0"/>
      <w:marRight w:val="0"/>
      <w:marTop w:val="0"/>
      <w:marBottom w:val="0"/>
      <w:divBdr>
        <w:top w:val="none" w:sz="0" w:space="0" w:color="auto"/>
        <w:left w:val="none" w:sz="0" w:space="0" w:color="auto"/>
        <w:bottom w:val="none" w:sz="0" w:space="0" w:color="auto"/>
        <w:right w:val="none" w:sz="0" w:space="0" w:color="auto"/>
      </w:divBdr>
      <w:divsChild>
        <w:div w:id="2007706243">
          <w:marLeft w:val="0"/>
          <w:marRight w:val="0"/>
          <w:marTop w:val="0"/>
          <w:marBottom w:val="0"/>
          <w:divBdr>
            <w:top w:val="none" w:sz="0" w:space="0" w:color="auto"/>
            <w:left w:val="none" w:sz="0" w:space="0" w:color="auto"/>
            <w:bottom w:val="none" w:sz="0" w:space="0" w:color="auto"/>
            <w:right w:val="none" w:sz="0" w:space="0" w:color="auto"/>
          </w:divBdr>
          <w:divsChild>
            <w:div w:id="257295363">
              <w:marLeft w:val="0"/>
              <w:marRight w:val="0"/>
              <w:marTop w:val="0"/>
              <w:marBottom w:val="0"/>
              <w:divBdr>
                <w:top w:val="none" w:sz="0" w:space="0" w:color="auto"/>
                <w:left w:val="none" w:sz="0" w:space="0" w:color="auto"/>
                <w:bottom w:val="none" w:sz="0" w:space="0" w:color="auto"/>
                <w:right w:val="none" w:sz="0" w:space="0" w:color="auto"/>
              </w:divBdr>
              <w:divsChild>
                <w:div w:id="93952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019">
      <w:bodyDiv w:val="1"/>
      <w:marLeft w:val="0"/>
      <w:marRight w:val="0"/>
      <w:marTop w:val="0"/>
      <w:marBottom w:val="0"/>
      <w:divBdr>
        <w:top w:val="none" w:sz="0" w:space="0" w:color="auto"/>
        <w:left w:val="none" w:sz="0" w:space="0" w:color="auto"/>
        <w:bottom w:val="none" w:sz="0" w:space="0" w:color="auto"/>
        <w:right w:val="none" w:sz="0" w:space="0" w:color="auto"/>
      </w:divBdr>
      <w:divsChild>
        <w:div w:id="311370160">
          <w:marLeft w:val="0"/>
          <w:marRight w:val="0"/>
          <w:marTop w:val="0"/>
          <w:marBottom w:val="0"/>
          <w:divBdr>
            <w:top w:val="none" w:sz="0" w:space="0" w:color="auto"/>
            <w:left w:val="none" w:sz="0" w:space="0" w:color="auto"/>
            <w:bottom w:val="none" w:sz="0" w:space="0" w:color="auto"/>
            <w:right w:val="none" w:sz="0" w:space="0" w:color="auto"/>
          </w:divBdr>
          <w:divsChild>
            <w:div w:id="1001129134">
              <w:marLeft w:val="0"/>
              <w:marRight w:val="0"/>
              <w:marTop w:val="0"/>
              <w:marBottom w:val="0"/>
              <w:divBdr>
                <w:top w:val="none" w:sz="0" w:space="0" w:color="auto"/>
                <w:left w:val="none" w:sz="0" w:space="0" w:color="auto"/>
                <w:bottom w:val="none" w:sz="0" w:space="0" w:color="auto"/>
                <w:right w:val="none" w:sz="0" w:space="0" w:color="auto"/>
              </w:divBdr>
              <w:divsChild>
                <w:div w:id="75602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745526">
      <w:bodyDiv w:val="1"/>
      <w:marLeft w:val="0"/>
      <w:marRight w:val="0"/>
      <w:marTop w:val="0"/>
      <w:marBottom w:val="0"/>
      <w:divBdr>
        <w:top w:val="none" w:sz="0" w:space="0" w:color="auto"/>
        <w:left w:val="none" w:sz="0" w:space="0" w:color="auto"/>
        <w:bottom w:val="none" w:sz="0" w:space="0" w:color="auto"/>
        <w:right w:val="none" w:sz="0" w:space="0" w:color="auto"/>
      </w:divBdr>
      <w:divsChild>
        <w:div w:id="768625803">
          <w:marLeft w:val="0"/>
          <w:marRight w:val="0"/>
          <w:marTop w:val="0"/>
          <w:marBottom w:val="0"/>
          <w:divBdr>
            <w:top w:val="none" w:sz="0" w:space="0" w:color="auto"/>
            <w:left w:val="none" w:sz="0" w:space="0" w:color="auto"/>
            <w:bottom w:val="none" w:sz="0" w:space="0" w:color="auto"/>
            <w:right w:val="none" w:sz="0" w:space="0" w:color="auto"/>
          </w:divBdr>
        </w:div>
        <w:div w:id="460345216">
          <w:marLeft w:val="0"/>
          <w:marRight w:val="0"/>
          <w:marTop w:val="0"/>
          <w:marBottom w:val="0"/>
          <w:divBdr>
            <w:top w:val="none" w:sz="0" w:space="0" w:color="auto"/>
            <w:left w:val="none" w:sz="0" w:space="0" w:color="auto"/>
            <w:bottom w:val="none" w:sz="0" w:space="0" w:color="auto"/>
            <w:right w:val="none" w:sz="0" w:space="0" w:color="auto"/>
          </w:divBdr>
        </w:div>
      </w:divsChild>
    </w:div>
    <w:div w:id="2050295211">
      <w:bodyDiv w:val="1"/>
      <w:marLeft w:val="0"/>
      <w:marRight w:val="0"/>
      <w:marTop w:val="0"/>
      <w:marBottom w:val="0"/>
      <w:divBdr>
        <w:top w:val="none" w:sz="0" w:space="0" w:color="auto"/>
        <w:left w:val="none" w:sz="0" w:space="0" w:color="auto"/>
        <w:bottom w:val="none" w:sz="0" w:space="0" w:color="auto"/>
        <w:right w:val="none" w:sz="0" w:space="0" w:color="auto"/>
      </w:divBdr>
      <w:divsChild>
        <w:div w:id="1570264173">
          <w:marLeft w:val="0"/>
          <w:marRight w:val="0"/>
          <w:marTop w:val="0"/>
          <w:marBottom w:val="0"/>
          <w:divBdr>
            <w:top w:val="none" w:sz="0" w:space="0" w:color="auto"/>
            <w:left w:val="none" w:sz="0" w:space="0" w:color="auto"/>
            <w:bottom w:val="none" w:sz="0" w:space="0" w:color="auto"/>
            <w:right w:val="none" w:sz="0" w:space="0" w:color="auto"/>
          </w:divBdr>
          <w:divsChild>
            <w:div w:id="714695476">
              <w:marLeft w:val="0"/>
              <w:marRight w:val="0"/>
              <w:marTop w:val="0"/>
              <w:marBottom w:val="0"/>
              <w:divBdr>
                <w:top w:val="none" w:sz="0" w:space="0" w:color="auto"/>
                <w:left w:val="none" w:sz="0" w:space="0" w:color="auto"/>
                <w:bottom w:val="none" w:sz="0" w:space="0" w:color="auto"/>
                <w:right w:val="none" w:sz="0" w:space="0" w:color="auto"/>
              </w:divBdr>
              <w:divsChild>
                <w:div w:id="73913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17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slane@ualberta.ca" TargetMode="External"/><Relationship Id="rId13"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package" Target="embeddings/Microsoft_Word_Document1.docx"/><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4B910-1326-4FD9-A46B-FF1A5F3FA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5</Pages>
  <Words>95848</Words>
  <Characters>546335</Characters>
  <Application>Microsoft Office Word</Application>
  <DocSecurity>0</DocSecurity>
  <Lines>4552</Lines>
  <Paragraphs>1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902</CharactersWithSpaces>
  <SharedDoc>false</SharedDoc>
  <HLinks>
    <vt:vector size="6" baseType="variant">
      <vt:variant>
        <vt:i4>33</vt:i4>
      </vt:variant>
      <vt:variant>
        <vt:i4>0</vt:i4>
      </vt:variant>
      <vt:variant>
        <vt:i4>0</vt:i4>
      </vt:variant>
      <vt:variant>
        <vt:i4>5</vt:i4>
      </vt:variant>
      <vt:variant>
        <vt:lpwstr>mailto:a.brislane@yorksj.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Beaumont</dc:creator>
  <cp:keywords/>
  <dc:description/>
  <cp:lastModifiedBy>Alexander Beaumont</cp:lastModifiedBy>
  <cp:revision>4</cp:revision>
  <cp:lastPrinted>2021-05-10T16:32:00Z</cp:lastPrinted>
  <dcterms:created xsi:type="dcterms:W3CDTF">2022-02-08T03:17:00Z</dcterms:created>
  <dcterms:modified xsi:type="dcterms:W3CDTF">2022-03-1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ing-research-reviews</vt:lpwstr>
  </property>
  <property fmtid="{D5CDD505-2E9C-101B-9397-08002B2CF9AE}" pid="3" name="Mendeley Recent Style Name 0_1">
    <vt:lpwstr>Ageing Research Review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medical-association-alphabetical</vt:lpwstr>
  </property>
  <property fmtid="{D5CDD505-2E9C-101B-9397-08002B2CF9AE}" pid="7" name="Mendeley Recent Style Name 2_1">
    <vt:lpwstr>American Medical Association 11th edition (sorted alphabeticall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national-library-of-medicine-brackets-no-et-al</vt:lpwstr>
  </property>
  <property fmtid="{D5CDD505-2E9C-101B-9397-08002B2CF9AE}" pid="13" name="Mendeley Recent Style Name 5_1">
    <vt:lpwstr>National Library of Medicine (brackets, no "et al.")</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taylor-and-francis-national-library-of-medicine</vt:lpwstr>
  </property>
  <property fmtid="{D5CDD505-2E9C-101B-9397-08002B2CF9AE}" pid="17" name="Mendeley Recent Style Name 7_1">
    <vt:lpwstr>Taylor &amp; Francis - 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harvard-york-st-john-university</vt:lpwstr>
  </property>
  <property fmtid="{D5CDD505-2E9C-101B-9397-08002B2CF9AE}" pid="21" name="Mendeley Recent Style Name 9_1">
    <vt:lpwstr>York St John University - Harvard</vt:lpwstr>
  </property>
  <property fmtid="{D5CDD505-2E9C-101B-9397-08002B2CF9AE}" pid="22" name="Mendeley Document_1">
    <vt:lpwstr>True</vt:lpwstr>
  </property>
  <property fmtid="{D5CDD505-2E9C-101B-9397-08002B2CF9AE}" pid="23" name="Mendeley Unique User Id_1">
    <vt:lpwstr>a4d02602-ab6d-3763-970c-9ba8b690180c</vt:lpwstr>
  </property>
  <property fmtid="{D5CDD505-2E9C-101B-9397-08002B2CF9AE}" pid="24" name="Mendeley Citation Style_1">
    <vt:lpwstr>http://www.zotero.org/styles/jama</vt:lpwstr>
  </property>
  <property fmtid="{D5CDD505-2E9C-101B-9397-08002B2CF9AE}" pid="25" name="Mendeley Recent Style Id 10_1">
    <vt:lpwstr>&lt;sup&gt;5–8&lt;/sup&gt;</vt:lpwstr>
  </property>
  <property fmtid="{D5CDD505-2E9C-101B-9397-08002B2CF9AE}" pid="26" name="Mendeley Recent Style Name 10_1">
    <vt:lpwstr>5–8</vt:lpwstr>
  </property>
  <property fmtid="{D5CDD505-2E9C-101B-9397-08002B2CF9AE}" pid="27" name="Mendeley Recent Style Id 11_1">
    <vt:lpwstr>ADDIN CSL_CITATION {"citationItems":[{"id":"ITEM-1","itemData":{"ISBN":"0735-1097 (Print)\r0735-1097 (Linking)","PMID":"8034885","abstract":"OBJECTIVES: This study assessed whether aging is associated with progressive endothelial dysfunction, whether the </vt:lpwstr>
  </property>
  <property fmtid="{D5CDD505-2E9C-101B-9397-08002B2CF9AE}" pid="28" name="Mendeley Recent Style Id 11_2">
    <vt:lpwstr>pattern of any age-related decline in vascular health is different in men and women and whether any gender difference is consistent with known changes in hormonal status. BACKGROUND: Coronary and cerebrovascular disease are much less common in young and m</vt:lpwstr>
  </property>
  <property fmtid="{D5CDD505-2E9C-101B-9397-08002B2CF9AE}" pid="29" name="Mendeley Recent Style Id 11_3">
    <vt:lpwstr>iddle-aged women compared with men, although the gender difference in death from atherosclerosis is less marked after the menopause. Endothelial dysfunction is an early event in atherogenesis and is important in dynamic plaque stenosis in later life. The </vt:lpwstr>
  </property>
  <property fmtid="{D5CDD505-2E9C-101B-9397-08002B2CF9AE}" pid="30" name="Mendeley Recent Style Id 11_4">
    <vt:lpwstr>effect of aging on endothelial function in men and women, however, is not well known. METHODS: We used high resolution ultrasound to study endothelium-dependent and endothelium-independent vascular responses. Brachial artery physiology was investigated in</vt:lpwstr>
  </property>
  <property fmtid="{D5CDD505-2E9C-101B-9397-08002B2CF9AE}" pid="31" name="Mendeley Recent Style Id 11_5">
    <vt:lpwstr> 238 subjects (103 men, 135 women; mean [+/- SD] age 38 +/- 17 years, range 15 to 72) with no known risk factors for atherosclerosis. The responses to reactive hyperemia (flow-mediated dilation, which is endothelium dependent) and to glyceryl trinitrate (</vt:lpwstr>
  </property>
  <property fmtid="{D5CDD505-2E9C-101B-9397-08002B2CF9AE}" pid="32" name="Mendeley Recent Style Id 11_6">
    <vt:lpwstr>an endothelium-independent dilator) were assessed for all the subjects and then for men and women separately. RESULTS: On multivariate analysis for the whole group, reduced flow-mediated dilation was related to older age (r = -0.34, p &lt; 0.0001). In men, f</vt:lpwstr>
  </property>
  <property fmtid="{D5CDD505-2E9C-101B-9397-08002B2CF9AE}" pid="33" name="Mendeley Recent Style Id 11_7">
    <vt:lpwstr>low-mediated dilation was preserved in subjects aged &lt; or = 40 years but declined thereafter at 0.21%/year. In women, flow-mediated dilation was stable until the early 50s, after which it declined at 0.49%/year (p = 0.002 compared with men). In contrast, </vt:lpwstr>
  </property>
  <property fmtid="{D5CDD505-2E9C-101B-9397-08002B2CF9AE}" pid="34" name="Mendeley Recent Style Id 11_8">
    <vt:lpwstr>there was no significant change in the glyceryl trinitrate response with aging in either gender. CONCLUSIONS: Aging is associated with progressive endothelial dysfunction in normal humans, and this appears to occur earlier in men than in women. In women, </vt:lpwstr>
  </property>
  <property fmtid="{D5CDD505-2E9C-101B-9397-08002B2CF9AE}" pid="35" name="Mendeley Recent Style Id 11_9">
    <vt:lpwstr>however, a steep decline commences at around the time of the menopause. This is consistent with a protective effect of estrogens on the arterial wall.","author":[{"dropping-particle":"","family":"Celermajer","given":"D S","non-dropping-particle":"","parse</vt:lpwstr>
  </property>
  <property fmtid="{D5CDD505-2E9C-101B-9397-08002B2CF9AE}" pid="36" name="Mendeley Recent Style Id 11_10">
    <vt:lpwstr>-names":false,"suffix":""},{"dropping-particle":"","family":"Sorensen","given":"K E","non-dropping-particle":"","parse-names":false,"suffix":""},{"dropping-particle":"","family":"Spiegelhalter","given":"D J","non-dropping-particle":"","parse-names":false,</vt:lpwstr>
  </property>
  <property fmtid="{D5CDD505-2E9C-101B-9397-08002B2CF9AE}" pid="37" name="Mendeley Recent Style Id 11_11">
    <vt:lpwstr>"suffix":""},{"dropping-particle":"","family":"Georgakopoulos","given":"D","non-dropping-particle":"","parse-names":false,"suffix":""},{"dropping-particle":"","family":"Robinson","given":"J","non-dropping-particle":"","parse-names":false,"suffix":""},{"dr</vt:lpwstr>
  </property>
  <property fmtid="{D5CDD505-2E9C-101B-9397-08002B2CF9AE}" pid="38" name="Mendeley Recent Style Id 11_12">
    <vt:lpwstr>opping-particle":"","family":"Deanfield","given":"J E","non-dropping-particle":"","parse-names":false,"suffix":""}],"container-title":"J Am Coll Cardiol","id":"ITEM-1","issue":"2","issued":{"date-parts":[["1994"]]},"note":"Celermajer, D S\nSorensen, K E\n</vt:lpwstr>
  </property>
  <property fmtid="{D5CDD505-2E9C-101B-9397-08002B2CF9AE}" pid="39" name="Mendeley Recent Style Id 11_13">
    <vt:lpwstr>Spiegelhalter, D J\nGeorgakopoulos, D\nRobinson, J\nDeanfield, J E\neng\nResearch Support, Non-U.S. Gov't\n1994/08/01\nJ Am Coll Cardiol. 1994 Aug;24(2):471-6.","page":"471-476","title":"Aging is associated with endothelial dysfunction in healthy men year</vt:lpwstr>
  </property>
  <property fmtid="{D5CDD505-2E9C-101B-9397-08002B2CF9AE}" pid="40" name="Mendeley Recent Style Id 11_14">
    <vt:lpwstr>s before the age-related decline in women","type":"article-journal","volume":"24"},"uris":["http://www.mendeley.com/documents/?uuid=4dcf545e-74df-4d3e-bc25-66294acc86c0"]},{"id":"ITEM-2","itemData":{"DOI":"10.1080/10739680600618967","ISSN":"1073-9688 (Pri</vt:lpwstr>
  </property>
  <property fmtid="{D5CDD505-2E9C-101B-9397-08002B2CF9AE}" pid="41" name="Mendeley Recent Style Id 11_15">
    <vt:lpwstr>nt)","PMID":"16611597","abstract":"There is accumulating evidence in humans that the control of blood flow to dynamically contracting skeletal muscle is altered with normal aging. Despite some inconsistencies in the literature, most healthy older subject </vt:lpwstr>
  </property>
  <property fmtid="{D5CDD505-2E9C-101B-9397-08002B2CF9AE}" pid="42" name="Mendeley Recent Style Id 11_16">
    <vt:lpwstr>groups studied to date (approximately 55-75 years) exhibited attenuated leg blood flow responses to moderate intensity leg exercise in comparison to younger (approximately 20-30 years) controls. In most cases, older subjects also have higher arterial perf</vt:lpwstr>
  </property>
  <property fmtid="{D5CDD505-2E9C-101B-9397-08002B2CF9AE}" pid="43" name="Mendeley Recent Style Id 11_17">
    <vt:lpwstr>usion pressures at rest and at any submaximal workload than their younger counterparts, suggesting a heightened level of vasoconstriction in the legs that could result from structural and/or functional alterations within the arterial vasculature. The infl</vt:lpwstr>
  </property>
  <property fmtid="{D5CDD505-2E9C-101B-9397-08002B2CF9AE}" pid="44" name="Mendeley Recent Style Id 11_18">
    <vt:lpwstr>uence of age on vasodilator responsiveness in the contracting limbs of humans remains an open question, with reports of blunted, similar, and augmented increases in local vascular conductance during graded exercise in older vs. younger adults. Recent resu</vt:lpwstr>
  </property>
  <property fmtid="{D5CDD505-2E9C-101B-9397-08002B2CF9AE}" pid="45" name="Mendeley Recent Style Id 11_19">
    <vt:lpwstr>lts from the authors' laboratory suggest that the ability of vascular smooth muscle in the legs to dilate in response to physiological and pharmacological stimuli is relatively well preserved with advancing age in men; however, a sex difference may exist </vt:lpwstr>
  </property>
  <property fmtid="{D5CDD505-2E9C-101B-9397-08002B2CF9AE}" pid="46" name="Mendeley Recent Style Id 11_20">
    <vt:lpwstr>in that older estrogen-deficient women exhibit blunted leg vasodilator responses compared to younger women. Potential mechanisms underlying altered vascular control within the resistance vasculature of contracting muscles of older men and women remain to </vt:lpwstr>
  </property>
  <property fmtid="{D5CDD505-2E9C-101B-9397-08002B2CF9AE}" pid="47" name="Mendeley Recent Style Id 11_21">
    <vt:lpwstr>be determined, but could include (1) fewer, smaller, and/or stiffer vessels, (2) impaired endothelium-dependent vasodilation, (3) augmented sympathetic vasoconstriction, (4) alterations in metabolic or myogenic control, and (5) reduced effectiveness of th</vt:lpwstr>
  </property>
  <property fmtid="{D5CDD505-2E9C-101B-9397-08002B2CF9AE}" pid="48" name="Mendeley Recent Style Id 11_22">
    <vt:lpwstr>e skeletal muscle pump. Systematic research involving both humans and animal models will be necessary to fully elucidate the mechanisms underlying compromised muscle blood flow in old age.","author":[{"dropping-particle":"","family":"Proctor","given":"Dav</vt:lpwstr>
  </property>
  <property fmtid="{D5CDD505-2E9C-101B-9397-08002B2CF9AE}" pid="49" name="Mendeley Recent Style Id 11_23">
    <vt:lpwstr>id N","non-dropping-particle":"","parse-names":false,"suffix":""},{"dropping-particle":"","family":"Parker","given":"Beth A","non-dropping-particle":"","parse-names":false,"suffix":""}],"container-title":"Microcirculation (New York, N.Y. : 1994)","id":"IT</vt:lpwstr>
  </property>
  <property fmtid="{D5CDD505-2E9C-101B-9397-08002B2CF9AE}" pid="50" name="Mendeley Recent Style Id 11_24">
    <vt:lpwstr>EM-2","issue":"4","issued":{"date-parts":[["2006","6"]]},"language":"eng","page":"315-327","publisher-place":"United States","title":"Vasodilation and vascular control in contracting muscle of the aging human.","type":"article-journal","volume":"13"},"uri</vt:lpwstr>
  </property>
  <property fmtid="{D5CDD505-2E9C-101B-9397-08002B2CF9AE}" pid="51" name="Mendeley Recent Style Id 11_25">
    <vt:lpwstr>s":["http://www.mendeley.com/documents/?uuid=265ea494-cff4-446d-b999-1cd800f75e8f"]},{"id":"ITEM-3","itemData":{"DOI":"10.1152/ajpheart.00226.2009","ISSN":"0363-6135","PMID":"19633208","abstract":"Flow-mediated dilatation (%FMD), an index of nitric oxide </vt:lpwstr>
  </property>
  <property fmtid="{D5CDD505-2E9C-101B-9397-08002B2CF9AE}" pid="52" name="Mendeley Recent Style Id 11_26">
    <vt:lpwstr>(NO)-mediated vasodilator function, is regarded as a surrogate marker of cardiovascular disease. Aging is associated with endothelial dysfunction, but underlying sex-related differences may exist and the effects of fitness and exercise on endothelial dysf</vt:lpwstr>
  </property>
  <property fmtid="{D5CDD505-2E9C-101B-9397-08002B2CF9AE}" pid="53" name="Mendeley Recent Style Id 11_27">
    <vt:lpwstr>unction in men (M) and women (W) are poorly understood. We compared %FMD of the brachial artery in 18 young [Y, 26 ± 1 yr; 9 M and 9 W], 12 older fit (OF, 57 ± 2 yr; 6 M and 6 W), and 16 older sedentary (OS, 59 ± 2 yr; 8 M and 8 W) subjects. Glyceryl trin</vt:lpwstr>
  </property>
  <property fmtid="{D5CDD505-2E9C-101B-9397-08002B2CF9AE}" pid="54" name="Mendeley Recent Style Id 11_28">
    <vt:lpwstr>itrate (GTN) administration was used to assess endothelium-independent vasodilatation, and the FMD-to-GTN ratio was calculated to characterize NO dilator function in the context of smooth muscle cell sensitivity. Brachial %FMD in Y (7.1 ± 0.8%) was signif</vt:lpwstr>
  </property>
  <property fmtid="{D5CDD505-2E9C-101B-9397-08002B2CF9AE}" pid="55" name="Mendeley Recent Style Id 11_29">
    <vt:lpwstr>icantly higher compared with OS (4.8 ± 0.7%, P &lt; 0.05), but not OF (6.4 ± 0.7%). Differences between Y and OS subjects were due primarily to lower FMD in the OS women (4.3 ± 0.6%). OS women exhibited significantly lower FMD-to-GTN ratios compared with Y (</vt:lpwstr>
  </property>
  <property fmtid="{D5CDD505-2E9C-101B-9397-08002B2CF9AE}" pid="56" name="Mendeley Recent Style Id 11_30">
    <vt:lpwstr> P &lt; 0.05) and OF women ( P &lt; 0.05), whereas these differences were not apparent in men. Exercise training improved brachial artery NO dilator function (FMD-to-GTN ratio) after 24 wk ( P &lt; 0.05) in OS women, but not men. These findings indicate that maint</vt:lpwstr>
  </property>
  <property fmtid="{D5CDD505-2E9C-101B-9397-08002B2CF9AE}" pid="57" name="Mendeley Recent Style Id 11_31">
    <vt:lpwstr>aining a high level of fitness, or undertaking exercise training, prevents the age-related decline in the brachial artery vasodilator function evident in women. In OS men, who had relatively preserved NO dilator function, no training adaptations were obse</vt:lpwstr>
  </property>
  <property fmtid="{D5CDD505-2E9C-101B-9397-08002B2CF9AE}" pid="58" name="Mendeley Recent Style Id 11_32">
    <vt:lpwstr>rved. This study has potential implications for the prevention of conduit artery endothelial dysfunction in men and women.","author":[{"dropping-particle":"","family":"Black","given":"Mark A","non-dropping-particle":"","parse-names":false,"suffix":""},{"d</vt:lpwstr>
  </property>
  <property fmtid="{D5CDD505-2E9C-101B-9397-08002B2CF9AE}" pid="59" name="Mendeley Recent Style Id 11_33">
    <vt:lpwstr>ropping-particle":"","family":"Cable","given":"N Timothy","non-dropping-particle":"","parse-names":false,"suffix":""},{"dropping-particle":"","family":"Thijssen","given":"Dick H J","non-dropping-particle":"","parse-names":false,"suffix":""},{"dropping-par</vt:lpwstr>
  </property>
  <property fmtid="{D5CDD505-2E9C-101B-9397-08002B2CF9AE}" pid="60" name="Mendeley Recent Style Id 11_34">
    <vt:lpwstr>ticle":"","family":"Green","given":"Daniel J","non-dropping-particle":"","parse-names":false,"suffix":""}],"container-title":"American Journal of Physiology-Heart and Circulatory Physiology","id":"ITEM-3","issue":"3","issued":{"date-parts":[["2009","9"]]}</vt:lpwstr>
  </property>
  <property fmtid="{D5CDD505-2E9C-101B-9397-08002B2CF9AE}" pid="61" name="Mendeley Recent Style Id 11_35">
    <vt:lpwstr>,"language":"eng","note":"From Duplicate 1 (Impact of age, sex, and exercise on brachial artery flow-mediated dilatation - Black, Mark A; Cable, N Timothy; Thijssen, Dick H J; Green, Daniel J)\n\nIncluded","page":"H1109-H1116","publisher":"American Physio</vt:lpwstr>
  </property>
  <property fmtid="{D5CDD505-2E9C-101B-9397-08002B2CF9AE}" pid="62" name="Mendeley Recent Style Id 11_36">
    <vt:lpwstr>logical Society","publisher-place":"United States","title":"Impact of age, sex, and exercise on brachial artery flow-mediated dilatation","type":"article-journal","volume":"297"},"uris":["http://www.mendeley.com/documents/?uuid=1063017b-fc50-4f66-9c6e-16a</vt:lpwstr>
  </property>
  <property fmtid="{D5CDD505-2E9C-101B-9397-08002B2CF9AE}" pid="63" name="Mendeley Recent Style Id 11_37">
    <vt:lpwstr>486dbb8ed"]}],"mendeley":{"formattedCitation":"&lt;sup&gt;9–11&lt;/sup&gt;","plainTextFormattedCitation":"9–11","previouslyFormattedCitation":"&lt;sup&gt;9–11&lt;/sup&gt;"},"properties":{"noteIndex":0},"schema":"https://github.com/citation-style-language/schema/raw/master/csl-ci</vt:lpwstr>
  </property>
  <property fmtid="{D5CDD505-2E9C-101B-9397-08002B2CF9AE}" pid="64" name="Mendeley Recent Style Id 11_38">
    <vt:lpwstr>tation.json"}</vt:lpwstr>
  </property>
  <property fmtid="{D5CDD505-2E9C-101B-9397-08002B2CF9AE}" pid="65" name="Mendeley Recent Style Name 11_1">
    <vt:lpwstr>&lt;sup&gt;9–11&lt;/sup&gt;</vt:lpwstr>
  </property>
  <property fmtid="{D5CDD505-2E9C-101B-9397-08002B2CF9AE}" pid="66" name="Mendeley Recent Style Id 12_1">
    <vt:lpwstr>&lt;sup&gt;9–11&lt;/sup&gt;</vt:lpwstr>
  </property>
  <property fmtid="{D5CDD505-2E9C-101B-9397-08002B2CF9AE}" pid="67" name="Mendeley Recent Style Name 12_1">
    <vt:lpwstr>9–11</vt:lpwstr>
  </property>
  <property fmtid="{D5CDD505-2E9C-101B-9397-08002B2CF9AE}" pid="68" name="Mendeley Recent Style Id 13_1">
    <vt:lpwstr>ADDIN CSL_CITATION {"citationItems":[{"id":"ITEM-1","itemData":{"DOI":"10.1210/jc.2012-2244","ISBN":"1945-7197 (Electronic) 0021-972X (Linking)","ISSN":"1945-7197 (Electronic)","PMID":"22969140","abstract":"CONTEXT: The stages of the menopause transition </vt:lpwstr>
  </property>
  <property fmtid="{D5CDD505-2E9C-101B-9397-08002B2CF9AE}" pid="69" name="Mendeley Recent Style Id 13_2">
    <vt:lpwstr>are characterized by changes in ovarian hormones and increased cardiovascular disease (CVD) risk factors and vasomotor symptoms that may adversely affect vascular health. OBJECTIVE: We tested the hypothesis that endothelial function, a predictor of CVD, w</vt:lpwstr>
  </property>
  <property fmtid="{D5CDD505-2E9C-101B-9397-08002B2CF9AE}" pid="70" name="Mendeley Recent Style Id 13_3">
    <vt:lpwstr>ould be reduced across the stages of the menopause transition, independent of CVD risk factors and vasomotor symptoms. DESIGN, SETTING, AND PARTICIPANTS: This was a cross-sectional study of 132 healthy women from the general community aged 22-70 yr, categ</vt:lpwstr>
  </property>
  <property fmtid="{D5CDD505-2E9C-101B-9397-08002B2CF9AE}" pid="71" name="Mendeley Recent Style Id 13_4">
    <vt:lpwstr>orized as premenopausal (n = 33, 32 +/- 6 yr; mean +/- SD), early perimenopausal (n = 20, 49 +/- 3 yr) or late perimenopausal (n = 22, 50 +/- 4 yr), or early (n = 30, 55 +/- 3 yr) or late postmenopausal (n = 27, 61 +/- 4 yr). MAIN OUTCOME: Endothelial-dep</vt:lpwstr>
  </property>
  <property fmtid="{D5CDD505-2E9C-101B-9397-08002B2CF9AE}" pid="72" name="Mendeley Recent Style Id 13_5">
    <vt:lpwstr>endent vasodilation was measured by brachial artery flow-mediated dilation (FMD) using ultrasound. RESULTS: Brachial artery FMD was significantly different among the groups (P &lt; 0.001). It was highest in premenopausal women (9.9 +/- 2.1%) with progressive</vt:lpwstr>
  </property>
  <property fmtid="{D5CDD505-2E9C-101B-9397-08002B2CF9AE}" pid="73" name="Mendeley Recent Style Id 13_6">
    <vt:lpwstr> decrements in perimenopausal (early: 8.2 +/- 2.5%; late: 6.5 +/- 1.9%) and postmenopausal women (early: 5.5 +/- 1.9%; late: 4.7 +/- 1.7%). Adjustment for risk factors, vasomotor symptoms, and sex hormones did not alter the association (P &lt; 0.001). In sub</vt:lpwstr>
  </property>
  <property fmtid="{D5CDD505-2E9C-101B-9397-08002B2CF9AE}" pid="74" name="Mendeley Recent Style Id 13_7">
    <vt:lpwstr>group analyses of women aged 50-59 yr, brachial artery FMD was lower in late peri- and early and late postmenopausal compared with early perimenopausal women (P &lt; 0.001) but was not different between late perimenopausal and either early or late postmenopa</vt:lpwstr>
  </property>
  <property fmtid="{D5CDD505-2E9C-101B-9397-08002B2CF9AE}" pid="75" name="Mendeley Recent Style Id 13_8">
    <vt:lpwstr>usal women. CONCLUSIONS: Our findings suggest that a decline in endothelial function begins during the early stages of menopause (perimenopause) and worsens with the loss of ovarian function and prolonged estrogen deficiency. These data add to the accumul</vt:lpwstr>
  </property>
  <property fmtid="{D5CDD505-2E9C-101B-9397-08002B2CF9AE}" pid="76" name="Mendeley Recent Style Id 13_9">
    <vt:lpwstr>ating evidence that the perimenopausal window is a critical time period for adverse changes in CVD risk.","author":[{"dropping-particle":"","family":"Moreau","given":"Kerrie L","non-dropping-particle":"","parse-names":false,"suffix":""},{"dropping-particl</vt:lpwstr>
  </property>
  <property fmtid="{D5CDD505-2E9C-101B-9397-08002B2CF9AE}" pid="77" name="Mendeley Recent Style Id 13_10">
    <vt:lpwstr>e":"","family":"Hildreth","given":"Kerry L","non-dropping-particle":"","parse-names":false,"suffix":""},{"dropping-particle":"","family":"Meditz","given":"Amie L","non-dropping-particle":"","parse-names":false,"suffix":""},{"dropping-particle":"","family"</vt:lpwstr>
  </property>
  <property fmtid="{D5CDD505-2E9C-101B-9397-08002B2CF9AE}" pid="78" name="Mendeley Recent Style Id 13_11">
    <vt:lpwstr>:"Deane","given":"Kevin D","non-dropping-particle":"","parse-names":false,"suffix":""},{"dropping-particle":"","family":"Kohrt","given":"Wendy M","non-dropping-particle":"","parse-names":false,"suffix":""}],"container-title":"J Clin Endocrinol Metab","id"</vt:lpwstr>
  </property>
  <property fmtid="{D5CDD505-2E9C-101B-9397-08002B2CF9AE}" pid="79" name="Mendeley Recent Style Id 13_12">
    <vt:lpwstr>:"ITEM-1","issue":"12","issued":{"date-parts":[["2012","12"]]},"language":"eng","note":"From Duplicate 1 (Endothelial function is impaired across the stages of the menopause transition in healthy women - Moreau, K L; Hildreth, K L; Meditz, A L; Deane, K D</vt:lpwstr>
  </property>
  <property fmtid="{D5CDD505-2E9C-101B-9397-08002B2CF9AE}" pid="80" name="Mendeley Recent Style Id 13_13">
    <vt:lpwstr>; Kohrt, W M)\n\nMoreau, Kerrie L\nHildreth, Kerry L\nMeditz, Amie L\nDeane, Kevin D\nKohrt, Wendy M\neng\nAG027678/AG/NIA NIH HHS/\nAG20683/AG/NIA NIH HHS/\nP30 DK048520/DK/NIDDK NIH HHS/\nRR-00051/RR/NCRR NIH HHS/\nRR-025780/RR/NCRR NIH HHS/\nResearch S</vt:lpwstr>
  </property>
  <property fmtid="{D5CDD505-2E9C-101B-9397-08002B2CF9AE}" pid="81" name="Mendeley Recent Style Id 13_14">
    <vt:lpwstr>upport, N.I.H., Extramural\nResearch Support, Non-U.S. Gov't\n2012/09/13 06:00\nJ Clin Endocrinol Metab. 2012 Dec;97(12):4692-700. doi: 10.1210/jc.2012-2244. Epub 2012 Sep 11.\n\nFrom Duplicate 2 (Endothelial function is impaired across the stages of the </vt:lpwstr>
  </property>
  <property fmtid="{D5CDD505-2E9C-101B-9397-08002B2CF9AE}" pid="82" name="Mendeley Recent Style Id 13_15">
    <vt:lpwstr>menopause transition in healthy women - Moreau, Kerrie L; Hildreth, Kerry L; Meditz, Amie L; Deane, Kevin D; Kohrt, Wendy M)\n\nFrom Duplicate 2 (Endothelial function is impaired across the stages of the menopause transition in healthy women - Moreau, K L</vt:lpwstr>
  </property>
  <property fmtid="{D5CDD505-2E9C-101B-9397-08002B2CF9AE}" pid="83" name="Mendeley Recent Style Id 13_16">
    <vt:lpwstr>; Hildreth, K L; Meditz, A L; Deane, K D; Kohrt, W M)\n\nMoreau, Kerrie L\nHildreth, Kerry L\nMeditz, Amie L\nDeane, Kevin D\nKohrt, Wendy M\neng\nAG027678/AG/NIA NIH HHS/\nAG20683/AG/NIA NIH HHS/\nP30 DK048520/DK/NIDDK NIH HHS/\nRR-00051/RR/NCRR NIH HHS/</vt:lpwstr>
  </property>
  <property fmtid="{D5CDD505-2E9C-101B-9397-08002B2CF9AE}" pid="84" name="Mendeley Recent Style Id 13_17">
    <vt:lpwstr>\nRR-025780/RR/NCRR NIH HHS/\nResearch Support, N.I.H., Extramural\nResearch Support, Non-U.S. Gov't\n2012/09/13 06:00\nJ Clin Endocrinol Metab. 2012 Dec;97(12):4692-700. doi: 10.1210/jc.2012-2244. Epub 2012 Sep 11.","page":"4692-4700","publisher-place":"</vt:lpwstr>
  </property>
  <property fmtid="{D5CDD505-2E9C-101B-9397-08002B2CF9AE}" pid="85" name="Mendeley Recent Style Id 13_18">
    <vt:lpwstr>United States","title":"Endothelial function is impaired across the stages of the menopause transition in healthy women","type":"article-journal","volume":"97"},"uris":["http://www.mendeley.com/documents/?uuid=bec9c14f-42e4-4553-933e-e6feac191a30"]},{"id"</vt:lpwstr>
  </property>
  <property fmtid="{D5CDD505-2E9C-101B-9397-08002B2CF9AE}" pid="86" name="Mendeley Recent Style Id 13_19">
    <vt:lpwstr>:"ITEM-2","itemData":{"DOI":"10.1016/0140-6736(92)93147-F","ISSN":"01406736","PMID":"1359209","abstract":"Endothelial dysfunction is an early event in experimental studies of atherogenesis, preceding formation of plaques. We have devised a non-invasive me</vt:lpwstr>
  </property>
  <property fmtid="{D5CDD505-2E9C-101B-9397-08002B2CF9AE}" pid="87" name="Mendeley Recent Style Id 13_20">
    <vt:lpwstr>thod for testing endothelial function, to find out whether abnormalities are present in symptom-free children and young adults at high risk of atherosclerosis. With high-resolution ultrasound, we measured the diameter of the superficial femoral and brachi</vt:lpwstr>
  </property>
  <property fmtid="{D5CDD505-2E9C-101B-9397-08002B2CF9AE}" pid="88" name="Mendeley Recent Style Id 13_21">
    <vt:lpwstr>al arteries at rest, during reactive hyperaemia (with increased flow causing endothelium-dependent dilatation), and after sublingual glyceryl trinitrate (GTN; causing endothelium-independent dilatation) in 100 subjects-50 controls without vascular risk fa</vt:lpwstr>
  </property>
  <property fmtid="{D5CDD505-2E9C-101B-9397-08002B2CF9AE}" pid="89" name="Mendeley Recent Style Id 13_22">
    <vt:lpwstr>ctors (aged 8-57 years), 20 cigarette smokers (aged 17-62 years), 10 children with familial hypercholesterolaemia (FH; aged 8-16 years), and 20 patients with established coronary artery disease (CAD). Adequate scans were obtained in all but 6 cases. Flow-</vt:lpwstr>
  </property>
  <property fmtid="{D5CDD505-2E9C-101B-9397-08002B2CF9AE}" pid="90" name="Mendeley Recent Style Id 13_23">
    <vt:lpwstr>mediated dilatation was observed in arteries from all control subjects. Dilatation was inversely related to baseline vessel diameter (r= -0·81, p&lt;0·0001); in arteries of 6·0 mm or less, mean dilatation was 10 (SE 2)%. In smokers, FH children, and adults w</vt:lpwstr>
  </property>
  <property fmtid="{D5CDD505-2E9C-101B-9397-08002B2CF9AE}" pid="91" name="Mendeley Recent Style Id 13_24">
    <vt:lpwstr>ith CAD, flow-mediated dilatation was much reduced or absent (p&lt;0·001 for comparison with each relevant control group). Dilatation in response to GTN was present in all groups. Endothelial dysfunction is present in children and adults with risk factors fo</vt:lpwstr>
  </property>
  <property fmtid="{D5CDD505-2E9C-101B-9397-08002B2CF9AE}" pid="92" name="Mendeley Recent Style Id 13_25">
    <vt:lpwstr>r atherosclerosis, such as smoking and hypercholesterolaemia, before anatomical evidence of plaque formation in the arteries studied. This may be an important early event in atherogenesis. © 1992.","author":[{"dropping-particle":"","family":"Celermajer","</vt:lpwstr>
  </property>
  <property fmtid="{D5CDD505-2E9C-101B-9397-08002B2CF9AE}" pid="93" name="Mendeley Recent Style Id 13_26">
    <vt:lpwstr>given":"D. S.","non-dropping-particle":"","parse-names":false,"suffix":""},{"dropping-particle":"","family":"Sorensen","given":"K. E.","non-dropping-particle":"","parse-names":false,"suffix":""},{"dropping-particle":"","family":"Gooch","given":"V. M.","no</vt:lpwstr>
  </property>
  <property fmtid="{D5CDD505-2E9C-101B-9397-08002B2CF9AE}" pid="94" name="Mendeley Recent Style Id 13_27">
    <vt:lpwstr>n-dropping-particle":"","parse-names":false,"suffix":""},{"dropping-particle":"","family":"Miller","given":"0. 1.","non-dropping-particle":"","parse-names":false,"suffix":""},{"dropping-particle":"","family":"Sullivan","given":"I. D.","non-dropping-partic</vt:lpwstr>
  </property>
  <property fmtid="{D5CDD505-2E9C-101B-9397-08002B2CF9AE}" pid="95" name="Mendeley Recent Style Id 13_28">
    <vt:lpwstr>le":"","parse-names":false,"suffix":""},{"dropping-particle":"","family":"Lloyd","given":"J. K.","non-dropping-particle":"","parse-names":false,"suffix":""},{"dropping-particle":"","family":"Deanfield","given":"J. E.","non-dropping-particle":"","parse-nam</vt:lpwstr>
  </property>
  <property fmtid="{D5CDD505-2E9C-101B-9397-08002B2CF9AE}" pid="96" name="Mendeley Recent Style Id 13_29">
    <vt:lpwstr>es":false,"suffix":""},{"dropping-particle":"","family":"Spiegelhalter","given":"D. J.","non-dropping-particle":"","parse-names":false,"suffix":""}],"container-title":"The Lancet","id":"ITEM-2","issue":"8828","issued":{"date-parts":[["1992"]]},"page":"111</vt:lpwstr>
  </property>
  <property fmtid="{D5CDD505-2E9C-101B-9397-08002B2CF9AE}" pid="97" name="Mendeley Recent Style Id 13_30">
    <vt:lpwstr>1-1115","title":"Non-invasive detection of endothelial dysfunction in children and adults at risk of atherosclerosis","type":"article-journal","volume":"340"},"uris":["http://www.mendeley.com/documents/?uuid=8cc8d278-ba59-4cc3-b35a-f3ef47e8a327"]}],"mende</vt:lpwstr>
  </property>
  <property fmtid="{D5CDD505-2E9C-101B-9397-08002B2CF9AE}" pid="98" name="Mendeley Recent Style Id 13_31">
    <vt:lpwstr>ley":{"formattedCitation":"&lt;sup&gt;12,13&lt;/sup&gt;","plainTextFormattedCitation":"12,13","previouslyFormattedCitation":"&lt;sup&gt;12,13&lt;/sup&gt;"},"properties":{"noteIndex":0},"schema":"https://github.com/citation-style-language/schema/raw/master/csl-citation.json"}</vt:lpwstr>
  </property>
  <property fmtid="{D5CDD505-2E9C-101B-9397-08002B2CF9AE}" pid="99" name="Mendeley Recent Style Name 13_1">
    <vt:lpwstr>&lt;sup&gt;12,13&lt;/sup&gt;</vt:lpwstr>
  </property>
  <property fmtid="{D5CDD505-2E9C-101B-9397-08002B2CF9AE}" pid="100" name="Mendeley Recent Style Id 14_1">
    <vt:lpwstr>&lt;sup&gt;12,13&lt;/sup&gt;</vt:lpwstr>
  </property>
  <property fmtid="{D5CDD505-2E9C-101B-9397-08002B2CF9AE}" pid="101" name="Mendeley Recent Style Name 14_1">
    <vt:lpwstr>12,13</vt:lpwstr>
  </property>
  <property fmtid="{D5CDD505-2E9C-101B-9397-08002B2CF9AE}" pid="102" name="Mendeley Recent Style Id 15_1">
    <vt:lpwstr>ADDIN CSL_CITATION {"citationItems":[{"id":"ITEM-1","itemData":{"DOI":"10.1210/jc.2013-2183","ISBN":"1945-7197 (Electronic) 0021-972X (Linking)","ISSN":"0021-972X","PMID":"24092827","abstract":"OBJECTIVE: In contrast to age-matched men, endurance exercise</vt:lpwstr>
  </property>
  <property fmtid="{D5CDD505-2E9C-101B-9397-08002B2CF9AE}" pid="103" name="Mendeley Recent Style Id 15_2">
    <vt:lpwstr> training is not consistently associated with enhanced endothelial function in estrogen-deficient postmenopausal women. We determined whether endurance exercise training improves endothelial function in postmenopausal women treated with estrogen. In a sub</vt:lpwstr>
  </property>
  <property fmtid="{D5CDD505-2E9C-101B-9397-08002B2CF9AE}" pid="104" name="Mendeley Recent Style Id 15_3">
    <vt:lpwstr>study, we determined if oxidative stress is mechanistically linked to endothelial function adaptations to endurance exercise training. PARTICIPANTS AND DESIGN: Brachial artery flow-mediated dilation (FMD) was measured in 36 sedentary, estrogen-deficient p</vt:lpwstr>
  </property>
  <property fmtid="{D5CDD505-2E9C-101B-9397-08002B2CF9AE}" pid="105" name="Mendeley Recent Style Id 15_4">
    <vt:lpwstr>ostmenopausal women (45-65 y) at study entry (baseline), after 12 weeks of either placebo, oral (1 mg/d) estradiol, or transdermal estradiol (0.05 mg/d) (randomized), and after an additional 12 weeks of continued estradiol or placebo treatment with concur</vt:lpwstr>
  </property>
  <property fmtid="{D5CDD505-2E9C-101B-9397-08002B2CF9AE}" pid="106" name="Mendeley Recent Style Id 15_5">
    <vt:lpwstr>rent endurance exercise training. In subgroups of women, FMD also was measured during the infusion of ascorbic acid at baseline and following estradiol/placebo plus endurance exercise training, and in seven habitually endurance-trained estrogen-deficient </vt:lpwstr>
  </property>
  <property fmtid="{D5CDD505-2E9C-101B-9397-08002B2CF9AE}" pid="107" name="Mendeley Recent Style Id 15_6">
    <vt:lpwstr>controls. RESULTS: FMD increased in the estrogen-treated groups (both P &lt; .01) after 12 weeks and remained unchanged in placebo. FMD further increased following 12 weeks of endurance exercise training in estrogen-treated (both P &lt; .025), but not placebo-t</vt:lpwstr>
  </property>
  <property fmtid="{D5CDD505-2E9C-101B-9397-08002B2CF9AE}" pid="108" name="Mendeley Recent Style Id 15_7">
    <vt:lpwstr>reated women (P = .55). In the substudy, baseline FMD was similar between sedentary and endurance-trained controls. Ascorbic acid increased FMD at baseline in sedentary women and endurance-trained controls, and following endurance exercise training in pla</vt:lpwstr>
  </property>
  <property fmtid="{D5CDD505-2E9C-101B-9397-08002B2CF9AE}" pid="109" name="Mendeley Recent Style Id 15_8">
    <vt:lpwstr>cebo-treated, but not in estrogen-treated women. CONCLUSIONS: Estrogen status appears to play an important modulatory role in improvements in endothelial function with endurance exercise training in postmenopausal women. The restored endurance exercise tr</vt:lpwstr>
  </property>
  <property fmtid="{D5CDD505-2E9C-101B-9397-08002B2CF9AE}" pid="110" name="Mendeley Recent Style Id 15_9">
    <vt:lpwstr>aining adaptation in estrogen-treated postmenopausal women may be related to mitigation of oxidative stress.","author":[{"dropping-particle":"","family":"Moreau","given":"Kerrie","non-dropping-particle":"","parse-names":false,"suffix":""},{"dropping-parti</vt:lpwstr>
  </property>
  <property fmtid="{D5CDD505-2E9C-101B-9397-08002B2CF9AE}" pid="111" name="Mendeley Recent Style Id 15_10">
    <vt:lpwstr>cle":"","family":"Stauffer","given":"Brian L","non-dropping-particle":"","parse-names":false,"suffix":""},{"dropping-particle":"","family":"Kohrt","given":"Wendy M","non-dropping-particle":"","parse-names":false,"suffix":""},{"dropping-particle":"","famil</vt:lpwstr>
  </property>
  <property fmtid="{D5CDD505-2E9C-101B-9397-08002B2CF9AE}" pid="112" name="Mendeley Recent Style Id 15_11">
    <vt:lpwstr>y":"Seals","given":"Douglas R","non-dropping-particle":"","parse-names":false,"suffix":""}],"container-title":"J Clin Endocrinol Metab","edition":"2013/10/05","id":"ITEM-1","issue":"11","issued":{"date-parts":[["2013","11"]]},"language":"eng","note":"From</vt:lpwstr>
  </property>
  <property fmtid="{D5CDD505-2E9C-101B-9397-08002B2CF9AE}" pid="113" name="Mendeley Recent Style Id 15_12">
    <vt:lpwstr> Duplicate 1 (Essential Role of Estrogen for Improvements in Vascular Endothelial Function With Endurance Exercise in Postmenopausal Women - Moreau, Kerrie; Stauffer, Brian L; Kohrt, Wendy M; Seals, Douglas R)\n\nFrom Duplicate 1 (Essential Role of Estrog</vt:lpwstr>
  </property>
  <property fmtid="{D5CDD505-2E9C-101B-9397-08002B2CF9AE}" pid="114" name="Mendeley Recent Style Id 15_13">
    <vt:lpwstr>en for Improvements in Vascular Endothelial Function With Endurance Exercise in Postmenopausal Women - Moreau, Kerrie L; Stauffer, Brian L; Kohrt, Wendy M; Seals, Douglas R)\n\nIncluded\n\nFrom Duplicate 2 (Essential role of estrogen for improvements in v</vt:lpwstr>
  </property>
  <property fmtid="{D5CDD505-2E9C-101B-9397-08002B2CF9AE}" pid="115" name="Mendeley Recent Style Id 15_14">
    <vt:lpwstr>ascular endothelial function with endurance exercise in postmenopausal women - Moreau, K L; Stauffer, B L; Kohrt, W M; Seals, D R)\n\nMoreau, Kerrie L\nStauffer, Brian L\nKohrt, Wendy M\nSeals, Douglas R\neng\nP30 DK048520/DK/NIDDK NIH HHS/\nAG013038/AG/N</vt:lpwstr>
  </property>
  <property fmtid="{D5CDD505-2E9C-101B-9397-08002B2CF9AE}" pid="116" name="Mendeley Recent Style Id 15_15">
    <vt:lpwstr>IA NIH HHS/\nUL1 RR025780/RR/NCRR NIH HHS/\nR01 AG027678/AG/NIA NIH HHS/\nR01AG022241/AG/NIA NIH HHS/\nR01 AG013038/AG/NIA NIH HHS/\nR01 AG022241/AG/NIA NIH HHS/\nR01AG027678/AG/NIA NIH HHS/\nK01 AG020683/AG/NIA NIH HHS/\nUL1-RR-025780/RR/NCRR NIH HHS/\nU</vt:lpwstr>
  </property>
  <property fmtid="{D5CDD505-2E9C-101B-9397-08002B2CF9AE}" pid="117" name="Mendeley Recent Style Id 15_16">
    <vt:lpwstr>L1 TR001082/TR/NCATS NIH HHS/\nR37 AG013038/AG/NIA NIH HHS/\nK01AG020683/AG/NIA NIH HHS/\nRandomized Controlled Trial\nResearch Support, N.I.H., Extramural\nJ Clin Endocrinol Metab. 2013 Nov;98(11):4507-15. doi: 10.1210/jc.2013-2183. Epub 2013 Oct 3.\n\nF</vt:lpwstr>
  </property>
  <property fmtid="{D5CDD505-2E9C-101B-9397-08002B2CF9AE}" pid="118" name="Mendeley Recent Style Id 15_17">
    <vt:lpwstr>rom Duplicate 2 (Essential role of estrogen for improvements in vascular endothelial function with endurance exercise in postmenopausal women - Moreau, K; Stauffer, B L; Kohrt, W M; Seals, D R)\n\nMoreau, Kerrie L\nStauffer, Brian L\nKohrt, Wendy M\nSeals</vt:lpwstr>
  </property>
  <property fmtid="{D5CDD505-2E9C-101B-9397-08002B2CF9AE}" pid="119" name="Mendeley Recent Style Id 15_18">
    <vt:lpwstr>, Douglas R\neng\nP30 DK048520/DK/NIDDK NIH HHS/\nAG013038/AG/NIA NIH HHS/\nUL1 RR025780/RR/NCRR NIH HHS/\nR01 AG027678/AG/NIA NIH HHS/\nR01AG022241/AG/NIA NIH HHS/\nR01 AG013038/AG/NIA NIH HHS/\nR01 AG022241/AG/NIA NIH HHS/\nR01AG027678/AG/NIA NIH HHS/\n</vt:lpwstr>
  </property>
  <property fmtid="{D5CDD505-2E9C-101B-9397-08002B2CF9AE}" pid="120" name="Mendeley Recent Style Id 15_19">
    <vt:lpwstr>K01 AG020683/AG/NIA NIH HHS/\nUL1-RR-025780/RR/NCRR NIH HHS/\nUL1 TR001082/TR/NCATS NIH HHS/\nR37 AG013038/AG/NIA NIH HHS/\nK01AG020683/AG/NIA NIH HHS/\nRandomized Controlled Trial\nResearch Support, N.I.H., Extramural\nJ Clin Endocrinol Metab. 2013 Nov;9</vt:lpwstr>
  </property>
  <property fmtid="{D5CDD505-2E9C-101B-9397-08002B2CF9AE}" pid="121" name="Mendeley Recent Style Id 15_20">
    <vt:lpwstr>8(11):4507-15. doi: 10.1210/jc.2013-2183. Epub 2013 Oct 3.","page":"4507-4515","publisher-place":"United States","title":"Essential role of estrogen for improvements in vascular endothelial function with endurance exercise in postmenopausal women","type":</vt:lpwstr>
  </property>
  <property fmtid="{D5CDD505-2E9C-101B-9397-08002B2CF9AE}" pid="122" name="Mendeley Recent Style Id 15_21">
    <vt:lpwstr>"article-journal","volume":"98"},"uris":["http://www.mendeley.com/documents/?uuid=c07d19b5-a937-4fda-9d46-29dd9c2442af"]},{"id":"ITEM-2","itemData":{"ISSN":"8750-7587","author":[{"dropping-particle":"","family":"Ozemek","given":"Cemal","non-dropping-parti</vt:lpwstr>
  </property>
  <property fmtid="{D5CDD505-2E9C-101B-9397-08002B2CF9AE}" pid="123" name="Mendeley Recent Style Id 15_22">
    <vt:lpwstr>cle":"","parse-names":false,"suffix":""},{"dropping-particle":"","family":"Hildreth","given":"Kerry L","non-dropping-particle":"","parse-names":false,"suffix":""},{"dropping-particle":"","family":"Blatchford","given":"Patrick J","non-dropping-particle":""</vt:lpwstr>
  </property>
  <property fmtid="{D5CDD505-2E9C-101B-9397-08002B2CF9AE}" pid="124" name="Mendeley Recent Style Id 15_23">
    <vt:lpwstr>,"parse-names":false,"suffix":""},{"dropping-particle":"","family":"Hurt","given":"K Joseph","non-dropping-particle":"","parse-names":false,"suffix":""},{"dropping-particle":"","family":"Bok","given":"Rachael","non-dropping-particle":"","parse-names":fals</vt:lpwstr>
  </property>
  <property fmtid="{D5CDD505-2E9C-101B-9397-08002B2CF9AE}" pid="125" name="Mendeley Recent Style Id 15_24">
    <vt:lpwstr>e,"suffix":""},{"dropping-particle":"","family":"Seals","given":"Douglas R","non-dropping-particle":"","parse-names":false,"suffix":""},{"dropping-particle":"","family":"Kohrt","given":"Wendy M","non-dropping-particle":"","parse-names":false,"suffix":""},</vt:lpwstr>
  </property>
  <property fmtid="{D5CDD505-2E9C-101B-9397-08002B2CF9AE}" pid="126" name="Mendeley Recent Style Id 15_25">
    <vt:lpwstr>{"dropping-particle":"","family":"Moreau","given":"Kerrie L","non-dropping-particle":"","parse-names":false,"suffix":""}],"container-title":"Journal of Applied Physiology","id":"ITEM-2","issue":"4","issued":{"date-parts":[["2020"]]},"page":"739-747","publ</vt:lpwstr>
  </property>
  <property fmtid="{D5CDD505-2E9C-101B-9397-08002B2CF9AE}" pid="127" name="Mendeley Recent Style Id 15_26">
    <vt:lpwstr>isher":"American Physiological Society Bethesda, MD","title":"Effects of resveratrol or estradiol on postexercise endothelial function in estrogen-deficient postmenopausal women","type":"article-journal","volume":"128"},"uris":["http://www.mendeley.com/do</vt:lpwstr>
  </property>
  <property fmtid="{D5CDD505-2E9C-101B-9397-08002B2CF9AE}" pid="128" name="Mendeley Recent Style Id 15_27">
    <vt:lpwstr>cuments/?uuid=a3969b18-f859-443a-aebe-a3683652a7c0"]}],"mendeley":{"formattedCitation":"&lt;sup&gt;14,15&lt;/sup&gt;","plainTextFormattedCitation":"14,15","previouslyFormattedCitation":"&lt;sup&gt;14,15&lt;/sup&gt;"},"properties":{"noteIndex":0},"schema":"https://github.com/cita</vt:lpwstr>
  </property>
  <property fmtid="{D5CDD505-2E9C-101B-9397-08002B2CF9AE}" pid="129" name="Mendeley Recent Style Id 15_28">
    <vt:lpwstr>tion-style-language/schema/raw/master/csl-citation.json"}</vt:lpwstr>
  </property>
  <property fmtid="{D5CDD505-2E9C-101B-9397-08002B2CF9AE}" pid="130" name="Mendeley Recent Style Name 15_1">
    <vt:lpwstr>&lt;sup&gt;14,15&lt;/sup&gt;</vt:lpwstr>
  </property>
  <property fmtid="{D5CDD505-2E9C-101B-9397-08002B2CF9AE}" pid="131" name="Mendeley Recent Style Id 16_1">
    <vt:lpwstr>&lt;sup&gt;14,15&lt;/sup&gt;</vt:lpwstr>
  </property>
  <property fmtid="{D5CDD505-2E9C-101B-9397-08002B2CF9AE}" pid="132" name="Mendeley Recent Style Name 16_1">
    <vt:lpwstr>14,15</vt:lpwstr>
  </property>
  <property fmtid="{D5CDD505-2E9C-101B-9397-08002B2CF9AE}" pid="133" name="Mendeley Recent Style Id 17_1">
    <vt:lpwstr>ADDIN CSL_CITATION {"citationItems":[{"id":"ITEM-1","itemData":{"ISSN":"0140-6736","author":[{"dropping-particle":"","family":"Chlebowski","given":"Rowan T","non-dropping-particle":"","parse-names":false,"suffix":""},{"dropping-particle":"","family":"Schw</vt:lpwstr>
  </property>
  <property fmtid="{D5CDD505-2E9C-101B-9397-08002B2CF9AE}" pid="134" name="Mendeley Recent Style Id 17_2">
    <vt:lpwstr>artz","given":"Ann G","non-dropping-particle":"","parse-names":false,"suffix":""},{"dropping-particle":"","family":"Wakelee","given":"Heather","non-dropping-particle":"","parse-names":false,"suffix":""},{"dropping-particle":"","family":"Anderson","given":</vt:lpwstr>
  </property>
  <property fmtid="{D5CDD505-2E9C-101B-9397-08002B2CF9AE}" pid="135" name="Mendeley Recent Style Id 17_3">
    <vt:lpwstr>"Garnet L","non-dropping-particle":"","parse-names":false,"suffix":""},{"dropping-particle":"","family":"Stefanick","given":"Marcia L","non-dropping-particle":"","parse-names":false,"suffix":""},{"dropping-particle":"","family":"Manson","given":"JoAnn E",</vt:lpwstr>
  </property>
  <property fmtid="{D5CDD505-2E9C-101B-9397-08002B2CF9AE}" pid="136" name="Mendeley Recent Style Id 17_4">
    <vt:lpwstr>"non-dropping-particle":"","parse-names":false,"suffix":""},{"dropping-particle":"","family":"Rodabough","given":"Rebecca J","non-dropping-particle":"","parse-names":false,"suffix":""},{"dropping-particle":"","family":"Chien","given":"Jason W","non-droppi</vt:lpwstr>
  </property>
  <property fmtid="{D5CDD505-2E9C-101B-9397-08002B2CF9AE}" pid="137" name="Mendeley Recent Style Id 17_5">
    <vt:lpwstr>ng-particle":"","parse-names":false,"suffix":""},{"dropping-particle":"","family":"Wactawski-Wende","given":"Jean","non-dropping-particle":"","parse-names":false,"suffix":""},{"dropping-particle":"","family":"Gass","given":"Margery","non-dropping-particle</vt:lpwstr>
  </property>
  <property fmtid="{D5CDD505-2E9C-101B-9397-08002B2CF9AE}" pid="138" name="Mendeley Recent Style Id 17_6">
    <vt:lpwstr>":"","parse-names":false,"suffix":""}],"container-title":"The Lancet","id":"ITEM-1","issue":"9697","issued":{"date-parts":[["2009"]]},"page":"1243-1251","publisher":"Elsevier","title":"Oestrogen plus progestin and lung cancer in postmenopausal women (Wome</vt:lpwstr>
  </property>
  <property fmtid="{D5CDD505-2E9C-101B-9397-08002B2CF9AE}" pid="139" name="Mendeley Recent Style Id 17_7">
    <vt:lpwstr>n's Health Initiative trial): a post-hoc analysis of a randomised controlled trial","type":"article-journal","volume":"374"},"uris":["http://www.mendeley.com/documents/?uuid=f08fdaec-ec49-4204-8774-53742a2b5581"]},{"id":"ITEM-2","itemData":{"ISSN":"0140-6</vt:lpwstr>
  </property>
  <property fmtid="{D5CDD505-2E9C-101B-9397-08002B2CF9AE}" pid="140" name="Mendeley Recent Style Id 17_8">
    <vt:lpwstr>736","author":[{"dropping-particle":"","family":"Vandenbroucke","given":"Jan P","non-dropping-particle":"","parse-names":false,"suffix":""}],"container-title":"The Lancet","id":"ITEM-2","issue":"9671","issued":{"date-parts":[["2009"]]},"page":"1233-1235",</vt:lpwstr>
  </property>
  <property fmtid="{D5CDD505-2E9C-101B-9397-08002B2CF9AE}" pid="141" name="Mendeley Recent Style Id 17_9">
    <vt:lpwstr>"publisher":"Elsevier","title":"The HRT controversy: observational studies and RCTs fall in line","type":"article-journal","volume":"373"},"uris":["http://www.mendeley.com/documents/?uuid=d034e20f-00fe-471a-b6f6-0a27c89f38a8"]},{"id":"ITEM-3","itemData":{</vt:lpwstr>
  </property>
  <property fmtid="{D5CDD505-2E9C-101B-9397-08002B2CF9AE}" pid="142" name="Mendeley Recent Style Id 17_10">
    <vt:lpwstr>"ISSN":"1476-6256","author":[{"dropping-particle":"","family":"Prentice","given":"Ross L","non-dropping-particle":"","parse-names":false,"suffix":""},{"dropping-particle":"","family":"Langer","given":"Robert D","non-dropping-particle":"","parse-names":fal</vt:lpwstr>
  </property>
  <property fmtid="{D5CDD505-2E9C-101B-9397-08002B2CF9AE}" pid="143" name="Mendeley Recent Style Id 17_11">
    <vt:lpwstr>se,"suffix":""},{"dropping-particle":"","family":"Stefanick","given":"Marcia L","non-dropping-particle":"","parse-names":false,"suffix":""},{"dropping-particle":"V","family":"Howard","given":"Barbara","non-dropping-particle":"","parse-names":false,"suffix</vt:lpwstr>
  </property>
  <property fmtid="{D5CDD505-2E9C-101B-9397-08002B2CF9AE}" pid="144" name="Mendeley Recent Style Id 17_12">
    <vt:lpwstr>":""},{"dropping-particle":"","family":"Pettinger","given":"Mary","non-dropping-particle":"","parse-names":false,"suffix":""},{"dropping-particle":"","family":"Anderson","given":"Garnet L","non-dropping-particle":"","parse-names":false,"suffix":""},{"drop</vt:lpwstr>
  </property>
  <property fmtid="{D5CDD505-2E9C-101B-9397-08002B2CF9AE}" pid="145" name="Mendeley Recent Style Id 17_13">
    <vt:lpwstr>ping-particle":"","family":"Barad","given":"David","non-dropping-particle":"","parse-names":false,"suffix":""},{"dropping-particle":"","family":"Curb","given":"J David","non-dropping-particle":"","parse-names":false,"suffix":""},{"dropping-particle":"","f</vt:lpwstr>
  </property>
  <property fmtid="{D5CDD505-2E9C-101B-9397-08002B2CF9AE}" pid="146" name="Mendeley Recent Style Id 17_14">
    <vt:lpwstr>amily":"Kotchen","given":"Jane","non-dropping-particle":"","parse-names":false,"suffix":""},{"dropping-particle":"","family":"Kuller","given":"Lewis","non-dropping-particle":"","parse-names":false,"suffix":""}],"container-title":"American journal of epide</vt:lpwstr>
  </property>
  <property fmtid="{D5CDD505-2E9C-101B-9397-08002B2CF9AE}" pid="147" name="Mendeley Recent Style Id 17_15">
    <vt:lpwstr>miology","id":"ITEM-3","issue":"7","issued":{"date-parts":[["2006"]]},"page":"589-599","publisher":"Oxford University Press","title":"Combined analysis of Women's Health Initiative observational and clinical trial data on postmenopausal hormone treatment </vt:lpwstr>
  </property>
  <property fmtid="{D5CDD505-2E9C-101B-9397-08002B2CF9AE}" pid="148" name="Mendeley Recent Style Id 17_16">
    <vt:lpwstr>and cardiovascular disease","type":"article-journal","volume":"163"},"uris":["http://www.mendeley.com/documents/?uuid=68086e32-8b77-40ba-80e0-d4789332f792"]},{"id":"ITEM-4","itemData":{"ISSN":"0959-8138","author":[{"dropping-particle":"","family":"Vinogra</vt:lpwstr>
  </property>
  <property fmtid="{D5CDD505-2E9C-101B-9397-08002B2CF9AE}" pid="149" name="Mendeley Recent Style Id 17_17">
    <vt:lpwstr>dova","given":"Yana","non-dropping-particle":"","parse-names":false,"suffix":""},{"dropping-particle":"","family":"Coupland","given":"Carol","non-dropping-particle":"","parse-names":false,"suffix":""},{"dropping-particle":"","family":"Hippisley-Cox","give</vt:lpwstr>
  </property>
  <property fmtid="{D5CDD505-2E9C-101B-9397-08002B2CF9AE}" pid="150" name="Mendeley Recent Style Id 17_18">
    <vt:lpwstr>n":"Julia","non-dropping-particle":"","parse-names":false,"suffix":""}],"container-title":"bmj","id":"ITEM-4","issued":{"date-parts":[["2019"]]},"publisher":"British Medical Journal Publishing Group","title":"Use of hormone replacement therapy and risk of</vt:lpwstr>
  </property>
  <property fmtid="{D5CDD505-2E9C-101B-9397-08002B2CF9AE}" pid="151" name="Mendeley Recent Style Id 17_19">
    <vt:lpwstr> venous thromboembolism: nested case-control studies using the QResearch and CPRD databases","type":"article-journal","volume":"364"},"uris":["http://www.mendeley.com/documents/?uuid=1d6da2a0-8017-45f1-b965-5bf110486cda"]}],"mendeley":{"formattedCitation"</vt:lpwstr>
  </property>
  <property fmtid="{D5CDD505-2E9C-101B-9397-08002B2CF9AE}" pid="152" name="Mendeley Recent Style Id 17_20">
    <vt:lpwstr>:"&lt;sup&gt;16–19&lt;/sup&gt;","plainTextFormattedCitation":"16–19","previouslyFormattedCitation":"&lt;sup&gt;16–19&lt;/sup&gt;"},"properties":{"noteIndex":0},"schema":"https://github.com/citation-style-language/schema/raw/master/csl-citation.json"}</vt:lpwstr>
  </property>
  <property fmtid="{D5CDD505-2E9C-101B-9397-08002B2CF9AE}" pid="153" name="Mendeley Recent Style Name 17_1">
    <vt:lpwstr>&lt;sup&gt;16–19&lt;/sup&gt;</vt:lpwstr>
  </property>
  <property fmtid="{D5CDD505-2E9C-101B-9397-08002B2CF9AE}" pid="154" name="Mendeley Recent Style Id 18_1">
    <vt:lpwstr>&lt;sup&gt;16–19&lt;/sup&gt;</vt:lpwstr>
  </property>
  <property fmtid="{D5CDD505-2E9C-101B-9397-08002B2CF9AE}" pid="155" name="Mendeley Recent Style Name 18_1">
    <vt:lpwstr>16–19</vt:lpwstr>
  </property>
  <property fmtid="{D5CDD505-2E9C-101B-9397-08002B2CF9AE}" pid="156" name="Mendeley Recent Style Id 19_1">
    <vt:lpwstr>ADDIN CSL_CITATION {"citationItems":[{"id":"ITEM-1","itemData":{"ISSN":"0378-5122","author":[{"dropping-particle":"","family":"Anderson","given":"Garnet L","non-dropping-particle":"","parse-names":false,"suffix":""},{"dropping-particle":"","family":"Chleb</vt:lpwstr>
  </property>
  <property fmtid="{D5CDD505-2E9C-101B-9397-08002B2CF9AE}" pid="157" name="Mendeley Recent Style Id 19_2">
    <vt:lpwstr>owski","given":"Rowan T","non-dropping-particle":"","parse-names":false,"suffix":""},{"dropping-particle":"","family":"Rossouw","given":"Jacques E","non-dropping-particle":"","parse-names":false,"suffix":""},{"dropping-particle":"","family":"Rodabough","g</vt:lpwstr>
  </property>
  <property fmtid="{D5CDD505-2E9C-101B-9397-08002B2CF9AE}" pid="158" name="Mendeley Recent Style Id 19_3">
    <vt:lpwstr>iven":"Rebecca J","non-dropping-particle":"","parse-names":false,"suffix":""},{"dropping-particle":"","family":"McTiernan","given":"Anne","non-dropping-particle":"","parse-names":false,"suffix":""},{"dropping-particle":"","family":"Margolis","given":"Kare</vt:lpwstr>
  </property>
  <property fmtid="{D5CDD505-2E9C-101B-9397-08002B2CF9AE}" pid="159" name="Mendeley Recent Style Id 19_4">
    <vt:lpwstr>n L","non-dropping-particle":"","parse-names":false,"suffix":""},{"dropping-particle":"","family":"Aggerwal","given":"Anita","non-dropping-particle":"","parse-names":false,"suffix":""},{"dropping-particle":"","family":"Curb","given":"J David","non-droppin</vt:lpwstr>
  </property>
  <property fmtid="{D5CDD505-2E9C-101B-9397-08002B2CF9AE}" pid="160" name="Mendeley Recent Style Id 19_5">
    <vt:lpwstr>g-particle":"","parse-names":false,"suffix":""},{"dropping-particle":"","family":"Hendrix","given":"Susan L","non-dropping-particle":"","parse-names":false,"suffix":""},{"dropping-particle":"","family":"Hubbell","given":"F Allan","non-dropping-particle":"</vt:lpwstr>
  </property>
  <property fmtid="{D5CDD505-2E9C-101B-9397-08002B2CF9AE}" pid="161" name="Mendeley Recent Style Id 19_6">
    <vt:lpwstr>","parse-names":false,"suffix":""}],"container-title":"Maturitas","id":"ITEM-1","issue":"2","issued":{"date-parts":[["2006"]]},"page":"103-115","publisher":"Elsevier","title":"Prior hormone therapy and breast cancer risk in the Women's Health Initiative r</vt:lpwstr>
  </property>
  <property fmtid="{D5CDD505-2E9C-101B-9397-08002B2CF9AE}" pid="162" name="Mendeley Recent Style Id 19_7">
    <vt:lpwstr>andomized trial of estrogen plus progestin","type":"article-journal","volume":"55"},"uris":["http://www.mendeley.com/documents/?uuid=a0d251bc-4be7-47ee-aa85-e065da1814e2"]},{"id":"ITEM-2","itemData":{"ISSN":"0098-7484","author":[{"dropping-particle":"","f</vt:lpwstr>
  </property>
  <property fmtid="{D5CDD505-2E9C-101B-9397-08002B2CF9AE}" pid="163" name="Mendeley Recent Style Id 19_8">
    <vt:lpwstr>amily":"Stefanick","given":"Marcia L","non-dropping-particle":"","parse-names":false,"suffix":""},{"dropping-particle":"","family":"Anderson","given":"Garnet L","non-dropping-particle":"","parse-names":false,"suffix":""},{"dropping-particle":"","family":"</vt:lpwstr>
  </property>
  <property fmtid="{D5CDD505-2E9C-101B-9397-08002B2CF9AE}" pid="164" name="Mendeley Recent Style Id 19_9">
    <vt:lpwstr>Margolis","given":"Karen L","non-dropping-particle":"","parse-names":false,"suffix":""},{"dropping-particle":"","family":"Hendrix","given":"Susan L","non-dropping-particle":"","parse-names":false,"suffix":""},{"dropping-particle":"","family":"Rodabough","</vt:lpwstr>
  </property>
  <property fmtid="{D5CDD505-2E9C-101B-9397-08002B2CF9AE}" pid="165" name="Mendeley Recent Style Id 19_10">
    <vt:lpwstr>given":"Rebecca J","non-dropping-particle":"","parse-names":false,"suffix":""},{"dropping-particle":"","family":"Paskett","given":"Electra D","non-dropping-particle":"","parse-names":false,"suffix":""},{"dropping-particle":"","family":"Lane","given":"Doro</vt:lpwstr>
  </property>
  <property fmtid="{D5CDD505-2E9C-101B-9397-08002B2CF9AE}" pid="166" name="Mendeley Recent Style Id 19_11">
    <vt:lpwstr>thy S","non-dropping-particle":"","parse-names":false,"suffix":""},{"dropping-particle":"","family":"Hubbell","given":"F Allan","non-dropping-particle":"","parse-names":false,"suffix":""},{"dropping-particle":"","family":"Assaf","given":"Annlouise R","non</vt:lpwstr>
  </property>
  <property fmtid="{D5CDD505-2E9C-101B-9397-08002B2CF9AE}" pid="167" name="Mendeley Recent Style Id 19_12">
    <vt:lpwstr>-dropping-particle":"","parse-names":false,"suffix":""},{"dropping-particle":"","family":"Sarto","given":"Gloria E","non-dropping-particle":"","parse-names":false,"suffix":""}],"container-title":"Jama","id":"ITEM-2","issue":"14","issued":{"date-parts":[["</vt:lpwstr>
  </property>
  <property fmtid="{D5CDD505-2E9C-101B-9397-08002B2CF9AE}" pid="168" name="Mendeley Recent Style Id 19_13">
    <vt:lpwstr>2006"]]},"page":"1647-1657","publisher":"American Medical Association","title":"Effects of conjugated equine estrogens on breast cancer and mammography screening in postmenopausal women with hysterectomy","type":"article-journal","volume":"295"},"uris":["</vt:lpwstr>
  </property>
  <property fmtid="{D5CDD505-2E9C-101B-9397-08002B2CF9AE}" pid="169" name="Mendeley Recent Style Id 19_14">
    <vt:lpwstr>http://www.mendeley.com/documents/?uuid=b526bd42-f354-45f0-8011-5e22356e1d53"]}],"mendeley":{"formattedCitation":"&lt;sup&gt;20,21&lt;/sup&gt;","plainTextFormattedCitation":"20,21","previouslyFormattedCitation":"&lt;sup&gt;20,21&lt;/sup&gt;"},"properties":{"noteIndex":0},"schema</vt:lpwstr>
  </property>
  <property fmtid="{D5CDD505-2E9C-101B-9397-08002B2CF9AE}" pid="170" name="Mendeley Recent Style Id 19_15">
    <vt:lpwstr>":"https://github.com/citation-style-language/schema/raw/master/csl-citation.json"}</vt:lpwstr>
  </property>
  <property fmtid="{D5CDD505-2E9C-101B-9397-08002B2CF9AE}" pid="171" name="Mendeley Recent Style Name 19_1">
    <vt:lpwstr>&lt;sup&gt;20,21&lt;/sup&gt;</vt:lpwstr>
  </property>
  <property fmtid="{D5CDD505-2E9C-101B-9397-08002B2CF9AE}" pid="172" name="Mendeley Recent Style Id 20_1">
    <vt:lpwstr>&lt;sup&gt;20,21&lt;/sup&gt;</vt:lpwstr>
  </property>
  <property fmtid="{D5CDD505-2E9C-101B-9397-08002B2CF9AE}" pid="173" name="Mendeley Recent Style Name 20_1">
    <vt:lpwstr>20,21</vt:lpwstr>
  </property>
  <property fmtid="{D5CDD505-2E9C-101B-9397-08002B2CF9AE}" pid="174" name="Mendeley Recent Style Id 21_1">
    <vt:lpwstr>ADDIN CSL_CITATION {"citationItems":[{"id":"ITEM-1","itemData":{"ISSN":"0112-1642","author":[{"dropping-particle":"","family":"Ashor","given":"Ammar W","non-dropping-particle":"","parse-names":false,"suffix":""},{"dropping-particle":"","family":"Lara","gi</vt:lpwstr>
  </property>
  <property fmtid="{D5CDD505-2E9C-101B-9397-08002B2CF9AE}" pid="175" name="Mendeley Recent Style Id 21_2">
    <vt:lpwstr>ven":"Jose","non-dropping-particle":"","parse-names":false,"suffix":""},{"dropping-particle":"","family":"Siervo","given":"Mario","non-dropping-particle":"","parse-names":false,"suffix":""},{"dropping-particle":"","family":"Celis-Morales","given":"Carlos"</vt:lpwstr>
  </property>
  <property fmtid="{D5CDD505-2E9C-101B-9397-08002B2CF9AE}" pid="176" name="Mendeley Recent Style Id 21_3">
    <vt:lpwstr>,"non-dropping-particle":"","parse-names":false,"suffix":""},{"dropping-particle":"","family":"Oggioni","given":"Clio","non-dropping-particle":"","parse-names":false,"suffix":""},{"dropping-particle":"","family":"Jakovljevic","given":"Djordje G","non-drop</vt:lpwstr>
  </property>
  <property fmtid="{D5CDD505-2E9C-101B-9397-08002B2CF9AE}" pid="177" name="Mendeley Recent Style Id 21_4">
    <vt:lpwstr>ping-particle":"","parse-names":false,"suffix":""},{"dropping-particle":"","family":"Mathers","given":"John C","non-dropping-particle":"","parse-names":false,"suffix":""}],"container-title":"Sports medicine","id":"ITEM-1","issue":"2","issued":{"date-parts</vt:lpwstr>
  </property>
  <property fmtid="{D5CDD505-2E9C-101B-9397-08002B2CF9AE}" pid="178" name="Mendeley Recent Style Id 21_5">
    <vt:lpwstr>":[["2015"]]},"page":"279-296","publisher":"Springer","title":"Exercise modalities and endothelial function: a systematic review and dose–response meta-analysis of randomized controlled trials","type":"article-journal","volume":"45"},"uris":["http://www.m</vt:lpwstr>
  </property>
  <property fmtid="{D5CDD505-2E9C-101B-9397-08002B2CF9AE}" pid="179" name="Mendeley Recent Style Id 21_6">
    <vt:lpwstr>endeley.com/documents/?uuid=cf71261f-5eee-47ae-b409-c4c73c314471"]},{"id":"ITEM-2","itemData":{"ISSN":"1932-7501","author":[{"dropping-particle":"","family":"Early","given":"Kate S","non-dropping-particle":"","parse-names":false,"suffix":""},{"dropping-pa</vt:lpwstr>
  </property>
  <property fmtid="{D5CDD505-2E9C-101B-9397-08002B2CF9AE}" pid="180" name="Mendeley Recent Style Id 21_7">
    <vt:lpwstr>rticle":"","family":"Stewart","given":"Abigail","non-dropping-particle":"","parse-names":false,"suffix":""},{"dropping-particle":"","family":"Johannsen","given":"Neil","non-dropping-particle":"","parse-names":false,"suffix":""},{"dropping-particle":"","fa</vt:lpwstr>
  </property>
  <property fmtid="{D5CDD505-2E9C-101B-9397-08002B2CF9AE}" pid="181" name="Mendeley Recent Style Id 21_8">
    <vt:lpwstr>mily":"Lavie","given":"Carl J","non-dropping-particle":"","parse-names":false,"suffix":""},{"dropping-particle":"","family":"Thomas","given":"Jerry R","non-dropping-particle":"","parse-names":false,"suffix":""},{"dropping-particle":"","family":"Welsch","g</vt:lpwstr>
  </property>
  <property fmtid="{D5CDD505-2E9C-101B-9397-08002B2CF9AE}" pid="182" name="Mendeley Recent Style Id 21_9">
    <vt:lpwstr>iven":"Michael","non-dropping-particle":"","parse-names":false,"suffix":""}],"container-title":"Journal of Cardiopulmonary Rehabilitation and Prevention","id":"ITEM-2","issue":"2","issued":{"date-parts":[["2017"]]},"page":"77-89","publisher":"LWW","title"</vt:lpwstr>
  </property>
  <property fmtid="{D5CDD505-2E9C-101B-9397-08002B2CF9AE}" pid="183" name="Mendeley Recent Style Id 21_10">
    <vt:lpwstr>:"The effects of exercise training on brachial artery flow-mediated dilation: a meta-analysis","type":"article-journal","volume":"37"},"uris":["http://www.mendeley.com/documents/?uuid=5a5448b7-eea6-4732-8c52-8fdea6c2f912"]}],"mendeley":{"formattedCitation</vt:lpwstr>
  </property>
  <property fmtid="{D5CDD505-2E9C-101B-9397-08002B2CF9AE}" pid="184" name="Mendeley Recent Style Id 21_11">
    <vt:lpwstr>":"&lt;sup&gt;22,23&lt;/sup&gt;","plainTextFormattedCitation":"22,23","previouslyFormattedCitation":"&lt;sup&gt;22,23&lt;/sup&gt;"},"properties":{"noteIndex":0},"schema":"https://github.com/citation-style-language/schema/raw/master/csl-citation.json"}</vt:lpwstr>
  </property>
  <property fmtid="{D5CDD505-2E9C-101B-9397-08002B2CF9AE}" pid="185" name="Mendeley Recent Style Name 21_1">
    <vt:lpwstr>&lt;sup&gt;22,23&lt;/sup&gt;</vt:lpwstr>
  </property>
  <property fmtid="{D5CDD505-2E9C-101B-9397-08002B2CF9AE}" pid="186" name="Mendeley Recent Style Id 22_1">
    <vt:lpwstr>&lt;sup&gt;22,23&lt;/sup&gt;</vt:lpwstr>
  </property>
  <property fmtid="{D5CDD505-2E9C-101B-9397-08002B2CF9AE}" pid="187" name="Mendeley Recent Style Name 22_1">
    <vt:lpwstr>22,23</vt:lpwstr>
  </property>
  <property fmtid="{D5CDD505-2E9C-101B-9397-08002B2CF9AE}" pid="188" name="Mendeley Recent Style Id 23_1">
    <vt:lpwstr>ADDIN CSL_CITATION {"citationItems":[{"id":"ITEM-1","itemData":{"ISSN":"0112-1642","author":[{"dropping-particle":"","family":"Ashor","given":"Ammar W","non-dropping-particle":"","parse-names":false,"suffix":""},{"dropping-particle":"","family":"Lara","gi</vt:lpwstr>
  </property>
  <property fmtid="{D5CDD505-2E9C-101B-9397-08002B2CF9AE}" pid="189" name="Mendeley Recent Style Id 23_2">
    <vt:lpwstr>ven":"Jose","non-dropping-particle":"","parse-names":false,"suffix":""},{"dropping-particle":"","family":"Siervo","given":"Mario","non-dropping-particle":"","parse-names":false,"suffix":""},{"dropping-particle":"","family":"Celis-Morales","given":"Carlos"</vt:lpwstr>
  </property>
  <property fmtid="{D5CDD505-2E9C-101B-9397-08002B2CF9AE}" pid="190" name="Mendeley Recent Style Id 23_3">
    <vt:lpwstr>,"non-dropping-particle":"","parse-names":false,"suffix":""},{"dropping-particle":"","family":"Oggioni","given":"Clio","non-dropping-particle":"","parse-names":false,"suffix":""},{"dropping-particle":"","family":"Jakovljevic","given":"Djordje G","non-drop</vt:lpwstr>
  </property>
  <property fmtid="{D5CDD505-2E9C-101B-9397-08002B2CF9AE}" pid="191" name="Mendeley Recent Style Id 23_4">
    <vt:lpwstr>ping-particle":"","parse-names":false,"suffix":""},{"dropping-particle":"","family":"Mathers","given":"John C","non-dropping-particle":"","parse-names":false,"suffix":""}],"container-title":"Sports medicine","id":"ITEM-1","issue":"2","issued":{"date-parts</vt:lpwstr>
  </property>
  <property fmtid="{D5CDD505-2E9C-101B-9397-08002B2CF9AE}" pid="192" name="Mendeley Recent Style Id 23_5">
    <vt:lpwstr>":[["2015"]]},"page":"279-296","publisher":"Springer","title":"Exercise modalities and endothelial function: a systematic review and dose–response meta-analysis of randomized controlled trials","type":"article-journal","volume":"45"},"uris":["http://www.m</vt:lpwstr>
  </property>
  <property fmtid="{D5CDD505-2E9C-101B-9397-08002B2CF9AE}" pid="193" name="Mendeley Recent Style Id 23_6">
    <vt:lpwstr>endeley.com/documents/?uuid=cf71261f-5eee-47ae-b409-c4c73c314471"]}],"mendeley":{"formattedCitation":"&lt;sup&gt;22&lt;/sup&gt;","plainTextFormattedCitation":"22","previouslyFormattedCitation":"&lt;sup&gt;22&lt;/sup&gt;"},"properties":{"noteIndex":0},"schema":"https://github.com</vt:lpwstr>
  </property>
  <property fmtid="{D5CDD505-2E9C-101B-9397-08002B2CF9AE}" pid="194" name="Mendeley Recent Style Id 23_7">
    <vt:lpwstr>/citation-style-language/schema/raw/master/csl-citation.json"}</vt:lpwstr>
  </property>
  <property fmtid="{D5CDD505-2E9C-101B-9397-08002B2CF9AE}" pid="195" name="Mendeley Recent Style Name 23_1">
    <vt:lpwstr>&lt;sup&gt;22&lt;/sup&gt;</vt:lpwstr>
  </property>
  <property fmtid="{D5CDD505-2E9C-101B-9397-08002B2CF9AE}" pid="196" name="Mendeley Recent Style Id 24_1">
    <vt:lpwstr>&lt;sup&gt;22&lt;/sup&gt;</vt:lpwstr>
  </property>
  <property fmtid="{D5CDD505-2E9C-101B-9397-08002B2CF9AE}" pid="197" name="Mendeley Recent Style Name 24_1">
    <vt:lpwstr>22</vt:lpwstr>
  </property>
  <property fmtid="{D5CDD505-2E9C-101B-9397-08002B2CF9AE}" pid="198" name="Mendeley Recent Style Id 25_1">
    <vt:lpwstr>ADDIN CSL_CITATION {"citationItems":[{"id":"ITEM-1","itemData":{"ISSN":"1756-1833","author":[{"dropping-particle":"","family":"Page","given":"Matthew J","non-dropping-particle":"","parse-names":false,"suffix":""},{"dropping-particle":"","family":"Moher","</vt:lpwstr>
  </property>
  <property fmtid="{D5CDD505-2E9C-101B-9397-08002B2CF9AE}" pid="199" name="Mendeley Recent Style Id 25_2">
    <vt:lpwstr>given":"David","non-dropping-particle":"","parse-names":false,"suffix":""},{"dropping-particle":"","family":"Bossuyt","given":"Patrick M","non-dropping-particle":"","parse-names":false,"suffix":""},{"dropping-particle":"","family":"Boutron","given":"Isabe</vt:lpwstr>
  </property>
  <property fmtid="{D5CDD505-2E9C-101B-9397-08002B2CF9AE}" pid="200" name="Mendeley Recent Style Id 25_3">
    <vt:lpwstr>lle","non-dropping-particle":"","parse-names":false,"suffix":""},{"dropping-particle":"","family":"Hoffmann","given":"Tammy C","non-dropping-particle":"","parse-names":false,"suffix":""},{"dropping-particle":"","family":"Mulrow","given":"Cynthia D","non-d</vt:lpwstr>
  </property>
  <property fmtid="{D5CDD505-2E9C-101B-9397-08002B2CF9AE}" pid="201" name="Mendeley Recent Style Id 25_4">
    <vt:lpwstr>ropping-particle":"","parse-names":false,"suffix":""},{"dropping-particle":"","family":"Shamseer","given":"Larissa","non-dropping-particle":"","parse-names":false,"suffix":""},{"dropping-particle":"","family":"Tetzlaff","given":"Jennifer M","non-dropping-</vt:lpwstr>
  </property>
  <property fmtid="{D5CDD505-2E9C-101B-9397-08002B2CF9AE}" pid="202" name="Mendeley Recent Style Id 25_5">
    <vt:lpwstr>particle":"","parse-names":false,"suffix":""},{"dropping-particle":"","family":"Akl","given":"Elie A","non-dropping-particle":"","parse-names":false,"suffix":""},{"dropping-particle":"","family":"Brennan","given":"Sue E","non-dropping-particle":"","parse-</vt:lpwstr>
  </property>
  <property fmtid="{D5CDD505-2E9C-101B-9397-08002B2CF9AE}" pid="203" name="Mendeley Recent Style Id 25_6">
    <vt:lpwstr>names":false,"suffix":""}],"container-title":"bmj","id":"ITEM-1","issued":{"date-parts":[["2021"]]},"publisher":"British Medical Journal Publishing Group","title":"PRISMA 2020 explanation and elaboration: updated guidance and exemplars for reporting syste</vt:lpwstr>
  </property>
  <property fmtid="{D5CDD505-2E9C-101B-9397-08002B2CF9AE}" pid="204" name="Mendeley Recent Style Id 25_7">
    <vt:lpwstr>matic reviews","type":"article-journal","volume":"372"},"uris":["http://www.mendeley.com/documents/?uuid=57f48dce-6096-4009-bc9e-318c147495e7"]},{"id":"ITEM-2","itemData":{"ISSN":"1549-1676","author":[{"dropping-particle":"","family":"Moher","given":"Davi</vt:lpwstr>
  </property>
  <property fmtid="{D5CDD505-2E9C-101B-9397-08002B2CF9AE}" pid="205" name="Mendeley Recent Style Id 25_8">
    <vt:lpwstr>d","non-dropping-particle":"","parse-names":false,"suffix":""},{"dropping-particle":"","family":"Liberati","given":"Alessandro","non-dropping-particle":"","parse-names":false,"suffix":""},{"dropping-particle":"","family":"Tetzlaff","given":"Jennifer","non</vt:lpwstr>
  </property>
  <property fmtid="{D5CDD505-2E9C-101B-9397-08002B2CF9AE}" pid="206" name="Mendeley Recent Style Id 25_9">
    <vt:lpwstr>-dropping-particle":"","parse-names":false,"suffix":""},{"dropping-particle":"","family":"Altman","given":"Douglas G","non-dropping-particle":"","parse-names":false,"suffix":""},{"dropping-particle":"","family":"Group","given":"Prisma","non-dropping-parti</vt:lpwstr>
  </property>
  <property fmtid="{D5CDD505-2E9C-101B-9397-08002B2CF9AE}" pid="207" name="Mendeley Recent Style Id 25_10">
    <vt:lpwstr>cle":"","parse-names":false,"suffix":""}],"container-title":"PLoS med","id":"ITEM-2","issue":"7","issued":{"date-parts":[["2009"]]},"page":"e1000097","publisher":"Public Library of Science","title":"Preferred reporting items for systematic reviews and met</vt:lpwstr>
  </property>
  <property fmtid="{D5CDD505-2E9C-101B-9397-08002B2CF9AE}" pid="208" name="Mendeley Recent Style Id 25_11">
    <vt:lpwstr>a-analyses: the PRISMA statement","type":"article-journal","volume":"6"},"uris":["http://www.mendeley.com/documents/?uuid=55e5b34e-f0be-46ef-b195-d769c36ccce4"]}],"mendeley":{"formattedCitation":"&lt;sup&gt;24,25&lt;/sup&gt;","manualFormatting":"(Page et al., 2021)",</vt:lpwstr>
  </property>
  <property fmtid="{D5CDD505-2E9C-101B-9397-08002B2CF9AE}" pid="209" name="Mendeley Recent Style Id 25_12">
    <vt:lpwstr>"plainTextFormattedCitation":"24,25","previouslyFormattedCitation":"&lt;sup&gt;24,25&lt;/sup&gt;"},"properties":{"noteIndex":0},"schema":"https://github.com/citation-style-language/schema/raw/master/csl-citation.json"}</vt:lpwstr>
  </property>
  <property fmtid="{D5CDD505-2E9C-101B-9397-08002B2CF9AE}" pid="210" name="Mendeley Recent Style Id 26_1">
    <vt:lpwstr>&lt;sup&gt;24,25&lt;/sup&gt;</vt:lpwstr>
  </property>
  <property fmtid="{D5CDD505-2E9C-101B-9397-08002B2CF9AE}" pid="211" name="Mendeley Recent Style Name 26_1">
    <vt:lpwstr>24,25</vt:lpwstr>
  </property>
  <property fmtid="{D5CDD505-2E9C-101B-9397-08002B2CF9AE}" pid="212" name="Mendeley Recent Style Id 27_1">
    <vt:lpwstr>ADDIN CSL_CITATION {"citationItems":[{"id":"ITEM-1","itemData":{"ISSN":"2046-4053","author":[{"dropping-particle":"","family":"Moher","given":"David","non-dropping-particle":"","parse-names":false,"suffix":""},{"dropping-particle":"","family":"Shamseer","</vt:lpwstr>
  </property>
  <property fmtid="{D5CDD505-2E9C-101B-9397-08002B2CF9AE}" pid="213" name="Mendeley Recent Style Id 27_2">
    <vt:lpwstr>given":"Larissa","non-dropping-particle":"","parse-names":false,"suffix":""},{"dropping-particle":"","family":"Clarke","given":"Mike","non-dropping-particle":"","parse-names":false,"suffix":""},{"dropping-particle":"","family":"Ghersi","given":"Davina","n</vt:lpwstr>
  </property>
  <property fmtid="{D5CDD505-2E9C-101B-9397-08002B2CF9AE}" pid="214" name="Mendeley Recent Style Id 27_3">
    <vt:lpwstr>on-dropping-particle":"","parse-names":false,"suffix":""},{"dropping-particle":"","family":"Liberati","given":"Alessandro","non-dropping-particle":"","parse-names":false,"suffix":""},{"dropping-particle":"","family":"Petticrew","given":"Mark","non-droppin</vt:lpwstr>
  </property>
  <property fmtid="{D5CDD505-2E9C-101B-9397-08002B2CF9AE}" pid="215" name="Mendeley Recent Style Id 27_4">
    <vt:lpwstr>g-particle":"","parse-names":false,"suffix":""},{"dropping-particle":"","family":"Shekelle","given":"Paul","non-dropping-particle":"","parse-names":false,"suffix":""},{"dropping-particle":"","family":"Stewart","given":"Lesley A","non-dropping-particle":""</vt:lpwstr>
  </property>
  <property fmtid="{D5CDD505-2E9C-101B-9397-08002B2CF9AE}" pid="216" name="Mendeley Recent Style Id 27_5">
    <vt:lpwstr>,"parse-names":false,"suffix":""}],"container-title":"Systematic reviews","id":"ITEM-1","issue":"1","issued":{"date-parts":[["2015"]]},"page":"1-9","publisher":"BioMed Central","title":"Preferred reporting items for systematic review and meta-analysis pro</vt:lpwstr>
  </property>
  <property fmtid="{D5CDD505-2E9C-101B-9397-08002B2CF9AE}" pid="217" name="Mendeley Recent Style Id 27_6">
    <vt:lpwstr>tocols (PRISMA-P) 2015 statement","type":"article-journal","volume":"4"},"uris":["http://www.mendeley.com/documents/?uuid=16b9bb44-2121-469a-830c-1d8981c481b4"]}],"mendeley":{"formattedCitation":"&lt;sup&gt;26&lt;/sup&gt;","plainTextFormattedCitation":"26","previousl</vt:lpwstr>
  </property>
  <property fmtid="{D5CDD505-2E9C-101B-9397-08002B2CF9AE}" pid="218" name="Mendeley Recent Style Id 27_7">
    <vt:lpwstr>yFormattedCitation":"&lt;sup&gt;26&lt;/sup&gt;"},"properties":{"noteIndex":0},"schema":"https://github.com/citation-style-language/schema/raw/master/csl-citation.json"}</vt:lpwstr>
  </property>
  <property fmtid="{D5CDD505-2E9C-101B-9397-08002B2CF9AE}" pid="219" name="Mendeley Recent Style Name 27_1">
    <vt:lpwstr>&lt;sup&gt;26&lt;/sup&gt;</vt:lpwstr>
  </property>
  <property fmtid="{D5CDD505-2E9C-101B-9397-08002B2CF9AE}" pid="220" name="Mendeley Recent Style Id 28_1">
    <vt:lpwstr>&lt;sup&gt;26&lt;/sup&gt;</vt:lpwstr>
  </property>
  <property fmtid="{D5CDD505-2E9C-101B-9397-08002B2CF9AE}" pid="221" name="Mendeley Recent Style Name 28_1">
    <vt:lpwstr>26</vt:lpwstr>
  </property>
  <property fmtid="{D5CDD505-2E9C-101B-9397-08002B2CF9AE}" pid="222" name="Mendeley Recent Style Id 29_1">
    <vt:lpwstr>ADDIN CSL_CITATION {"citationItems":[{"id":"ITEM-1","itemData":{"ISSN":"1664-042X","author":[{"dropping-particle":"","family":"Campbell","given":"Amy","non-dropping-particle":"","parse-names":false,"suffix":""},{"dropping-particle":"","family":"Grace","gi</vt:lpwstr>
  </property>
  <property fmtid="{D5CDD505-2E9C-101B-9397-08002B2CF9AE}" pid="223" name="Mendeley Recent Style Id 29_2">
    <vt:lpwstr>ven":"Fergal","non-dropping-particle":"","parse-names":false,"suffix":""},{"dropping-particle":"","family":"Ritchie","given":"Louise","non-dropping-particle":"","parse-names":false,"suffix":""},{"dropping-particle":"","family":"Beaumont","given":"Alexande</vt:lpwstr>
  </property>
  <property fmtid="{D5CDD505-2E9C-101B-9397-08002B2CF9AE}" pid="224" name="Mendeley Recent Style Id 29_3">
    <vt:lpwstr>r","non-dropping-particle":"","parse-names":false,"suffix":""},{"dropping-particle":"","family":"Sculthorpe","given":"Nicholas","non-dropping-particle":"","parse-names":false,"suffix":""}],"container-title":"Frontiers in physiology","id":"ITEM-1","issued"</vt:lpwstr>
  </property>
  <property fmtid="{D5CDD505-2E9C-101B-9397-08002B2CF9AE}" pid="225" name="Mendeley Recent Style Id 29_4">
    <vt:lpwstr>:{"date-parts":[["2019"]]},"page":"31","publisher":"Frontiers","title":"Long-term aerobic exercise improves vascular function into old age: a systematic review, meta-analysis and meta regression of observational and interventional studies","type":"article</vt:lpwstr>
  </property>
  <property fmtid="{D5CDD505-2E9C-101B-9397-08002B2CF9AE}" pid="226" name="Mendeley Recent Style Id 29_5">
    <vt:lpwstr>-journal","volume":"10"},"uris":["http://www.mendeley.com/documents/?uuid=0d31a416-f9a6-4b81-98e3-47300a4ae61d"]}],"mendeley":{"formattedCitation":"&lt;sup&gt;27&lt;/sup&gt;","plainTextFormattedCitation":"27","previouslyFormattedCitation":"&lt;sup&gt;27&lt;/sup&gt;"},"properties</vt:lpwstr>
  </property>
  <property fmtid="{D5CDD505-2E9C-101B-9397-08002B2CF9AE}" pid="227" name="Mendeley Recent Style Id 29_6">
    <vt:lpwstr>":{"noteIndex":0},"schema":"https://github.com/citation-style-language/schema/raw/master/csl-citation.json"}</vt:lpwstr>
  </property>
  <property fmtid="{D5CDD505-2E9C-101B-9397-08002B2CF9AE}" pid="228" name="Mendeley Recent Style Name 29_1">
    <vt:lpwstr>&lt;sup&gt;27&lt;/sup&gt;</vt:lpwstr>
  </property>
  <property fmtid="{D5CDD505-2E9C-101B-9397-08002B2CF9AE}" pid="229" name="Mendeley Recent Style Id 30_1">
    <vt:lpwstr>&lt;sup&gt;27&lt;/sup&gt;</vt:lpwstr>
  </property>
  <property fmtid="{D5CDD505-2E9C-101B-9397-08002B2CF9AE}" pid="230" name="Mendeley Recent Style Name 30_1">
    <vt:lpwstr>27</vt:lpwstr>
  </property>
  <property fmtid="{D5CDD505-2E9C-101B-9397-08002B2CF9AE}" pid="231" name="Mendeley Recent Style Id 31_1">
    <vt:lpwstr>ADDIN CSL_CITATION {"citationItems":[{"id":"ITEM-1","itemData":{"ISSN":"1179-2035","author":[{"dropping-particle":"","family":"Beaumont","given":"Alexander","non-dropping-particle":"","parse-names":false,"suffix":""},{"dropping-particle":"","family":"Grac</vt:lpwstr>
  </property>
  <property fmtid="{D5CDD505-2E9C-101B-9397-08002B2CF9AE}" pid="232" name="Mendeley Recent Style Id 31_2">
    <vt:lpwstr>e","given":"Fergal","non-dropping-particle":"","parse-names":false,"suffix":""},{"dropping-particle":"","family":"Richards","given":"Joanna","non-dropping-particle":"","parse-names":false,"suffix":""},{"dropping-particle":"","family":"Hough","given":"John</vt:lpwstr>
  </property>
  <property fmtid="{D5CDD505-2E9C-101B-9397-08002B2CF9AE}" pid="233" name="Mendeley Recent Style Id 31_3">
    <vt:lpwstr>","non-dropping-particle":"","parse-names":false,"suffix":""},{"dropping-particle":"","family":"Oxborough","given":"David","non-dropping-particle":"","parse-names":false,"suffix":""},{"dropping-particle":"","family":"Sculthorpe","given":"Nicholas","non-dr</vt:lpwstr>
  </property>
  <property fmtid="{D5CDD505-2E9C-101B-9397-08002B2CF9AE}" pid="234" name="Mendeley Recent Style Id 31_4">
    <vt:lpwstr>opping-particle":"","parse-names":false,"suffix":""}],"container-title":"Sports Medicine","id":"ITEM-1","issue":"6","issued":{"date-parts":[["2017"]]},"page":"1145-1170","publisher":"Springer","title":"Left ventricular speckle tracking-derived cardiac str</vt:lpwstr>
  </property>
  <property fmtid="{D5CDD505-2E9C-101B-9397-08002B2CF9AE}" pid="235" name="Mendeley Recent Style Id 31_5">
    <vt:lpwstr>ain and cardiac twist mechanics in athletes: a systematic review and meta-analysis of controlled studies","type":"article-journal","volume":"47"},"uris":["http://www.mendeley.com/documents/?uuid=177edaf9-14ae-4e08-b896-d7296bfaccb1"]}],"mendeley":{"format</vt:lpwstr>
  </property>
  <property fmtid="{D5CDD505-2E9C-101B-9397-08002B2CF9AE}" pid="236" name="Mendeley Recent Style Id 31_6">
    <vt:lpwstr>tedCitation":"&lt;sup&gt;28&lt;/sup&gt;","plainTextFormattedCitation":"28","previouslyFormattedCitation":"&lt;sup&gt;28&lt;/sup&gt;"},"properties":{"noteIndex":0},"schema":"https://github.com/citation-style-language/schema/raw/master/csl-citation.json"}</vt:lpwstr>
  </property>
  <property fmtid="{D5CDD505-2E9C-101B-9397-08002B2CF9AE}" pid="237" name="Mendeley Recent Style Name 31_1">
    <vt:lpwstr>&lt;sup&gt;28&lt;/sup&gt;</vt:lpwstr>
  </property>
  <property fmtid="{D5CDD505-2E9C-101B-9397-08002B2CF9AE}" pid="238" name="Mendeley Recent Style Id 32_1">
    <vt:lpwstr>&lt;sup&gt;28&lt;/sup&gt;</vt:lpwstr>
  </property>
  <property fmtid="{D5CDD505-2E9C-101B-9397-08002B2CF9AE}" pid="239" name="Mendeley Recent Style Name 32_1">
    <vt:lpwstr>28</vt:lpwstr>
  </property>
  <property fmtid="{D5CDD505-2E9C-101B-9397-08002B2CF9AE}" pid="240" name="Mendeley Recent Style Id 33_1">
    <vt:lpwstr>ADDIN CSL_CITATION {"citationItems":[{"id":"ITEM-1","itemData":{"ISSN":"1081-8693","author":[{"dropping-particle":"","family":"Abràmoff","given":"Michael D","non-dropping-particle":"","parse-names":false,"suffix":""},{"dropping-particle":"","family":"Maga</vt:lpwstr>
  </property>
  <property fmtid="{D5CDD505-2E9C-101B-9397-08002B2CF9AE}" pid="241" name="Mendeley Recent Style Id 33_2">
    <vt:lpwstr>lhães","given":"Paulo J","non-dropping-particle":"","parse-names":false,"suffix":""},{"dropping-particle":"","family":"Ram","given":"Sunanda J","non-dropping-particle":"","parse-names":false,"suffix":""}],"container-title":"Biophotonics international","id</vt:lpwstr>
  </property>
  <property fmtid="{D5CDD505-2E9C-101B-9397-08002B2CF9AE}" pid="242" name="Mendeley Recent Style Id 33_3">
    <vt:lpwstr>":"ITEM-1","issue":"7","issued":{"date-parts":[["2004"]]},"page":"36-42","publisher":"Laurin Publishing","title":"Image processing with ImageJ","type":"article-journal","volume":"11"},"uris":["http://www.mendeley.com/documents/?uuid=1640e43b-a347-4c88-ada</vt:lpwstr>
  </property>
  <property fmtid="{D5CDD505-2E9C-101B-9397-08002B2CF9AE}" pid="243" name="Mendeley Recent Style Id 33_4">
    <vt:lpwstr>9-b0d51a256fea"]}],"mendeley":{"formattedCitation":"&lt;sup&gt;29&lt;/sup&gt;","plainTextFormattedCitation":"29","previouslyFormattedCitation":"&lt;sup&gt;29&lt;/sup&gt;"},"properties":{"noteIndex":0},"schema":"https://github.com/citation-style-language/schema/raw/master/csl-cit</vt:lpwstr>
  </property>
  <property fmtid="{D5CDD505-2E9C-101B-9397-08002B2CF9AE}" pid="244" name="Mendeley Recent Style Id 33_5">
    <vt:lpwstr>ation.json"}</vt:lpwstr>
  </property>
  <property fmtid="{D5CDD505-2E9C-101B-9397-08002B2CF9AE}" pid="245" name="Mendeley Recent Style Name 33_1">
    <vt:lpwstr>&lt;sup&gt;29&lt;/sup&gt;</vt:lpwstr>
  </property>
  <property fmtid="{D5CDD505-2E9C-101B-9397-08002B2CF9AE}" pid="246" name="Mendeley Recent Style Id 34_1">
    <vt:lpwstr>&lt;sup&gt;29&lt;/sup&gt;</vt:lpwstr>
  </property>
  <property fmtid="{D5CDD505-2E9C-101B-9397-08002B2CF9AE}" pid="247" name="Mendeley Recent Style Name 34_1">
    <vt:lpwstr>29</vt:lpwstr>
  </property>
  <property fmtid="{D5CDD505-2E9C-101B-9397-08002B2CF9AE}" pid="248" name="Mendeley Recent Style Id 35_1">
    <vt:lpwstr>ADDIN CSL_CITATION {"citationItems":[{"id":"ITEM-1","itemData":{"ISBN":"1119536618","author":[{"dropping-particle":"","family":"Higgins","given":"Julian P T","non-dropping-particle":"","parse-names":false,"suffix":""},{"dropping-particle":"","family":"Tho</vt:lpwstr>
  </property>
  <property fmtid="{D5CDD505-2E9C-101B-9397-08002B2CF9AE}" pid="249" name="Mendeley Recent Style Id 35_2">
    <vt:lpwstr>mas","given":"James","non-dropping-particle":"","parse-names":false,"suffix":""},{"dropping-particle":"","family":"Chandler","given":"Jacqueline","non-dropping-particle":"","parse-names":false,"suffix":""},{"dropping-particle":"","family":"Cumpston","give</vt:lpwstr>
  </property>
  <property fmtid="{D5CDD505-2E9C-101B-9397-08002B2CF9AE}" pid="250" name="Mendeley Recent Style Id 35_3">
    <vt:lpwstr>n":"Miranda","non-dropping-particle":"","parse-names":false,"suffix":""},{"dropping-particle":"","family":"Li","given":"Tianjing","non-dropping-particle":"","parse-names":false,"suffix":""},{"dropping-particle":"","family":"Page","given":"Matthew J","non-</vt:lpwstr>
  </property>
  <property fmtid="{D5CDD505-2E9C-101B-9397-08002B2CF9AE}" pid="251" name="Mendeley Recent Style Id 35_4">
    <vt:lpwstr>dropping-particle":"","parse-names":false,"suffix":""},{"dropping-particle":"","family":"Welch","given":"Vivian A","non-dropping-particle":"","parse-names":false,"suffix":""}],"id":"ITEM-1","issued":{"date-parts":[["2019"]]},"publisher":"John Wiley &amp; Sons</vt:lpwstr>
  </property>
  <property fmtid="{D5CDD505-2E9C-101B-9397-08002B2CF9AE}" pid="252" name="Mendeley Recent Style Id 35_5">
    <vt:lpwstr>","title":"Cochrane handbook for systematic reviews of interventions","type":"book"},"uris":["http://www.mendeley.com/documents/?uuid=34051361-1ae9-4b7b-8b5a-80ff4d428dd6"]}],"mendeley":{"formattedCitation":"&lt;sup&gt;30&lt;/sup&gt;","plainTextFormattedCitation":"30</vt:lpwstr>
  </property>
  <property fmtid="{D5CDD505-2E9C-101B-9397-08002B2CF9AE}" pid="253" name="Mendeley Recent Style Id 35_6">
    <vt:lpwstr>","previouslyFormattedCitation":"&lt;sup&gt;30&lt;/sup&gt;"},"properties":{"noteIndex":0},"schema":"https://github.com/citation-style-language/schema/raw/master/csl-citation.json"}</vt:lpwstr>
  </property>
  <property fmtid="{D5CDD505-2E9C-101B-9397-08002B2CF9AE}" pid="254" name="Mendeley Recent Style Name 35_1">
    <vt:lpwstr>&lt;sup&gt;30&lt;/sup&gt;</vt:lpwstr>
  </property>
  <property fmtid="{D5CDD505-2E9C-101B-9397-08002B2CF9AE}" pid="255" name="Mendeley Recent Style Id 36_1">
    <vt:lpwstr>&lt;sup&gt;30&lt;/sup&gt;</vt:lpwstr>
  </property>
  <property fmtid="{D5CDD505-2E9C-101B-9397-08002B2CF9AE}" pid="256" name="Mendeley Recent Style Name 36_1">
    <vt:lpwstr>30</vt:lpwstr>
  </property>
  <property fmtid="{D5CDD505-2E9C-101B-9397-08002B2CF9AE}" pid="257" name="Mendeley Recent Style Id 37_1">
    <vt:lpwstr>ADDIN CSL_CITATION {"citationItems":[{"id":"ITEM-1","itemData":{"ISBN":"1119536618","author":[{"dropping-particle":"","family":"Higgins","given":"Julian P T","non-dropping-particle":"","parse-names":false,"suffix":""},{"dropping-particle":"","family":"Tho</vt:lpwstr>
  </property>
  <property fmtid="{D5CDD505-2E9C-101B-9397-08002B2CF9AE}" pid="258" name="Mendeley Recent Style Id 37_2">
    <vt:lpwstr>mas","given":"James","non-dropping-particle":"","parse-names":false,"suffix":""},{"dropping-particle":"","family":"Chandler","given":"Jacqueline","non-dropping-particle":"","parse-names":false,"suffix":""},{"dropping-particle":"","family":"Cumpston","give</vt:lpwstr>
  </property>
  <property fmtid="{D5CDD505-2E9C-101B-9397-08002B2CF9AE}" pid="259" name="Mendeley Recent Style Id 37_3">
    <vt:lpwstr>n":"Miranda","non-dropping-particle":"","parse-names":false,"suffix":""},{"dropping-particle":"","family":"Li","given":"Tianjing","non-dropping-particle":"","parse-names":false,"suffix":""},{"dropping-particle":"","family":"Page","given":"Matthew J","non-</vt:lpwstr>
  </property>
  <property fmtid="{D5CDD505-2E9C-101B-9397-08002B2CF9AE}" pid="260" name="Mendeley Recent Style Id 37_4">
    <vt:lpwstr>dropping-particle":"","parse-names":false,"suffix":""},{"dropping-particle":"","family":"Welch","given":"Vivian A","non-dropping-particle":"","parse-names":false,"suffix":""}],"id":"ITEM-1","issued":{"date-parts":[["2019"]]},"publisher":"John Wiley &amp; Sons</vt:lpwstr>
  </property>
  <property fmtid="{D5CDD505-2E9C-101B-9397-08002B2CF9AE}" pid="261" name="Mendeley Recent Style Id 37_5">
    <vt:lpwstr>","title":"Cochrane handbook for systematic reviews of interventions","type":"book"},"uris":["http://www.mendeley.com/documents/?uuid=34051361-1ae9-4b7b-8b5a-80ff4d428dd6"]}],"mendeley":{"formattedCitation":"&lt;sup&gt;30&lt;/sup&gt;","plainTextFormattedCitation":"30</vt:lpwstr>
  </property>
  <property fmtid="{D5CDD505-2E9C-101B-9397-08002B2CF9AE}" pid="262" name="Mendeley Recent Style Id 37_6">
    <vt:lpwstr>","previouslyFormattedCitation":"&lt;sup&gt;30&lt;/sup&gt;"},"properties":{"noteIndex":0},"schema":"https://github.com/citation-style-language/schema/raw/master/csl-citation.json"}</vt:lpwstr>
  </property>
  <property fmtid="{D5CDD505-2E9C-101B-9397-08002B2CF9AE}" pid="263" name="Mendeley Recent Style Name 37_1">
    <vt:lpwstr>&lt;sup&gt;30&lt;/sup&gt;</vt:lpwstr>
  </property>
  <property fmtid="{D5CDD505-2E9C-101B-9397-08002B2CF9AE}" pid="264" name="Mendeley Recent Style Id 38_1">
    <vt:lpwstr>&lt;sup&gt;30&lt;/sup&gt;</vt:lpwstr>
  </property>
  <property fmtid="{D5CDD505-2E9C-101B-9397-08002B2CF9AE}" pid="265" name="Mendeley Recent Style Name 38_1">
    <vt:lpwstr>30</vt:lpwstr>
  </property>
  <property fmtid="{D5CDD505-2E9C-101B-9397-08002B2CF9AE}" pid="266" name="Mendeley Recent Style Id 39_1">
    <vt:lpwstr>ADDIN CSL_CITATION {"citationItems":[{"id":"ITEM-1","itemData":{"author":[{"dropping-particle":"","family":"Garber","given":"Carol Ewing","non-dropping-particle":"","parse-names":false,"suffix":""},{"dropping-particle":"","family":"Blissmer","given":"Brya</vt:lpwstr>
  </property>
  <property fmtid="{D5CDD505-2E9C-101B-9397-08002B2CF9AE}" pid="267" name="Mendeley Recent Style Id 39_2">
    <vt:lpwstr>n","non-dropping-particle":"","parse-names":false,"suffix":""},{"dropping-particle":"","family":"Deschenes","given":"Michael R","non-dropping-particle":"","parse-names":false,"suffix":""},{"dropping-particle":"","family":"Franklin","given":"Barry A","non-</vt:lpwstr>
  </property>
  <property fmtid="{D5CDD505-2E9C-101B-9397-08002B2CF9AE}" pid="268" name="Mendeley Recent Style Id 39_3">
    <vt:lpwstr>dropping-particle":"","parse-names":false,"suffix":""},{"dropping-particle":"","family":"Lamonte","given":"Michael J","non-dropping-particle":"","parse-names":false,"suffix":""},{"dropping-particle":"","family":"Lee","given":"I-Min","non-dropping-particle</vt:lpwstr>
  </property>
  <property fmtid="{D5CDD505-2E9C-101B-9397-08002B2CF9AE}" pid="269" name="Mendeley Recent Style Id 39_4">
    <vt:lpwstr>":"","parse-names":false,"suffix":""},{"dropping-particle":"","family":"Nieman","given":"David C","non-dropping-particle":"","parse-names":false,"suffix":""},{"dropping-particle":"","family":"Swain","given":"David P","non-dropping-particle":"","parse-name</vt:lpwstr>
  </property>
  <property fmtid="{D5CDD505-2E9C-101B-9397-08002B2CF9AE}" pid="270" name="Mendeley Recent Style Id 39_5">
    <vt:lpwstr>s":false,"suffix":""}],"id":"ITEM-1","issued":{"date-parts":[["2011"]]},"title":"Quantity and quality of exercise for developing and maintaining cardiorespiratory, musculoskeletal, and neuromotor fitness in apparently healthy adults: guidance for prescrib</vt:lpwstr>
  </property>
  <property fmtid="{D5CDD505-2E9C-101B-9397-08002B2CF9AE}" pid="271" name="Mendeley Recent Style Id 39_6">
    <vt:lpwstr>ing exercise","type":"article-journal"},"uris":["http://www.mendeley.com/documents/?uuid=277e3eb5-deea-4651-9c7b-a8cf6493113f"]}],"mendeley":{"formattedCitation":"&lt;sup&gt;31&lt;/sup&gt;","manualFormatting":"(2011)","plainTextFormattedCitation":"31","previouslyForm</vt:lpwstr>
  </property>
  <property fmtid="{D5CDD505-2E9C-101B-9397-08002B2CF9AE}" pid="272" name="Mendeley Recent Style Id 39_7">
    <vt:lpwstr>attedCitation":"&lt;sup&gt;31&lt;/sup&gt;"},"properties":{"noteIndex":0},"schema":"https://github.com/citation-style-language/schema/raw/master/csl-citation.json"}</vt:lpwstr>
  </property>
  <property fmtid="{D5CDD505-2E9C-101B-9397-08002B2CF9AE}" pid="273" name="Mendeley Recent Style Id 40_1">
    <vt:lpwstr>&lt;sup&gt;31&lt;/sup&gt;</vt:lpwstr>
  </property>
  <property fmtid="{D5CDD505-2E9C-101B-9397-08002B2CF9AE}" pid="274" name="Mendeley Recent Style Name 40_1">
    <vt:lpwstr>31</vt:lpwstr>
  </property>
  <property fmtid="{D5CDD505-2E9C-101B-9397-08002B2CF9AE}" pid="275" name="Mendeley Recent Style Id 41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276" name="Mendeley Recent Style Id 41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277" name="Mendeley Recent Style Id 41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278" name="Mendeley Recent Style Id 41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279" name="Mendeley Recent Style Id 41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280" name="Mendeley Recent Style Id 41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281" name="Mendeley Recent Style Id 41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282" name="Mendeley Recent Style Id 41_8">
    <vt:lpwstr>ention and treatment in high CV risk patients.","author":[{"dropping-particle":"","family":"Jo","given":"Eun‐Ah","non-dropping-particle":"","parse-names":false,"suffix":""},{"dropping-particle":"","family":"Wu","given":"Shan‐Shan","non-dropping-particle":</vt:lpwstr>
  </property>
  <property fmtid="{D5CDD505-2E9C-101B-9397-08002B2CF9AE}" pid="283" name="Mendeley Recent Style Id 41_9">
    <vt:lpwstr>"","parse-names":false,"suffix":""},{"dropping-particle":"","family":"Han","given":"Hyung‐Rae","non-dropping-particle":"","parse-names":false,"suffix":""},{"dropping-particle":"","family":"Park","given":"Jung‐Jun","non-dropping-particle":"","parse-names":</vt:lpwstr>
  </property>
  <property fmtid="{D5CDD505-2E9C-101B-9397-08002B2CF9AE}" pid="284" name="Mendeley Recent Style Id 41_10">
    <vt:lpwstr>false,"suffix":""},{"dropping-particle":"","family":"Park","given":"Saejong","non-dropping-particle":"","parse-names":false,"suffix":""},{"dropping-particle":"","family":"Cho","given":"Kyoung‐Im","non-dropping-particle":"","parse-names":false,"suffix":""}</vt:lpwstr>
  </property>
  <property fmtid="{D5CDD505-2E9C-101B-9397-08002B2CF9AE}" pid="285" name="Mendeley Recent Style Id 41_11">
    <vt:lpwstr>],"container-title":"Clinical Cardiology","id":"ITEM-1","issued":{"date-parts":[["2019","12","28"]]},"note":"CV risk group\n\nIncluded","page":"clc.23324","title":"Effects of exergaming in postmenopausal women with high cardiovascular risk: A randomized c</vt:lpwstr>
  </property>
  <property fmtid="{D5CDD505-2E9C-101B-9397-08002B2CF9AE}" pid="286" name="Mendeley Recent Style Id 41_12">
    <vt:lpwstr>ontrolled trial","type":"article-journal"},"uris":["http://www.mendeley.com/documents/?uuid=18e59d2e-9c06-4ca1-8aab-da292c4e3047"]}],"mendeley":{"formattedCitation":"&lt;sup&gt;32&lt;/sup&gt;","manualFormatting":"Jo et al., (2019)","plainTextFormattedCitation":"32","</vt:lpwstr>
  </property>
  <property fmtid="{D5CDD505-2E9C-101B-9397-08002B2CF9AE}" pid="287" name="Mendeley Recent Style Id 41_13">
    <vt:lpwstr>previouslyFormattedCitation":"&lt;sup&gt;32&lt;/sup&gt;"},"properties":{"noteIndex":0},"schema":"https://github.com/citation-style-language/schema/raw/master/csl-citation.json"}</vt:lpwstr>
  </property>
  <property fmtid="{D5CDD505-2E9C-101B-9397-08002B2CF9AE}" pid="288" name="Mendeley Recent Style Id 42_1">
    <vt:lpwstr>&lt;sup&gt;32&lt;/sup&gt;</vt:lpwstr>
  </property>
  <property fmtid="{D5CDD505-2E9C-101B-9397-08002B2CF9AE}" pid="289" name="Mendeley Recent Style Name 42_1">
    <vt:lpwstr>32</vt:lpwstr>
  </property>
  <property fmtid="{D5CDD505-2E9C-101B-9397-08002B2CF9AE}" pid="290" name="Mendeley Recent Style Id 43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291" name="Mendeley Recent Style Id 43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292" name="Mendeley Recent Style Id 43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293" name="Mendeley Recent Style Id 43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294" name="Mendeley Recent Style Id 43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295" name="Mendeley Recent Style Id 43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296" name="Mendeley Recent Style Id 43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297" name="Mendeley Recent Style Id 43_8">
    <vt:lpwstr>the prevention of conduit artery endothelial dysfunction in men and women.","author":[{"dropping-particle":"","family":"Black","given":"Mark A","non-dropping-particle":"","parse-names":false,"suffix":""},{"dropping-particle":"","family":"Cable","given":"N</vt:lpwstr>
  </property>
  <property fmtid="{D5CDD505-2E9C-101B-9397-08002B2CF9AE}" pid="298" name="Mendeley Recent Style Id 43_9">
    <vt:lpwstr> Timothy","non-dropping-particle":"","parse-names":false,"suffix":""},{"dropping-particle":"","family":"Thijssen","given":"Dick H J","non-dropping-particle":"","parse-names":false,"suffix":""},{"dropping-particle":"","family":"Green","given":"Daniel J","n</vt:lpwstr>
  </property>
  <property fmtid="{D5CDD505-2E9C-101B-9397-08002B2CF9AE}" pid="299" name="Mendeley Recent Style Id 43_10">
    <vt:lpwstr>on-dropping-particle":"","parse-names":false,"suffix":""}],"container-title":"American Journal of Physiology-Heart and Circulatory Physiology","id":"ITEM-1","issue":"3","issued":{"date-parts":[["2009","9"]]},"language":"eng","note":"From Duplicate 1 (Impa</vt:lpwstr>
  </property>
  <property fmtid="{D5CDD505-2E9C-101B-9397-08002B2CF9AE}" pid="300" name="Mendeley Recent Style Id 43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301" name="Mendeley Recent Style Id 43_12">
    <vt:lpwstr>s","title":"Impact of age, sex, and exercise on brachial artery flow-mediated dilatation","type":"article-journal","volume":"297"},"uris":["http://www.mendeley.com/documents/?uuid=1063017b-fc50-4f66-9c6e-16a486dbb8ed"]}],"mendeley":{"formattedCitation":"&lt;</vt:lpwstr>
  </property>
  <property fmtid="{D5CDD505-2E9C-101B-9397-08002B2CF9AE}" pid="302" name="Mendeley Recent Style Id 43_13">
    <vt:lpwstr>sup&gt;11&lt;/sup&gt;","plainTextFormattedCitation":"11","previouslyFormattedCitation":"&lt;sup&gt;11&lt;/sup&gt;"},"properties":{"noteIndex":0},"schema":"https://github.com/citation-style-language/schema/raw/master/csl-citation.json"}</vt:lpwstr>
  </property>
  <property fmtid="{D5CDD505-2E9C-101B-9397-08002B2CF9AE}" pid="303" name="Mendeley Recent Style Name 43_1">
    <vt:lpwstr>&lt;sup&gt;11&lt;/sup&gt;</vt:lpwstr>
  </property>
  <property fmtid="{D5CDD505-2E9C-101B-9397-08002B2CF9AE}" pid="304" name="Mendeley Recent Style Id 44_1">
    <vt:lpwstr>&lt;sup&gt;11&lt;/sup&gt;</vt:lpwstr>
  </property>
  <property fmtid="{D5CDD505-2E9C-101B-9397-08002B2CF9AE}" pid="305" name="Mendeley Recent Style Name 44_1">
    <vt:lpwstr>11</vt:lpwstr>
  </property>
  <property fmtid="{D5CDD505-2E9C-101B-9397-08002B2CF9AE}" pid="306" name="Mendeley Recent Style Id 45_1">
    <vt:lpwstr>ADDIN CSL_CITATION {"citationItems":[{"id":"ITEM-1","itemData":{"ISSN":"0959-8138","author":[{"dropping-particle":"","family":"Egger","given":"Matthias","non-dropping-particle":"","parse-names":false,"suffix":""},{"dropping-particle":"","family":"Smith","</vt:lpwstr>
  </property>
  <property fmtid="{D5CDD505-2E9C-101B-9397-08002B2CF9AE}" pid="307" name="Mendeley Recent Style Id 45_2">
    <vt:lpwstr>given":"George Davey","non-dropping-particle":"","parse-names":false,"suffix":""},{"dropping-particle":"","family":"Schneider","given":"Martin","non-dropping-particle":"","parse-names":false,"suffix":""},{"dropping-particle":"","family":"Minder","given":"</vt:lpwstr>
  </property>
  <property fmtid="{D5CDD505-2E9C-101B-9397-08002B2CF9AE}" pid="308" name="Mendeley Recent Style Id 45_3">
    <vt:lpwstr>Christoph","non-dropping-particle":"","parse-names":false,"suffix":""}],"container-title":"Bmj","id":"ITEM-1","issue":"7109","issued":{"date-parts":[["1997"]]},"page":"629-634","publisher":"British Medical Journal Publishing Group","title":"Bias in meta-a</vt:lpwstr>
  </property>
  <property fmtid="{D5CDD505-2E9C-101B-9397-08002B2CF9AE}" pid="309" name="Mendeley Recent Style Id 45_4">
    <vt:lpwstr>nalysis detected by a simple, graphical test","type":"article-journal","volume":"315"},"uris":["http://www.mendeley.com/documents/?uuid=fd28cfac-c36a-415f-aff2-f099ac58491e"]}],"mendeley":{"formattedCitation":"&lt;sup&gt;33&lt;/sup&gt;","plainTextFormattedCitation":"</vt:lpwstr>
  </property>
  <property fmtid="{D5CDD505-2E9C-101B-9397-08002B2CF9AE}" pid="310" name="Mendeley Recent Style Id 45_5">
    <vt:lpwstr>33","previouslyFormattedCitation":"&lt;sup&gt;33&lt;/sup&gt;"},"properties":{"noteIndex":0},"schema":"https://github.com/citation-style-language/schema/raw/master/csl-citation.json"}</vt:lpwstr>
  </property>
  <property fmtid="{D5CDD505-2E9C-101B-9397-08002B2CF9AE}" pid="311" name="Mendeley Recent Style Name 45_1">
    <vt:lpwstr>&lt;sup&gt;33&lt;/sup&gt;</vt:lpwstr>
  </property>
  <property fmtid="{D5CDD505-2E9C-101B-9397-08002B2CF9AE}" pid="312" name="Mendeley Recent Style Id 46_1">
    <vt:lpwstr>&lt;sup&gt;33&lt;/sup&gt;</vt:lpwstr>
  </property>
  <property fmtid="{D5CDD505-2E9C-101B-9397-08002B2CF9AE}" pid="313" name="Mendeley Recent Style Name 46_1">
    <vt:lpwstr>33</vt:lpwstr>
  </property>
  <property fmtid="{D5CDD505-2E9C-101B-9397-08002B2CF9AE}" pid="314" name="Mendeley Recent Style Id 47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315" name="Mendeley Recent Style Id 47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316" name="Mendeley Recent Style Id 47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317" name="Mendeley Recent Style Id 47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318" name="Mendeley Recent Style Id 47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319" name="Mendeley Recent Style Id 47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320" name="Mendeley Recent Style Id 47_7">
    <vt:lpwstr>iko","non-dropping-particle":"","parse-names":false,"suffix":""},{"dropping-particle":"","family":"Choi","given":"Youngju","non-dropping-particle":"","parse-names":false,"suffix":""},{"dropping-particle":"","family":"Miyaki","given":"Asako","non-dropping-</vt:lpwstr>
  </property>
  <property fmtid="{D5CDD505-2E9C-101B-9397-08002B2CF9AE}" pid="321" name="Mendeley Recent Style Id 47_8">
    <vt:lpwstr>particle":"","parse-names":false,"suffix":""},{"dropping-particle":"","family":"Tanabe","given":"Yoko","non-dropping-particle":"","parse-names":false,"suffix":""},{"dropping-particle":"","family":"Sugawara","given":"Jun","non-dropping-particle":"","parse-</vt:lpwstr>
  </property>
  <property fmtid="{D5CDD505-2E9C-101B-9397-08002B2CF9AE}" pid="322" name="Mendeley Recent Style Id 47_9">
    <vt:lpwstr>names":false,"suffix":""},{"dropping-particle":"","family":"Ajisaka","given":"Ryuichi","non-dropping-particle":"","parse-names":false,"suffix":""},{"dropping-particle":"","family":"Maeda","given":"Seiji","non-dropping-particle":"","parse-names":false,"suf</vt:lpwstr>
  </property>
  <property fmtid="{D5CDD505-2E9C-101B-9397-08002B2CF9AE}" pid="323" name="Mendeley Recent Style Id 47_10">
    <vt:lpwstr>fix":""}],"container-title":"Nutrition Research","id":"ITEM-1","issue":"10","issued":{"date-parts":[["2012","10"]]},"language":"eng","page":"795-799","publisher-place":"United States","title":"Curcumin ingestion and exercise training improve vascular endo</vt:lpwstr>
  </property>
  <property fmtid="{D5CDD505-2E9C-101B-9397-08002B2CF9AE}" pid="324" name="Mendeley Recent Style Id 47_11">
    <vt:lpwstr>thelial function in postmenopausal women","type":"article-journal","volume":"32"},"uris":["http://www.mendeley.com/documents/?uuid=58f97af1-89da-47b0-9199-9c1ef7025313"]},{"id":"ITEM-2","itemData":{"DOI":"10.1097/GME.0000000000000762","ISSN":"1072-3714","</vt:lpwstr>
  </property>
  <property fmtid="{D5CDD505-2E9C-101B-9397-08002B2CF9AE}" pid="325" name="Mendeley Recent Style Id 47_12">
    <vt:lpwstr>PMID":"28231078","abstract":"OBJECTIVE: The purpose of this study is to determine the effect of 10 weeks of moderate-intensity aerobic exercise training (MIET) on blood pressure (BP), angiotensin-converting enzyme (ACE) and beta2-adrenergic receptor (ADRB</vt:lpwstr>
  </property>
  <property fmtid="{D5CDD505-2E9C-101B-9397-08002B2CF9AE}" pid="326" name="Mendeley Recent Style Id 47_13">
    <vt:lpwstr>2) gene expression in leukocytes, plasma angiotensin II (Ang II), and flow-mediated dilation (FMD) in obese postmenopausal women (PMW) with prehypertension. METHODS: Twenty-four obese prehypertensive PMW (aged 50-70 y; body mass index &gt;/=30 kg/m) randomly</vt:lpwstr>
  </property>
  <property fmtid="{D5CDD505-2E9C-101B-9397-08002B2CF9AE}" pid="327" name="Mendeley Recent Style Id 47_14">
    <vt:lpwstr> assigned to control (n = 12) and exercise (n = 12) groups. Exercise group performed MIET (25-40 min/d, 3 d/wk at 50%-70% of heart rate reserve) for 10 weeks. Control group maintained their normal daily physical activity level. Body composition, VO2max, B</vt:lpwstr>
  </property>
  <property fmtid="{D5CDD505-2E9C-101B-9397-08002B2CF9AE}" pid="328" name="Mendeley Recent Style Id 47_15">
    <vt:lpwstr>P, ACE and ADRB2 gene expression, plasma Ang II, and FMD were measured before and after the training program. RESULTS: After MIET, systolic and diastolic BPs decreased by 4.6% and 2.4%, respectively (P &lt; 0.001). Plasma Ang II level decreased by 45.7%, whe</vt:lpwstr>
  </property>
  <property fmtid="{D5CDD505-2E9C-101B-9397-08002B2CF9AE}" pid="329" name="Mendeley Recent Style Id 47_16">
    <vt:lpwstr>reas FMD increased by 86% in the exercise group (P &lt; 0.001). Exercise training resulted in a threefold increase in ADRB2 and a fourfold decrease in ACE gene expressions (P &lt; 0.05). Training-induced changes in BP inversely associated with the changes in FM</vt:lpwstr>
  </property>
  <property fmtid="{D5CDD505-2E9C-101B-9397-08002B2CF9AE}" pid="330" name="Mendeley Recent Style Id 47_17">
    <vt:lpwstr>D and ADRB2 (r values range -0.55 to -0.78), and positively associated with Ang II and ACE (r values range 0.68-0.86) (P &lt; 0.001). CONCLUSIONS: Ten weeks of MIET modulates ACE and ADRB2 gene expression, decreases Ang II plasma levels, and improves endothe</vt:lpwstr>
  </property>
  <property fmtid="{D5CDD505-2E9C-101B-9397-08002B2CF9AE}" pid="331" name="Mendeley Recent Style Id 47_18">
    <vt:lpwstr>lial function in obese PMW, and these alterations are associated with reduction in BP.","author":[{"dropping-particle":"","family":"Azadpour","given":"Noushin","non-dropping-particle":"","parse-names":false,"suffix":""},{"dropping-particle":"","family":"T</vt:lpwstr>
  </property>
  <property fmtid="{D5CDD505-2E9C-101B-9397-08002B2CF9AE}" pid="332" name="Mendeley Recent Style Id 47_19">
    <vt:lpwstr>artibian","given":"Bakhtyar","non-dropping-particle":"","parse-names":false,"suffix":""},{"dropping-particle":"","family":"Koşar","given":"Şükran Nazan","non-dropping-particle":"","parse-names":false,"suffix":""}],"container-title":"Menopause","id":"ITEM-</vt:lpwstr>
  </property>
  <property fmtid="{D5CDD505-2E9C-101B-9397-08002B2CF9AE}" pid="333" name="Mendeley Recent Style Id 47_20">
    <vt:lpwstr>2","issue":"3","issued":{"date-parts":[["2017","3"]]},"language":"eng","page":"269-277","publisher-place":"United States","title":"Effects of aerobic exercise training on ACE and ADRB2 gene expression, plasma angiotensin II level, and flow-mediated dilati</vt:lpwstr>
  </property>
  <property fmtid="{D5CDD505-2E9C-101B-9397-08002B2CF9AE}" pid="334" name="Mendeley Recent Style Id 47_21">
    <vt:lpwstr>on","type":"article-journal","volume":"24"},"uris":["http://www.mendeley.com/documents/?uuid=3064eefe-197b-42d5-9d48-00cf64556882"]},{"id":"ITEM-3","itemData":{"DOI":"10.1152/ajpheart.00226.2009","ISSN":"0363-6135","PMID":"19633208","abstract":"Flow-media</vt:lpwstr>
  </property>
  <property fmtid="{D5CDD505-2E9C-101B-9397-08002B2CF9AE}" pid="335" name="Mendeley Recent Style Id 47_22">
    <vt:lpwstr>ted dilatation (%FMD), an index of nitric oxide (NO)-mediated vasodilator function, is regarded as a surrogate marker of cardiovascular disease. Aging is associated with endothelial dysfunction, but underlying sex-related differences may exist and the eff</vt:lpwstr>
  </property>
  <property fmtid="{D5CDD505-2E9C-101B-9397-08002B2CF9AE}" pid="336" name="Mendeley Recent Style Id 47_23">
    <vt:lpwstr>ects of fitness and exercise on endothelial dysfunction in men (M) and women (W) are poorly understood. We compared %FMD of the brachial artery in 18 young [Y, 26 ± 1 yr; 9 M and 9 W], 12 older fit (OF, 57 ± 2 yr; 6 M and 6 W), and 16 older sedentary (OS,</vt:lpwstr>
  </property>
  <property fmtid="{D5CDD505-2E9C-101B-9397-08002B2CF9AE}" pid="337" name="Mendeley Recent Style Id 47_24">
    <vt:lpwstr> 59 ± 2 yr; 8 M and 8 W) subjects. Glyceryl trinitrate (GTN) administration was used to assess endothelium-independent vasodilatation, and the FMD-to-GTN ratio was calculated to characterize NO dilator function in the context of smooth muscle cell sensiti</vt:lpwstr>
  </property>
  <property fmtid="{D5CDD505-2E9C-101B-9397-08002B2CF9AE}" pid="338" name="Mendeley Recent Style Id 47_25">
    <vt:lpwstr>vity. Brachial %FMD in Y (7.1 ± 0.8%) was significantly higher compared with OS (4.8 ± 0.7%, P &lt; 0.05), but not OF (6.4 ± 0.7%). Differences between Y and OS subjects were due primarily to lower FMD in the OS women (4.3 ± 0.6%). OS women exhibited signifi</vt:lpwstr>
  </property>
  <property fmtid="{D5CDD505-2E9C-101B-9397-08002B2CF9AE}" pid="339" name="Mendeley Recent Style Id 47_26">
    <vt:lpwstr>cantly lower FMD-to-GTN ratios compared with Y ( P &lt; 0.05) and OF women ( P &lt; 0.05), whereas these differences were not apparent in men. Exercise training improved brachial artery NO dilator function (FMD-to-GTN ratio) after 24 wk ( P &lt; 0.05) in OS women,</vt:lpwstr>
  </property>
  <property fmtid="{D5CDD505-2E9C-101B-9397-08002B2CF9AE}" pid="340" name="Mendeley Recent Style Id 47_27">
    <vt:lpwstr> but not men. These findings indicate that maintaining a high level of fitness, or undertaking exercise training, prevents the age-related decline in the brachial artery vasodilator function evident in women. In OS men, who had relatively preserved NO dil</vt:lpwstr>
  </property>
  <property fmtid="{D5CDD505-2E9C-101B-9397-08002B2CF9AE}" pid="341" name="Mendeley Recent Style Id 47_28">
    <vt:lpwstr>ator function, no training adaptations were observed. This study has potential implications for the prevention of conduit artery endothelial dysfunction in men and women.","author":[{"dropping-particle":"","family":"Black","given":"Mark A","non-dropping-p</vt:lpwstr>
  </property>
  <property fmtid="{D5CDD505-2E9C-101B-9397-08002B2CF9AE}" pid="342" name="Mendeley Recent Style Id 47_29">
    <vt:lpwstr>article":"","parse-names":false,"suffix":""},{"dropping-particle":"","family":"Cable","given":"N Timothy","non-dropping-particle":"","parse-names":false,"suffix":""},{"dropping-particle":"","family":"Thijssen","given":"Dick H J","non-dropping-particle":""</vt:lpwstr>
  </property>
  <property fmtid="{D5CDD505-2E9C-101B-9397-08002B2CF9AE}" pid="343" name="Mendeley Recent Style Id 47_30">
    <vt:lpwstr>,"parse-names":false,"suffix":""},{"dropping-particle":"","family":"Green","given":"Daniel J","non-dropping-particle":"","parse-names":false,"suffix":""}],"container-title":"American Journal of Physiology-Heart and Circulatory Physiology","id":"ITEM-3","i</vt:lpwstr>
  </property>
  <property fmtid="{D5CDD505-2E9C-101B-9397-08002B2CF9AE}" pid="344" name="Mendeley Recent Style Id 47_31">
    <vt:lpwstr>ssue":"3","issued":{"date-parts":[["2009","9"]]},"language":"eng","note":"From Duplicate 1 (Impact of age, sex, and exercise on brachial artery flow-mediated dilatation - Black, Mark A; Cable, N Timothy; Thijssen, Dick H J; Green, Daniel J)\n\nIncluded","</vt:lpwstr>
  </property>
  <property fmtid="{D5CDD505-2E9C-101B-9397-08002B2CF9AE}" pid="345" name="Mendeley Recent Style Id 47_32">
    <vt:lpwstr>page":"H1109-H1116","publisher":"American Physiological Society","publisher-place":"United States","title":"Impact of age, sex, and exercise on brachial artery flow-mediated dilatation","type":"article-journal","volume":"297"},"uris":["http://www.mendeley</vt:lpwstr>
  </property>
  <property fmtid="{D5CDD505-2E9C-101B-9397-08002B2CF9AE}" pid="346" name="Mendeley Recent Style Id 47_33">
    <vt:lpwstr>.com/documents/?uuid=1063017b-fc50-4f66-9c6e-16a486dbb8ed"]},{"id":"ITEM-4","itemData":{"DOI":"10.1038/s41440-019-0328-1","ISBN":"4144001903","ISSN":"0916-9636","abstract":"To examine the effects of low‐intensity resistance exercise training (LIRET) and w</vt:lpwstr>
  </property>
  <property fmtid="{D5CDD505-2E9C-101B-9397-08002B2CF9AE}" pid="347" name="Mendeley Recent Style Id 47_34">
    <vt:lpwstr>hole‐body vibration training (WBVT) with an external weighted vest on arterial stiffness, wave reflection, brachial flow‐mediated dilation (FMD), and physical performance in postmenopausal women. Thirty‐three postmenopausal women were stratified by age, b</vt:lpwstr>
  </property>
  <property fmtid="{D5CDD505-2E9C-101B-9397-08002B2CF9AE}" pid="348" name="Mendeley Recent Style Id 47_35">
    <vt:lpwstr>ody mass index (BMI), and maximal voluntary contraction (MVC) (age, 65â€‰Â±â€‰4 years; BMI, 23.3â€‰Â±â€‰2.6â€‰kg/m2; MVC, 17.4â€‰Â±â€‰2.6â€‰kg) and randomized into LIRET, WBVT, or a nonexercising control group for 12 weeks. Arterial stiffness, augmentatio</vt:lpwstr>
  </property>
  <property fmtid="{D5CDD505-2E9C-101B-9397-08002B2CF9AE}" pid="349" name="Mendeley Recent Style Id 47_36">
    <vt:lpwstr>n index (AIx), augmented pressure (AP), brachial FMD, gait speed and leg strength were measured at baseline and 12 weeks. WBVT induced improvements in pulse pressure amplification (PPA) (0.04â€‰Â±â€‰0.02) compared to control (Pâ€‰=â€‰0.048) and in wave re</vt:lpwstr>
  </property>
  <property fmtid="{D5CDD505-2E9C-101B-9397-08002B2CF9AE}" pid="350" name="Mendeley Recent Style Id 47_37">
    <vt:lpwstr>flection indices [AIx (‐4.3â€‰Â±â€‰1.4%) and AP (‐2.9â€‰Â±â€‰1.3â€‰mmHg)] compared to LIRET (Pâ€‰=â€‰0.039 and 0.048, respectively). WBVT (3.8â€‰Â±â€‰1.4%) and LIRET (5.0â€‰Â±â€‰1.5%) induced similar improvements in FMD compared to control (Pâ€‰=â€‰0.029 </vt:lpwstr>
  </property>
  <property fmtid="{D5CDD505-2E9C-101B-9397-08002B2CF9AE}" pid="351" name="Mendeley Recent Style Id 47_38">
    <vt:lpwstr>and 0.008, respectively). WBVT and LIRET elicited similar increases in leg strength (Pâ€‰=â€‰0.001 and 0.019, respectively), compared to no improvement in the control group. LIRET significantly increased gait speed compared to WBVT (Pâ€‰=â€‰0.043). Althou</vt:lpwstr>
  </property>
  <property fmtid="{D5CDD505-2E9C-101B-9397-08002B2CF9AE}" pid="352" name="Mendeley Recent Style Id 47_39">
    <vt:lpwstr>gh both WBVT and LIRET increased brachial artery FMD (systemic effect), WBVT seemed to be more efficacious in improving wave reflection and cardiac pulsatile load. Interestingly, LIRET elicited a significant improvement in gait speed. Both modalities seem</vt:lpwstr>
  </property>
  <property fmtid="{D5CDD505-2E9C-101B-9397-08002B2CF9AE}" pid="353" name="Mendeley Recent Style Id 47_40">
    <vt:lpwstr> effective in improving systemic endothelial function and muscle strength in postmenopausal women.","author":[{"dropping-particle":"","family":"Jaime","given":"Salvador J.","non-dropping-particle":"","parse-names":false,"suffix":""},{"dropping-particle":"</vt:lpwstr>
  </property>
  <property fmtid="{D5CDD505-2E9C-101B-9397-08002B2CF9AE}" pid="354" name="Mendeley Recent Style Id 47_41">
    <vt:lpwstr>","family":"Maharaj","given":"Arun","non-dropping-particle":"","parse-names":false,"suffix":""},{"dropping-particle":"","family":"Alvarez-Alvarado","given":"Stacey","non-dropping-particle":"","parse-names":false,"suffix":""},{"dropping-particle":"","famil</vt:lpwstr>
  </property>
  <property fmtid="{D5CDD505-2E9C-101B-9397-08002B2CF9AE}" pid="355" name="Mendeley Recent Style Id 47_42">
    <vt:lpwstr>y":"Figueroa","given":"Arturo","non-dropping-particle":"","parse-names":false,"suffix":""}],"container-title":"Hypertension research","id":"ITEM-4","issued":{"date-parts":[["2019"]]},"note":"From Duplicate 1 (Impact of low-intensity resistance and whole-b</vt:lpwstr>
  </property>
  <property fmtid="{D5CDD505-2E9C-101B-9397-08002B2CF9AE}" pid="356" name="Mendeley Recent Style Id 47_43">
    <vt:lpwstr>ody vibration training on aortic hemodynamics and vascular function in postmenopausal women - Jaime, S J; Maharaj, A; Alvarez-Alvarado, S; Figueroa, A)\n\nKeeping it in because of the low-intensit resistance exercise\n\nIncluded","publisher":"Springer US"</vt:lpwstr>
  </property>
  <property fmtid="{D5CDD505-2E9C-101B-9397-08002B2CF9AE}" pid="357" name="Mendeley Recent Style Id 47_44">
    <vt:lpwstr>,"title":"Impact of low-intensity resistance and whole-body vibration training on aortic hemodynamics and vascular function in postmenopausal women","type":"article-journal"},"uris":["http://www.mendeley.com/documents/?uuid=1398a00e-a0b2-4fba-b64f-427d0e9</vt:lpwstr>
  </property>
  <property fmtid="{D5CDD505-2E9C-101B-9397-08002B2CF9AE}" pid="358" name="Mendeley Recent Style Id 47_45">
    <vt:lpwstr>ec671"]},{"id":"ITEM-5","itemData":{"DOI":"10.1002/clc.23324","ISSN":"0160-9289","abstract":"Objective: Recently, exergames have been used an exercise modality as aerobic fitness activities. However, evidence of its effectiveness on cardiovascular (CV)‐re</vt:lpwstr>
  </property>
  <property fmtid="{D5CDD505-2E9C-101B-9397-08002B2CF9AE}" pid="359" name="Mendeley Recent Style Id 47_46">
    <vt:lpwstr>lated risk factors remain unclear. Hypothesis: We evaluate the effects of exergaming on CV‐related risk factors compared with traditional aerobic exercise in high CV risk patients. Methods: Sixty‐five postmenopausal women with high CV risk were randomized</vt:lpwstr>
  </property>
  <property fmtid="{D5CDD505-2E9C-101B-9397-08002B2CF9AE}" pid="360" name="Mendeley Recent Style Id 47_47">
    <vt:lpwstr> among exergame (n = 22), treadmill (n = 22), and control (n = 21) groups. The exergame group was engaged in the running‐based exergame using Exer Heart and the treadmill group walked or jogged on a treadmill. Cardiorespiratory fitness, flow‐mediated dila</vt:lpwstr>
  </property>
  <property fmtid="{D5CDD505-2E9C-101B-9397-08002B2CF9AE}" pid="361" name="Mendeley Recent Style Id 47_48">
    <vt:lpwstr>tion, endothelial progenitor cells (EPCs), epicardial fat thickness, metabolic parameters, and anthropometric parameters were measured in patients before and 12 weeks after the training. Results: Exergaming significantly improved VO2 peak (P &lt;.001; differ</vt:lpwstr>
  </property>
  <property fmtid="{D5CDD505-2E9C-101B-9397-08002B2CF9AE}" pid="362" name="Mendeley Recent Style Id 47_49">
    <vt:lpwstr>ent from control, P &lt;.05), flow‐mediated dilation (P &lt;.001; different from control, P &lt;.05), EPCs (CD34/CD117+, P &lt;.01). Treadmill exercise was effective at improving VO2 peak (P &lt;.01; different from control, P &lt;.05), flow‐mediated dilation (P &lt;.05), EPCs</vt:lpwstr>
  </property>
  <property fmtid="{D5CDD505-2E9C-101B-9397-08002B2CF9AE}" pid="363" name="Mendeley Recent Style Id 47_50">
    <vt:lpwstr> (CD34/CD117+, P &lt;.01; different from control P &lt;.05). Epicardial fat thickness decreased after both exercise programs (exergame, P &lt;.01; treadmill, P &lt;.01; no different from control). Conclusion: Exergaming showed similar effects to traditional aerobic e</vt:lpwstr>
  </property>
  <property fmtid="{D5CDD505-2E9C-101B-9397-08002B2CF9AE}" pid="364" name="Mendeley Recent Style Id 47_51">
    <vt:lpwstr>xercise in improving cardiorespiratory fitness and endothelial function in postmenopausal women with high CV risk. These findings suggest that the exergames may serve as an alternative to conventional aerobic exercises for prevention and treatment in high</vt:lpwstr>
  </property>
  <property fmtid="{D5CDD505-2E9C-101B-9397-08002B2CF9AE}" pid="365" name="Mendeley Recent Style Id 47_52">
    <vt:lpwstr> CV risk patients.","author":[{"dropping-particle":"","family":"Jo","given":"Eun‐Ah","non-dropping-particle":"","parse-names":false,"suffix":""},{"dropping-particle":"","family":"Wu","given":"Shan‐Shan","non-dropping-particle":"","parse-names":false,"suff</vt:lpwstr>
  </property>
  <property fmtid="{D5CDD505-2E9C-101B-9397-08002B2CF9AE}" pid="366" name="Mendeley Recent Style Id 47_53">
    <vt:lpwstr>ix":""},{"dropping-particle":"","family":"Han","given":"Hyung‐Rae","non-dropping-particle":"","parse-names":false,"suffix":""},{"dropping-particle":"","family":"Park","given":"Jung‐Jun","non-dropping-particle":"","parse-names":false,"suffix":""},{"droppin</vt:lpwstr>
  </property>
  <property fmtid="{D5CDD505-2E9C-101B-9397-08002B2CF9AE}" pid="367" name="Mendeley Recent Style Id 47_54">
    <vt:lpwstr>g-particle":"","family":"Park","given":"Saejong","non-dropping-particle":"","parse-names":false,"suffix":""},{"dropping-particle":"","family":"Cho","given":"Kyoung‐Im","non-dropping-particle":"","parse-names":false,"suffix":""}],"container-title":"Clinica</vt:lpwstr>
  </property>
  <property fmtid="{D5CDD505-2E9C-101B-9397-08002B2CF9AE}" pid="368" name="Mendeley Recent Style Id 47_55">
    <vt:lpwstr>l Cardiology","id":"ITEM-5","issued":{"date-parts":[["2019","12","28"]]},"note":"CV risk group\n\nIncluded","page":"clc.23324","title":"Effects of exergaming in postmenopausal women with high cardiovascular risk: A randomized controlled trial","type":"art</vt:lpwstr>
  </property>
  <property fmtid="{D5CDD505-2E9C-101B-9397-08002B2CF9AE}" pid="369" name="Mendeley Recent Style Id 47_56">
    <vt:lpwstr>icle-journal"},"uris":["http://www.mendeley.com/documents/?uuid=18e59d2e-9c06-4ca1-8aab-da292c4e3047"]},{"id":"ITEM-6","itemData":{"DOI":"10.1097/GME.0000000000000208","ISSN":"1072-3714","PMID":"24552980","abstract":"OBJECTIVE: This study compared the eff</vt:lpwstr>
  </property>
  <property fmtid="{D5CDD505-2E9C-101B-9397-08002B2CF9AE}" pid="370" name="Mendeley Recent Style Id 47_57">
    <vt:lpwstr>ects of a 2-week program of low-volume high-intensity interval training (HIT) with the effects of higher-volume moderate-intensity continuous training (CT) on cardiopulmonary and vascular functions in postmenopausal women. METHODS: Twenty-two postmenopaus</vt:lpwstr>
  </property>
  <property fmtid="{D5CDD505-2E9C-101B-9397-08002B2CF9AE}" pid="371" name="Mendeley Recent Style Id 47_58">
    <vt:lpwstr>al women were randomly assigned to undertake six HIT (n = 12) or CT (n = 10) sessions for 2 weeks. HIT sessions consisted of ten 1-minute intervals of cycling exercise at 100% of peak power output separated by 1 minute of active recovery. CT sessions invo</vt:lpwstr>
  </property>
  <property fmtid="{D5CDD505-2E9C-101B-9397-08002B2CF9AE}" pid="372" name="Mendeley Recent Style Id 47_59">
    <vt:lpwstr>lved 40 minutes of continuous cycling at 65% of peak power output. Variables assessed at baseline and 2 weeks included cardiopulmonary function (ventilatory threshold, peak oxygen uptake), macrovascular endothelial function (flow-mediated dilation of the </vt:lpwstr>
  </property>
  <property fmtid="{D5CDD505-2E9C-101B-9397-08002B2CF9AE}" pid="373" name="Mendeley Recent Style Id 47_60">
    <vt:lpwstr>brachial artery), and microvascular function (reactive hyperemia and local thermal hyperemia of forearm skin). RESULTS: Eighteen participants completed the study (HIT, 11; CT, 7). Adherence to the exercise programs was excellent, with 107 of 108 sessions </vt:lpwstr>
  </property>
  <property fmtid="{D5CDD505-2E9C-101B-9397-08002B2CF9AE}" pid="374" name="Mendeley Recent Style Id 47_61">
    <vt:lpwstr>completed. Despite substantially lower total time commitment ( approximately 2.5 vs. approximately 5 h) and training volume (558 vs. 1,237 kJ) for HIT versus CT, increases from baseline in peak oxygen uptake achieved significance (P = 0.01) for the HIT gr</vt:lpwstr>
  </property>
  <property fmtid="{D5CDD505-2E9C-101B-9397-08002B2CF9AE}" pid="375" name="Mendeley Recent Style Id 47_62">
    <vt:lpwstr>oup only (Delta = 2.2 mL kg min; P for interaction = 0.688). Improvements in exercise test duration were observed in both groups (HIT, 13%; CT, 5%; P for interaction = 0.194). There were no significant changes in macrovascular or microvascular function in</vt:lpwstr>
  </property>
  <property fmtid="{D5CDD505-2E9C-101B-9397-08002B2CF9AE}" pid="376" name="Mendeley Recent Style Id 47_63">
    <vt:lpwstr> either group. CONCLUSIONS: The findings suggest that low-volume HIT is feasible and can lead to rapid improvements in cardiopulmonary function in postmenopausal women.","author":[{"dropping-particle":"","family":"Klonizakis","given":"Markos","non-droppin</vt:lpwstr>
  </property>
  <property fmtid="{D5CDD505-2E9C-101B-9397-08002B2CF9AE}" pid="377" name="Mendeley Recent Style Id 47_64">
    <vt:lpwstr>g-particle":"","parse-names":false,"suffix":""},{"dropping-particle":"","family":"Moss","given":"James","non-dropping-particle":"","parse-names":false,"suffix":""},{"dropping-particle":"","family":"Gilbert","given":"Stephen","non-dropping-particle":"","pa</vt:lpwstr>
  </property>
  <property fmtid="{D5CDD505-2E9C-101B-9397-08002B2CF9AE}" pid="378" name="Mendeley Recent Style Id 47_65">
    <vt:lpwstr>rse-names":false,"suffix":""},{"dropping-particle":"","family":"Broom","given":"David","non-dropping-particle":"","parse-names":false,"suffix":""},{"dropping-particle":"","family":"Foster","given":"Jeff","non-dropping-particle":"","parse-names":false,"suf</vt:lpwstr>
  </property>
  <property fmtid="{D5CDD505-2E9C-101B-9397-08002B2CF9AE}" pid="379" name="Mendeley Recent Style Id 47_66">
    <vt:lpwstr>fix":""},{"dropping-particle":"","family":"Tew","given":"Garry A","non-dropping-particle":"","parse-names":false,"suffix":""}],"container-title":"Menopause (New York, N.Y.)","id":"ITEM-6","issue":"10","issued":{"date-parts":[["2014","10"]]},"language":"en</vt:lpwstr>
  </property>
  <property fmtid="{D5CDD505-2E9C-101B-9397-08002B2CF9AE}" pid="380" name="Mendeley Recent Style Id 47_67">
    <vt:lpwstr>g","note":"From Duplicate 2 (Low-volume high-intensity interval training rapidly improves cardiopulmonary function in postmenopausal women - Klonizakis, Markos; Moss, James; Gilbert, Stephen; Broom, David; Foster, Jeff; Tew, Garry A)\n\nIncluded","page":"</vt:lpwstr>
  </property>
  <property fmtid="{D5CDD505-2E9C-101B-9397-08002B2CF9AE}" pid="381" name="Mendeley Recent Style Id 47_68">
    <vt:lpwstr>1099-1105","publisher-place":"United States","title":"Low-volume high-intensity interval training rapidly improves cardiopulmonary function in postmenopausal women","type":"article-journal","volume":"21"},"uris":["http://www.mendeley.com/documents/?uuid=3</vt:lpwstr>
  </property>
  <property fmtid="{D5CDD505-2E9C-101B-9397-08002B2CF9AE}" pid="382" name="Mendeley Recent Style Id 47_69">
    <vt:lpwstr>9e97394-9146-4238-acb5-dc0ca042375a"]},{"id":"ITEM-7","itemData":{"DOI":"10.1210/jc.2013-2183","ISBN":"1945-7197 (Electronic) 0021-972X (Linking)","ISSN":"0021-972X","PMID":"24092827","abstract":"OBJECTIVE: In contrast to age-matched men, endurance exerci</vt:lpwstr>
  </property>
  <property fmtid="{D5CDD505-2E9C-101B-9397-08002B2CF9AE}" pid="383" name="Mendeley Recent Style Id 47_70">
    <vt:lpwstr>se training is not consistently associated with enhanced endothelial function in estrogen-deficient postmenopausal women. We determined whether endurance exercise training improves endothelial function in postmenopausal women treated with estrogen. In a s</vt:lpwstr>
  </property>
  <property fmtid="{D5CDD505-2E9C-101B-9397-08002B2CF9AE}" pid="384" name="Mendeley Recent Style Id 47_71">
    <vt:lpwstr>ubstudy, we determined if oxidative stress is mechanistically linked to endothelial function adaptations to endurance exercise training. PARTICIPANTS AND DESIGN: Brachial artery flow-mediated dilation (FMD) was measured in 36 sedentary, estrogen-deficient</vt:lpwstr>
  </property>
  <property fmtid="{D5CDD505-2E9C-101B-9397-08002B2CF9AE}" pid="385" name="Mendeley Recent Style Id 47_72">
    <vt:lpwstr> postmenopausal women (45-65 y) at study entry (baseline), after 12 weeks of either placebo, oral (1 mg/d) estradiol, or transdermal estradiol (0.05 mg/d) (randomized), and after an additional 12 weeks of continued estradiol or placebo treatment with conc</vt:lpwstr>
  </property>
  <property fmtid="{D5CDD505-2E9C-101B-9397-08002B2CF9AE}" pid="386" name="Mendeley Recent Style Id 47_73">
    <vt:lpwstr>urrent endurance exercise training. In subgroups of women, FMD also was measured during the infusion of ascorbic acid at baseline and following estradiol/placebo plus endurance exercise training, and in seven habitually endurance-trained estrogen-deficien</vt:lpwstr>
  </property>
  <property fmtid="{D5CDD505-2E9C-101B-9397-08002B2CF9AE}" pid="387" name="Mendeley Recent Style Id 47_74">
    <vt:lpwstr>t controls. RESULTS: FMD increased in the estrogen-treated groups (both P &lt; .01) after 12 weeks and remained unchanged in placebo. FMD further increased following 12 weeks of endurance exercise training in estrogen-treated (both P &lt; .025), but not placebo</vt:lpwstr>
  </property>
  <property fmtid="{D5CDD505-2E9C-101B-9397-08002B2CF9AE}" pid="388" name="Mendeley Recent Style Id 47_75">
    <vt:lpwstr>-treated women (P = .55). In the substudy, baseline FMD was similar between sedentary and endurance-trained controls. Ascorbic acid increased FMD at baseline in sedentary women and endurance-trained controls, and following endurance exercise training in p</vt:lpwstr>
  </property>
  <property fmtid="{D5CDD505-2E9C-101B-9397-08002B2CF9AE}" pid="389" name="Mendeley Recent Style Id 47_76">
    <vt:lpwstr>lacebo-treated, but not in estrogen-treated women. CONCLUSIONS: Estrogen status appears to play an important modulatory role in improvements in endothelial function with endurance exercise training in postmenopausal women. The restored endurance exercise </vt:lpwstr>
  </property>
  <property fmtid="{D5CDD505-2E9C-101B-9397-08002B2CF9AE}" pid="390" name="Mendeley Recent Style Id 47_77">
    <vt:lpwstr>training adaptation in estrogen-treated postmenopausal women may be related to mitigation of oxidative stress.","author":[{"dropping-particle":"","family":"Moreau","given":"Kerrie","non-dropping-particle":"","parse-names":false,"suffix":""},{"dropping-par</vt:lpwstr>
  </property>
  <property fmtid="{D5CDD505-2E9C-101B-9397-08002B2CF9AE}" pid="391" name="Mendeley Recent Style Id 47_78">
    <vt:lpwstr>ticle":"","family":"Stauffer","given":"Brian L","non-dropping-particle":"","parse-names":false,"suffix":""},{"dropping-particle":"","family":"Kohrt","given":"Wendy M","non-dropping-particle":"","parse-names":false,"suffix":""},{"dropping-particle":"","fam</vt:lpwstr>
  </property>
  <property fmtid="{D5CDD505-2E9C-101B-9397-08002B2CF9AE}" pid="392" name="Mendeley Recent Style Id 47_79">
    <vt:lpwstr>ily":"Seals","given":"Douglas R","non-dropping-particle":"","parse-names":false,"suffix":""}],"container-title":"J Clin Endocrinol Metab","edition":"2013/10/05","id":"ITEM-7","issue":"11","issued":{"date-parts":[["2013","11"]]},"language":"eng","note":"Fr</vt:lpwstr>
  </property>
  <property fmtid="{D5CDD505-2E9C-101B-9397-08002B2CF9AE}" pid="393" name="Mendeley Recent Style Id 47_80">
    <vt:lpwstr>om Duplicate 1 (Essential Role of Estrogen for Improvements in Vascular Endothelial Function With Endurance Exercise in Postmenopausal Women - Moreau, Kerrie; Stauffer, Brian L; Kohrt, Wendy M; Seals, Douglas R)\n\nFrom Duplicate 1 (Essential Role of Estr</vt:lpwstr>
  </property>
  <property fmtid="{D5CDD505-2E9C-101B-9397-08002B2CF9AE}" pid="394" name="Mendeley Recent Style Id 47_81">
    <vt:lpwstr>ogen for Improvements in Vascular Endothelial Function With Endurance Exercise in Postmenopausal Women - Moreau, Kerrie L; Stauffer, Brian L; Kohrt, Wendy M; Seals, Douglas R)\n\nIncluded\n\nFrom Duplicate 2 (Essential role of estrogen for improvements in</vt:lpwstr>
  </property>
  <property fmtid="{D5CDD505-2E9C-101B-9397-08002B2CF9AE}" pid="395" name="Mendeley Recent Style Id 47_82">
    <vt:lpwstr> vascular endothelial function with endurance exercise in postmenopausal women - Moreau, K L; Stauffer, B L; Kohrt, W M; Seals, D R)\n\nMoreau, Kerrie L\nStauffer, Brian L\nKohrt, Wendy M\nSeals, Douglas R\neng\nP30 DK048520/DK/NIDDK NIH HHS/\nAG013038/AG</vt:lpwstr>
  </property>
  <property fmtid="{D5CDD505-2E9C-101B-9397-08002B2CF9AE}" pid="396" name="Mendeley Recent Style Id 47_83">
    <vt:lpwstr>/NIA NIH HHS/\nUL1 RR025780/RR/NCRR NIH HHS/\nR01 AG027678/AG/NIA NIH HHS/\nR01AG022241/AG/NIA NIH HHS/\nR01 AG013038/AG/NIA NIH HHS/\nR01 AG022241/AG/NIA NIH HHS/\nR01AG027678/AG/NIA NIH HHS/\nK01 AG020683/AG/NIA NIH HHS/\nUL1-RR-025780/RR/NCRR NIH HHS/\</vt:lpwstr>
  </property>
  <property fmtid="{D5CDD505-2E9C-101B-9397-08002B2CF9AE}" pid="397" name="Mendeley Recent Style Id 47_84">
    <vt:lpwstr>nUL1 TR001082/TR/NCATS NIH HHS/\nR37 AG013038/AG/NIA NIH HHS/\nK01AG020683/AG/NIA NIH HHS/\nRandomized Controlled Trial\nResearch Support, N.I.H., Extramural\nJ Clin Endocrinol Metab. 2013 Nov;98(11):4507-15. doi: 10.1210/jc.2013-2183. Epub 2013 Oct 3.\n\</vt:lpwstr>
  </property>
  <property fmtid="{D5CDD505-2E9C-101B-9397-08002B2CF9AE}" pid="398" name="Mendeley Recent Style Id 47_85">
    <vt:lpwstr>nFrom Duplicate 2 (Essential role of estrogen for improvements in vascular endothelial function with endurance exercise in postmenopausal women - Moreau, K; Stauffer, B L; Kohrt, W M; Seals, D R)\n\nMoreau, Kerrie L\nStauffer, Brian L\nKohrt, Wendy M\nSea</vt:lpwstr>
  </property>
  <property fmtid="{D5CDD505-2E9C-101B-9397-08002B2CF9AE}" pid="399" name="Mendeley Recent Style Id 47_86">
    <vt:lpwstr>ls, Douglas R\neng\nP30 DK048520/DK/NIDDK NIH HHS/\nAG013038/AG/NIA NIH HHS/\nUL1 RR025780/RR/NCRR NIH HHS/\nR01 AG027678/AG/NIA NIH HHS/\nR01AG022241/AG/NIA NIH HHS/\nR01 AG013038/AG/NIA NIH HHS/\nR01 AG022241/AG/NIA NIH HHS/\nR01AG027678/AG/NIA NIH HHS/</vt:lpwstr>
  </property>
  <property fmtid="{D5CDD505-2E9C-101B-9397-08002B2CF9AE}" pid="400" name="Mendeley Recent Style Id 47_87">
    <vt:lpwstr>\nK01 AG020683/AG/NIA NIH HHS/\nUL1-RR-025780/RR/NCRR NIH HHS/\nUL1 TR001082/TR/NCATS NIH HHS/\nR37 AG013038/AG/NIA NIH HHS/\nK01AG020683/AG/NIA NIH HHS/\nRandomized Controlled Trial\nResearch Support, N.I.H., Extramural\nJ Clin Endocrinol Metab. 2013 Nov</vt:lpwstr>
  </property>
  <property fmtid="{D5CDD505-2E9C-101B-9397-08002B2CF9AE}" pid="401" name="Mendeley Recent Style Id 47_88">
    <vt:lpwstr>;98(11):4507-15. doi: 10.1210/jc.2013-2183. Epub 2013 Oct 3.","page":"4507-4515","publisher-place":"United States","title":"Essential role of estrogen for improvements in vascular endothelial function with endurance exercise in postmenopausal women","type</vt:lpwstr>
  </property>
  <property fmtid="{D5CDD505-2E9C-101B-9397-08002B2CF9AE}" pid="402" name="Mendeley Recent Style Id 47_89">
    <vt:lpwstr>":"article-journal","volume":"98"},"uris":["http://www.mendeley.com/documents/?uuid=c07d19b5-a937-4fda-9d46-29dd9c2442af"]},{"id":"ITEM-8","itemData":{"DOI":"10.1007/s12576-010-0126-7","ISSN":"1880-6546","PMID":"21181322","abstract":"The objective of this</vt:lpwstr>
  </property>
  <property fmtid="{D5CDD505-2E9C-101B-9397-08002B2CF9AE}" pid="403" name="Mendeley Recent Style Id 47_90">
    <vt:lpwstr> study was to examine the effects of exercise training in hypoxia on arterial stiffness and flow-mediated vasodilation (FMD) in postmenopausal women. Sixteen postmenopausal women (56+/-1 years) were assigned to a normoxic exercise group (Normoxic group, n</vt:lpwstr>
  </property>
  <property fmtid="{D5CDD505-2E9C-101B-9397-08002B2CF9AE}" pid="404" name="Mendeley Recent Style Id 47_91">
    <vt:lpwstr>=8) or a hypoxic exercise group (Hypoxic group, n=8). The Hypoxic group performed exercise under hypobaric hypoxic conditions corresponding to 2000 m above sea level, and was exposed to these conditions for 2 h per session. Aquatic exercise was performed </vt:lpwstr>
  </property>
  <property fmtid="{D5CDD505-2E9C-101B-9397-08002B2CF9AE}" pid="405" name="Mendeley Recent Style Id 47_92">
    <vt:lpwstr>at an intensity of around 50% peak oxygen uptake for 30min, 4days per week, for 8 weeks. Arterial stiffness was assessed by brachial-ankle pulse wave velocity (baPWV), and FMD was evaluated by peak diameter of the popliteal artery during reactive hyperemi</vt:lpwstr>
  </property>
  <property fmtid="{D5CDD505-2E9C-101B-9397-08002B2CF9AE}" pid="406" name="Mendeley Recent Style Id 47_93">
    <vt:lpwstr>a. After the 8 weeks of training, the Normoxic group showed no significant changes. In contrast, baPWV (P &lt; 0.05) was significantly reduced and peak diameter (P&lt;0.05) and %FMD (P&lt;0.01) were significantly increased in the Hypoxic group after training. Thes</vt:lpwstr>
  </property>
  <property fmtid="{D5CDD505-2E9C-101B-9397-08002B2CF9AE}" pid="407" name="Mendeley Recent Style Id 47_94">
    <vt:lpwstr>e results suggest that exercise training under mild intermittent hypoxic conditions could more effectively reduce arterial stiffness in postmenopausal women, compared with exercise training performed at the same relative intensity under normoxic condition</vt:lpwstr>
  </property>
  <property fmtid="{D5CDD505-2E9C-101B-9397-08002B2CF9AE}" pid="408" name="Mendeley Recent Style Id 47_95">
    <vt:lpwstr>s. Our data also indicate that hypoxic exercise training may induce vascular functional adaptation, for example an increase in FMD response. These findings therefore could have important implications for the development of a new effective exercise prescri</vt:lpwstr>
  </property>
  <property fmtid="{D5CDD505-2E9C-101B-9397-08002B2CF9AE}" pid="409" name="Mendeley Recent Style Id 47_96">
    <vt:lpwstr>ption program.","author":[{"dropping-particle":"","family":"Nishiwaki","given":"Masato","non-dropping-particle":"","parse-names":false,"suffix":""},{"dropping-particle":"","family":"Kawakami","given":"Ryoko","non-dropping-particle":"","parse-names":false,</vt:lpwstr>
  </property>
  <property fmtid="{D5CDD505-2E9C-101B-9397-08002B2CF9AE}" pid="410" name="Mendeley Recent Style Id 47_97">
    <vt:lpwstr>"suffix":""},{"dropping-particle":"","family":"Saito","given":"Kazuto","non-dropping-particle":"","parse-names":false,"suffix":""},{"dropping-particle":"","family":"Tamaki","given":"Hiroyuki","non-dropping-particle":"","parse-names":false,"suffix":""},{"d</vt:lpwstr>
  </property>
  <property fmtid="{D5CDD505-2E9C-101B-9397-08002B2CF9AE}" pid="411" name="Mendeley Recent Style Id 47_98">
    <vt:lpwstr>ropping-particle":"","family":"Takekura","given":"Hiroaki","non-dropping-particle":"","parse-names":false,"suffix":""},{"dropping-particle":"","family":"Ogita","given":"Futoshi","non-dropping-particle":"","parse-names":false,"suffix":""}],"container-title</vt:lpwstr>
  </property>
  <property fmtid="{D5CDD505-2E9C-101B-9397-08002B2CF9AE}" pid="412" name="Mendeley Recent Style Id 47_99">
    <vt:lpwstr>":"The Journal of Physiological Sciences","id":"ITEM-8","issue":"2","issued":{"date-parts":[["2011","3","22"]]},"language":"eng","page":"83-91","publisher-place":"Japan","title":"Vascular adaptations to hypobaric hypoxic training in postmenopausal women."</vt:lpwstr>
  </property>
  <property fmtid="{D5CDD505-2E9C-101B-9397-08002B2CF9AE}" pid="413" name="Mendeley Recent Style Id 47_100">
    <vt:lpwstr>,"type":"article-journal","volume":"61"},"uris":["http://www.mendeley.com/documents/?uuid=03315c94-997d-4325-b923-ec8f3de54d8c"]},{"id":"ITEM-9","itemData":{"DOI":"10.1042/CS20100174","ISBN":"1470-8736 (Electronic)\r0143-5221 (Linking)","PMID":"20642454",</vt:lpwstr>
  </property>
  <property fmtid="{D5CDD505-2E9C-101B-9397-08002B2CF9AE}" pid="414" name="Mendeley Recent Style Id 47_101">
    <vt:lpwstr>"abstract":"Brachial artery FMD (flow-mediated dilation) is impaired with aging and is associated with an increased risk of CVD (cardiovascular disease). In the present study, we determined whether regular aerobic exercise improves brachial artery FMD in </vt:lpwstr>
  </property>
  <property fmtid="{D5CDD505-2E9C-101B-9397-08002B2CF9AE}" pid="415" name="Mendeley Recent Style Id 47_102">
    <vt:lpwstr>MA/O (middle-aged/older) men and post-menopausal women. In sedentary MA/O adults (age, 55-79 years) without CVD, 8 weeks of brisk walking (6 days/week for approx. 50 min/day; randomized controlled design) increased treadmill time approx. 20% in both MA/O </vt:lpwstr>
  </property>
  <property fmtid="{D5CDD505-2E9C-101B-9397-08002B2CF9AE}" pid="416" name="Mendeley Recent Style Id 47_103">
    <vt:lpwstr>men (n=11) and post-menopausal women (n=15) (P&lt;0.01), without altering body composition or circulating CVD risk factors. Brachial artery FMD increased &gt;50% in the MA/O men (from 4.6+/-0.6 to 7.1+/-0.6%; P&lt;0.01), but did not change in the post-menopausal w</vt:lpwstr>
  </property>
  <property fmtid="{D5CDD505-2E9C-101B-9397-08002B2CF9AE}" pid="417" name="Mendeley Recent Style Id 47_104">
    <vt:lpwstr>omen (5.1+/-0.8 compared with 5.4+/-0.7%; P=0.50). No changes occurred in the non-exercising controls. In a separate cross-sectional study (n=167), brachial artery FMD was approx. 50% greater in endurance-exercise-trained (6.4+/-0.4%; n=45) compared with </vt:lpwstr>
  </property>
  <property fmtid="{D5CDD505-2E9C-101B-9397-08002B2CF9AE}" pid="418" name="Mendeley Recent Style Id 47_105">
    <vt:lpwstr>sedentary (4.3+/-0.3%; n=60) MA/O men (P&lt;0.001), whereas there were no differences between endurance-trained (5.3+/-0.7%, n=20) and sedentary (5.6+/-0.5%, n=42) post-menopausal women (P=0.70). Brachial artery lumen diameter, peak hyperaemic shear rate and</vt:lpwstr>
  </property>
  <property fmtid="{D5CDD505-2E9C-101B-9397-08002B2CF9AE}" pid="419" name="Mendeley Recent Style Id 47_106">
    <vt:lpwstr> endothelium-independent dilation did not differ with exercise intervention or in the endurance exercise compared with sedentary groups. In conclusion, regular aerobic exercise is consistently associated with enhanced brachial artery FMD in MA/O men, but </vt:lpwstr>
  </property>
  <property fmtid="{D5CDD505-2E9C-101B-9397-08002B2CF9AE}" pid="420" name="Mendeley Recent Style Id 47_107">
    <vt:lpwstr>not in post-menopausal women. Some post-menopausal women without CVD may be less responsive to habitual aerobic exercise than MA/O men.","author":[{"dropping-particle":"","family":"Pierce","given":"G L","non-dropping-particle":"","parse-names":false,"suff</vt:lpwstr>
  </property>
  <property fmtid="{D5CDD505-2E9C-101B-9397-08002B2CF9AE}" pid="421" name="Mendeley Recent Style Id 47_108">
    <vt:lpwstr>ix":""},{"dropping-particle":"","family":"Eskurza","given":"I","non-dropping-particle":"","parse-names":false,"suffix":""},{"dropping-particle":"","family":"Walker","given":"A E","non-dropping-particle":"","parse-names":false,"suffix":""},{"dropping-parti</vt:lpwstr>
  </property>
  <property fmtid="{D5CDD505-2E9C-101B-9397-08002B2CF9AE}" pid="422" name="Mendeley Recent Style Id 47_109">
    <vt:lpwstr>cle":"","family":"Fay","given":"T N","non-dropping-particle":"","parse-names":false,"suffix":""},{"dropping-particle":"","family":"Seals","given":"D R","non-dropping-particle":"","parse-names":false,"suffix":""}],"container-title":"Clin Sci (Lond)","editi</vt:lpwstr>
  </property>
  <property fmtid="{D5CDD505-2E9C-101B-9397-08002B2CF9AE}" pid="423" name="Mendeley Recent Style Id 47_110">
    <vt:lpwstr>on":"2010/07/21","id":"ITEM-9","issue":"1","issued":{"date-parts":[["2011"]]},"note":"Pierce, Gary L\nEskurza, Iratxe\nWalker, Ashley E\nFay, Tara N\nSeals, Douglas R\neng\nAG013038/AG/NIA NIH HHS/\nRR00051/RR/NCRR NIH HHS/\nR01 AG013038/AG/NIA NIH HHS/\n</vt:lpwstr>
  </property>
  <property fmtid="{D5CDD505-2E9C-101B-9397-08002B2CF9AE}" pid="424" name="Mendeley Recent Style Id 47_111">
    <vt:lpwstr>L30 AG028840/AG/NIA NIH HHS/\nAG031617/AG/NIA NIH HHS/\nM01 RR000051/RR/NCRR NIH HHS/\nAG000279/AG/NIA NIH HHS/\nF31 AG031617/AG/NIA NIH HHS/\nT32 AG000279/AG/NIA NIH HHS/\nR37 AG013038/AG/NIA NIH HHS/\nRandomized Controlled Trial\nResearch Support, N.I.H</vt:lpwstr>
  </property>
  <property fmtid="{D5CDD505-2E9C-101B-9397-08002B2CF9AE}" pid="425" name="Mendeley Recent Style Id 47_112">
    <vt:lpwstr>., Extramural\nResearch Support, Non-U.S. Gov't\nEngland\nClin Sci (Lond). 2011 Jan;120(1):13-23. doi: 10.1042/CS20100174.","page":"13-23","title":"Sex-specific effects of habitual aerobic exercise on brachial artery flow-mediated dilation in middle-aged </vt:lpwstr>
  </property>
  <property fmtid="{D5CDD505-2E9C-101B-9397-08002B2CF9AE}" pid="426" name="Mendeley Recent Style Id 47_113">
    <vt:lpwstr>and older adults","type":"article-journal","volume":"120"},"uris":["http://www.mendeley.com/documents/?uuid=fe894486-a1b8-4553-a6e2-24dc89409022"]},{"id":"ITEM-10","itemData":{"DOI":"10.1089/jwh.2013.4420","ISSN":"1931-843X (Electronic)","PMID":"24299160"</vt:lpwstr>
  </property>
  <property fmtid="{D5CDD505-2E9C-101B-9397-08002B2CF9AE}" pid="427" name="Mendeley Recent Style Id 47_114">
    <vt:lpwstr>,"abstract":"BACKGROUND: Endothelial dysfunction measured via flow-mediated dilation (FMD) is associated with greater risk of future hypertension and cardiovascular events in postmenopausal women. Aerobic exercise training has been shown to improve endoth</vt:lpwstr>
  </property>
  <property fmtid="{D5CDD505-2E9C-101B-9397-08002B2CF9AE}" pid="428" name="Mendeley Recent Style Id 47_115">
    <vt:lpwstr>elial function in Caucasian populations, but has not been evaluated specifically in African Americans. This has clinical importance due to the increased prevalence of cardiovascular disease in African Americans. METHODS: In the present pilot study, 8 Afri</vt:lpwstr>
  </property>
  <property fmtid="{D5CDD505-2E9C-101B-9397-08002B2CF9AE}" pid="429" name="Mendeley Recent Style Id 47_116">
    <vt:lpwstr>can American (age: 55.8+/-1.7 years, peak oxygen uptake [VO2 peak]: 21.0+/-3.9 mL/kg/minute, body mass index [BMI]: 30.1+/- 6.3 kg/m(2)) and 16 Caucasian (age: 57.2+/-5.9 years, VO2 peak: 21.8+/-3.7 mL/kg/minute, BMI: 29.3+/-5.2 kg/m(2)) sedentary postmen</vt:lpwstr>
  </property>
  <property fmtid="{D5CDD505-2E9C-101B-9397-08002B2CF9AE}" pid="430" name="Mendeley Recent Style Id 47_117">
    <vt:lpwstr>opausal women underwent brachial artery FMD measurements before and after 12 weeks of aerobic exercise training. FMD was quantified by comparing B-mode ultrasound images of the brachial artery at rest and following reactive hyperemia after 5 minutes of fo</vt:lpwstr>
  </property>
  <property fmtid="{D5CDD505-2E9C-101B-9397-08002B2CF9AE}" pid="431" name="Mendeley Recent Style Id 47_118">
    <vt:lpwstr>rearm occlusion. Participants performed aerobic exercise training 4 days per week for 12 weeks. RESULTS: Despite improvements in fitness in both groups, aerobic exercise training did not significantly improve FMD in African American (5.8% to 5.7%, p=0.950</vt:lpwstr>
  </property>
  <property fmtid="{D5CDD505-2E9C-101B-9397-08002B2CF9AE}" pid="432" name="Mendeley Recent Style Id 47_119">
    <vt:lpwstr>) or Caucasian postmenopausal women (5.7% to 6.6%, p=0.267). In women with the greatest impairment in endothelial function at baseline (FMD&lt;4.5%), a significant improvement in FMD was observed, independent of race, following exercise training (2.2% to 6.2</vt:lpwstr>
  </property>
  <property fmtid="{D5CDD505-2E9C-101B-9397-08002B2CF9AE}" pid="433" name="Mendeley Recent Style Id 47_120">
    <vt:lpwstr>%, p=0.007). CONCLUSION: The benefits of aerobic exercise training on endothelial function in postmenopausal women are most pronounced in women with endothelial dysfunction prior to training and do not appear to be affected by race.","author":[{"dropping-</vt:lpwstr>
  </property>
  <property fmtid="{D5CDD505-2E9C-101B-9397-08002B2CF9AE}" pid="434" name="Mendeley Recent Style Id 47_121">
    <vt:lpwstr>particle":"","family":"Swift","given":"Damon L","non-dropping-particle":"","parse-names":false,"suffix":""},{"dropping-particle":"","family":"Weltman","given":"Judith Y.","non-dropping-particle":"","parse-names":false,"suffix":""},{"dropping-particle":"",</vt:lpwstr>
  </property>
  <property fmtid="{D5CDD505-2E9C-101B-9397-08002B2CF9AE}" pid="435" name="Mendeley Recent Style Id 47_122">
    <vt:lpwstr>"family":"Patrie","given":"James T","non-dropping-particle":"","parse-names":false,"suffix":""},{"dropping-particle":"","family":"Saliba","given":"Susan A","non-dropping-particle":"","parse-names":false,"suffix":""},{"dropping-particle":"","family":"Gaess</vt:lpwstr>
  </property>
  <property fmtid="{D5CDD505-2E9C-101B-9397-08002B2CF9AE}" pid="436" name="Mendeley Recent Style Id 47_123">
    <vt:lpwstr>er","given":"Glenn A","non-dropping-particle":"","parse-names":false,"suffix":""},{"dropping-particle":"","family":"Barrett","given":"Eugene J","non-dropping-particle":"","parse-names":false,"suffix":""},{"dropping-particle":"","family":"Weltman","given":</vt:lpwstr>
  </property>
  <property fmtid="{D5CDD505-2E9C-101B-9397-08002B2CF9AE}" pid="437" name="Mendeley Recent Style Id 47_124">
    <vt:lpwstr>"Arthur","non-dropping-particle":"","parse-names":false,"suffix":""}],"container-title":"Journal of women's health (2002)","id":"ITEM-10","issue":"3","issued":{"date-parts":[["2014","3"]]},"language":"eng","note":"From Duplicate 2 (Predictors of Improveme</vt:lpwstr>
  </property>
  <property fmtid="{D5CDD505-2E9C-101B-9397-08002B2CF9AE}" pid="438" name="Mendeley Recent Style Id 47_125">
    <vt:lpwstr>nt in Endothelial Function After Exercise Training in a Diverse Sample of Postmenopausal Women - Swift, Damon L; Weltman, Judith Y.; Patrie, James T; Saliba, Susan A; Gaesser, Glenn A; Barrett, Eugene J; Weltman, Arthur)\n\nNo post data as mean and SD\n\n</vt:lpwstr>
  </property>
  <property fmtid="{D5CDD505-2E9C-101B-9397-08002B2CF9AE}" pid="439" name="Mendeley Recent Style Id 47_126">
    <vt:lpwstr>Contact author","page":"260-266","publisher-place":"United States","title":"Predictors of improvement in endothelial function after exercise training in a diverse sample of postmenopausal women.","type":"article-journal","volume":"23"},"uris":["http://www</vt:lpwstr>
  </property>
  <property fmtid="{D5CDD505-2E9C-101B-9397-08002B2CF9AE}" pid="440" name="Mendeley Recent Style Id 47_127">
    <vt:lpwstr>.mendeley.com/documents/?uuid=3467bf49-e49f-4898-9683-a98a06518e79"]},{"id":"ITEM-11","itemData":{"DOI":"10.1038/ajh.2009.270","ISSN":"1941-7225 (Electronic)","PMID":"20075849","abstract":"BACKGROUND: Peripheral conduit artery endothelium-dependent dilata</vt:lpwstr>
  </property>
  <property fmtid="{D5CDD505-2E9C-101B-9397-08002B2CF9AE}" pid="441" name="Mendeley Recent Style Id 47_128">
    <vt:lpwstr>tion decreases with aging in humans. Lactotripeptides (LTPs) and regular exercise can improve endothelium-dependent dilatation, but combining these lifestyle modifications may be more effective than either treatment alone. We conducted a randomized, place</vt:lpwstr>
  </property>
  <property fmtid="{D5CDD505-2E9C-101B-9397-08002B2CF9AE}" pid="442" name="Mendeley Recent Style Id 47_129">
    <vt:lpwstr>-controlled trial with four different intervention arms. METHODS: A total of 43 postmenopausal women (50-65 years old) were randomly divided into placebo, LTP, exercise and placebo (Ex+placebo), or exercise and LTP (Ex+LTP) groups. LTP or placebo was admi</vt:lpwstr>
  </property>
  <property fmtid="{D5CDD505-2E9C-101B-9397-08002B2CF9AE}" pid="443" name="Mendeley Recent Style Id 47_130">
    <vt:lpwstr>nistered orally for 8 weeks. The exercise groups completed an 8-week moderate aerobic exercise (walking or cycling) intervention. RESULTS: There were no statistically significant differences in baseline flow-mediated dilatation (FMD) and most other key de</vt:lpwstr>
  </property>
  <property fmtid="{D5CDD505-2E9C-101B-9397-08002B2CF9AE}" pid="444" name="Mendeley Recent Style Id 47_131">
    <vt:lpwstr>pendent variables among the groups. FMD significantly increased in the LTP, Ex+placebo, and Ex+LTP groups whereas no such changes were observed in the placebo control group. The magnitude of increases in FMD was significantly greater in the Ex+LTP group t</vt:lpwstr>
  </property>
  <property fmtid="{D5CDD505-2E9C-101B-9397-08002B2CF9AE}" pid="445" name="Mendeley Recent Style Id 47_132">
    <vt:lpwstr>han other intervention groups. CONCLUSION: We concluded that LTP ingestion combined with regular aerobic exercise improves endothelium-dependent dilatation to a greater extent than monotherapy with either intervention alone in postmenopausal women.","auth</vt:lpwstr>
  </property>
  <property fmtid="{D5CDD505-2E9C-101B-9397-08002B2CF9AE}" pid="446" name="Mendeley Recent Style Id 47_133">
    <vt:lpwstr>or":[{"dropping-particle":"","family":"Yoshizawa","given":"Mutsuko","non-dropping-particle":"","parse-names":false,"suffix":""},{"dropping-particle":"","family":"Maeda","given":"Seiji","non-dropping-particle":"","parse-names":false,"suffix":""},{"dropping</vt:lpwstr>
  </property>
  <property fmtid="{D5CDD505-2E9C-101B-9397-08002B2CF9AE}" pid="447" name="Mendeley Recent Style Id 47_134">
    <vt:lpwstr>-particle":"","family":"Miyaki","given":"Asako","non-dropping-particle":"","parse-names":false,"suffix":""},{"dropping-particle":"","family":"Misono","given":"Maiko","non-dropping-particle":"","parse-names":false,"suffix":""},{"dropping-particle":"","fami</vt:lpwstr>
  </property>
  <property fmtid="{D5CDD505-2E9C-101B-9397-08002B2CF9AE}" pid="448" name="Mendeley Recent Style Id 47_135">
    <vt:lpwstr>ly":"Choi","given":"Youngju","non-dropping-particle":"","parse-names":false,"suffix":""},{"dropping-particle":"","family":"Shimojo","given":"Nobutake","non-dropping-particle":"","parse-names":false,"suffix":""},{"dropping-particle":"","family":"Ajisaka","</vt:lpwstr>
  </property>
  <property fmtid="{D5CDD505-2E9C-101B-9397-08002B2CF9AE}" pid="449" name="Mendeley Recent Style Id 47_136">
    <vt:lpwstr>given":"Ryuichi","non-dropping-particle":"","parse-names":false,"suffix":""},{"dropping-particle":"","family":"Tanaka","given":"Hirofumi","non-dropping-particle":"","parse-names":false,"suffix":""}],"container-title":"American Journal of Hypertension","id</vt:lpwstr>
  </property>
  <property fmtid="{D5CDD505-2E9C-101B-9397-08002B2CF9AE}" pid="450" name="Mendeley Recent Style Id 47_137">
    <vt:lpwstr>":"ITEM-11","issue":"4","issued":{"date-parts":[["2010","4","1"]]},"language":"eng","note":"From Duplicate 1 (Additive Beneficial Effects of Lactotripeptides Intake With Regular Exercise on Endothelium-Dependent Dilatation in Postmenopausal Women - Yoshiz</vt:lpwstr>
  </property>
  <property fmtid="{D5CDD505-2E9C-101B-9397-08002B2CF9AE}" pid="451" name="Mendeley Recent Style Id 47_138">
    <vt:lpwstr>awa, Mutsuko; Maeda, Seiji; Miyaki, Asako; Misono, Maiko; Choi, Youngju; Shimojo, Nobutake; Ajisaka, Ryuichi; Tanaka, Hirofumi)\n\nIncluded","page":"368-372","publisher-place":"United States","title":"Additive beneficial effects of lactotripeptides intake</vt:lpwstr>
  </property>
  <property fmtid="{D5CDD505-2E9C-101B-9397-08002B2CF9AE}" pid="452" name="Mendeley Recent Style Id 47_139">
    <vt:lpwstr> with regular exercise on endothelium-dependent dilatation in postmenopausal women.","type":"article-journal","volume":"23"},"uris":["http://www.mendeley.com/documents/?uuid=18302417-0d62-4641-9f29-39a10a74343f"]},{"id":"ITEM-12","itemData":{"DOI":"10.109</vt:lpwstr>
  </property>
  <property fmtid="{D5CDD505-2E9C-101B-9397-08002B2CF9AE}" pid="453" name="Mendeley Recent Style Id 47_140">
    <vt:lpwstr>7/GME.0000000000000625","ISBN":"1530-0374 (Electronic) 1072-3714 (Linking)","PMID":"27163520","abstract":"OBJECTIVE: Postmenopausal hot flushes occur due to a reduction in estrogen production causing thermoregulatory and vascular dysfunction. Exercise tra</vt:lpwstr>
  </property>
  <property fmtid="{D5CDD505-2E9C-101B-9397-08002B2CF9AE}" pid="454" name="Mendeley Recent Style Id 47_141">
    <vt:lpwstr>ining enhances thermoregulatory control of sweating, skin and brain blood flow. We aimed to determine if improving thermoregulatory control and vascular function with exercise training alleviated hot flushes. METHODS: Twenty-one symptomatic women complete</vt:lpwstr>
  </property>
  <property fmtid="{D5CDD505-2E9C-101B-9397-08002B2CF9AE}" pid="455" name="Mendeley Recent Style Id 47_142">
    <vt:lpwstr>d a 7-day hot flush questionnaire and underwent brachial artery flow-mediated dilation and a cardiorespiratory fitness test. Sweat rate and skin blood flow temperature thresholds and sensitivities, and middle cerebral artery velocity (MCAv) were measured </vt:lpwstr>
  </property>
  <property fmtid="{D5CDD505-2E9C-101B-9397-08002B2CF9AE}" pid="456" name="Mendeley Recent Style Id 47_143">
    <vt:lpwstr>during passive heating. Women performed 16 weeks of supervised exercise training or control, and measurements were repeated. RESULTS: There was a greater improvement in cardiorespiratory fitness (4.45 mL/kg/min [95% CI: 1.87, 8.16]; P = 0.04) and reduced </vt:lpwstr>
  </property>
  <property fmtid="{D5CDD505-2E9C-101B-9397-08002B2CF9AE}" pid="457" name="Mendeley Recent Style Id 47_144">
    <vt:lpwstr>hot flush frequency (48 hot flushes/wk [39, 56]; P &lt; 0.001) after exercise compared with control. Exercise reduced basal core temperature (0.14 degrees C [0.01, 0.27]; P = 0.03) and increased basal MCAv (2.8 cm/s [1.0, 5.2]; P = 0.04) compared with contro</vt:lpwstr>
  </property>
  <property fmtid="{D5CDD505-2E9C-101B-9397-08002B2CF9AE}" pid="458" name="Mendeley Recent Style Id 47_145">
    <vt:lpwstr>l. Sweat rate and skin blood flow thresholds occurred approximately 0.19 degrees C and 0.17 degrees C earlier, alongside improved sweating sensitivity with exercise. MCAv decreased during heating (P &lt; 0.005), but was maintained 4.5 cm/s (3.6, 5.5; P &lt; 0.0</vt:lpwstr>
  </property>
  <property fmtid="{D5CDD505-2E9C-101B-9397-08002B2CF9AE}" pid="459" name="Mendeley Recent Style Id 47_146">
    <vt:lpwstr>05) higher during heating after exercise compared with control (0.6 cm/s [-0.4, 1.4]). CONCLUSIONS: Exercise training that improves cardiorespiratory fitness reduces self-reported hot flushes. Improvements are likely mediated through greater thermoregulat</vt:lpwstr>
  </property>
  <property fmtid="{D5CDD505-2E9C-101B-9397-08002B2CF9AE}" pid="460" name="Mendeley Recent Style Id 47_147">
    <vt:lpwstr>ory control in response to increases in core temperature and enhanced vascular function in the cutaneous and cerebral circulations.","author":[{"dropping-particle":"","family":"Bailey","given":"T G","non-dropping-particle":"","parse-names":false,"suffix":</vt:lpwstr>
  </property>
  <property fmtid="{D5CDD505-2E9C-101B-9397-08002B2CF9AE}" pid="461" name="Mendeley Recent Style Id 47_148">
    <vt:lpwstr>""},{"dropping-particle":"","family":"Cable","given":"N T","non-dropping-particle":"","parse-names":false,"suffix":""},{"dropping-particle":"","family":"Aziz","given":"N","non-dropping-particle":"","parse-names":false,"suffix":""},{"dropping-particle":"",</vt:lpwstr>
  </property>
  <property fmtid="{D5CDD505-2E9C-101B-9397-08002B2CF9AE}" pid="462" name="Mendeley Recent Style Id 47_149">
    <vt:lpwstr>"family":"Dobson","given":"R","non-dropping-particle":"","parse-names":false,"suffix":""},{"dropping-particle":"","family":"Sprung","given":"V S","non-dropping-particle":"","parse-names":false,"suffix":""},{"dropping-particle":"","family":"Low","given":"D</vt:lpwstr>
  </property>
  <property fmtid="{D5CDD505-2E9C-101B-9397-08002B2CF9AE}" pid="463" name="Mendeley Recent Style Id 47_150">
    <vt:lpwstr> A","non-dropping-particle":"","parse-names":false,"suffix":""},{"dropping-particle":"","family":"Jones","given":"H","non-dropping-particle":"","parse-names":false,"suffix":""}],"container-title":"Menopause","id":"ITEM-12","issue":"7","issued":{"date-part</vt:lpwstr>
  </property>
  <property fmtid="{D5CDD505-2E9C-101B-9397-08002B2CF9AE}" pid="464" name="Mendeley Recent Style Id 47_151">
    <vt:lpwstr>s":[["2016"]]},"page":"708-718","title":"Exercise training reduces the frequency of menopausal hot flushes by improving thermoregulatory control","type":"article-journal","volume":"23"},"uris":["http://www.mendeley.com/documents/?uuid=78d94666-f17a-44fd-8</vt:lpwstr>
  </property>
  <property fmtid="{D5CDD505-2E9C-101B-9397-08002B2CF9AE}" pid="465" name="Mendeley Recent Style Id 47_152">
    <vt:lpwstr>45f-8c13617246b3","http://www.mendeley.com/documents/?uuid=31b09e9f-7e93-427b-81a5-ca4f5db0f823"]}],"mendeley":{"formattedCitation":"&lt;sup&gt;11,14,32,34–42&lt;/sup&gt;","manualFormatting":"(Akazawa et al., 2012; Azadpour et al., 2017; Bailey et al., 2016; Black et</vt:lpwstr>
  </property>
  <property fmtid="{D5CDD505-2E9C-101B-9397-08002B2CF9AE}" pid="466" name="Mendeley Recent Style Id 47_153">
    <vt:lpwstr> al., 2009; Jo et al., 2019; Klonizakis et al., 2014; Moreau et al., 2013; Pierce et al., 2011; Yoshizawa et al., 2010)","plainTextFormattedCitation":"11,14,32,34–42","previouslyFormattedCitation":"&lt;sup&gt;11,14,32,34–42&lt;/sup&gt;"},"properties":{"noteIndex":0},</vt:lpwstr>
  </property>
  <property fmtid="{D5CDD505-2E9C-101B-9397-08002B2CF9AE}" pid="467" name="Mendeley Recent Style Id 47_154">
    <vt:lpwstr>"schema":"https://github.com/citation-style-language/schema/raw/master/csl-citation.json"}</vt:lpwstr>
  </property>
  <property fmtid="{D5CDD505-2E9C-101B-9397-08002B2CF9AE}" pid="468" name="Mendeley Recent Style Id 48_1">
    <vt:lpwstr>&lt;sup&gt;11,14,32,34–42&lt;/sup&gt;</vt:lpwstr>
  </property>
  <property fmtid="{D5CDD505-2E9C-101B-9397-08002B2CF9AE}" pid="469" name="Mendeley Recent Style Name 48_1">
    <vt:lpwstr>11,14,32,34–42</vt:lpwstr>
  </property>
  <property fmtid="{D5CDD505-2E9C-101B-9397-08002B2CF9AE}" pid="470" name="Mendeley Recent Style Id 49_1">
    <vt:lpwstr>ADDIN CSL_CITATION {"citationItems":[{"id":"ITEM-1","itemData":{"DOI":"10.1097/GME.0000000000000208","ISSN":"1072-3714","PMID":"24552980","abstract":"OBJECTIVE: This study compared the effects of a 2-week program of low-volume high-intensity interval trai</vt:lpwstr>
  </property>
  <property fmtid="{D5CDD505-2E9C-101B-9397-08002B2CF9AE}" pid="471" name="Mendeley Recent Style Id 49_2">
    <vt:lpwstr>ning (HIT) with the effects of higher-volume moderate-intensity continuous training (CT) on cardiopulmonary and vascular functions in postmenopausal women. METHODS: Twenty-two postmenopausal women were randomly assigned to undertake six HIT (n = 12) or CT</vt:lpwstr>
  </property>
  <property fmtid="{D5CDD505-2E9C-101B-9397-08002B2CF9AE}" pid="472" name="Mendeley Recent Style Id 49_3">
    <vt:lpwstr> (n = 10) sessions for 2 weeks. HIT sessions consisted of ten 1-minute intervals of cycling exercise at 100% of peak power output separated by 1 minute of active recovery. CT sessions involved 40 minutes of continuous cycling at 65% of peak power output. </vt:lpwstr>
  </property>
  <property fmtid="{D5CDD505-2E9C-101B-9397-08002B2CF9AE}" pid="473" name="Mendeley Recent Style Id 49_4">
    <vt:lpwstr>Variables assessed at baseline and 2 weeks included cardiopulmonary function (ventilatory threshold, peak oxygen uptake), macrovascular endothelial function (flow-mediated dilation of the brachial artery), and microvascular function (reactive hyperemia an</vt:lpwstr>
  </property>
  <property fmtid="{D5CDD505-2E9C-101B-9397-08002B2CF9AE}" pid="474" name="Mendeley Recent Style Id 49_5">
    <vt:lpwstr>d local thermal hyperemia of forearm skin). RESULTS: Eighteen participants completed the study (HIT, 11; CT, 7). Adherence to the exercise programs was excellent, with 107 of 108 sessions completed. Despite substantially lower total time commitment ( appr</vt:lpwstr>
  </property>
  <property fmtid="{D5CDD505-2E9C-101B-9397-08002B2CF9AE}" pid="475" name="Mendeley Recent Style Id 49_6">
    <vt:lpwstr>oximately 2.5 vs. approximately 5 h) and training volume (558 vs. 1,237 kJ) for HIT versus CT, increases from baseline in peak oxygen uptake achieved significance (P = 0.01) for the HIT group only (Delta = 2.2 mL kg min; P for interaction = 0.688). Improv</vt:lpwstr>
  </property>
  <property fmtid="{D5CDD505-2E9C-101B-9397-08002B2CF9AE}" pid="476" name="Mendeley Recent Style Id 49_7">
    <vt:lpwstr>ements in exercise test duration were observed in both groups (HIT, 13%; CT, 5%; P for interaction = 0.194). There were no significant changes in macrovascular or microvascular function in either group. CONCLUSIONS: The findings suggest that low-volume HI</vt:lpwstr>
  </property>
  <property fmtid="{D5CDD505-2E9C-101B-9397-08002B2CF9AE}" pid="477" name="Mendeley Recent Style Id 49_8">
    <vt:lpwstr>T is feasible and can lead to rapid improvements in cardiopulmonary function in postmenopausal women.","author":[{"dropping-particle":"","family":"Klonizakis","given":"Markos","non-dropping-particle":"","parse-names":false,"suffix":""},{"dropping-particle</vt:lpwstr>
  </property>
  <property fmtid="{D5CDD505-2E9C-101B-9397-08002B2CF9AE}" pid="478" name="Mendeley Recent Style Id 49_9">
    <vt:lpwstr>":"","family":"Moss","given":"James","non-dropping-particle":"","parse-names":false,"suffix":""},{"dropping-particle":"","family":"Gilbert","given":"Stephen","non-dropping-particle":"","parse-names":false,"suffix":""},{"dropping-particle":"","family":"Bro</vt:lpwstr>
  </property>
  <property fmtid="{D5CDD505-2E9C-101B-9397-08002B2CF9AE}" pid="479" name="Mendeley Recent Style Id 49_10">
    <vt:lpwstr>om","given":"David","non-dropping-particle":"","parse-names":false,"suffix":""},{"dropping-particle":"","family":"Foster","given":"Jeff","non-dropping-particle":"","parse-names":false,"suffix":""},{"dropping-particle":"","family":"Tew","given":"Garry A","</vt:lpwstr>
  </property>
  <property fmtid="{D5CDD505-2E9C-101B-9397-08002B2CF9AE}" pid="480" name="Mendeley Recent Style Id 49_11">
    <vt:lpwstr>non-dropping-particle":"","parse-names":false,"suffix":""}],"container-title":"Menopause (New York, N.Y.)","id":"ITEM-1","issue":"10","issued":{"date-parts":[["2014","10"]]},"language":"eng","note":"From Duplicate 2 (Low-volume high-intensity interval tra</vt:lpwstr>
  </property>
  <property fmtid="{D5CDD505-2E9C-101B-9397-08002B2CF9AE}" pid="481" name="Mendeley Recent Style Id 49_12">
    <vt:lpwstr>ining rapidly improves cardiopulmonary function in postmenopausal women - Klonizakis, Markos; Moss, James; Gilbert, Stephen; Broom, David; Foster, Jeff; Tew, Garry A)\n\nIncluded","page":"1099-1105","publisher-place":"United States","title":"Low-volume hi</vt:lpwstr>
  </property>
  <property fmtid="{D5CDD505-2E9C-101B-9397-08002B2CF9AE}" pid="482" name="Mendeley Recent Style Id 49_13">
    <vt:lpwstr>gh-intensity interval training rapidly improves cardiopulmonary function in postmenopausal women","type":"article-journal","volume":"21"},"uris":["http://www.mendeley.com/documents/?uuid=39e97394-9146-4238-acb5-dc0ca042375a"]}],"mendeley":{"formattedCitat</vt:lpwstr>
  </property>
  <property fmtid="{D5CDD505-2E9C-101B-9397-08002B2CF9AE}" pid="483" name="Mendeley Recent Style Id 49_14">
    <vt:lpwstr>ion":"&lt;sup&gt;39&lt;/sup&gt;","plainTextFormattedCitation":"39","previouslyFormattedCitation":"&lt;sup&gt;39&lt;/sup&gt;"},"properties":{"noteIndex":0},"schema":"https://github.com/citation-style-language/schema/raw/master/csl-citation.json"}</vt:lpwstr>
  </property>
  <property fmtid="{D5CDD505-2E9C-101B-9397-08002B2CF9AE}" pid="484" name="Mendeley Recent Style Name 49_1">
    <vt:lpwstr>&lt;sup&gt;39&lt;/sup&gt;</vt:lpwstr>
  </property>
  <property fmtid="{D5CDD505-2E9C-101B-9397-08002B2CF9AE}" pid="485" name="Mendeley Recent Style Id 50_1">
    <vt:lpwstr>&lt;sup&gt;39&lt;/sup&gt;</vt:lpwstr>
  </property>
  <property fmtid="{D5CDD505-2E9C-101B-9397-08002B2CF9AE}" pid="486" name="Mendeley Recent Style Name 50_1">
    <vt:lpwstr>39</vt:lpwstr>
  </property>
  <property fmtid="{D5CDD505-2E9C-101B-9397-08002B2CF9AE}" pid="487" name="Mendeley Recent Style Id 51_1">
    <vt:lpwstr>ADDIN CSL_CITATION {"citationItems":[{"id":"ITEM-1","itemData":{"DOI":"10.1097/GME.0000000000000762","ISSN":"1072-3714","PMID":"28231078","abstract":"OBJECTIVE: The purpose of this study is to determine the effect of 10 weeks of moderate-intensity aerobic</vt:lpwstr>
  </property>
  <property fmtid="{D5CDD505-2E9C-101B-9397-08002B2CF9AE}" pid="488" name="Mendeley Recent Style Id 51_2">
    <vt:lpwstr> exercise training (MIET) on blood pressure (BP), angiotensin-converting enzyme (ACE) and beta2-adrenergic receptor (ADRB2) gene expression in leukocytes, plasma angiotensin II (Ang II), and flow-mediated dilation (FMD) in obese postmenopausal women (PMW)</vt:lpwstr>
  </property>
  <property fmtid="{D5CDD505-2E9C-101B-9397-08002B2CF9AE}" pid="489" name="Mendeley Recent Style Id 51_3">
    <vt:lpwstr> with prehypertension. METHODS: Twenty-four obese prehypertensive PMW (aged 50-70 y; body mass index &gt;/=30 kg/m) randomly assigned to control (n = 12) and exercise (n = 12) groups. Exercise group performed MIET (25-40 min/d, 3 d/wk at 50%-70% of heart rat</vt:lpwstr>
  </property>
  <property fmtid="{D5CDD505-2E9C-101B-9397-08002B2CF9AE}" pid="490" name="Mendeley Recent Style Id 51_4">
    <vt:lpwstr>e reserve) for 10 weeks. Control group maintained their normal daily physical activity level. Body composition, VO2max, BP, ACE and ADRB2 gene expression, plasma Ang II, and FMD were measured before and after the training program. RESULTS: After MIET, sys</vt:lpwstr>
  </property>
  <property fmtid="{D5CDD505-2E9C-101B-9397-08002B2CF9AE}" pid="491" name="Mendeley Recent Style Id 51_5">
    <vt:lpwstr>tolic and diastolic BPs decreased by 4.6% and 2.4%, respectively (P &lt; 0.001). Plasma Ang II level decreased by 45.7%, whereas FMD increased by 86% in the exercise group (P &lt; 0.001). Exercise training resulted in a threefold increase in ADRB2 and a fourfol</vt:lpwstr>
  </property>
  <property fmtid="{D5CDD505-2E9C-101B-9397-08002B2CF9AE}" pid="492" name="Mendeley Recent Style Id 51_6">
    <vt:lpwstr>d decrease in ACE gene expressions (P &lt; 0.05). Training-induced changes in BP inversely associated with the changes in FMD and ADRB2 (r values range -0.55 to -0.78), and positively associated with Ang II and ACE (r values range 0.68-0.86) (P &lt; 0.001). CON</vt:lpwstr>
  </property>
  <property fmtid="{D5CDD505-2E9C-101B-9397-08002B2CF9AE}" pid="493" name="Mendeley Recent Style Id 51_7">
    <vt:lpwstr>CLUSIONS: Ten weeks of MIET modulates ACE and ADRB2 gene expression, decreases Ang II plasma levels, and improves endothelial function in obese PMW, and these alterations are associated with reduction in BP.","author":[{"dropping-particle":"","family":"Az</vt:lpwstr>
  </property>
  <property fmtid="{D5CDD505-2E9C-101B-9397-08002B2CF9AE}" pid="494" name="Mendeley Recent Style Id 51_8">
    <vt:lpwstr>adpour","given":"Noushin","non-dropping-particle":"","parse-names":false,"suffix":""},{"dropping-particle":"","family":"Tartibian","given":"Bakhtyar","non-dropping-particle":"","parse-names":false,"suffix":""},{"dropping-particle":"","family":"Koşar","giv</vt:lpwstr>
  </property>
  <property fmtid="{D5CDD505-2E9C-101B-9397-08002B2CF9AE}" pid="495" name="Mendeley Recent Style Id 51_9">
    <vt:lpwstr>en":"Şükran Nazan","non-dropping-particle":"","parse-names":false,"suffix":""}],"container-title":"Menopause","id":"ITEM-1","issue":"3","issued":{"date-parts":[["2017","3"]]},"language":"eng","page":"269-277","publisher-place":"United States","title":"Eff</vt:lpwstr>
  </property>
  <property fmtid="{D5CDD505-2E9C-101B-9397-08002B2CF9AE}" pid="496" name="Mendeley Recent Style Id 51_10">
    <vt:lpwstr>ects of aerobic exercise training on ACE and ADRB2 gene expression, plasma angiotensin II level, and flow-mediated dilation","type":"article-journal","volume":"24"},"uris":["http://www.mendeley.com/documents/?uuid=3064eefe-197b-42d5-9d48-00cf64556882"]},{</vt:lpwstr>
  </property>
  <property fmtid="{D5CDD505-2E9C-101B-9397-08002B2CF9AE}" pid="497" name="Mendeley Recent Style Id 51_11">
    <vt:lpwstr>"id":"ITEM-2","itemData":{"DOI":"10.1038/s41440-019-0328-1","ISBN":"4144001903","ISSN":"0916-9636","abstract":"To examine the effects of low‐intensity resistance exercise training (LIRET) and whole‐body vibration training (WBVT) with an external weighted </vt:lpwstr>
  </property>
  <property fmtid="{D5CDD505-2E9C-101B-9397-08002B2CF9AE}" pid="498" name="Mendeley Recent Style Id 51_12">
    <vt:lpwstr>vest on arterial stiffness, wave reflection, brachial flow‐mediated dilation (FMD), and physical performance in postmenopausal women. Thirty‐three postmenopausal women were stratified by age, body mass index (BMI), and maximal voluntary contraction (MVC) </vt:lpwstr>
  </property>
  <property fmtid="{D5CDD505-2E9C-101B-9397-08002B2CF9AE}" pid="499" name="Mendeley Recent Style Id 51_13">
    <vt:lpwstr>(age, 65â€‰Â±â€‰4 years; BMI, 23.3â€‰Â±â€‰2.6â€‰kg/m2; MVC, 17.4â€‰Â±â€‰2.6â€‰kg) and randomized into LIRET, WBVT, or a nonexercising control group for 12 weeks. Arterial stiffness, augmentation index (AIx), augmented pressure (AP), brachial FMD, gait spe</vt:lpwstr>
  </property>
  <property fmtid="{D5CDD505-2E9C-101B-9397-08002B2CF9AE}" pid="500" name="Mendeley Recent Style Id 51_14">
    <vt:lpwstr>ed and leg strength were measured at baseline and 12 weeks. WBVT induced improvements in pulse pressure amplification (PPA) (0.04â€‰Â±â€‰0.02) compared to control (Pâ€‰=â€‰0.048) and in wave reflection indices [AIx (‐4.3â€‰Â±â€‰1.4%) and AP (‐2.9â€‰Â±â€‰1</vt:lpwstr>
  </property>
  <property fmtid="{D5CDD505-2E9C-101B-9397-08002B2CF9AE}" pid="501" name="Mendeley Recent Style Id 51_15">
    <vt:lpwstr>.3â€‰mmHg)] compared to LIRET (Pâ€‰=â€‰0.039 and 0.048, respectively). WBVT (3.8â€‰Â±â€‰1.4%) and LIRET (5.0â€‰Â±â€‰1.5%) induced similar improvements in FMD compared to control (Pâ€‰=â€‰0.029 and 0.008, respectively). WBVT and LIRET elicited similar incr</vt:lpwstr>
  </property>
  <property fmtid="{D5CDD505-2E9C-101B-9397-08002B2CF9AE}" pid="502" name="Mendeley Recent Style Id 51_16">
    <vt:lpwstr>eases in leg strength (Pâ€‰=â€‰0.001 and 0.019, respectively), compared to no improvement in the control group. LIRET significantly increased gait speed compared to WBVT (Pâ€‰=â€‰0.043). Although both WBVT and LIRET increased brachial artery FMD (systemic</vt:lpwstr>
  </property>
  <property fmtid="{D5CDD505-2E9C-101B-9397-08002B2CF9AE}" pid="503" name="Mendeley Recent Style Id 51_17">
    <vt:lpwstr> effect), WBVT seemed to be more efficacious in improving wave reflection and cardiac pulsatile load. Interestingly, LIRET elicited a significant improvement in gait speed. Both modalities seem effective in improving systemic endothelial function and musc</vt:lpwstr>
  </property>
  <property fmtid="{D5CDD505-2E9C-101B-9397-08002B2CF9AE}" pid="504" name="Mendeley Recent Style Id 51_18">
    <vt:lpwstr>le strength in postmenopausal women.","author":[{"dropping-particle":"","family":"Jaime","given":"Salvador J.","non-dropping-particle":"","parse-names":false,"suffix":""},{"dropping-particle":"","family":"Maharaj","given":"Arun","non-dropping-particle":""</vt:lpwstr>
  </property>
  <property fmtid="{D5CDD505-2E9C-101B-9397-08002B2CF9AE}" pid="505" name="Mendeley Recent Style Id 51_19">
    <vt:lpwstr>,"parse-names":false,"suffix":""},{"dropping-particle":"","family":"Alvarez-Alvarado","given":"Stacey","non-dropping-particle":"","parse-names":false,"suffix":""},{"dropping-particle":"","family":"Figueroa","given":"Arturo","non-dropping-particle":"","par</vt:lpwstr>
  </property>
  <property fmtid="{D5CDD505-2E9C-101B-9397-08002B2CF9AE}" pid="506" name="Mendeley Recent Style Id 51_20">
    <vt:lpwstr>se-names":false,"suffix":""}],"container-title":"Hypertension research","id":"ITEM-2","issued":{"date-parts":[["2019"]]},"note":"From Duplicate 1 (Impact of low-intensity resistance and whole-body vibration training on aortic hemodynamics and vascular fun</vt:lpwstr>
  </property>
  <property fmtid="{D5CDD505-2E9C-101B-9397-08002B2CF9AE}" pid="507" name="Mendeley Recent Style Id 51_21">
    <vt:lpwstr>ction in postmenopausal women - Jaime, S J; Maharaj, A; Alvarez-Alvarado, S; Figueroa, A)\n\nKeeping it in because of the low-intensit resistance exercise\n\nIncluded","publisher":"Springer US","title":"Impact of low-intensity resistance and whole-body vi</vt:lpwstr>
  </property>
  <property fmtid="{D5CDD505-2E9C-101B-9397-08002B2CF9AE}" pid="508" name="Mendeley Recent Style Id 51_22">
    <vt:lpwstr>bration training on aortic hemodynamics and vascular function in postmenopausal women","type":"article-journal"},"uris":["http://www.mendeley.com/documents/?uuid=1398a00e-a0b2-4fba-b64f-427d0e9ec671"]},{"id":"ITEM-3","itemData":{"DOI":"10.1002/clc.23324",</vt:lpwstr>
  </property>
  <property fmtid="{D5CDD505-2E9C-101B-9397-08002B2CF9AE}" pid="509" name="Mendeley Recent Style Id 51_23">
    <vt:lpwstr>"ISSN":"0160-9289","abstract":"Objective: Recently, exergames have been used an exercise modality as aerobic fitness activities. However, evidence of its effectiveness on cardiovascular (CV)‐related risk factors remain unclear. Hypothesis: We evaluate the</vt:lpwstr>
  </property>
  <property fmtid="{D5CDD505-2E9C-101B-9397-08002B2CF9AE}" pid="510" name="Mendeley Recent Style Id 51_24">
    <vt:lpwstr> effects of exergaming on CV‐related risk factors compared with traditional aerobic exercise in high CV risk patients. Methods: Sixty‐five postmenopausal women with high CV risk were randomized among exergame (n = 22), treadmill (n = 22), and control (n =</vt:lpwstr>
  </property>
  <property fmtid="{D5CDD505-2E9C-101B-9397-08002B2CF9AE}" pid="511" name="Mendeley Recent Style Id 51_25">
    <vt:lpwstr> 21) groups. The exergame group was engaged in the running‐based exergame using Exer Heart and the treadmill group walked or jogged on a treadmill. Cardiorespiratory fitness, flow‐mediated dilation, endothelial progenitor cells (EPCs), epicardial fat thic</vt:lpwstr>
  </property>
  <property fmtid="{D5CDD505-2E9C-101B-9397-08002B2CF9AE}" pid="512" name="Mendeley Recent Style Id 51_26">
    <vt:lpwstr>kness, metabolic parameters, and anthropometric parameters were measured in patients before and 12 weeks after the training. Results: Exergaming significantly improved VO2 peak (P &lt;.001; different from control, P &lt;.05), flow‐mediated dilation (P &lt;.001; di</vt:lpwstr>
  </property>
  <property fmtid="{D5CDD505-2E9C-101B-9397-08002B2CF9AE}" pid="513" name="Mendeley Recent Style Id 51_27">
    <vt:lpwstr>fferent from control, P &lt;.05), EPCs (CD34/CD117+, P &lt;.01). Treadmill exercise was effective at improving VO2 peak (P &lt;.01; different from control, P &lt;.05), flow‐mediated dilation (P &lt;.05), EPCs (CD34/CD117+, P &lt;.01; different from control P &lt;.05). Epicard</vt:lpwstr>
  </property>
  <property fmtid="{D5CDD505-2E9C-101B-9397-08002B2CF9AE}" pid="514" name="Mendeley Recent Style Id 51_28">
    <vt:lpwstr>ial fat thickness decreased after both exercise programs (exergame, P &lt;.01; treadmill, P &lt;.01; no different from control). Conclusion: Exergaming showed similar effects to traditional aerobic exercise in improving cardiorespiratory fitness and endothelial</vt:lpwstr>
  </property>
  <property fmtid="{D5CDD505-2E9C-101B-9397-08002B2CF9AE}" pid="515" name="Mendeley Recent Style Id 51_29">
    <vt:lpwstr> function in postmenopausal women with high CV risk. These findings suggest that the exergames may serve as an alternative to conventional aerobic exercises for prevention and treatment in high CV risk patients.","author":[{"dropping-particle":"","family"</vt:lpwstr>
  </property>
  <property fmtid="{D5CDD505-2E9C-101B-9397-08002B2CF9AE}" pid="516" name="Mendeley Recent Style Id 51_30">
    <vt:lpwstr>:"Jo","given":"Eun‐Ah","non-dropping-particle":"","parse-names":false,"suffix":""},{"dropping-particle":"","family":"Wu","given":"Shan‐Shan","non-dropping-particle":"","parse-names":false,"suffix":""},{"dropping-particle":"","family":"Han","given":"Hyung‐</vt:lpwstr>
  </property>
  <property fmtid="{D5CDD505-2E9C-101B-9397-08002B2CF9AE}" pid="517" name="Mendeley Recent Style Id 51_31">
    <vt:lpwstr>Rae","non-dropping-particle":"","parse-names":false,"suffix":""},{"dropping-particle":"","family":"Park","given":"Jung‐Jun","non-dropping-particle":"","parse-names":false,"suffix":""},{"dropping-particle":"","family":"Park","given":"Saejong","non-dropping</vt:lpwstr>
  </property>
  <property fmtid="{D5CDD505-2E9C-101B-9397-08002B2CF9AE}" pid="518" name="Mendeley Recent Style Id 51_32">
    <vt:lpwstr>-particle":"","parse-names":false,"suffix":""},{"dropping-particle":"","family":"Cho","given":"Kyoung‐Im","non-dropping-particle":"","parse-names":false,"suffix":""}],"container-title":"Clinical Cardiology","id":"ITEM-3","issued":{"date-parts":[["2019","1</vt:lpwstr>
  </property>
  <property fmtid="{D5CDD505-2E9C-101B-9397-08002B2CF9AE}" pid="519" name="Mendeley Recent Style Id 51_33">
    <vt:lpwstr>2","28"]]},"note":"CV risk group\n\nIncluded","page":"clc.23324","title":"Effects of exergaming in postmenopausal women with high cardiovascular risk: A randomized controlled trial","type":"article-journal"},"uris":["http://www.mendeley.com/documents/?uui</vt:lpwstr>
  </property>
  <property fmtid="{D5CDD505-2E9C-101B-9397-08002B2CF9AE}" pid="520" name="Mendeley Recent Style Id 51_34">
    <vt:lpwstr>d=18e59d2e-9c06-4ca1-8aab-da292c4e3047"]},{"id":"ITEM-4","itemData":{"DOI":"10.1210/jc.2013-2183","ISBN":"1945-7197 (Electronic) 0021-972X (Linking)","ISSN":"0021-972X","PMID":"24092827","abstract":"OBJECTIVE: In contrast to age-matched men, endurance exe</vt:lpwstr>
  </property>
  <property fmtid="{D5CDD505-2E9C-101B-9397-08002B2CF9AE}" pid="521" name="Mendeley Recent Style Id 51_35">
    <vt:lpwstr>rcise training is not consistently associated with enhanced endothelial function in estrogen-deficient postmenopausal women. We determined whether endurance exercise training improves endothelial function in postmenopausal women treated with estrogen. In </vt:lpwstr>
  </property>
  <property fmtid="{D5CDD505-2E9C-101B-9397-08002B2CF9AE}" pid="522" name="Mendeley Recent Style Id 51_36">
    <vt:lpwstr>a substudy, we determined if oxidative stress is mechanistically linked to endothelial function adaptations to endurance exercise training. PARTICIPANTS AND DESIGN: Brachial artery flow-mediated dilation (FMD) was measured in 36 sedentary, estrogen-defici</vt:lpwstr>
  </property>
  <property fmtid="{D5CDD505-2E9C-101B-9397-08002B2CF9AE}" pid="523" name="Mendeley Recent Style Id 51_37">
    <vt:lpwstr>ent postmenopausal women (45-65 y) at study entry (baseline), after 12 weeks of either placebo, oral (1 mg/d) estradiol, or transdermal estradiol (0.05 mg/d) (randomized), and after an additional 12 weeks of continued estradiol or placebo treatment with c</vt:lpwstr>
  </property>
  <property fmtid="{D5CDD505-2E9C-101B-9397-08002B2CF9AE}" pid="524" name="Mendeley Recent Style Id 51_38">
    <vt:lpwstr>oncurrent endurance exercise training. In subgroups of women, FMD also was measured during the infusion of ascorbic acid at baseline and following estradiol/placebo plus endurance exercise training, and in seven habitually endurance-trained estrogen-defic</vt:lpwstr>
  </property>
  <property fmtid="{D5CDD505-2E9C-101B-9397-08002B2CF9AE}" pid="525" name="Mendeley Recent Style Id 51_39">
    <vt:lpwstr>ient controls. RESULTS: FMD increased in the estrogen-treated groups (both P &lt; .01) after 12 weeks and remained unchanged in placebo. FMD further increased following 12 weeks of endurance exercise training in estrogen-treated (both P &lt; .025), but not plac</vt:lpwstr>
  </property>
  <property fmtid="{D5CDD505-2E9C-101B-9397-08002B2CF9AE}" pid="526" name="Mendeley Recent Style Id 51_40">
    <vt:lpwstr>ebo-treated women (P = .55). In the substudy, baseline FMD was similar between sedentary and endurance-trained controls. Ascorbic acid increased FMD at baseline in sedentary women and endurance-trained controls, and following endurance exercise training i</vt:lpwstr>
  </property>
  <property fmtid="{D5CDD505-2E9C-101B-9397-08002B2CF9AE}" pid="527" name="Mendeley Recent Style Id 51_41">
    <vt:lpwstr>n placebo-treated, but not in estrogen-treated women. CONCLUSIONS: Estrogen status appears to play an important modulatory role in improvements in endothelial function with endurance exercise training in postmenopausal women. The restored endurance exerci</vt:lpwstr>
  </property>
  <property fmtid="{D5CDD505-2E9C-101B-9397-08002B2CF9AE}" pid="528" name="Mendeley Recent Style Id 51_42">
    <vt:lpwstr>se training adaptation in estrogen-treated postmenopausal women may be related to mitigation of oxidative stress.","author":[{"dropping-particle":"","family":"Moreau","given":"Kerrie","non-dropping-particle":"","parse-names":false,"suffix":""},{"dropping-</vt:lpwstr>
  </property>
  <property fmtid="{D5CDD505-2E9C-101B-9397-08002B2CF9AE}" pid="529" name="Mendeley Recent Style Id 51_43">
    <vt:lpwstr>particle":"","family":"Stauffer","given":"Brian L","non-dropping-particle":"","parse-names":false,"suffix":""},{"dropping-particle":"","family":"Kohrt","given":"Wendy M","non-dropping-particle":"","parse-names":false,"suffix":""},{"dropping-particle":"","</vt:lpwstr>
  </property>
  <property fmtid="{D5CDD505-2E9C-101B-9397-08002B2CF9AE}" pid="530" name="Mendeley Recent Style Id 51_44">
    <vt:lpwstr>family":"Seals","given":"Douglas R","non-dropping-particle":"","parse-names":false,"suffix":""}],"container-title":"J Clin Endocrinol Metab","edition":"2013/10/05","id":"ITEM-4","issue":"11","issued":{"date-parts":[["2013","11"]]},"language":"eng","note":</vt:lpwstr>
  </property>
  <property fmtid="{D5CDD505-2E9C-101B-9397-08002B2CF9AE}" pid="531" name="Mendeley Recent Style Id 51_45">
    <vt:lpwstr>"From Duplicate 1 (Essential Role of Estrogen for Improvements in Vascular Endothelial Function With Endurance Exercise in Postmenopausal Women - Moreau, Kerrie; Stauffer, Brian L; Kohrt, Wendy M; Seals, Douglas R)\n\nFrom Duplicate 1 (Essential Role of E</vt:lpwstr>
  </property>
  <property fmtid="{D5CDD505-2E9C-101B-9397-08002B2CF9AE}" pid="532" name="Mendeley Recent Style Id 51_46">
    <vt:lpwstr>strogen for Improvements in Vascular Endothelial Function With Endurance Exercise in Postmenopausal Women - Moreau, Kerrie L; Stauffer, Brian L; Kohrt, Wendy M; Seals, Douglas R)\n\nIncluded\n\nFrom Duplicate 2 (Essential role of estrogen for improvements</vt:lpwstr>
  </property>
  <property fmtid="{D5CDD505-2E9C-101B-9397-08002B2CF9AE}" pid="533" name="Mendeley Recent Style Id 51_47">
    <vt:lpwstr> in vascular endothelial function with endurance exercise in postmenopausal women - Moreau, K L; Stauffer, B L; Kohrt, W M; Seals, D R)\n\nMoreau, Kerrie L\nStauffer, Brian L\nKohrt, Wendy M\nSeals, Douglas R\neng\nP30 DK048520/DK/NIDDK NIH HHS/\nAG013038</vt:lpwstr>
  </property>
  <property fmtid="{D5CDD505-2E9C-101B-9397-08002B2CF9AE}" pid="534" name="Mendeley Recent Style Id 51_48">
    <vt:lpwstr>/AG/NIA NIH HHS/\nUL1 RR025780/RR/NCRR NIH HHS/\nR01 AG027678/AG/NIA NIH HHS/\nR01AG022241/AG/NIA NIH HHS/\nR01 AG013038/AG/NIA NIH HHS/\nR01 AG022241/AG/NIA NIH HHS/\nR01AG027678/AG/NIA NIH HHS/\nK01 AG020683/AG/NIA NIH HHS/\nUL1-RR-025780/RR/NCRR NIH HH</vt:lpwstr>
  </property>
  <property fmtid="{D5CDD505-2E9C-101B-9397-08002B2CF9AE}" pid="535" name="Mendeley Recent Style Id 51_49">
    <vt:lpwstr>S/\nUL1 TR001082/TR/NCATS NIH HHS/\nR37 AG013038/AG/NIA NIH HHS/\nK01AG020683/AG/NIA NIH HHS/\nRandomized Controlled Trial\nResearch Support, N.I.H., Extramural\nJ Clin Endocrinol Metab. 2013 Nov;98(11):4507-15. doi: 10.1210/jc.2013-2183. Epub 2013 Oct 3.</vt:lpwstr>
  </property>
  <property fmtid="{D5CDD505-2E9C-101B-9397-08002B2CF9AE}" pid="536" name="Mendeley Recent Style Id 51_50">
    <vt:lpwstr>\n\nFrom Duplicate 2 (Essential role of estrogen for improvements in vascular endothelial function with endurance exercise in postmenopausal women - Moreau, K; Stauffer, B L; Kohrt, W M; Seals, D R)\n\nMoreau, Kerrie L\nStauffer, Brian L\nKohrt, Wendy M\n</vt:lpwstr>
  </property>
  <property fmtid="{D5CDD505-2E9C-101B-9397-08002B2CF9AE}" pid="537" name="Mendeley Recent Style Id 51_51">
    <vt:lpwstr>Seals, Douglas R\neng\nP30 DK048520/DK/NIDDK NIH HHS/\nAG013038/AG/NIA NIH HHS/\nUL1 RR025780/RR/NCRR NIH HHS/\nR01 AG027678/AG/NIA NIH HHS/\nR01AG022241/AG/NIA NIH HHS/\nR01 AG013038/AG/NIA NIH HHS/\nR01 AG022241/AG/NIA NIH HHS/\nR01AG027678/AG/NIA NIH H</vt:lpwstr>
  </property>
  <property fmtid="{D5CDD505-2E9C-101B-9397-08002B2CF9AE}" pid="538" name="Mendeley Recent Style Id 51_52">
    <vt:lpwstr>HS/\nK01 AG020683/AG/NIA NIH HHS/\nUL1-RR-025780/RR/NCRR NIH HHS/\nUL1 TR001082/TR/NCATS NIH HHS/\nR37 AG013038/AG/NIA NIH HHS/\nK01AG020683/AG/NIA NIH HHS/\nRandomized Controlled Trial\nResearch Support, N.I.H., Extramural\nJ Clin Endocrinol Metab. 2013 </vt:lpwstr>
  </property>
  <property fmtid="{D5CDD505-2E9C-101B-9397-08002B2CF9AE}" pid="539" name="Mendeley Recent Style Id 51_53">
    <vt:lpwstr>Nov;98(11):4507-15. doi: 10.1210/jc.2013-2183. Epub 2013 Oct 3.","page":"4507-4515","publisher-place":"United States","title":"Essential role of estrogen for improvements in vascular endothelial function with endurance exercise in postmenopausal women","t</vt:lpwstr>
  </property>
  <property fmtid="{D5CDD505-2E9C-101B-9397-08002B2CF9AE}" pid="540" name="Mendeley Recent Style Id 51_54">
    <vt:lpwstr>ype":"article-journal","volume":"98"},"uris":["http://www.mendeley.com/documents/?uuid=c07d19b5-a937-4fda-9d46-29dd9c2442af"]},{"id":"ITEM-5","itemData":{"DOI":"10.1038/ajh.2009.270","ISSN":"1941-7225 (Electronic)","PMID":"20075849","abstract":"BACKGROUND</vt:lpwstr>
  </property>
  <property fmtid="{D5CDD505-2E9C-101B-9397-08002B2CF9AE}" pid="541" name="Mendeley Recent Style Id 51_55">
    <vt:lpwstr>: Peripheral conduit artery endothelium-dependent dilatation decreases with aging in humans. Lactotripeptides (LTPs) and regular exercise can improve endothelium-dependent dilatation, but combining these lifestyle modifications may be more effective than </vt:lpwstr>
  </property>
  <property fmtid="{D5CDD505-2E9C-101B-9397-08002B2CF9AE}" pid="542" name="Mendeley Recent Style Id 51_56">
    <vt:lpwstr>either treatment alone. We conducted a randomized, place-controlled trial with four different intervention arms. METHODS: A total of 43 postmenopausal women (50-65 years old) were randomly divided into placebo, LTP, exercise and placebo (Ex+placebo), or e</vt:lpwstr>
  </property>
  <property fmtid="{D5CDD505-2E9C-101B-9397-08002B2CF9AE}" pid="543" name="Mendeley Recent Style Id 51_57">
    <vt:lpwstr>xercise and LTP (Ex+LTP) groups. LTP or placebo was administered orally for 8 weeks. The exercise groups completed an 8-week moderate aerobic exercise (walking or cycling) intervention. RESULTS: There were no statistically significant differences in basel</vt:lpwstr>
  </property>
  <property fmtid="{D5CDD505-2E9C-101B-9397-08002B2CF9AE}" pid="544" name="Mendeley Recent Style Id 51_58">
    <vt:lpwstr>ine flow-mediated dilatation (FMD) and most other key dependent variables among the groups. FMD significantly increased in the LTP, Ex+placebo, and Ex+LTP groups whereas no such changes were observed in the placebo control group. The magnitude of increase</vt:lpwstr>
  </property>
  <property fmtid="{D5CDD505-2E9C-101B-9397-08002B2CF9AE}" pid="545" name="Mendeley Recent Style Id 51_59">
    <vt:lpwstr>s in FMD was significantly greater in the Ex+LTP group than other intervention groups. CONCLUSION: We concluded that LTP ingestion combined with regular aerobic exercise improves endothelium-dependent dilatation to a greater extent than monotherapy with e</vt:lpwstr>
  </property>
  <property fmtid="{D5CDD505-2E9C-101B-9397-08002B2CF9AE}" pid="546" name="Mendeley Recent Style Id 51_60">
    <vt:lpwstr>ither intervention alone in postmenopausal women.","author":[{"dropping-particle":"","family":"Yoshizawa","given":"Mutsuko","non-dropping-particle":"","parse-names":false,"suffix":""},{"dropping-particle":"","family":"Maeda","given":"Seiji","non-dropping-</vt:lpwstr>
  </property>
  <property fmtid="{D5CDD505-2E9C-101B-9397-08002B2CF9AE}" pid="547" name="Mendeley Recent Style Id 51_61">
    <vt:lpwstr>particle":"","parse-names":false,"suffix":""},{"dropping-particle":"","family":"Miyaki","given":"Asako","non-dropping-particle":"","parse-names":false,"suffix":""},{"dropping-particle":"","family":"Misono","given":"Maiko","non-dropping-particle":"","parse</vt:lpwstr>
  </property>
  <property fmtid="{D5CDD505-2E9C-101B-9397-08002B2CF9AE}" pid="548" name="Mendeley Recent Style Id 51_62">
    <vt:lpwstr>-names":false,"suffix":""},{"dropping-particle":"","family":"Choi","given":"Youngju","non-dropping-particle":"","parse-names":false,"suffix":""},{"dropping-particle":"","family":"Shimojo","given":"Nobutake","non-dropping-particle":"","parse-names":false,"</vt:lpwstr>
  </property>
  <property fmtid="{D5CDD505-2E9C-101B-9397-08002B2CF9AE}" pid="549" name="Mendeley Recent Style Id 51_63">
    <vt:lpwstr>suffix":""},{"dropping-particle":"","family":"Ajisaka","given":"Ryuichi","non-dropping-particle":"","parse-names":false,"suffix":""},{"dropping-particle":"","family":"Tanaka","given":"Hirofumi","non-dropping-particle":"","parse-names":false,"suffix":""}],</vt:lpwstr>
  </property>
  <property fmtid="{D5CDD505-2E9C-101B-9397-08002B2CF9AE}" pid="550" name="Mendeley Recent Style Id 51_64">
    <vt:lpwstr>"container-title":"American Journal of Hypertension","id":"ITEM-5","issue":"4","issued":{"date-parts":[["2010","4","1"]]},"language":"eng","note":"From Duplicate 1 (Additive Beneficial Effects of Lactotripeptides Intake With Regular Exercise on Endotheliu</vt:lpwstr>
  </property>
  <property fmtid="{D5CDD505-2E9C-101B-9397-08002B2CF9AE}" pid="551" name="Mendeley Recent Style Id 51_65">
    <vt:lpwstr>m-Dependent Dilatation in Postmenopausal Women - Yoshizawa, Mutsuko; Maeda, Seiji; Miyaki, Asako; Misono, Maiko; Choi, Youngju; Shimojo, Nobutake; Ajisaka, Ryuichi; Tanaka, Hirofumi)\n\nIncluded","page":"368-372","publisher-place":"United States","title":</vt:lpwstr>
  </property>
  <property fmtid="{D5CDD505-2E9C-101B-9397-08002B2CF9AE}" pid="552" name="Mendeley Recent Style Id 51_66">
    <vt:lpwstr>"Additive beneficial effects of lactotripeptides intake with regular exercise on endothelium-dependent dilatation in postmenopausal women.","type":"article-journal","volume":"23"},"uris":["http://www.mendeley.com/documents/?uuid=18302417-0d62-4641-9f29-39</vt:lpwstr>
  </property>
  <property fmtid="{D5CDD505-2E9C-101B-9397-08002B2CF9AE}" pid="553" name="Mendeley Recent Style Id 51_67">
    <vt:lpwstr>a10a74343f"]}],"mendeley":{"formattedCitation":"&lt;sup&gt;14,32,34,37,38&lt;/sup&gt;","manualFormatting":"(Azadpour et al., 2017; Jo et al., 2019; Moreau et al., 2013; Yoshizawa et al., 2010)","plainTextFormattedCitation":"14,32,34,37,38","previouslyFormattedCitatio</vt:lpwstr>
  </property>
  <property fmtid="{D5CDD505-2E9C-101B-9397-08002B2CF9AE}" pid="554" name="Mendeley Recent Style Id 51_68">
    <vt:lpwstr>n":"&lt;sup&gt;14,32,34,37,38&lt;/sup&gt;"},"properties":{"noteIndex":0},"schema":"https://github.com/citation-style-language/schema/raw/master/csl-citation.json"}</vt:lpwstr>
  </property>
  <property fmtid="{D5CDD505-2E9C-101B-9397-08002B2CF9AE}" pid="555" name="Mendeley Recent Style Id 52_1">
    <vt:lpwstr>&lt;sup&gt;14,32,34,37,38&lt;/sup&gt;</vt:lpwstr>
  </property>
  <property fmtid="{D5CDD505-2E9C-101B-9397-08002B2CF9AE}" pid="556" name="Mendeley Recent Style Name 52_1">
    <vt:lpwstr>14,32,34,37,38</vt:lpwstr>
  </property>
  <property fmtid="{D5CDD505-2E9C-101B-9397-08002B2CF9AE}" pid="557" name="Mendeley Recent Style Id 53_1">
    <vt:lpwstr>ADDIN CSL_CITATION {"citationItems":[{"id":"ITEM-1","itemData":{"DOI":"10.1042/CS20100174","ISBN":"1470-8736 (Electronic)\r0143-5221 (Linking)","PMID":"20642454","abstract":"Brachial artery FMD (flow-mediated dilation) is impaired with aging and is associ</vt:lpwstr>
  </property>
  <property fmtid="{D5CDD505-2E9C-101B-9397-08002B2CF9AE}" pid="558" name="Mendeley Recent Style Id 53_2">
    <vt:lpwstr>ated with an increased risk of CVD (cardiovascular disease). In the present study, we determined whether regular aerobic exercise improves brachial artery FMD in MA/O (middle-aged/older) men and post-menopausal women. In sedentary MA/O adults (age, 55-79 </vt:lpwstr>
  </property>
  <property fmtid="{D5CDD505-2E9C-101B-9397-08002B2CF9AE}" pid="559" name="Mendeley Recent Style Id 53_3">
    <vt:lpwstr>years) without CVD, 8 weeks of brisk walking (6 days/week for approx. 50 min/day; randomized controlled design) increased treadmill time approx. 20% in both MA/O men (n=11) and post-menopausal women (n=15) (P&lt;0.01), without altering body composition or ci</vt:lpwstr>
  </property>
  <property fmtid="{D5CDD505-2E9C-101B-9397-08002B2CF9AE}" pid="560" name="Mendeley Recent Style Id 53_4">
    <vt:lpwstr>rculating CVD risk factors. Brachial artery FMD increased &gt;50% in the MA/O men (from 4.6+/-0.6 to 7.1+/-0.6%; P&lt;0.01), but did not change in the post-menopausal women (5.1+/-0.8 compared with 5.4+/-0.7%; P=0.50). No changes occurred in the non-exercising </vt:lpwstr>
  </property>
  <property fmtid="{D5CDD505-2E9C-101B-9397-08002B2CF9AE}" pid="561" name="Mendeley Recent Style Id 53_5">
    <vt:lpwstr>controls. In a separate cross-sectional study (n=167), brachial artery FMD was approx. 50% greater in endurance-exercise-trained (6.4+/-0.4%; n=45) compared with sedentary (4.3+/-0.3%; n=60) MA/O men (P&lt;0.001), whereas there were no differences between en</vt:lpwstr>
  </property>
  <property fmtid="{D5CDD505-2E9C-101B-9397-08002B2CF9AE}" pid="562" name="Mendeley Recent Style Id 53_6">
    <vt:lpwstr>durance-trained (5.3+/-0.7%, n=20) and sedentary (5.6+/-0.5%, n=42) post-menopausal women (P=0.70). Brachial artery lumen diameter, peak hyperaemic shear rate and endothelium-independent dilation did not differ with exercise intervention or in the enduran</vt:lpwstr>
  </property>
  <property fmtid="{D5CDD505-2E9C-101B-9397-08002B2CF9AE}" pid="563" name="Mendeley Recent Style Id 53_7">
    <vt:lpwstr>ce exercise compared with sedentary groups. In conclusion, regular aerobic exercise is consistently associated with enhanced brachial artery FMD in MA/O men, but not in post-menopausal women. Some post-menopausal women without CVD may be less responsive t</vt:lpwstr>
  </property>
  <property fmtid="{D5CDD505-2E9C-101B-9397-08002B2CF9AE}" pid="564" name="Mendeley Recent Style Id 53_8">
    <vt:lpwstr>o habitual aerobic exercise than MA/O men.","author":[{"dropping-particle":"","family":"Pierce","given":"G L","non-dropping-particle":"","parse-names":false,"suffix":""},{"dropping-particle":"","family":"Eskurza","given":"I","non-dropping-particle":"","pa</vt:lpwstr>
  </property>
  <property fmtid="{D5CDD505-2E9C-101B-9397-08002B2CF9AE}" pid="565" name="Mendeley Recent Style Id 53_9">
    <vt:lpwstr>rse-names":false,"suffix":""},{"dropping-particle":"","family":"Walker","given":"A E","non-dropping-particle":"","parse-names":false,"suffix":""},{"dropping-particle":"","family":"Fay","given":"T N","non-dropping-particle":"","parse-names":false,"suffix":</vt:lpwstr>
  </property>
  <property fmtid="{D5CDD505-2E9C-101B-9397-08002B2CF9AE}" pid="566" name="Mendeley Recent Style Id 53_10">
    <vt:lpwstr>""},{"dropping-particle":"","family":"Seals","given":"D R","non-dropping-particle":"","parse-names":false,"suffix":""}],"container-title":"Clin Sci (Lond)","edition":"2010/07/21","id":"ITEM-1","issue":"1","issued":{"date-parts":[["2011"]]},"note":"Pierce,</vt:lpwstr>
  </property>
  <property fmtid="{D5CDD505-2E9C-101B-9397-08002B2CF9AE}" pid="567" name="Mendeley Recent Style Id 53_11">
    <vt:lpwstr> Gary L\nEskurza, Iratxe\nWalker, Ashley E\nFay, Tara N\nSeals, Douglas R\neng\nAG013038/AG/NIA NIH HHS/\nRR00051/RR/NCRR NIH HHS/\nR01 AG013038/AG/NIA NIH HHS/\nL30 AG028840/AG/NIA NIH HHS/\nAG031617/AG/NIA NIH HHS/\nM01 RR000051/RR/NCRR NIH HHS/\nAG0002</vt:lpwstr>
  </property>
  <property fmtid="{D5CDD505-2E9C-101B-9397-08002B2CF9AE}" pid="568" name="Mendeley Recent Style Id 53_12">
    <vt:lpwstr>79/AG/NIA NIH HHS/\nF31 AG031617/AG/NIA NIH HHS/\nT32 AG000279/AG/NIA NIH HHS/\nR37 AG013038/AG/NIA NIH HHS/\nRandomized Controlled Trial\nResearch Support, N.I.H., Extramural\nResearch Support, Non-U.S. Gov't\nEngland\nClin Sci (Lond). 2011 Jan;120(1):13</vt:lpwstr>
  </property>
  <property fmtid="{D5CDD505-2E9C-101B-9397-08002B2CF9AE}" pid="569" name="Mendeley Recent Style Id 53_13">
    <vt:lpwstr>-23. doi: 10.1042/CS20100174.","page":"13-23","title":"Sex-specific effects of habitual aerobic exercise on brachial artery flow-mediated dilation in middle-aged and older adults","type":"article-journal","volume":"120"},"uris":["http://www.mendeley.com/d</vt:lpwstr>
  </property>
  <property fmtid="{D5CDD505-2E9C-101B-9397-08002B2CF9AE}" pid="570" name="Mendeley Recent Style Id 53_14">
    <vt:lpwstr>ocuments/?uuid=fe894486-a1b8-4553-a6e2-24dc89409022"]},{"id":"ITEM-2","itemData":{"DOI":"10.1016/j.nutres.2012.09.002","ISSN":"02715317","PMID":"23146777","abstract":"Vascular endothelial function is declines with aging and is associated with an increased</vt:lpwstr>
  </property>
  <property fmtid="{D5CDD505-2E9C-101B-9397-08002B2CF9AE}" pid="571" name="Mendeley Recent Style Id 53_15">
    <vt:lpwstr> risk of cardiovascular disease. Lifestyle modification, particularly aerobic exercise and dietary adjustment, has a favorable effect on vascular aging. Curcumin is a major component of turmeric with known anti-inflammatory and anti-oxidative effects. We </vt:lpwstr>
  </property>
  <property fmtid="{D5CDD505-2E9C-101B-9397-08002B2CF9AE}" pid="572" name="Mendeley Recent Style Id 53_16">
    <vt:lpwstr>investigated the effects of curcumin ingestion and aerobic exercise training on flow-mediated dilation as an indicator endothelial function in postmenopausal women. A total of 32 postmenopausal women were assigned to 3 groups: control, exercise, and curcu</vt:lpwstr>
  </property>
  <property fmtid="{D5CDD505-2E9C-101B-9397-08002B2CF9AE}" pid="573" name="Mendeley Recent Style Id 53_17">
    <vt:lpwstr>min groups. The curcumin group ingested curcumin orally for 8 weeks. The exercise group underwent moderate aerobic exercise training for 8 weeks. Before and after each intervention, flow-mediated dilation was measured. No difference in baseline flow-media</vt:lpwstr>
  </property>
  <property fmtid="{D5CDD505-2E9C-101B-9397-08002B2CF9AE}" pid="574" name="Mendeley Recent Style Id 53_18">
    <vt:lpwstr>ted dilation or other key dependent variables were detected among the groups. Flow-mediated dilation increased significantly and equally in the curcumin and exercise groups, whereas no changes were observed in the control group. Our results indicated that</vt:lpwstr>
  </property>
  <property fmtid="{D5CDD505-2E9C-101B-9397-08002B2CF9AE}" pid="575" name="Mendeley Recent Style Id 53_19">
    <vt:lpwstr> curcumin ingestion and aerobic exercise training can increase flow-mediated dilation in postmenopausal women, suggesting that both can potentially improve the age-related decline in endothelial function.","author":[{"dropping-particle":"","family":"Akaza</vt:lpwstr>
  </property>
  <property fmtid="{D5CDD505-2E9C-101B-9397-08002B2CF9AE}" pid="576" name="Mendeley Recent Style Id 53_20">
    <vt:lpwstr>wa","given":"Nobuhiko","non-dropping-particle":"","parse-names":false,"suffix":""},{"dropping-particle":"","family":"Choi","given":"Youngju","non-dropping-particle":"","parse-names":false,"suffix":""},{"dropping-particle":"","family":"Miyaki","given":"Asa</vt:lpwstr>
  </property>
  <property fmtid="{D5CDD505-2E9C-101B-9397-08002B2CF9AE}" pid="577" name="Mendeley Recent Style Id 53_21">
    <vt:lpwstr>ko","non-dropping-particle":"","parse-names":false,"suffix":""},{"dropping-particle":"","family":"Tanabe","given":"Yoko","non-dropping-particle":"","parse-names":false,"suffix":""},{"dropping-particle":"","family":"Sugawara","given":"Jun","non-dropping-pa</vt:lpwstr>
  </property>
  <property fmtid="{D5CDD505-2E9C-101B-9397-08002B2CF9AE}" pid="578" name="Mendeley Recent Style Id 53_22">
    <vt:lpwstr>rticle":"","parse-names":false,"suffix":""},{"dropping-particle":"","family":"Ajisaka","given":"Ryuichi","non-dropping-particle":"","parse-names":false,"suffix":""},{"dropping-particle":"","family":"Maeda","given":"Seiji","non-dropping-particle":"","parse</vt:lpwstr>
  </property>
  <property fmtid="{D5CDD505-2E9C-101B-9397-08002B2CF9AE}" pid="579" name="Mendeley Recent Style Id 53_23">
    <vt:lpwstr>-names":false,"suffix":""}],"container-title":"Nutrition Research","id":"ITEM-2","issue":"10","issued":{"date-parts":[["2012","10"]]},"language":"eng","page":"795-799","publisher-place":"United States","title":"Curcumin ingestion and exercise training imp</vt:lpwstr>
  </property>
  <property fmtid="{D5CDD505-2E9C-101B-9397-08002B2CF9AE}" pid="580" name="Mendeley Recent Style Id 53_24">
    <vt:lpwstr>rove vascular endothelial function in postmenopausal women","type":"article-journal","volume":"32"},"uris":["http://www.mendeley.com/documents/?uuid=58f97af1-89da-47b0-9199-9c1ef7025313"]},{"id":"ITEM-3","itemData":{"DOI":"10.1097/GME.0000000000000625","I</vt:lpwstr>
  </property>
  <property fmtid="{D5CDD505-2E9C-101B-9397-08002B2CF9AE}" pid="581" name="Mendeley Recent Style Id 53_25">
    <vt:lpwstr>SBN":"1530-0374 (Electronic) 1072-3714 (Linking)","PMID":"27163520","abstract":"OBJECTIVE: Postmenopausal hot flushes occur due to a reduction in estrogen production causing thermoregulatory and vascular dysfunction. Exercise training enhances thermoregul</vt:lpwstr>
  </property>
  <property fmtid="{D5CDD505-2E9C-101B-9397-08002B2CF9AE}" pid="582" name="Mendeley Recent Style Id 53_26">
    <vt:lpwstr>atory control of sweating, skin and brain blood flow. We aimed to determine if improving thermoregulatory control and vascular function with exercise training alleviated hot flushes. METHODS: Twenty-one symptomatic women completed a 7-day hot flush questi</vt:lpwstr>
  </property>
  <property fmtid="{D5CDD505-2E9C-101B-9397-08002B2CF9AE}" pid="583" name="Mendeley Recent Style Id 53_27">
    <vt:lpwstr>onnaire and underwent brachial artery flow-mediated dilation and a cardiorespiratory fitness test. Sweat rate and skin blood flow temperature thresholds and sensitivities, and middle cerebral artery velocity (MCAv) were measured during passive heating. Wo</vt:lpwstr>
  </property>
  <property fmtid="{D5CDD505-2E9C-101B-9397-08002B2CF9AE}" pid="584" name="Mendeley Recent Style Id 53_28">
    <vt:lpwstr>men performed 16 weeks of supervised exercise training or control, and measurements were repeated. RESULTS: There was a greater improvement in cardiorespiratory fitness (4.45 mL/kg/min [95% CI: 1.87, 8.16]; P = 0.04) and reduced hot flush frequency (48 ho</vt:lpwstr>
  </property>
  <property fmtid="{D5CDD505-2E9C-101B-9397-08002B2CF9AE}" pid="585" name="Mendeley Recent Style Id 53_29">
    <vt:lpwstr>t flushes/wk [39, 56]; P &lt; 0.001) after exercise compared with control. Exercise reduced basal core temperature (0.14 degrees C [0.01, 0.27]; P = 0.03) and increased basal MCAv (2.8 cm/s [1.0, 5.2]; P = 0.04) compared with control. Sweat rate and skin blo</vt:lpwstr>
  </property>
  <property fmtid="{D5CDD505-2E9C-101B-9397-08002B2CF9AE}" pid="586" name="Mendeley Recent Style Id 53_30">
    <vt:lpwstr>od flow thresholds occurred approximately 0.19 degrees C and 0.17 degrees C earlier, alongside improved sweating sensitivity with exercise. MCAv decreased during heating (P &lt; 0.005), but was maintained 4.5 cm/s (3.6, 5.5; P &lt; 0.005) higher during heating </vt:lpwstr>
  </property>
  <property fmtid="{D5CDD505-2E9C-101B-9397-08002B2CF9AE}" pid="587" name="Mendeley Recent Style Id 53_31">
    <vt:lpwstr>after exercise compared with control (0.6 cm/s [-0.4, 1.4]). CONCLUSIONS: Exercise training that improves cardiorespiratory fitness reduces self-reported hot flushes. Improvements are likely mediated through greater thermoregulatory control in response to</vt:lpwstr>
  </property>
  <property fmtid="{D5CDD505-2E9C-101B-9397-08002B2CF9AE}" pid="588" name="Mendeley Recent Style Id 53_32">
    <vt:lpwstr> increases in core temperature and enhanced vascular function in the cutaneous and cerebral circulations.","author":[{"dropping-particle":"","family":"Bailey","given":"T G","non-dropping-particle":"","parse-names":false,"suffix":""},{"dropping-particle":"</vt:lpwstr>
  </property>
  <property fmtid="{D5CDD505-2E9C-101B-9397-08002B2CF9AE}" pid="589" name="Mendeley Recent Style Id 53_33">
    <vt:lpwstr>","family":"Cable","given":"N T","non-dropping-particle":"","parse-names":false,"suffix":""},{"dropping-particle":"","family":"Aziz","given":"N","non-dropping-particle":"","parse-names":false,"suffix":""},{"dropping-particle":"","family":"Dobson","given":</vt:lpwstr>
  </property>
  <property fmtid="{D5CDD505-2E9C-101B-9397-08002B2CF9AE}" pid="590" name="Mendeley Recent Style Id 53_34">
    <vt:lpwstr>"R","non-dropping-particle":"","parse-names":false,"suffix":""},{"dropping-particle":"","family":"Sprung","given":"V S","non-dropping-particle":"","parse-names":false,"suffix":""},{"dropping-particle":"","family":"Low","given":"D A","non-dropping-particle</vt:lpwstr>
  </property>
  <property fmtid="{D5CDD505-2E9C-101B-9397-08002B2CF9AE}" pid="591" name="Mendeley Recent Style Id 53_35">
    <vt:lpwstr>":"","parse-names":false,"suffix":""},{"dropping-particle":"","family":"Jones","given":"H","non-dropping-particle":"","parse-names":false,"suffix":""}],"container-title":"Menopause","id":"ITEM-3","issue":"7","issued":{"date-parts":[["2016"]]},"page":"708-</vt:lpwstr>
  </property>
  <property fmtid="{D5CDD505-2E9C-101B-9397-08002B2CF9AE}" pid="592" name="Mendeley Recent Style Id 53_36">
    <vt:lpwstr>718","title":"Exercise training reduces the frequency of menopausal hot flushes by improving thermoregulatory control","type":"article-journal","volume":"23"},"uris":["http://www.mendeley.com/documents/?uuid=78d94666-f17a-44fd-845f-8c13617246b3","http://w</vt:lpwstr>
  </property>
  <property fmtid="{D5CDD505-2E9C-101B-9397-08002B2CF9AE}" pid="593" name="Mendeley Recent Style Id 53_37">
    <vt:lpwstr>ww.mendeley.com/documents/?uuid=31b09e9f-7e93-427b-81a5-ca4f5db0f823"]}],"mendeley":{"formattedCitation":"&lt;sup&gt;35,36,41&lt;/sup&gt;","manualFormatting":"(Akazawa et al., 2012; Bailey et al., 2016; Pierce et al., 2011)","plainTextFormattedCitation":"35,36,41","p</vt:lpwstr>
  </property>
  <property fmtid="{D5CDD505-2E9C-101B-9397-08002B2CF9AE}" pid="594" name="Mendeley Recent Style Id 53_38">
    <vt:lpwstr>reviouslyFormattedCitation":"&lt;sup&gt;35,36,41&lt;/sup&gt;"},"properties":{"noteIndex":0},"schema":"https://github.com/citation-style-language/schema/raw/master/csl-citation.json"}</vt:lpwstr>
  </property>
  <property fmtid="{D5CDD505-2E9C-101B-9397-08002B2CF9AE}" pid="595" name="Mendeley Recent Style Id 54_1">
    <vt:lpwstr>&lt;sup&gt;35,36,41&lt;/sup&gt;</vt:lpwstr>
  </property>
  <property fmtid="{D5CDD505-2E9C-101B-9397-08002B2CF9AE}" pid="596" name="Mendeley Recent Style Name 54_1">
    <vt:lpwstr>35,36,41</vt:lpwstr>
  </property>
  <property fmtid="{D5CDD505-2E9C-101B-9397-08002B2CF9AE}" pid="597" name="Mendeley Recent Style Id 55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598" name="Mendeley Recent Style Id 55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599" name="Mendeley Recent Style Id 55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600" name="Mendeley Recent Style Id 55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601" name="Mendeley Recent Style Id 55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602" name="Mendeley Recent Style Id 55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603" name="Mendeley Recent Style Id 55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604" name="Mendeley Recent Style Id 55_8">
    <vt:lpwstr>the prevention of conduit artery endothelial dysfunction in men and women.","author":[{"dropping-particle":"","family":"Black","given":"Mark A","non-dropping-particle":"","parse-names":false,"suffix":""},{"dropping-particle":"","family":"Cable","given":"N</vt:lpwstr>
  </property>
  <property fmtid="{D5CDD505-2E9C-101B-9397-08002B2CF9AE}" pid="605" name="Mendeley Recent Style Id 55_9">
    <vt:lpwstr> Timothy","non-dropping-particle":"","parse-names":false,"suffix":""},{"dropping-particle":"","family":"Thijssen","given":"Dick H J","non-dropping-particle":"","parse-names":false,"suffix":""},{"dropping-particle":"","family":"Green","given":"Daniel J","n</vt:lpwstr>
  </property>
  <property fmtid="{D5CDD505-2E9C-101B-9397-08002B2CF9AE}" pid="606" name="Mendeley Recent Style Id 55_10">
    <vt:lpwstr>on-dropping-particle":"","parse-names":false,"suffix":""}],"container-title":"American Journal of Physiology-Heart and Circulatory Physiology","id":"ITEM-1","issue":"3","issued":{"date-parts":[["2009","9"]]},"language":"eng","note":"From Duplicate 1 (Impa</vt:lpwstr>
  </property>
  <property fmtid="{D5CDD505-2E9C-101B-9397-08002B2CF9AE}" pid="607" name="Mendeley Recent Style Id 55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608" name="Mendeley Recent Style Id 55_12">
    <vt:lpwstr>s","title":"Impact of age, sex, and exercise on brachial artery flow-mediated dilatation","type":"article-journal","volume":"297"},"uris":["http://www.mendeley.com/documents/?uuid=1063017b-fc50-4f66-9c6e-16a486dbb8ed"]},{"id":"ITEM-2","itemData":{"DOI":"1</vt:lpwstr>
  </property>
  <property fmtid="{D5CDD505-2E9C-101B-9397-08002B2CF9AE}" pid="609" name="Mendeley Recent Style Id 55_13">
    <vt:lpwstr>0.1007/s12576-010-0126-7","ISSN":"1880-6546","PMID":"21181322","abstract":"The objective of this study was to examine the effects of exercise training in hypoxia on arterial stiffness and flow-mediated vasodilation (FMD) in postmenopausal women. Sixteen p</vt:lpwstr>
  </property>
  <property fmtid="{D5CDD505-2E9C-101B-9397-08002B2CF9AE}" pid="610" name="Mendeley Recent Style Id 55_14">
    <vt:lpwstr>ostmenopausal women (56+/-1 years) were assigned to a normoxic exercise group (Normoxic group, n=8) or a hypoxic exercise group (Hypoxic group, n=8). The Hypoxic group performed exercise under hypobaric hypoxic conditions corresponding to 2000 m above sea</vt:lpwstr>
  </property>
  <property fmtid="{D5CDD505-2E9C-101B-9397-08002B2CF9AE}" pid="611" name="Mendeley Recent Style Id 55_15">
    <vt:lpwstr> level, and was exposed to these conditions for 2 h per session. Aquatic exercise was performed at an intensity of around 50% peak oxygen uptake for 30min, 4days per week, for 8 weeks. Arterial stiffness was assessed by brachial-ankle pulse wave velocity </vt:lpwstr>
  </property>
  <property fmtid="{D5CDD505-2E9C-101B-9397-08002B2CF9AE}" pid="612" name="Mendeley Recent Style Id 55_16">
    <vt:lpwstr>(baPWV), and FMD was evaluated by peak diameter of the popliteal artery during reactive hyperemia. After the 8 weeks of training, the Normoxic group showed no significant changes. In contrast, baPWV (P &lt; 0.05) was significantly reduced and peak diameter (</vt:lpwstr>
  </property>
  <property fmtid="{D5CDD505-2E9C-101B-9397-08002B2CF9AE}" pid="613" name="Mendeley Recent Style Id 55_17">
    <vt:lpwstr>P&lt;0.05) and %FMD (P&lt;0.01) were significantly increased in the Hypoxic group after training. These results suggest that exercise training under mild intermittent hypoxic conditions could more effectively reduce arterial stiffness in postmenopausal women, c</vt:lpwstr>
  </property>
  <property fmtid="{D5CDD505-2E9C-101B-9397-08002B2CF9AE}" pid="614" name="Mendeley Recent Style Id 55_18">
    <vt:lpwstr>ompared with exercise training performed at the same relative intensity under normoxic conditions. Our data also indicate that hypoxic exercise training may induce vascular functional adaptation, for example an increase in FMD response. These findings the</vt:lpwstr>
  </property>
  <property fmtid="{D5CDD505-2E9C-101B-9397-08002B2CF9AE}" pid="615" name="Mendeley Recent Style Id 55_19">
    <vt:lpwstr>refore could have important implications for the development of a new effective exercise prescription program.","author":[{"dropping-particle":"","family":"Nishiwaki","given":"Masato","non-dropping-particle":"","parse-names":false,"suffix":""},{"dropping-</vt:lpwstr>
  </property>
  <property fmtid="{D5CDD505-2E9C-101B-9397-08002B2CF9AE}" pid="616" name="Mendeley Recent Style Id 55_20">
    <vt:lpwstr>particle":"","family":"Kawakami","given":"Ryoko","non-dropping-particle":"","parse-names":false,"suffix":""},{"dropping-particle":"","family":"Saito","given":"Kazuto","non-dropping-particle":"","parse-names":false,"suffix":""},{"dropping-particle":"","fam</vt:lpwstr>
  </property>
  <property fmtid="{D5CDD505-2E9C-101B-9397-08002B2CF9AE}" pid="617" name="Mendeley Recent Style Id 55_21">
    <vt:lpwstr>ily":"Tamaki","given":"Hiroyuki","non-dropping-particle":"","parse-names":false,"suffix":""},{"dropping-particle":"","family":"Takekura","given":"Hiroaki","non-dropping-particle":"","parse-names":false,"suffix":""},{"dropping-particle":"","family":"Ogita"</vt:lpwstr>
  </property>
  <property fmtid="{D5CDD505-2E9C-101B-9397-08002B2CF9AE}" pid="618" name="Mendeley Recent Style Id 55_22">
    <vt:lpwstr>,"given":"Futoshi","non-dropping-particle":"","parse-names":false,"suffix":""}],"container-title":"The Journal of Physiological Sciences","id":"ITEM-2","issue":"2","issued":{"date-parts":[["2011","3","22"]]},"language":"eng","page":"83-91","publisher-plac</vt:lpwstr>
  </property>
  <property fmtid="{D5CDD505-2E9C-101B-9397-08002B2CF9AE}" pid="619" name="Mendeley Recent Style Id 55_23">
    <vt:lpwstr>e":"Japan","title":"Vascular adaptations to hypobaric hypoxic training in postmenopausal women.","type":"article-journal","volume":"61"},"uris":["http://www.mendeley.com/documents/?uuid=03315c94-997d-4325-b923-ec8f3de54d8c"]},{"id":"ITEM-3","itemData":{"D</vt:lpwstr>
  </property>
  <property fmtid="{D5CDD505-2E9C-101B-9397-08002B2CF9AE}" pid="620" name="Mendeley Recent Style Id 55_24">
    <vt:lpwstr>OI":"10.1089/jwh.2013.4420","ISSN":"1931-843X (Electronic)","PMID":"24299160","abstract":"BACKGROUND: Endothelial dysfunction measured via flow-mediated dilation (FMD) is associated with greater risk of future hypertension and cardiovascular events in pos</vt:lpwstr>
  </property>
  <property fmtid="{D5CDD505-2E9C-101B-9397-08002B2CF9AE}" pid="621" name="Mendeley Recent Style Id 55_25">
    <vt:lpwstr>tmenopausal women. Aerobic exercise training has been shown to improve endothelial function in Caucasian populations, but has not been evaluated specifically in African Americans. This has clinical importance due to the increased prevalence of cardiovascu</vt:lpwstr>
  </property>
  <property fmtid="{D5CDD505-2E9C-101B-9397-08002B2CF9AE}" pid="622" name="Mendeley Recent Style Id 55_26">
    <vt:lpwstr>lar disease in African Americans. METHODS: In the present pilot study, 8 African American (age: 55.8+/-1.7 years, peak oxygen uptake [VO2 peak]: 21.0+/-3.9 mL/kg/minute, body mass index [BMI]: 30.1+/- 6.3 kg/m(2)) and 16 Caucasian (age: 57.2+/-5.9 years, </vt:lpwstr>
  </property>
  <property fmtid="{D5CDD505-2E9C-101B-9397-08002B2CF9AE}" pid="623" name="Mendeley Recent Style Id 55_27">
    <vt:lpwstr>VO2 peak: 21.8+/-3.7 mL/kg/minute, BMI: 29.3+/-5.2 kg/m(2)) sedentary postmenopausal women underwent brachial artery FMD measurements before and after 12 weeks of aerobic exercise training. FMD was quantified by comparing B-mode ultrasound images of the b</vt:lpwstr>
  </property>
  <property fmtid="{D5CDD505-2E9C-101B-9397-08002B2CF9AE}" pid="624" name="Mendeley Recent Style Id 55_28">
    <vt:lpwstr>rachial artery at rest and following reactive hyperemia after 5 minutes of forearm occlusion. Participants performed aerobic exercise training 4 days per week for 12 weeks. RESULTS: Despite improvements in fitness in both groups, aerobic exercise training</vt:lpwstr>
  </property>
  <property fmtid="{D5CDD505-2E9C-101B-9397-08002B2CF9AE}" pid="625" name="Mendeley Recent Style Id 55_29">
    <vt:lpwstr> did not significantly improve FMD in African American (5.8% to 5.7%, p=0.950) or Caucasian postmenopausal women (5.7% to 6.6%, p=0.267). In women with the greatest impairment in endothelial function at baseline (FMD&lt;4.5%), a significant improvement in FM</vt:lpwstr>
  </property>
  <property fmtid="{D5CDD505-2E9C-101B-9397-08002B2CF9AE}" pid="626" name="Mendeley Recent Style Id 55_30">
    <vt:lpwstr>D was observed, independent of race, following exercise training (2.2% to 6.2%, p=0.007). CONCLUSION: The benefits of aerobic exercise training on endothelial function in postmenopausal women are most pronounced in women with endothelial dysfunction prior</vt:lpwstr>
  </property>
  <property fmtid="{D5CDD505-2E9C-101B-9397-08002B2CF9AE}" pid="627" name="Mendeley Recent Style Id 55_31">
    <vt:lpwstr> to training and do not appear to be affected by race.","author":[{"dropping-particle":"","family":"Swift","given":"Damon L","non-dropping-particle":"","parse-names":false,"suffix":""},{"dropping-particle":"","family":"Weltman","given":"Judith Y.","non-dr</vt:lpwstr>
  </property>
  <property fmtid="{D5CDD505-2E9C-101B-9397-08002B2CF9AE}" pid="628" name="Mendeley Recent Style Id 55_32">
    <vt:lpwstr>opping-particle":"","parse-names":false,"suffix":""},{"dropping-particle":"","family":"Patrie","given":"James T","non-dropping-particle":"","parse-names":false,"suffix":""},{"dropping-particle":"","family":"Saliba","given":"Susan A","non-dropping-particle</vt:lpwstr>
  </property>
  <property fmtid="{D5CDD505-2E9C-101B-9397-08002B2CF9AE}" pid="629" name="Mendeley Recent Style Id 55_33">
    <vt:lpwstr>":"","parse-names":false,"suffix":""},{"dropping-particle":"","family":"Gaesser","given":"Glenn A","non-dropping-particle":"","parse-names":false,"suffix":""},{"dropping-particle":"","family":"Barrett","given":"Eugene J","non-dropping-particle":"","parse-</vt:lpwstr>
  </property>
  <property fmtid="{D5CDD505-2E9C-101B-9397-08002B2CF9AE}" pid="630" name="Mendeley Recent Style Id 55_34">
    <vt:lpwstr>names":false,"suffix":""},{"dropping-particle":"","family":"Weltman","given":"Arthur","non-dropping-particle":"","parse-names":false,"suffix":""}],"container-title":"Journal of women's health (2002)","id":"ITEM-3","issue":"3","issued":{"date-parts":[["201</vt:lpwstr>
  </property>
  <property fmtid="{D5CDD505-2E9C-101B-9397-08002B2CF9AE}" pid="631" name="Mendeley Recent Style Id 55_35">
    <vt:lpwstr>4","3"]]},"language":"eng","note":"From Duplicate 2 (Predictors of Improvement in Endothelial Function After Exercise Training in a Diverse Sample of Postmenopausal Women - Swift, Damon L; Weltman, Judith Y.; Patrie, James T; Saliba, Susan A; Gaesser, Gle</vt:lpwstr>
  </property>
  <property fmtid="{D5CDD505-2E9C-101B-9397-08002B2CF9AE}" pid="632" name="Mendeley Recent Style Id 55_36">
    <vt:lpwstr>nn A; Barrett, Eugene J; Weltman, Arthur)\n\nNo post data as mean and SD\n\nContact author","page":"260-266","publisher-place":"United States","title":"Predictors of improvement in endothelial function after exercise training in a diverse sample of postme</vt:lpwstr>
  </property>
  <property fmtid="{D5CDD505-2E9C-101B-9397-08002B2CF9AE}" pid="633" name="Mendeley Recent Style Id 55_37">
    <vt:lpwstr>nopausal women.","type":"article-journal","volume":"23"},"uris":["http://www.mendeley.com/documents/?uuid=3467bf49-e49f-4898-9683-a98a06518e79"]}],"mendeley":{"formattedCitation":"&lt;sup&gt;11,40,42&lt;/sup&gt;","manualFormatting":"(Black et al., 2009)","plainTextFo</vt:lpwstr>
  </property>
  <property fmtid="{D5CDD505-2E9C-101B-9397-08002B2CF9AE}" pid="634" name="Mendeley Recent Style Id 55_38">
    <vt:lpwstr>rmattedCitation":"11,40,42","previouslyFormattedCitation":"&lt;sup&gt;11,40,42&lt;/sup&gt;"},"properties":{"noteIndex":0},"schema":"https://github.com/citation-style-language/schema/raw/master/csl-citation.json"}</vt:lpwstr>
  </property>
  <property fmtid="{D5CDD505-2E9C-101B-9397-08002B2CF9AE}" pid="635" name="Mendeley Recent Style Id 56_1">
    <vt:lpwstr>&lt;sup&gt;11,40,42&lt;/sup&gt;</vt:lpwstr>
  </property>
  <property fmtid="{D5CDD505-2E9C-101B-9397-08002B2CF9AE}" pid="636" name="Mendeley Recent Style Name 56_1">
    <vt:lpwstr>11,40,42</vt:lpwstr>
  </property>
  <property fmtid="{D5CDD505-2E9C-101B-9397-08002B2CF9AE}" pid="637" name="Mendeley Recent Style Id 57_1">
    <vt:lpwstr>ADDIN CSL_CITATION {"citationItems":[{"id":"ITEM-1","itemData":{"DOI":"10.1038/s41440-019-0328-1","ISBN":"4144001903","ISSN":"0916-9636","abstract":"To examine the effects of low‐intensity resistance exercise training (LIRET) and whole‐body vibration trai</vt:lpwstr>
  </property>
  <property fmtid="{D5CDD505-2E9C-101B-9397-08002B2CF9AE}" pid="638" name="Mendeley Recent Style Id 57_2">
    <vt:lpwstr>ning (WBVT) with an external weighted vest on arterial stiffness, wave reflection, brachial flow‐mediated dilation (FMD), and physical performance in postmenopausal women. Thirty‐three postmenopausal women were stratified by age, body mass index (BMI), an</vt:lpwstr>
  </property>
  <property fmtid="{D5CDD505-2E9C-101B-9397-08002B2CF9AE}" pid="639" name="Mendeley Recent Style Id 57_3">
    <vt:lpwstr>d maximal voluntary contraction (MVC) (age, 65â€‰Â±â€‰4 years; BMI, 23.3â€‰Â±â€‰2.6â€‰kg/m2; MVC, 17.4â€‰Â±â€‰2.6â€‰kg) and randomized into LIRET, WBVT, or a nonexercising control group for 12 weeks. Arterial stiffness, augmentation index (AIx), augmented</vt:lpwstr>
  </property>
  <property fmtid="{D5CDD505-2E9C-101B-9397-08002B2CF9AE}" pid="640" name="Mendeley Recent Style Id 57_4">
    <vt:lpwstr> pressure (AP), brachial FMD, gait speed and leg strength were measured at baseline and 12 weeks. WBVT induced improvements in pulse pressure amplification (PPA) (0.04â€‰Â±â€‰0.02) compared to control (Pâ€‰=â€‰0.048) and in wave reflection indices [AIx (‐</vt:lpwstr>
  </property>
  <property fmtid="{D5CDD505-2E9C-101B-9397-08002B2CF9AE}" pid="641" name="Mendeley Recent Style Id 57_5">
    <vt:lpwstr>4.3â€‰Â±â€‰1.4%) and AP (‐2.9â€‰Â±â€‰1.3â€‰mmHg)] compared to LIRET (Pâ€‰=â€‰0.039 and 0.048, respectively). WBVT (3.8â€‰Â±â€‰1.4%) and LIRET (5.0â€‰Â±â€‰1.5%) induced similar improvements in FMD compared to control (Pâ€‰=â€‰0.029 and 0.008, respectively)</vt:lpwstr>
  </property>
  <property fmtid="{D5CDD505-2E9C-101B-9397-08002B2CF9AE}" pid="642" name="Mendeley Recent Style Id 57_6">
    <vt:lpwstr>. WBVT and LIRET elicited similar increases in leg strength (Pâ€‰=â€‰0.001 and 0.019, respectively), compared to no improvement in the control group. LIRET significantly increased gait speed compared to WBVT (Pâ€‰=â€‰0.043). Although both WBVT and LIRET i</vt:lpwstr>
  </property>
  <property fmtid="{D5CDD505-2E9C-101B-9397-08002B2CF9AE}" pid="643" name="Mendeley Recent Style Id 57_7">
    <vt:lpwstr>ncreased brachial artery FMD (systemic effect), WBVT seemed to be more efficacious in improving wave reflection and cardiac pulsatile load. Interestingly, LIRET elicited a significant improvement in gait speed. Both modalities seem effective in improving </vt:lpwstr>
  </property>
  <property fmtid="{D5CDD505-2E9C-101B-9397-08002B2CF9AE}" pid="644" name="Mendeley Recent Style Id 57_8">
    <vt:lpwstr>systemic endothelial function and muscle strength in postmenopausal women.","author":[{"dropping-particle":"","family":"Jaime","given":"Salvador J.","non-dropping-particle":"","parse-names":false,"suffix":""},{"dropping-particle":"","family":"Maharaj","gi</vt:lpwstr>
  </property>
  <property fmtid="{D5CDD505-2E9C-101B-9397-08002B2CF9AE}" pid="645" name="Mendeley Recent Style Id 57_9">
    <vt:lpwstr>ven":"Arun","non-dropping-particle":"","parse-names":false,"suffix":""},{"dropping-particle":"","family":"Alvarez-Alvarado","given":"Stacey","non-dropping-particle":"","parse-names":false,"suffix":""},{"dropping-particle":"","family":"Figueroa","given":"A</vt:lpwstr>
  </property>
  <property fmtid="{D5CDD505-2E9C-101B-9397-08002B2CF9AE}" pid="646" name="Mendeley Recent Style Id 57_10">
    <vt:lpwstr>rturo","non-dropping-particle":"","parse-names":false,"suffix":""}],"container-title":"Hypertension research","id":"ITEM-1","issued":{"date-parts":[["2019"]]},"note":"From Duplicate 1 (Impact of low-intensity resistance and whole-body vibration training o</vt:lpwstr>
  </property>
  <property fmtid="{D5CDD505-2E9C-101B-9397-08002B2CF9AE}" pid="647" name="Mendeley Recent Style Id 57_11">
    <vt:lpwstr>n aortic hemodynamics and vascular function in postmenopausal women - Jaime, S J; Maharaj, A; Alvarez-Alvarado, S; Figueroa, A)\n\nKeeping it in because of the low-intensit resistance exercise\n\nIncluded","publisher":"Springer US","title":"Impact of low-</vt:lpwstr>
  </property>
  <property fmtid="{D5CDD505-2E9C-101B-9397-08002B2CF9AE}" pid="648" name="Mendeley Recent Style Id 57_12">
    <vt:lpwstr>intensity resistance and whole-body vibration training on aortic hemodynamics and vascular function in postmenopausal women","type":"article-journal"},"uris":["http://www.mendeley.com/documents/?uuid=1398a00e-a0b2-4fba-b64f-427d0e9ec671"]},{"id":"ITEM-2",</vt:lpwstr>
  </property>
  <property fmtid="{D5CDD505-2E9C-101B-9397-08002B2CF9AE}" pid="649" name="Mendeley Recent Style Id 57_13">
    <vt:lpwstr>"itemData":{"DOI":"10.1002/clc.23324","ISSN":"0160-9289","abstract":"Objective: Recently, exergames have been used an exercise modality as aerobic fitness activities. However, evidence of its effectiveness on cardiovascular (CV)‐related risk factors remai</vt:lpwstr>
  </property>
  <property fmtid="{D5CDD505-2E9C-101B-9397-08002B2CF9AE}" pid="650" name="Mendeley Recent Style Id 57_14">
    <vt:lpwstr>n unclear. Hypothesis: We evaluate the effects of exergaming on CV‐related risk factors compared with traditional aerobic exercise in high CV risk patients. Methods: Sixty‐five postmenopausal women with high CV risk were randomized among exergame (n = 22)</vt:lpwstr>
  </property>
  <property fmtid="{D5CDD505-2E9C-101B-9397-08002B2CF9AE}" pid="651" name="Mendeley Recent Style Id 57_15">
    <vt:lpwstr>, treadmill (n = 22), and control (n = 21) groups. The exergame group was engaged in the running‐based exergame using Exer Heart and the treadmill group walked or jogged on a treadmill. Cardiorespiratory fitness, flow‐mediated dilation, endothelial progen</vt:lpwstr>
  </property>
  <property fmtid="{D5CDD505-2E9C-101B-9397-08002B2CF9AE}" pid="652" name="Mendeley Recent Style Id 57_16">
    <vt:lpwstr>itor cells (EPCs), epicardial fat thickness, metabolic parameters, and anthropometric parameters were measured in patients before and 12 weeks after the training. Results: Exergaming significantly improved VO2 peak (P &lt;.001; different from control, P &lt;.05</vt:lpwstr>
  </property>
  <property fmtid="{D5CDD505-2E9C-101B-9397-08002B2CF9AE}" pid="653" name="Mendeley Recent Style Id 57_17">
    <vt:lpwstr>), flow‐mediated dilation (P &lt;.001; different from control, P &lt;.05), EPCs (CD34/CD117+, P &lt;.01). Treadmill exercise was effective at improving VO2 peak (P &lt;.01; different from control, P &lt;.05), flow‐mediated dilation (P &lt;.05), EPCs (CD34/CD117+, P &lt;.01; d</vt:lpwstr>
  </property>
  <property fmtid="{D5CDD505-2E9C-101B-9397-08002B2CF9AE}" pid="654" name="Mendeley Recent Style Id 57_18">
    <vt:lpwstr>ifferent from control P &lt;.05). Epicardial fat thickness decreased after both exercise programs (exergame, P &lt;.01; treadmill, P &lt;.01; no different from control). Conclusion: Exergaming showed similar effects to traditional aerobic exercise in improving car</vt:lpwstr>
  </property>
  <property fmtid="{D5CDD505-2E9C-101B-9397-08002B2CF9AE}" pid="655" name="Mendeley Recent Style Id 57_19">
    <vt:lpwstr>diorespiratory fitness and endothelial function in postmenopausal women with high CV risk. These findings suggest that the exergames may serve as an alternative to conventional aerobic exercises for prevention and treatment in high CV risk patients.","aut</vt:lpwstr>
  </property>
  <property fmtid="{D5CDD505-2E9C-101B-9397-08002B2CF9AE}" pid="656" name="Mendeley Recent Style Id 57_20">
    <vt:lpwstr>hor":[{"dropping-particle":"","family":"Jo","given":"Eun‐Ah","non-dropping-particle":"","parse-names":false,"suffix":""},{"dropping-particle":"","family":"Wu","given":"Shan‐Shan","non-dropping-particle":"","parse-names":false,"suffix":""},{"dropping-parti</vt:lpwstr>
  </property>
  <property fmtid="{D5CDD505-2E9C-101B-9397-08002B2CF9AE}" pid="657" name="Mendeley Recent Style Id 57_21">
    <vt:lpwstr>cle":"","family":"Han","given":"Hyung‐Rae","non-dropping-particle":"","parse-names":false,"suffix":""},{"dropping-particle":"","family":"Park","given":"Jung‐Jun","non-dropping-particle":"","parse-names":false,"suffix":""},{"dropping-particle":"","family":</vt:lpwstr>
  </property>
  <property fmtid="{D5CDD505-2E9C-101B-9397-08002B2CF9AE}" pid="658" name="Mendeley Recent Style Id 57_22">
    <vt:lpwstr>"Park","given":"Saejong","non-dropping-particle":"","parse-names":false,"suffix":""},{"dropping-particle":"","family":"Cho","given":"Kyoung‐Im","non-dropping-particle":"","parse-names":false,"suffix":""}],"container-title":"Clinical Cardiology","id":"ITEM</vt:lpwstr>
  </property>
  <property fmtid="{D5CDD505-2E9C-101B-9397-08002B2CF9AE}" pid="659" name="Mendeley Recent Style Id 57_23">
    <vt:lpwstr>-2","issued":{"date-parts":[["2019","12","28"]]},"note":"CV risk group\n\nIncluded","page":"clc.23324","title":"Effects of exergaming in postmenopausal women with high cardiovascular risk: A randomized controlled trial","type":"article-journal"},"uris":["</vt:lpwstr>
  </property>
  <property fmtid="{D5CDD505-2E9C-101B-9397-08002B2CF9AE}" pid="660" name="Mendeley Recent Style Id 57_24">
    <vt:lpwstr>http://www.mendeley.com/documents/?uuid=18e59d2e-9c06-4ca1-8aab-da292c4e3047"]},{"id":"ITEM-3","itemData":{"DOI":"10.1097/GME.0000000000000208","ISSN":"1072-3714","PMID":"24552980","abstract":"OBJECTIVE: This study compared the effects of a 2-week program</vt:lpwstr>
  </property>
  <property fmtid="{D5CDD505-2E9C-101B-9397-08002B2CF9AE}" pid="661" name="Mendeley Recent Style Id 57_25">
    <vt:lpwstr> of low-volume high-intensity interval training (HIT) with the effects of higher-volume moderate-intensity continuous training (CT) on cardiopulmonary and vascular functions in postmenopausal women. METHODS: Twenty-two postmenopausal women were randomly a</vt:lpwstr>
  </property>
  <property fmtid="{D5CDD505-2E9C-101B-9397-08002B2CF9AE}" pid="662" name="Mendeley Recent Style Id 57_26">
    <vt:lpwstr>ssigned to undertake six HIT (n = 12) or CT (n = 10) sessions for 2 weeks. HIT sessions consisted of ten 1-minute intervals of cycling exercise at 100% of peak power output separated by 1 minute of active recovery. CT sessions involved 40 minutes of conti</vt:lpwstr>
  </property>
  <property fmtid="{D5CDD505-2E9C-101B-9397-08002B2CF9AE}" pid="663" name="Mendeley Recent Style Id 57_27">
    <vt:lpwstr>nuous cycling at 65% of peak power output. Variables assessed at baseline and 2 weeks included cardiopulmonary function (ventilatory threshold, peak oxygen uptake), macrovascular endothelial function (flow-mediated dilation of the brachial artery), and mi</vt:lpwstr>
  </property>
  <property fmtid="{D5CDD505-2E9C-101B-9397-08002B2CF9AE}" pid="664" name="Mendeley Recent Style Id 57_28">
    <vt:lpwstr>crovascular function (reactive hyperemia and local thermal hyperemia of forearm skin). RESULTS: Eighteen participants completed the study (HIT, 11; CT, 7). Adherence to the exercise programs was excellent, with 107 of 108 sessions completed. Despite subst</vt:lpwstr>
  </property>
  <property fmtid="{D5CDD505-2E9C-101B-9397-08002B2CF9AE}" pid="665" name="Mendeley Recent Style Id 57_29">
    <vt:lpwstr>antially lower total time commitment ( approximately 2.5 vs. approximately 5 h) and training volume (558 vs. 1,237 kJ) for HIT versus CT, increases from baseline in peak oxygen uptake achieved significance (P = 0.01) for the HIT group only (Delta = 2.2 mL</vt:lpwstr>
  </property>
  <property fmtid="{D5CDD505-2E9C-101B-9397-08002B2CF9AE}" pid="666" name="Mendeley Recent Style Id 57_30">
    <vt:lpwstr> kg min; P for interaction = 0.688). Improvements in exercise test duration were observed in both groups (HIT, 13%; CT, 5%; P for interaction = 0.194). There were no significant changes in macrovascular or microvascular function in either group. CONCLUSIO</vt:lpwstr>
  </property>
  <property fmtid="{D5CDD505-2E9C-101B-9397-08002B2CF9AE}" pid="667" name="Mendeley Recent Style Id 57_31">
    <vt:lpwstr>NS: The findings suggest that low-volume HIT is feasible and can lead to rapid improvements in cardiopulmonary function in postmenopausal women.","author":[{"dropping-particle":"","family":"Klonizakis","given":"Markos","non-dropping-particle":"","parse-na</vt:lpwstr>
  </property>
  <property fmtid="{D5CDD505-2E9C-101B-9397-08002B2CF9AE}" pid="668" name="Mendeley Recent Style Id 57_32">
    <vt:lpwstr>mes":false,"suffix":""},{"dropping-particle":"","family":"Moss","given":"James","non-dropping-particle":"","parse-names":false,"suffix":""},{"dropping-particle":"","family":"Gilbert","given":"Stephen","non-dropping-particle":"","parse-names":false,"suffix</vt:lpwstr>
  </property>
  <property fmtid="{D5CDD505-2E9C-101B-9397-08002B2CF9AE}" pid="669" name="Mendeley Recent Style Id 57_33">
    <vt:lpwstr>":""},{"dropping-particle":"","family":"Broom","given":"David","non-dropping-particle":"","parse-names":false,"suffix":""},{"dropping-particle":"","family":"Foster","given":"Jeff","non-dropping-particle":"","parse-names":false,"suffix":""},{"dropping-part</vt:lpwstr>
  </property>
  <property fmtid="{D5CDD505-2E9C-101B-9397-08002B2CF9AE}" pid="670" name="Mendeley Recent Style Id 57_34">
    <vt:lpwstr>icle":"","family":"Tew","given":"Garry A","non-dropping-particle":"","parse-names":false,"suffix":""}],"container-title":"Menopause (New York, N.Y.)","id":"ITEM-3","issue":"10","issued":{"date-parts":[["2014","10"]]},"language":"eng","note":"From Duplicat</vt:lpwstr>
  </property>
  <property fmtid="{D5CDD505-2E9C-101B-9397-08002B2CF9AE}" pid="671" name="Mendeley Recent Style Id 57_35">
    <vt:lpwstr>e 2 (Low-volume high-intensity interval training rapidly improves cardiopulmonary function in postmenopausal women - Klonizakis, Markos; Moss, James; Gilbert, Stephen; Broom, David; Foster, Jeff; Tew, Garry A)\n\nIncluded","page":"1099-1105","publisher-pl</vt:lpwstr>
  </property>
  <property fmtid="{D5CDD505-2E9C-101B-9397-08002B2CF9AE}" pid="672" name="Mendeley Recent Style Id 57_36">
    <vt:lpwstr>ace":"United States","title":"Low-volume high-intensity interval training rapidly improves cardiopulmonary function in postmenopausal women","type":"article-journal","volume":"21"},"uris":["http://www.mendeley.com/documents/?uuid=39e97394-9146-4238-acb5-d</vt:lpwstr>
  </property>
  <property fmtid="{D5CDD505-2E9C-101B-9397-08002B2CF9AE}" pid="673" name="Mendeley Recent Style Id 57_37">
    <vt:lpwstr>c0ca042375a"]},{"id":"ITEM-4","itemData":{"DOI":"10.1089/jwh.2013.4420","ISSN":"1931-843X (Electronic)","PMID":"24299160","abstract":"BACKGROUND: Endothelial dysfunction measured via flow-mediated dilation (FMD) is associated with greater risk of future h</vt:lpwstr>
  </property>
  <property fmtid="{D5CDD505-2E9C-101B-9397-08002B2CF9AE}" pid="674" name="Mendeley Recent Style Id 57_38">
    <vt:lpwstr>ypertension and cardiovascular events in postmenopausal women. Aerobic exercise training has been shown to improve endothelial function in Caucasian populations, but has not been evaluated specifically in African Americans. This has clinical importance du</vt:lpwstr>
  </property>
  <property fmtid="{D5CDD505-2E9C-101B-9397-08002B2CF9AE}" pid="675" name="Mendeley Recent Style Id 57_39">
    <vt:lpwstr>e to the increased prevalence of cardiovascular disease in African Americans. METHODS: In the present pilot study, 8 African American (age: 55.8+/-1.7 years, peak oxygen uptake [VO2 peak]: 21.0+/-3.9 mL/kg/minute, body mass index [BMI]: 30.1+/- 6.3 kg/m(2</vt:lpwstr>
  </property>
  <property fmtid="{D5CDD505-2E9C-101B-9397-08002B2CF9AE}" pid="676" name="Mendeley Recent Style Id 57_40">
    <vt:lpwstr>)) and 16 Caucasian (age: 57.2+/-5.9 years, VO2 peak: 21.8+/-3.7 mL/kg/minute, BMI: 29.3+/-5.2 kg/m(2)) sedentary postmenopausal women underwent brachial artery FMD measurements before and after 12 weeks of aerobic exercise training. FMD was quantified by</vt:lpwstr>
  </property>
  <property fmtid="{D5CDD505-2E9C-101B-9397-08002B2CF9AE}" pid="677" name="Mendeley Recent Style Id 57_41">
    <vt:lpwstr> comparing B-mode ultrasound images of the brachial artery at rest and following reactive hyperemia after 5 minutes of forearm occlusion. Participants performed aerobic exercise training 4 days per week for 12 weeks. RESULTS: Despite improvements in fitne</vt:lpwstr>
  </property>
  <property fmtid="{D5CDD505-2E9C-101B-9397-08002B2CF9AE}" pid="678" name="Mendeley Recent Style Id 57_42">
    <vt:lpwstr>ss in both groups, aerobic exercise training did not significantly improve FMD in African American (5.8% to 5.7%, p=0.950) or Caucasian postmenopausal women (5.7% to 6.6%, p=0.267). In women with the greatest impairment in endothelial function at baseline</vt:lpwstr>
  </property>
  <property fmtid="{D5CDD505-2E9C-101B-9397-08002B2CF9AE}" pid="679" name="Mendeley Recent Style Id 57_43">
    <vt:lpwstr> (FMD&lt;4.5%), a significant improvement in FMD was observed, independent of race, following exercise training (2.2% to 6.2%, p=0.007). CONCLUSION: The benefits of aerobic exercise training on endothelial function in postmenopausal women are most pronounced</vt:lpwstr>
  </property>
  <property fmtid="{D5CDD505-2E9C-101B-9397-08002B2CF9AE}" pid="680" name="Mendeley Recent Style Id 57_44">
    <vt:lpwstr> in women with endothelial dysfunction prior to training and do not appear to be affected by race.","author":[{"dropping-particle":"","family":"Swift","given":"Damon L","non-dropping-particle":"","parse-names":false,"suffix":""},{"dropping-particle":"","f</vt:lpwstr>
  </property>
  <property fmtid="{D5CDD505-2E9C-101B-9397-08002B2CF9AE}" pid="681" name="Mendeley Recent Style Id 57_45">
    <vt:lpwstr>amily":"Weltman","given":"Judith Y.","non-dropping-particle":"","parse-names":false,"suffix":""},{"dropping-particle":"","family":"Patrie","given":"James T","non-dropping-particle":"","parse-names":false,"suffix":""},{"dropping-particle":"","family":"Sali</vt:lpwstr>
  </property>
  <property fmtid="{D5CDD505-2E9C-101B-9397-08002B2CF9AE}" pid="682" name="Mendeley Recent Style Id 57_46">
    <vt:lpwstr>ba","given":"Susan A","non-dropping-particle":"","parse-names":false,"suffix":""},{"dropping-particle":"","family":"Gaesser","given":"Glenn A","non-dropping-particle":"","parse-names":false,"suffix":""},{"dropping-particle":"","family":"Barrett","given":"</vt:lpwstr>
  </property>
  <property fmtid="{D5CDD505-2E9C-101B-9397-08002B2CF9AE}" pid="683" name="Mendeley Recent Style Id 57_47">
    <vt:lpwstr>Eugene J","non-dropping-particle":"","parse-names":false,"suffix":""},{"dropping-particle":"","family":"Weltman","given":"Arthur","non-dropping-particle":"","parse-names":false,"suffix":""}],"container-title":"Journal of women's health (2002)","id":"ITEM-</vt:lpwstr>
  </property>
  <property fmtid="{D5CDD505-2E9C-101B-9397-08002B2CF9AE}" pid="684" name="Mendeley Recent Style Id 57_48">
    <vt:lpwstr>4","issue":"3","issued":{"date-parts":[["2014","3"]]},"language":"eng","note":"From Duplicate 2 (Predictors of Improvement in Endothelial Function After Exercise Training in a Diverse Sample of Postmenopausal Women - Swift, Damon L; Weltman, Judith Y.; Pa</vt:lpwstr>
  </property>
  <property fmtid="{D5CDD505-2E9C-101B-9397-08002B2CF9AE}" pid="685" name="Mendeley Recent Style Id 57_49">
    <vt:lpwstr>trie, James T; Saliba, Susan A; Gaesser, Glenn A; Barrett, Eugene J; Weltman, Arthur)\n\nNo post data as mean and SD\n\nContact author","page":"260-266","publisher-place":"United States","title":"Predictors of improvement in endothelial function after exe</vt:lpwstr>
  </property>
  <property fmtid="{D5CDD505-2E9C-101B-9397-08002B2CF9AE}" pid="686" name="Mendeley Recent Style Id 57_50">
    <vt:lpwstr>rcise training in a diverse sample of postmenopausal women.","type":"article-journal","volume":"23"},"uris":["http://www.mendeley.com/documents/?uuid=3467bf49-e49f-4898-9683-a98a06518e79"]}],"mendeley":{"formattedCitation":"&lt;sup&gt;32,38,39,42&lt;/sup&gt;","manual</vt:lpwstr>
  </property>
  <property fmtid="{D5CDD505-2E9C-101B-9397-08002B2CF9AE}" pid="687" name="Mendeley Recent Style Id 57_51">
    <vt:lpwstr>Formatting":"(Jo et al., 2019; Klonizakis et al., 2014)","plainTextFormattedCitation":"32,38,39,42","previouslyFormattedCitation":"&lt;sup&gt;32,38,39,42&lt;/sup&gt;"},"properties":{"noteIndex":0},"schema":"https://github.com/citation-style-language/schema/raw/master</vt:lpwstr>
  </property>
  <property fmtid="{D5CDD505-2E9C-101B-9397-08002B2CF9AE}" pid="688" name="Mendeley Recent Style Id 57_52">
    <vt:lpwstr>/csl-citation.json"}</vt:lpwstr>
  </property>
  <property fmtid="{D5CDD505-2E9C-101B-9397-08002B2CF9AE}" pid="689" name="Mendeley Recent Style Id 58_1">
    <vt:lpwstr>&lt;sup&gt;32,38,39,42&lt;/sup&gt;</vt:lpwstr>
  </property>
  <property fmtid="{D5CDD505-2E9C-101B-9397-08002B2CF9AE}" pid="690" name="Mendeley Recent Style Name 58_1">
    <vt:lpwstr>32,38,39,42</vt:lpwstr>
  </property>
  <property fmtid="{D5CDD505-2E9C-101B-9397-08002B2CF9AE}" pid="691" name="Mendeley Recent Style Id 59_1">
    <vt:lpwstr>ADDIN CSL_CITATION {"citationItems":[{"id":"ITEM-1","itemData":{"DOI":"10.1097/GME.0000000000000208","ISSN":"1072-3714","PMID":"24552980","abstract":"OBJECTIVE: This study compared the effects of a 2-week program of low-volume high-intensity interval trai</vt:lpwstr>
  </property>
  <property fmtid="{D5CDD505-2E9C-101B-9397-08002B2CF9AE}" pid="692" name="Mendeley Recent Style Id 59_2">
    <vt:lpwstr>ning (HIT) with the effects of higher-volume moderate-intensity continuous training (CT) on cardiopulmonary and vascular functions in postmenopausal women. METHODS: Twenty-two postmenopausal women were randomly assigned to undertake six HIT (n = 12) or CT</vt:lpwstr>
  </property>
  <property fmtid="{D5CDD505-2E9C-101B-9397-08002B2CF9AE}" pid="693" name="Mendeley Recent Style Id 59_3">
    <vt:lpwstr> (n = 10) sessions for 2 weeks. HIT sessions consisted of ten 1-minute intervals of cycling exercise at 100% of peak power output separated by 1 minute of active recovery. CT sessions involved 40 minutes of continuous cycling at 65% of peak power output. </vt:lpwstr>
  </property>
  <property fmtid="{D5CDD505-2E9C-101B-9397-08002B2CF9AE}" pid="694" name="Mendeley Recent Style Id 59_4">
    <vt:lpwstr>Variables assessed at baseline and 2 weeks included cardiopulmonary function (ventilatory threshold, peak oxygen uptake), macrovascular endothelial function (flow-mediated dilation of the brachial artery), and microvascular function (reactive hyperemia an</vt:lpwstr>
  </property>
  <property fmtid="{D5CDD505-2E9C-101B-9397-08002B2CF9AE}" pid="695" name="Mendeley Recent Style Id 59_5">
    <vt:lpwstr>d local thermal hyperemia of forearm skin). RESULTS: Eighteen participants completed the study (HIT, 11; CT, 7). Adherence to the exercise programs was excellent, with 107 of 108 sessions completed. Despite substantially lower total time commitment ( appr</vt:lpwstr>
  </property>
  <property fmtid="{D5CDD505-2E9C-101B-9397-08002B2CF9AE}" pid="696" name="Mendeley Recent Style Id 59_6">
    <vt:lpwstr>oximately 2.5 vs. approximately 5 h) and training volume (558 vs. 1,237 kJ) for HIT versus CT, increases from baseline in peak oxygen uptake achieved significance (P = 0.01) for the HIT group only (Delta = 2.2 mL kg min; P for interaction = 0.688). Improv</vt:lpwstr>
  </property>
  <property fmtid="{D5CDD505-2E9C-101B-9397-08002B2CF9AE}" pid="697" name="Mendeley Recent Style Id 59_7">
    <vt:lpwstr>ements in exercise test duration were observed in both groups (HIT, 13%; CT, 5%; P for interaction = 0.194). There were no significant changes in macrovascular or microvascular function in either group. CONCLUSIONS: The findings suggest that low-volume HI</vt:lpwstr>
  </property>
  <property fmtid="{D5CDD505-2E9C-101B-9397-08002B2CF9AE}" pid="698" name="Mendeley Recent Style Id 59_8">
    <vt:lpwstr>T is feasible and can lead to rapid improvements in cardiopulmonary function in postmenopausal women.","author":[{"dropping-particle":"","family":"Klonizakis","given":"Markos","non-dropping-particle":"","parse-names":false,"suffix":""},{"dropping-particle</vt:lpwstr>
  </property>
  <property fmtid="{D5CDD505-2E9C-101B-9397-08002B2CF9AE}" pid="699" name="Mendeley Recent Style Id 59_9">
    <vt:lpwstr>":"","family":"Moss","given":"James","non-dropping-particle":"","parse-names":false,"suffix":""},{"dropping-particle":"","family":"Gilbert","given":"Stephen","non-dropping-particle":"","parse-names":false,"suffix":""},{"dropping-particle":"","family":"Bro</vt:lpwstr>
  </property>
  <property fmtid="{D5CDD505-2E9C-101B-9397-08002B2CF9AE}" pid="700" name="Mendeley Recent Style Id 59_10">
    <vt:lpwstr>om","given":"David","non-dropping-particle":"","parse-names":false,"suffix":""},{"dropping-particle":"","family":"Foster","given":"Jeff","non-dropping-particle":"","parse-names":false,"suffix":""},{"dropping-particle":"","family":"Tew","given":"Garry A","</vt:lpwstr>
  </property>
  <property fmtid="{D5CDD505-2E9C-101B-9397-08002B2CF9AE}" pid="701" name="Mendeley Recent Style Id 59_11">
    <vt:lpwstr>non-dropping-particle":"","parse-names":false,"suffix":""}],"container-title":"Menopause (New York, N.Y.)","id":"ITEM-1","issue":"10","issued":{"date-parts":[["2014","10"]]},"language":"eng","note":"From Duplicate 2 (Low-volume high-intensity interval tra</vt:lpwstr>
  </property>
  <property fmtid="{D5CDD505-2E9C-101B-9397-08002B2CF9AE}" pid="702" name="Mendeley Recent Style Id 59_12">
    <vt:lpwstr>ining rapidly improves cardiopulmonary function in postmenopausal women - Klonizakis, Markos; Moss, James; Gilbert, Stephen; Broom, David; Foster, Jeff; Tew, Garry A)\n\nIncluded","page":"1099-1105","publisher-place":"United States","title":"Low-volume hi</vt:lpwstr>
  </property>
  <property fmtid="{D5CDD505-2E9C-101B-9397-08002B2CF9AE}" pid="703" name="Mendeley Recent Style Id 59_13">
    <vt:lpwstr>gh-intensity interval training rapidly improves cardiopulmonary function in postmenopausal women","type":"article-journal","volume":"21"},"uris":["http://www.mendeley.com/documents/?uuid=39e97394-9146-4238-acb5-dc0ca042375a"]}],"mendeley":{"formattedCitat</vt:lpwstr>
  </property>
  <property fmtid="{D5CDD505-2E9C-101B-9397-08002B2CF9AE}" pid="704" name="Mendeley Recent Style Id 59_14">
    <vt:lpwstr>ion":"&lt;sup&gt;39&lt;/sup&gt;","plainTextFormattedCitation":"39","previouslyFormattedCitation":"&lt;sup&gt;39&lt;/sup&gt;"},"properties":{"noteIndex":0},"schema":"https://github.com/citation-style-language/schema/raw/master/csl-citation.json"}</vt:lpwstr>
  </property>
  <property fmtid="{D5CDD505-2E9C-101B-9397-08002B2CF9AE}" pid="705" name="Mendeley Recent Style Name 59_1">
    <vt:lpwstr>&lt;sup&gt;39&lt;/sup&gt;</vt:lpwstr>
  </property>
  <property fmtid="{D5CDD505-2E9C-101B-9397-08002B2CF9AE}" pid="706" name="Mendeley Recent Style Id 60_1">
    <vt:lpwstr>&lt;sup&gt;39&lt;/sup&gt;</vt:lpwstr>
  </property>
  <property fmtid="{D5CDD505-2E9C-101B-9397-08002B2CF9AE}" pid="707" name="Mendeley Recent Style Name 60_1">
    <vt:lpwstr>39</vt:lpwstr>
  </property>
  <property fmtid="{D5CDD505-2E9C-101B-9397-08002B2CF9AE}" pid="708" name="Mendeley Recent Style Id 61_1">
    <vt:lpwstr>ADDIN CSL_CITATION {"citationItems":[{"id":"ITEM-1","itemData":{"DOI":"10.1210/jc.2013-2183","ISBN":"1945-7197 (Electronic) 0021-972X (Linking)","ISSN":"0021-972X","PMID":"24092827","abstract":"OBJECTIVE: In contrast to age-matched men, endurance exercise</vt:lpwstr>
  </property>
  <property fmtid="{D5CDD505-2E9C-101B-9397-08002B2CF9AE}" pid="709" name="Mendeley Recent Style Id 61_2">
    <vt:lpwstr> training is not consistently associated with enhanced endothelial function in estrogen-deficient postmenopausal women. We determined whether endurance exercise training improves endothelial function in postmenopausal women treated with estrogen. In a sub</vt:lpwstr>
  </property>
  <property fmtid="{D5CDD505-2E9C-101B-9397-08002B2CF9AE}" pid="710" name="Mendeley Recent Style Id 61_3">
    <vt:lpwstr>study, we determined if oxidative stress is mechanistically linked to endothelial function adaptations to endurance exercise training. PARTICIPANTS AND DESIGN: Brachial artery flow-mediated dilation (FMD) was measured in 36 sedentary, estrogen-deficient p</vt:lpwstr>
  </property>
  <property fmtid="{D5CDD505-2E9C-101B-9397-08002B2CF9AE}" pid="711" name="Mendeley Recent Style Id 61_4">
    <vt:lpwstr>ostmenopausal women (45-65 y) at study entry (baseline), after 12 weeks of either placebo, oral (1 mg/d) estradiol, or transdermal estradiol (0.05 mg/d) (randomized), and after an additional 12 weeks of continued estradiol or placebo treatment with concur</vt:lpwstr>
  </property>
  <property fmtid="{D5CDD505-2E9C-101B-9397-08002B2CF9AE}" pid="712" name="Mendeley Recent Style Id 61_5">
    <vt:lpwstr>rent endurance exercise training. In subgroups of women, FMD also was measured during the infusion of ascorbic acid at baseline and following estradiol/placebo plus endurance exercise training, and in seven habitually endurance-trained estrogen-deficient </vt:lpwstr>
  </property>
  <property fmtid="{D5CDD505-2E9C-101B-9397-08002B2CF9AE}" pid="713" name="Mendeley Recent Style Id 61_6">
    <vt:lpwstr>controls. RESULTS: FMD increased in the estrogen-treated groups (both P &lt; .01) after 12 weeks and remained unchanged in placebo. FMD further increased following 12 weeks of endurance exercise training in estrogen-treated (both P &lt; .025), but not placebo-t</vt:lpwstr>
  </property>
  <property fmtid="{D5CDD505-2E9C-101B-9397-08002B2CF9AE}" pid="714" name="Mendeley Recent Style Id 61_7">
    <vt:lpwstr>reated women (P = .55). In the substudy, baseline FMD was similar between sedentary and endurance-trained controls. Ascorbic acid increased FMD at baseline in sedentary women and endurance-trained controls, and following endurance exercise training in pla</vt:lpwstr>
  </property>
  <property fmtid="{D5CDD505-2E9C-101B-9397-08002B2CF9AE}" pid="715" name="Mendeley Recent Style Id 61_8">
    <vt:lpwstr>cebo-treated, but not in estrogen-treated women. CONCLUSIONS: Estrogen status appears to play an important modulatory role in improvements in endothelial function with endurance exercise training in postmenopausal women. The restored endurance exercise tr</vt:lpwstr>
  </property>
  <property fmtid="{D5CDD505-2E9C-101B-9397-08002B2CF9AE}" pid="716" name="Mendeley Recent Style Id 61_9">
    <vt:lpwstr>aining adaptation in estrogen-treated postmenopausal women may be related to mitigation of oxidative stress.","author":[{"dropping-particle":"","family":"Moreau","given":"Kerrie","non-dropping-particle":"","parse-names":false,"suffix":""},{"dropping-parti</vt:lpwstr>
  </property>
  <property fmtid="{D5CDD505-2E9C-101B-9397-08002B2CF9AE}" pid="717" name="Mendeley Recent Style Id 61_10">
    <vt:lpwstr>cle":"","family":"Stauffer","given":"Brian L","non-dropping-particle":"","parse-names":false,"suffix":""},{"dropping-particle":"","family":"Kohrt","given":"Wendy M","non-dropping-particle":"","parse-names":false,"suffix":""},{"dropping-particle":"","famil</vt:lpwstr>
  </property>
  <property fmtid="{D5CDD505-2E9C-101B-9397-08002B2CF9AE}" pid="718" name="Mendeley Recent Style Id 61_11">
    <vt:lpwstr>y":"Seals","given":"Douglas R","non-dropping-particle":"","parse-names":false,"suffix":""}],"container-title":"J Clin Endocrinol Metab","edition":"2013/10/05","id":"ITEM-1","issue":"11","issued":{"date-parts":[["2013","11"]]},"language":"eng","note":"From</vt:lpwstr>
  </property>
  <property fmtid="{D5CDD505-2E9C-101B-9397-08002B2CF9AE}" pid="719" name="Mendeley Recent Style Id 61_12">
    <vt:lpwstr> Duplicate 1 (Essential Role of Estrogen for Improvements in Vascular Endothelial Function With Endurance Exercise in Postmenopausal Women - Moreau, Kerrie; Stauffer, Brian L; Kohrt, Wendy M; Seals, Douglas R)\n\nFrom Duplicate 1 (Essential Role of Estrog</vt:lpwstr>
  </property>
  <property fmtid="{D5CDD505-2E9C-101B-9397-08002B2CF9AE}" pid="720" name="Mendeley Recent Style Id 61_13">
    <vt:lpwstr>en for Improvements in Vascular Endothelial Function With Endurance Exercise in Postmenopausal Women - Moreau, Kerrie L; Stauffer, Brian L; Kohrt, Wendy M; Seals, Douglas R)\n\nIncluded\n\nFrom Duplicate 2 (Essential role of estrogen for improvements in v</vt:lpwstr>
  </property>
  <property fmtid="{D5CDD505-2E9C-101B-9397-08002B2CF9AE}" pid="721" name="Mendeley Recent Style Id 61_14">
    <vt:lpwstr>ascular endothelial function with endurance exercise in postmenopausal women - Moreau, K L; Stauffer, B L; Kohrt, W M; Seals, D R)\n\nMoreau, Kerrie L\nStauffer, Brian L\nKohrt, Wendy M\nSeals, Douglas R\neng\nP30 DK048520/DK/NIDDK NIH HHS/\nAG013038/AG/N</vt:lpwstr>
  </property>
  <property fmtid="{D5CDD505-2E9C-101B-9397-08002B2CF9AE}" pid="722" name="Mendeley Recent Style Id 61_15">
    <vt:lpwstr>IA NIH HHS/\nUL1 RR025780/RR/NCRR NIH HHS/\nR01 AG027678/AG/NIA NIH HHS/\nR01AG022241/AG/NIA NIH HHS/\nR01 AG013038/AG/NIA NIH HHS/\nR01 AG022241/AG/NIA NIH HHS/\nR01AG027678/AG/NIA NIH HHS/\nK01 AG020683/AG/NIA NIH HHS/\nUL1-RR-025780/RR/NCRR NIH HHS/\nU</vt:lpwstr>
  </property>
  <property fmtid="{D5CDD505-2E9C-101B-9397-08002B2CF9AE}" pid="723" name="Mendeley Recent Style Id 61_16">
    <vt:lpwstr>L1 TR001082/TR/NCATS NIH HHS/\nR37 AG013038/AG/NIA NIH HHS/\nK01AG020683/AG/NIA NIH HHS/\nRandomized Controlled Trial\nResearch Support, N.I.H., Extramural\nJ Clin Endocrinol Metab. 2013 Nov;98(11):4507-15. doi: 10.1210/jc.2013-2183. Epub 2013 Oct 3.\n\nF</vt:lpwstr>
  </property>
  <property fmtid="{D5CDD505-2E9C-101B-9397-08002B2CF9AE}" pid="724" name="Mendeley Recent Style Id 61_17">
    <vt:lpwstr>rom Duplicate 2 (Essential role of estrogen for improvements in vascular endothelial function with endurance exercise in postmenopausal women - Moreau, K; Stauffer, B L; Kohrt, W M; Seals, D R)\n\nMoreau, Kerrie L\nStauffer, Brian L\nKohrt, Wendy M\nSeals</vt:lpwstr>
  </property>
  <property fmtid="{D5CDD505-2E9C-101B-9397-08002B2CF9AE}" pid="725" name="Mendeley Recent Style Id 61_18">
    <vt:lpwstr>, Douglas R\neng\nP30 DK048520/DK/NIDDK NIH HHS/\nAG013038/AG/NIA NIH HHS/\nUL1 RR025780/RR/NCRR NIH HHS/\nR01 AG027678/AG/NIA NIH HHS/\nR01AG022241/AG/NIA NIH HHS/\nR01 AG013038/AG/NIA NIH HHS/\nR01 AG022241/AG/NIA NIH HHS/\nR01AG027678/AG/NIA NIH HHS/\n</vt:lpwstr>
  </property>
  <property fmtid="{D5CDD505-2E9C-101B-9397-08002B2CF9AE}" pid="726" name="Mendeley Recent Style Id 61_19">
    <vt:lpwstr>K01 AG020683/AG/NIA NIH HHS/\nUL1-RR-025780/RR/NCRR NIH HHS/\nUL1 TR001082/TR/NCATS NIH HHS/\nR37 AG013038/AG/NIA NIH HHS/\nK01AG020683/AG/NIA NIH HHS/\nRandomized Controlled Trial\nResearch Support, N.I.H., Extramural\nJ Clin Endocrinol Metab. 2013 Nov;9</vt:lpwstr>
  </property>
  <property fmtid="{D5CDD505-2E9C-101B-9397-08002B2CF9AE}" pid="727" name="Mendeley Recent Style Id 61_20">
    <vt:lpwstr>8(11):4507-15. doi: 10.1210/jc.2013-2183. Epub 2013 Oct 3.","page":"4507-4515","publisher-place":"United States","title":"Essential role of estrogen for improvements in vascular endothelial function with endurance exercise in postmenopausal women","type":</vt:lpwstr>
  </property>
  <property fmtid="{D5CDD505-2E9C-101B-9397-08002B2CF9AE}" pid="728" name="Mendeley Recent Style Id 61_21">
    <vt:lpwstr>"article-journal","volume":"98"},"uris":["http://www.mendeley.com/documents/?uuid=c07d19b5-a937-4fda-9d46-29dd9c2442af"]}],"mendeley":{"formattedCitation":"&lt;sup&gt;14&lt;/sup&gt;","plainTextFormattedCitation":"14","previouslyFormattedCitation":"&lt;sup&gt;14&lt;/sup&gt;"},"pr</vt:lpwstr>
  </property>
  <property fmtid="{D5CDD505-2E9C-101B-9397-08002B2CF9AE}" pid="729" name="Mendeley Recent Style Id 61_22">
    <vt:lpwstr>operties":{"noteIndex":0},"schema":"https://github.com/citation-style-language/schema/raw/master/csl-citation.json"}</vt:lpwstr>
  </property>
  <property fmtid="{D5CDD505-2E9C-101B-9397-08002B2CF9AE}" pid="730" name="Mendeley Recent Style Name 61_1">
    <vt:lpwstr>&lt;sup&gt;14&lt;/sup&gt;</vt:lpwstr>
  </property>
  <property fmtid="{D5CDD505-2E9C-101B-9397-08002B2CF9AE}" pid="731" name="Mendeley Recent Style Id 62_1">
    <vt:lpwstr>&lt;sup&gt;14&lt;/sup&gt;</vt:lpwstr>
  </property>
  <property fmtid="{D5CDD505-2E9C-101B-9397-08002B2CF9AE}" pid="732" name="Mendeley Recent Style Name 62_1">
    <vt:lpwstr>14</vt:lpwstr>
  </property>
  <property fmtid="{D5CDD505-2E9C-101B-9397-08002B2CF9AE}" pid="733" name="Mendeley Recent Style Id 63_1">
    <vt:lpwstr>ADDIN CSL_CITATION {"citationItems":[{"id":"ITEM-1","itemData":{"DOI":"10.1042/CS20100174","ISBN":"1470-8736 (Electronic)\r0143-5221 (Linking)","PMID":"20642454","abstract":"Brachial artery FMD (flow-mediated dilation) is impaired with aging and is associ</vt:lpwstr>
  </property>
  <property fmtid="{D5CDD505-2E9C-101B-9397-08002B2CF9AE}" pid="734" name="Mendeley Recent Style Id 63_2">
    <vt:lpwstr>ated with an increased risk of CVD (cardiovascular disease). In the present study, we determined whether regular aerobic exercise improves brachial artery FMD in MA/O (middle-aged/older) men and post-menopausal women. In sedentary MA/O adults (age, 55-79 </vt:lpwstr>
  </property>
  <property fmtid="{D5CDD505-2E9C-101B-9397-08002B2CF9AE}" pid="735" name="Mendeley Recent Style Id 63_3">
    <vt:lpwstr>years) without CVD, 8 weeks of brisk walking (6 days/week for approx. 50 min/day; randomized controlled design) increased treadmill time approx. 20% in both MA/O men (n=11) and post-menopausal women (n=15) (P&lt;0.01), without altering body composition or ci</vt:lpwstr>
  </property>
  <property fmtid="{D5CDD505-2E9C-101B-9397-08002B2CF9AE}" pid="736" name="Mendeley Recent Style Id 63_4">
    <vt:lpwstr>rculating CVD risk factors. Brachial artery FMD increased &gt;50% in the MA/O men (from 4.6+/-0.6 to 7.1+/-0.6%; P&lt;0.01), but did not change in the post-menopausal women (5.1+/-0.8 compared with 5.4+/-0.7%; P=0.50). No changes occurred in the non-exercising </vt:lpwstr>
  </property>
  <property fmtid="{D5CDD505-2E9C-101B-9397-08002B2CF9AE}" pid="737" name="Mendeley Recent Style Id 63_5">
    <vt:lpwstr>controls. In a separate cross-sectional study (n=167), brachial artery FMD was approx. 50% greater in endurance-exercise-trained (6.4+/-0.4%; n=45) compared with sedentary (4.3+/-0.3%; n=60) MA/O men (P&lt;0.001), whereas there were no differences between en</vt:lpwstr>
  </property>
  <property fmtid="{D5CDD505-2E9C-101B-9397-08002B2CF9AE}" pid="738" name="Mendeley Recent Style Id 63_6">
    <vt:lpwstr>durance-trained (5.3+/-0.7%, n=20) and sedentary (5.6+/-0.5%, n=42) post-menopausal women (P=0.70). Brachial artery lumen diameter, peak hyperaemic shear rate and endothelium-independent dilation did not differ with exercise intervention or in the enduran</vt:lpwstr>
  </property>
  <property fmtid="{D5CDD505-2E9C-101B-9397-08002B2CF9AE}" pid="739" name="Mendeley Recent Style Id 63_7">
    <vt:lpwstr>ce exercise compared with sedentary groups. In conclusion, regular aerobic exercise is consistently associated with enhanced brachial artery FMD in MA/O men, but not in post-menopausal women. Some post-menopausal women without CVD may be less responsive t</vt:lpwstr>
  </property>
  <property fmtid="{D5CDD505-2E9C-101B-9397-08002B2CF9AE}" pid="740" name="Mendeley Recent Style Id 63_8">
    <vt:lpwstr>o habitual aerobic exercise than MA/O men.","author":[{"dropping-particle":"","family":"Pierce","given":"G L","non-dropping-particle":"","parse-names":false,"suffix":""},{"dropping-particle":"","family":"Eskurza","given":"I","non-dropping-particle":"","pa</vt:lpwstr>
  </property>
  <property fmtid="{D5CDD505-2E9C-101B-9397-08002B2CF9AE}" pid="741" name="Mendeley Recent Style Id 63_9">
    <vt:lpwstr>rse-names":false,"suffix":""},{"dropping-particle":"","family":"Walker","given":"A E","non-dropping-particle":"","parse-names":false,"suffix":""},{"dropping-particle":"","family":"Fay","given":"T N","non-dropping-particle":"","parse-names":false,"suffix":</vt:lpwstr>
  </property>
  <property fmtid="{D5CDD505-2E9C-101B-9397-08002B2CF9AE}" pid="742" name="Mendeley Recent Style Id 63_10">
    <vt:lpwstr>""},{"dropping-particle":"","family":"Seals","given":"D R","non-dropping-particle":"","parse-names":false,"suffix":""}],"container-title":"Clin Sci (Lond)","edition":"2010/07/21","id":"ITEM-1","issue":"1","issued":{"date-parts":[["2011"]]},"note":"Pierce,</vt:lpwstr>
  </property>
  <property fmtid="{D5CDD505-2E9C-101B-9397-08002B2CF9AE}" pid="743" name="Mendeley Recent Style Id 63_11">
    <vt:lpwstr> Gary L\nEskurza, Iratxe\nWalker, Ashley E\nFay, Tara N\nSeals, Douglas R\neng\nAG013038/AG/NIA NIH HHS/\nRR00051/RR/NCRR NIH HHS/\nR01 AG013038/AG/NIA NIH HHS/\nL30 AG028840/AG/NIA NIH HHS/\nAG031617/AG/NIA NIH HHS/\nM01 RR000051/RR/NCRR NIH HHS/\nAG0002</vt:lpwstr>
  </property>
  <property fmtid="{D5CDD505-2E9C-101B-9397-08002B2CF9AE}" pid="744" name="Mendeley Recent Style Id 63_12">
    <vt:lpwstr>79/AG/NIA NIH HHS/\nF31 AG031617/AG/NIA NIH HHS/\nT32 AG000279/AG/NIA NIH HHS/\nR37 AG013038/AG/NIA NIH HHS/\nRandomized Controlled Trial\nResearch Support, N.I.H., Extramural\nResearch Support, Non-U.S. Gov't\nEngland\nClin Sci (Lond). 2011 Jan;120(1):13</vt:lpwstr>
  </property>
  <property fmtid="{D5CDD505-2E9C-101B-9397-08002B2CF9AE}" pid="745" name="Mendeley Recent Style Id 63_13">
    <vt:lpwstr>-23. doi: 10.1042/CS20100174.","page":"13-23","title":"Sex-specific effects of habitual aerobic exercise on brachial artery flow-mediated dilation in middle-aged and older adults","type":"article-journal","volume":"120"},"uris":["http://www.mendeley.com/d</vt:lpwstr>
  </property>
  <property fmtid="{D5CDD505-2E9C-101B-9397-08002B2CF9AE}" pid="746" name="Mendeley Recent Style Id 63_14">
    <vt:lpwstr>ocuments/?uuid=fe894486-a1b8-4553-a6e2-24dc89409022"]}],"mendeley":{"formattedCitation":"&lt;sup&gt;41&lt;/sup&gt;","plainTextFormattedCitation":"41","previouslyFormattedCitation":"&lt;sup&gt;41&lt;/sup&gt;"},"properties":{"noteIndex":0},"schema":"https://github.com/citation-sty</vt:lpwstr>
  </property>
  <property fmtid="{D5CDD505-2E9C-101B-9397-08002B2CF9AE}" pid="747" name="Mendeley Recent Style Id 63_15">
    <vt:lpwstr>le-language/schema/raw/master/csl-citation.json"}</vt:lpwstr>
  </property>
  <property fmtid="{D5CDD505-2E9C-101B-9397-08002B2CF9AE}" pid="748" name="Mendeley Recent Style Name 63_1">
    <vt:lpwstr>&lt;sup&gt;41&lt;/sup&gt;</vt:lpwstr>
  </property>
  <property fmtid="{D5CDD505-2E9C-101B-9397-08002B2CF9AE}" pid="749" name="Mendeley Recent Style Id 64_1">
    <vt:lpwstr>&lt;sup&gt;41&lt;/sup&gt;</vt:lpwstr>
  </property>
  <property fmtid="{D5CDD505-2E9C-101B-9397-08002B2CF9AE}" pid="750" name="Mendeley Recent Style Name 64_1">
    <vt:lpwstr>41</vt:lpwstr>
  </property>
  <property fmtid="{D5CDD505-2E9C-101B-9397-08002B2CF9AE}" pid="751" name="Mendeley Recent Style Id 65_1">
    <vt:lpwstr>ADDIN CSL_CITATION {"citationItems":[{"id":"ITEM-1","itemData":{"DOI":"10.1097/GME.0000000000000208","ISSN":"1072-3714","PMID":"24552980","abstract":"OBJECTIVE: This study compared the effects of a 2-week program of low-volume high-intensity interval trai</vt:lpwstr>
  </property>
  <property fmtid="{D5CDD505-2E9C-101B-9397-08002B2CF9AE}" pid="752" name="Mendeley Recent Style Id 65_2">
    <vt:lpwstr>ning (HIT) with the effects of higher-volume moderate-intensity continuous training (CT) on cardiopulmonary and vascular functions in postmenopausal women. METHODS: Twenty-two postmenopausal women were randomly assigned to undertake six HIT (n = 12) or CT</vt:lpwstr>
  </property>
  <property fmtid="{D5CDD505-2E9C-101B-9397-08002B2CF9AE}" pid="753" name="Mendeley Recent Style Id 65_3">
    <vt:lpwstr> (n = 10) sessions for 2 weeks. HIT sessions consisted of ten 1-minute intervals of cycling exercise at 100% of peak power output separated by 1 minute of active recovery. CT sessions involved 40 minutes of continuous cycling at 65% of peak power output. </vt:lpwstr>
  </property>
  <property fmtid="{D5CDD505-2E9C-101B-9397-08002B2CF9AE}" pid="754" name="Mendeley Recent Style Id 65_4">
    <vt:lpwstr>Variables assessed at baseline and 2 weeks included cardiopulmonary function (ventilatory threshold, peak oxygen uptake), macrovascular endothelial function (flow-mediated dilation of the brachial artery), and microvascular function (reactive hyperemia an</vt:lpwstr>
  </property>
  <property fmtid="{D5CDD505-2E9C-101B-9397-08002B2CF9AE}" pid="755" name="Mendeley Recent Style Id 65_5">
    <vt:lpwstr>d local thermal hyperemia of forearm skin). RESULTS: Eighteen participants completed the study (HIT, 11; CT, 7). Adherence to the exercise programs was excellent, with 107 of 108 sessions completed. Despite substantially lower total time commitment ( appr</vt:lpwstr>
  </property>
  <property fmtid="{D5CDD505-2E9C-101B-9397-08002B2CF9AE}" pid="756" name="Mendeley Recent Style Id 65_6">
    <vt:lpwstr>oximately 2.5 vs. approximately 5 h) and training volume (558 vs. 1,237 kJ) for HIT versus CT, increases from baseline in peak oxygen uptake achieved significance (P = 0.01) for the HIT group only (Delta = 2.2 mL kg min; P for interaction = 0.688). Improv</vt:lpwstr>
  </property>
  <property fmtid="{D5CDD505-2E9C-101B-9397-08002B2CF9AE}" pid="757" name="Mendeley Recent Style Id 65_7">
    <vt:lpwstr>ements in exercise test duration were observed in both groups (HIT, 13%; CT, 5%; P for interaction = 0.194). There were no significant changes in macrovascular or microvascular function in either group. CONCLUSIONS: The findings suggest that low-volume HI</vt:lpwstr>
  </property>
  <property fmtid="{D5CDD505-2E9C-101B-9397-08002B2CF9AE}" pid="758" name="Mendeley Recent Style Id 65_8">
    <vt:lpwstr>T is feasible and can lead to rapid improvements in cardiopulmonary function in postmenopausal women.","author":[{"dropping-particle":"","family":"Klonizakis","given":"Markos","non-dropping-particle":"","parse-names":false,"suffix":""},{"dropping-particle</vt:lpwstr>
  </property>
  <property fmtid="{D5CDD505-2E9C-101B-9397-08002B2CF9AE}" pid="759" name="Mendeley Recent Style Id 65_9">
    <vt:lpwstr>":"","family":"Moss","given":"James","non-dropping-particle":"","parse-names":false,"suffix":""},{"dropping-particle":"","family":"Gilbert","given":"Stephen","non-dropping-particle":"","parse-names":false,"suffix":""},{"dropping-particle":"","family":"Bro</vt:lpwstr>
  </property>
  <property fmtid="{D5CDD505-2E9C-101B-9397-08002B2CF9AE}" pid="760" name="Mendeley Recent Style Id 65_10">
    <vt:lpwstr>om","given":"David","non-dropping-particle":"","parse-names":false,"suffix":""},{"dropping-particle":"","family":"Foster","given":"Jeff","non-dropping-particle":"","parse-names":false,"suffix":""},{"dropping-particle":"","family":"Tew","given":"Garry A","</vt:lpwstr>
  </property>
  <property fmtid="{D5CDD505-2E9C-101B-9397-08002B2CF9AE}" pid="761" name="Mendeley Recent Style Id 65_11">
    <vt:lpwstr>non-dropping-particle":"","parse-names":false,"suffix":""}],"container-title":"Menopause (New York, N.Y.)","id":"ITEM-1","issue":"10","issued":{"date-parts":[["2014","10"]]},"language":"eng","note":"From Duplicate 2 (Low-volume high-intensity interval tra</vt:lpwstr>
  </property>
  <property fmtid="{D5CDD505-2E9C-101B-9397-08002B2CF9AE}" pid="762" name="Mendeley Recent Style Id 65_12">
    <vt:lpwstr>ining rapidly improves cardiopulmonary function in postmenopausal women - Klonizakis, Markos; Moss, James; Gilbert, Stephen; Broom, David; Foster, Jeff; Tew, Garry A)\n\nIncluded","page":"1099-1105","publisher-place":"United States","title":"Low-volume hi</vt:lpwstr>
  </property>
  <property fmtid="{D5CDD505-2E9C-101B-9397-08002B2CF9AE}" pid="763" name="Mendeley Recent Style Id 65_13">
    <vt:lpwstr>gh-intensity interval training rapidly improves cardiopulmonary function in postmenopausal women","type":"article-journal","volume":"21"},"uris":["http://www.mendeley.com/documents/?uuid=39e97394-9146-4238-acb5-dc0ca042375a"]}],"mendeley":{"formattedCitat</vt:lpwstr>
  </property>
  <property fmtid="{D5CDD505-2E9C-101B-9397-08002B2CF9AE}" pid="764" name="Mendeley Recent Style Id 65_14">
    <vt:lpwstr>ion":"&lt;sup&gt;39&lt;/sup&gt;","plainTextFormattedCitation":"39","previouslyFormattedCitation":"&lt;sup&gt;39&lt;/sup&gt;"},"properties":{"noteIndex":0},"schema":"https://github.com/citation-style-language/schema/raw/master/csl-citation.json"}</vt:lpwstr>
  </property>
  <property fmtid="{D5CDD505-2E9C-101B-9397-08002B2CF9AE}" pid="765" name="Mendeley Recent Style Name 65_1">
    <vt:lpwstr>&lt;sup&gt;39&lt;/sup&gt;</vt:lpwstr>
  </property>
  <property fmtid="{D5CDD505-2E9C-101B-9397-08002B2CF9AE}" pid="766" name="Mendeley Recent Style Id 66_1">
    <vt:lpwstr>&lt;sup&gt;39&lt;/sup&gt;</vt:lpwstr>
  </property>
  <property fmtid="{D5CDD505-2E9C-101B-9397-08002B2CF9AE}" pid="767" name="Mendeley Recent Style Name 66_1">
    <vt:lpwstr>39</vt:lpwstr>
  </property>
  <property fmtid="{D5CDD505-2E9C-101B-9397-08002B2CF9AE}" pid="768" name="Mendeley Recent Style Id 67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769" name="Mendeley Recent Style Id 67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770" name="Mendeley Recent Style Id 67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771" name="Mendeley Recent Style Id 67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772" name="Mendeley Recent Style Id 67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773" name="Mendeley Recent Style Id 67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774" name="Mendeley Recent Style Id 67_7">
    <vt:lpwstr>iko","non-dropping-particle":"","parse-names":false,"suffix":""},{"dropping-particle":"","family":"Choi","given":"Youngju","non-dropping-particle":"","parse-names":false,"suffix":""},{"dropping-particle":"","family":"Miyaki","given":"Asako","non-dropping-</vt:lpwstr>
  </property>
  <property fmtid="{D5CDD505-2E9C-101B-9397-08002B2CF9AE}" pid="775" name="Mendeley Recent Style Id 67_8">
    <vt:lpwstr>particle":"","parse-names":false,"suffix":""},{"dropping-particle":"","family":"Tanabe","given":"Yoko","non-dropping-particle":"","parse-names":false,"suffix":""},{"dropping-particle":"","family":"Sugawara","given":"Jun","non-dropping-particle":"","parse-</vt:lpwstr>
  </property>
  <property fmtid="{D5CDD505-2E9C-101B-9397-08002B2CF9AE}" pid="776" name="Mendeley Recent Style Id 67_9">
    <vt:lpwstr>names":false,"suffix":""},{"dropping-particle":"","family":"Ajisaka","given":"Ryuichi","non-dropping-particle":"","parse-names":false,"suffix":""},{"dropping-particle":"","family":"Maeda","given":"Seiji","non-dropping-particle":"","parse-names":false,"suf</vt:lpwstr>
  </property>
  <property fmtid="{D5CDD505-2E9C-101B-9397-08002B2CF9AE}" pid="777" name="Mendeley Recent Style Id 67_10">
    <vt:lpwstr>fix":""}],"container-title":"Nutrition Research","id":"ITEM-1","issue":"10","issued":{"date-parts":[["2012","10"]]},"language":"eng","page":"795-799","publisher-place":"United States","title":"Curcumin ingestion and exercise training improve vascular endo</vt:lpwstr>
  </property>
  <property fmtid="{D5CDD505-2E9C-101B-9397-08002B2CF9AE}" pid="778" name="Mendeley Recent Style Id 67_11">
    <vt:lpwstr>thelial function in postmenopausal women","type":"article-journal","volume":"32"},"uris":["http://www.mendeley.com/documents/?uuid=58f97af1-89da-47b0-9199-9c1ef7025313"]},{"id":"ITEM-2","itemData":{"DOI":"10.1097/GME.0000000000000762","ISSN":"1072-3714","</vt:lpwstr>
  </property>
  <property fmtid="{D5CDD505-2E9C-101B-9397-08002B2CF9AE}" pid="779" name="Mendeley Recent Style Id 67_12">
    <vt:lpwstr>PMID":"28231078","abstract":"OBJECTIVE: The purpose of this study is to determine the effect of 10 weeks of moderate-intensity aerobic exercise training (MIET) on blood pressure (BP), angiotensin-converting enzyme (ACE) and beta2-adrenergic receptor (ADRB</vt:lpwstr>
  </property>
  <property fmtid="{D5CDD505-2E9C-101B-9397-08002B2CF9AE}" pid="780" name="Mendeley Recent Style Id 67_13">
    <vt:lpwstr>2) gene expression in leukocytes, plasma angiotensin II (Ang II), and flow-mediated dilation (FMD) in obese postmenopausal women (PMW) with prehypertension. METHODS: Twenty-four obese prehypertensive PMW (aged 50-70 y; body mass index &gt;/=30 kg/m) randomly</vt:lpwstr>
  </property>
  <property fmtid="{D5CDD505-2E9C-101B-9397-08002B2CF9AE}" pid="781" name="Mendeley Recent Style Id 67_14">
    <vt:lpwstr> assigned to control (n = 12) and exercise (n = 12) groups. Exercise group performed MIET (25-40 min/d, 3 d/wk at 50%-70% of heart rate reserve) for 10 weeks. Control group maintained their normal daily physical activity level. Body composition, VO2max, B</vt:lpwstr>
  </property>
  <property fmtid="{D5CDD505-2E9C-101B-9397-08002B2CF9AE}" pid="782" name="Mendeley Recent Style Id 67_15">
    <vt:lpwstr>P, ACE and ADRB2 gene expression, plasma Ang II, and FMD were measured before and after the training program. RESULTS: After MIET, systolic and diastolic BPs decreased by 4.6% and 2.4%, respectively (P &lt; 0.001). Plasma Ang II level decreased by 45.7%, whe</vt:lpwstr>
  </property>
  <property fmtid="{D5CDD505-2E9C-101B-9397-08002B2CF9AE}" pid="783" name="Mendeley Recent Style Id 67_16">
    <vt:lpwstr>reas FMD increased by 86% in the exercise group (P &lt; 0.001). Exercise training resulted in a threefold increase in ADRB2 and a fourfold decrease in ACE gene expressions (P &lt; 0.05). Training-induced changes in BP inversely associated with the changes in FM</vt:lpwstr>
  </property>
  <property fmtid="{D5CDD505-2E9C-101B-9397-08002B2CF9AE}" pid="784" name="Mendeley Recent Style Id 67_17">
    <vt:lpwstr>D and ADRB2 (r values range -0.55 to -0.78), and positively associated with Ang II and ACE (r values range 0.68-0.86) (P &lt; 0.001). CONCLUSIONS: Ten weeks of MIET modulates ACE and ADRB2 gene expression, decreases Ang II plasma levels, and improves endothe</vt:lpwstr>
  </property>
  <property fmtid="{D5CDD505-2E9C-101B-9397-08002B2CF9AE}" pid="785" name="Mendeley Recent Style Id 67_18">
    <vt:lpwstr>lial function in obese PMW, and these alterations are associated with reduction in BP.","author":[{"dropping-particle":"","family":"Azadpour","given":"Noushin","non-dropping-particle":"","parse-names":false,"suffix":""},{"dropping-particle":"","family":"T</vt:lpwstr>
  </property>
  <property fmtid="{D5CDD505-2E9C-101B-9397-08002B2CF9AE}" pid="786" name="Mendeley Recent Style Id 67_19">
    <vt:lpwstr>artibian","given":"Bakhtyar","non-dropping-particle":"","parse-names":false,"suffix":""},{"dropping-particle":"","family":"Koşar","given":"Şükran Nazan","non-dropping-particle":"","parse-names":false,"suffix":""}],"container-title":"Menopause","id":"ITEM-</vt:lpwstr>
  </property>
  <property fmtid="{D5CDD505-2E9C-101B-9397-08002B2CF9AE}" pid="787" name="Mendeley Recent Style Id 67_20">
    <vt:lpwstr>2","issue":"3","issued":{"date-parts":[["2017","3"]]},"language":"eng","page":"269-277","publisher-place":"United States","title":"Effects of aerobic exercise training on ACE and ADRB2 gene expression, plasma angiotensin II level, and flow-mediated dilati</vt:lpwstr>
  </property>
  <property fmtid="{D5CDD505-2E9C-101B-9397-08002B2CF9AE}" pid="788" name="Mendeley Recent Style Id 67_21">
    <vt:lpwstr>on","type":"article-journal","volume":"24"},"uris":["http://www.mendeley.com/documents/?uuid=3064eefe-197b-42d5-9d48-00cf64556882"]},{"id":"ITEM-3","itemData":{"DOI":"10.1113/JP271456","ISBN":"1469-7793 (Electronic) 0022-3751 (Linking)","PMID":"26676059",</vt:lpwstr>
  </property>
  <property fmtid="{D5CDD505-2E9C-101B-9397-08002B2CF9AE}" pid="789" name="Mendeley Recent Style Id 67_22">
    <vt:lpwstr>"abstract":"KEY POINTS: A post-menopausal hot flush consists of profuse physiological elevations in cutaneous vasodilatation and sweating that are accompanied by reduced brain blood flow. These responses can be used to objectively quantify hot flush sever</vt:lpwstr>
  </property>
  <property fmtid="{D5CDD505-2E9C-101B-9397-08002B2CF9AE}" pid="790" name="Mendeley Recent Style Id 67_23">
    <vt:lpwstr>ity. The impact of an exercise training intervention on the physiological responses occurring during a hot flush is currently unknown. In a preference-controlled trial involving 21 post-menopausal women, 16 weeks of supervised moderate intensity exercise </vt:lpwstr>
  </property>
  <property fmtid="{D5CDD505-2E9C-101B-9397-08002B2CF9AE}" pid="791" name="Mendeley Recent Style Id 67_24">
    <vt:lpwstr>training was found to improve cardiorespiratory fitness and attenuate cutaneous vasodilatation, sweating and the reductions in cerebral blood flow during a hot flush. It is concluded that the improvements in fitness that are mediated by 16 weeks of exerci</vt:lpwstr>
  </property>
  <property fmtid="{D5CDD505-2E9C-101B-9397-08002B2CF9AE}" pid="792" name="Mendeley Recent Style Id 67_25">
    <vt:lpwstr>se training reduce the severity of physiological symptoms that occur during a post-menopausal hot flush. A hot flush is characterised by feelings of intense heat, profuse elevations in cutaneous vasodilatation and sweating, and reduced brain blood flow. E</vt:lpwstr>
  </property>
  <property fmtid="{D5CDD505-2E9C-101B-9397-08002B2CF9AE}" pid="793" name="Mendeley Recent Style Id 67_26">
    <vt:lpwstr>xercise training reduces self-reported hot flush severity, but underpinning physiological data are lacking. We hypothesised that exercise training attenuates the changes in cutaneous vasodilatation, sweat rate and cerebral blood flow during a hot flush. I</vt:lpwstr>
  </property>
  <property fmtid="{D5CDD505-2E9C-101B-9397-08002B2CF9AE}" pid="794" name="Mendeley Recent Style Id 67_27">
    <vt:lpwstr>n a preference trial, 18 symptomatic post-menopausal women underwent a passive heat stress to induce hot flushes at baseline and follow-up. Fourteen participants opted for a 16 week moderate intensity supervised exercise intervention, while seven particip</vt:lpwstr>
  </property>
  <property fmtid="{D5CDD505-2E9C-101B-9397-08002B2CF9AE}" pid="795" name="Mendeley Recent Style Id 67_28">
    <vt:lpwstr>ants opted for control. Sweat rate, cutaneous vasodilatation, blood pressure, heart rate and middle cerebral artery velocity (MCAv) were measured during the hot flushes. Data were binned into eight equal segments, each representing 12.5% of hot flush dura</vt:lpwstr>
  </property>
  <property fmtid="{D5CDD505-2E9C-101B-9397-08002B2CF9AE}" pid="796" name="Mendeley Recent Style Id 67_29">
    <vt:lpwstr>tion. Weekly self-reported frequency and severity of hot flushes were also recorded at baseline and follow-up. Following training, mean hot flush sweat rate decreased by 0.04 mg cm(2) min(-1) at the chest (95% confidence interval 0.02-0.06, P = 0.01) and </vt:lpwstr>
  </property>
  <property fmtid="{D5CDD505-2E9C-101B-9397-08002B2CF9AE}" pid="797" name="Mendeley Recent Style Id 67_30">
    <vt:lpwstr>by 0.03 mg cm(2) min(-1) (0.02-0.05, P = 0.03) at the forearm, compared with negligible changes in control. Training also mediated reductions in cutaneous vasodilatation by 9% (6-12%) at the chest and by 7% (4-9%) at forearm (P &lt;/= 0.05). Training attenua</vt:lpwstr>
  </property>
  <property fmtid="{D5CDD505-2E9C-101B-9397-08002B2CF9AE}" pid="798" name="Mendeley Recent Style Id 67_31">
    <vt:lpwstr>ted hot flush MCAv by 3.4 cm s(-1) (0.7-5.1 cm s(-1) , P = 0.04) compared with negligible changes in control. Exercise training reduced the self-reported severity of hot flushes by 109 arbitrary units (80-121, P &lt; …","author":[{"dropping-particle":"","fam</vt:lpwstr>
  </property>
  <property fmtid="{D5CDD505-2E9C-101B-9397-08002B2CF9AE}" pid="799" name="Mendeley Recent Style Id 67_32">
    <vt:lpwstr>ily":"Bailey","given":"T G","non-dropping-particle":"","parse-names":false,"suffix":""},{"dropping-particle":"","family":"Cable","given":"N T","non-dropping-particle":"","parse-names":false,"suffix":""},{"dropping-particle":"","family":"Aziz","given":"N",</vt:lpwstr>
  </property>
  <property fmtid="{D5CDD505-2E9C-101B-9397-08002B2CF9AE}" pid="800" name="Mendeley Recent Style Id 67_33">
    <vt:lpwstr>"non-dropping-particle":"","parse-names":false,"suffix":""},{"dropping-particle":"","family":"Atkinson","given":"G","non-dropping-particle":"","parse-names":false,"suffix":""},{"dropping-particle":"","family":"Cuthbertson","given":"D J","non-dropping-part</vt:lpwstr>
  </property>
  <property fmtid="{D5CDD505-2E9C-101B-9397-08002B2CF9AE}" pid="801" name="Mendeley Recent Style Id 67_34">
    <vt:lpwstr>icle":"","parse-names":false,"suffix":""},{"dropping-particle":"","family":"Low","given":"D A","non-dropping-particle":"","parse-names":false,"suffix":""},{"dropping-particle":"","family":"Jones","given":"H","non-dropping-particle":"","parse-names":false,</vt:lpwstr>
  </property>
  <property fmtid="{D5CDD505-2E9C-101B-9397-08002B2CF9AE}" pid="802" name="Mendeley Recent Style Id 67_35">
    <vt:lpwstr>"suffix":""}],"container-title":"J Physiol","edition":"2015/12/18","id":"ITEM-3","issue":"3","issued":{"date-parts":[["2016"]]},"page":"657-667","title":"Exercise training reduces the acute physiological severity of post-menopausal hot flushes","type":"ar</vt:lpwstr>
  </property>
  <property fmtid="{D5CDD505-2E9C-101B-9397-08002B2CF9AE}" pid="803" name="Mendeley Recent Style Id 67_36">
    <vt:lpwstr>ticle-journal","volume":"594"},"uris":["http://www.mendeley.com/documents/?uuid=aeb79ac8-6d16-4aed-9501-7ebd4dce0525"]},{"id":"ITEM-4","itemData":{"DOI":"10.1002/clc.23324","ISSN":"0160-9289","abstract":"Objective: Recently, exergames have been used an ex</vt:lpwstr>
  </property>
  <property fmtid="{D5CDD505-2E9C-101B-9397-08002B2CF9AE}" pid="804" name="Mendeley Recent Style Id 67_37">
    <vt:lpwstr>ercise modality as aerobic fitness activities. However, evidence of its effectiveness on cardiovascular (CV)‐related risk factors remain unclear. Hypothesis: We evaluate the effects of exergaming on CV‐related risk factors compared with traditional aerobi</vt:lpwstr>
  </property>
  <property fmtid="{D5CDD505-2E9C-101B-9397-08002B2CF9AE}" pid="805" name="Mendeley Recent Style Id 67_38">
    <vt:lpwstr>c exercise in high CV risk patients. Methods: Sixty‐five postmenopausal women with high CV risk were randomized among exergame (n = 22), treadmill (n = 22), and control (n = 21) groups. The exergame group was engaged in the running‐based exergame using Ex</vt:lpwstr>
  </property>
  <property fmtid="{D5CDD505-2E9C-101B-9397-08002B2CF9AE}" pid="806" name="Mendeley Recent Style Id 67_39">
    <vt:lpwstr>er Heart and the treadmill group walked or jogged on a treadmill. Cardiorespiratory fitness, flow‐mediated dilation, endothelial progenitor cells (EPCs), epicardial fat thickness, metabolic parameters, and anthropometric parameters were measured in patien</vt:lpwstr>
  </property>
  <property fmtid="{D5CDD505-2E9C-101B-9397-08002B2CF9AE}" pid="807" name="Mendeley Recent Style Id 67_40">
    <vt:lpwstr>ts before and 12 weeks after the training. Results: Exergaming significantly improved VO2 peak (P &lt;.001; different from control, P &lt;.05), flow‐mediated dilation (P &lt;.001; different from control, P &lt;.05), EPCs (CD34/CD117+, P &lt;.01). Treadmill exercise was </vt:lpwstr>
  </property>
  <property fmtid="{D5CDD505-2E9C-101B-9397-08002B2CF9AE}" pid="808" name="Mendeley Recent Style Id 67_41">
    <vt:lpwstr>effective at improving VO2 peak (P &lt;.01; different from control, P &lt;.05), flow‐mediated dilation (P &lt;.05), EPCs (CD34/CD117+, P &lt;.01; different from control P &lt;.05). Epicardial fat thickness decreased after both exercise programs (exergame, P &lt;.01; treadm</vt:lpwstr>
  </property>
  <property fmtid="{D5CDD505-2E9C-101B-9397-08002B2CF9AE}" pid="809" name="Mendeley Recent Style Id 67_42">
    <vt:lpwstr>ill, P &lt;.01; no different from control). Conclusion: Exergaming showed similar effects to traditional aerobic exercise in improving cardiorespiratory fitness and endothelial function in postmenopausal women with high CV risk. These findings suggest that t</vt:lpwstr>
  </property>
  <property fmtid="{D5CDD505-2E9C-101B-9397-08002B2CF9AE}" pid="810" name="Mendeley Recent Style Id 67_43">
    <vt:lpwstr>he exergames may serve as an alternative to conventional aerobic exercises for prevention and treatment in high CV risk patients.","author":[{"dropping-particle":"","family":"Jo","given":"Eun‐Ah","non-dropping-particle":"","parse-names":false,"suffix":""}</vt:lpwstr>
  </property>
  <property fmtid="{D5CDD505-2E9C-101B-9397-08002B2CF9AE}" pid="811" name="Mendeley Recent Style Id 67_44">
    <vt:lpwstr>,{"dropping-particle":"","family":"Wu","given":"Shan‐Shan","non-dropping-particle":"","parse-names":false,"suffix":""},{"dropping-particle":"","family":"Han","given":"Hyung‐Rae","non-dropping-particle":"","parse-names":false,"suffix":""},{"dropping-partic</vt:lpwstr>
  </property>
  <property fmtid="{D5CDD505-2E9C-101B-9397-08002B2CF9AE}" pid="812" name="Mendeley Recent Style Id 67_45">
    <vt:lpwstr>le":"","family":"Park","given":"Jung‐Jun","non-dropping-particle":"","parse-names":false,"suffix":""},{"dropping-particle":"","family":"Park","given":"Saejong","non-dropping-particle":"","parse-names":false,"suffix":""},{"dropping-particle":"","family":"C</vt:lpwstr>
  </property>
  <property fmtid="{D5CDD505-2E9C-101B-9397-08002B2CF9AE}" pid="813" name="Mendeley Recent Style Id 67_46">
    <vt:lpwstr>ho","given":"Kyoung‐Im","non-dropping-particle":"","parse-names":false,"suffix":""}],"container-title":"Clinical Cardiology","id":"ITEM-4","issued":{"date-parts":[["2019","12","28"]]},"note":"CV risk group\n\nIncluded","page":"clc.23324","title":"Effects </vt:lpwstr>
  </property>
  <property fmtid="{D5CDD505-2E9C-101B-9397-08002B2CF9AE}" pid="814" name="Mendeley Recent Style Id 67_47">
    <vt:lpwstr>of exergaming in postmenopausal women with high cardiovascular risk: A randomized controlled trial","type":"article-journal"},"uris":["http://www.mendeley.com/documents/?uuid=18e59d2e-9c06-4ca1-8aab-da292c4e3047"]},{"id":"ITEM-5","itemData":{"DOI":"10.103</vt:lpwstr>
  </property>
  <property fmtid="{D5CDD505-2E9C-101B-9397-08002B2CF9AE}" pid="815" name="Mendeley Recent Style Id 67_48">
    <vt:lpwstr>8/ajh.2009.270","ISSN":"1941-7225 (Electronic)","PMID":"20075849","abstract":"BACKGROUND: Peripheral conduit artery endothelium-dependent dilatation decreases with aging in humans. Lactotripeptides (LTPs) and regular exercise can improve endothelium-depen</vt:lpwstr>
  </property>
  <property fmtid="{D5CDD505-2E9C-101B-9397-08002B2CF9AE}" pid="816" name="Mendeley Recent Style Id 67_49">
    <vt:lpwstr>dent dilatation, but combining these lifestyle modifications may be more effective than either treatment alone. We conducted a randomized, place-controlled trial with four different intervention arms. METHODS: A total of 43 postmenopausal women (50-65 yea</vt:lpwstr>
  </property>
  <property fmtid="{D5CDD505-2E9C-101B-9397-08002B2CF9AE}" pid="817" name="Mendeley Recent Style Id 67_50">
    <vt:lpwstr>rs old) were randomly divided into placebo, LTP, exercise and placebo (Ex+placebo), or exercise and LTP (Ex+LTP) groups. LTP or placebo was administered orally for 8 weeks. The exercise groups completed an 8-week moderate aerobic exercise (walking or cycl</vt:lpwstr>
  </property>
  <property fmtid="{D5CDD505-2E9C-101B-9397-08002B2CF9AE}" pid="818" name="Mendeley Recent Style Id 67_51">
    <vt:lpwstr>ing) intervention. RESULTS: There were no statistically significant differences in baseline flow-mediated dilatation (FMD) and most other key dependent variables among the groups. FMD significantly increased in the LTP, Ex+placebo, and Ex+LTP groups where</vt:lpwstr>
  </property>
  <property fmtid="{D5CDD505-2E9C-101B-9397-08002B2CF9AE}" pid="819" name="Mendeley Recent Style Id 67_52">
    <vt:lpwstr>as no such changes were observed in the placebo control group. The magnitude of increases in FMD was significantly greater in the Ex+LTP group than other intervention groups. CONCLUSION: We concluded that LTP ingestion combined with regular aerobic exerci</vt:lpwstr>
  </property>
  <property fmtid="{D5CDD505-2E9C-101B-9397-08002B2CF9AE}" pid="820" name="Mendeley Recent Style Id 67_53">
    <vt:lpwstr>se improves endothelium-dependent dilatation to a greater extent than monotherapy with either intervention alone in postmenopausal women.","author":[{"dropping-particle":"","family":"Yoshizawa","given":"Mutsuko","non-dropping-particle":"","parse-names":fa</vt:lpwstr>
  </property>
  <property fmtid="{D5CDD505-2E9C-101B-9397-08002B2CF9AE}" pid="821" name="Mendeley Recent Style Id 67_54">
    <vt:lpwstr>lse,"suffix":""},{"dropping-particle":"","family":"Maeda","given":"Seiji","non-dropping-particle":"","parse-names":false,"suffix":""},{"dropping-particle":"","family":"Miyaki","given":"Asako","non-dropping-particle":"","parse-names":false,"suffix":""},{"d</vt:lpwstr>
  </property>
  <property fmtid="{D5CDD505-2E9C-101B-9397-08002B2CF9AE}" pid="822" name="Mendeley Recent Style Id 67_55">
    <vt:lpwstr>ropping-particle":"","family":"Misono","given":"Maiko","non-dropping-particle":"","parse-names":false,"suffix":""},{"dropping-particle":"","family":"Choi","given":"Youngju","non-dropping-particle":"","parse-names":false,"suffix":""},{"dropping-particle":"</vt:lpwstr>
  </property>
  <property fmtid="{D5CDD505-2E9C-101B-9397-08002B2CF9AE}" pid="823" name="Mendeley Recent Style Id 67_56">
    <vt:lpwstr>","family":"Shimojo","given":"Nobutake","non-dropping-particle":"","parse-names":false,"suffix":""},{"dropping-particle":"","family":"Ajisaka","given":"Ryuichi","non-dropping-particle":"","parse-names":false,"suffix":""},{"dropping-particle":"","family":"</vt:lpwstr>
  </property>
  <property fmtid="{D5CDD505-2E9C-101B-9397-08002B2CF9AE}" pid="824" name="Mendeley Recent Style Id 67_57">
    <vt:lpwstr>Tanaka","given":"Hirofumi","non-dropping-particle":"","parse-names":false,"suffix":""}],"container-title":"American Journal of Hypertension","id":"ITEM-5","issue":"4","issued":{"date-parts":[["2010","4","1"]]},"language":"eng","note":"From Duplicate 1 (Ad</vt:lpwstr>
  </property>
  <property fmtid="{D5CDD505-2E9C-101B-9397-08002B2CF9AE}" pid="825" name="Mendeley Recent Style Id 67_58">
    <vt:lpwstr>ditive Beneficial Effects of Lactotripeptides Intake With Regular Exercise on Endothelium-Dependent Dilatation in Postmenopausal Women - Yoshizawa, Mutsuko; Maeda, Seiji; Miyaki, Asako; Misono, Maiko; Choi, Youngju; Shimojo, Nobutake; Ajisaka, Ryuichi; Ta</vt:lpwstr>
  </property>
  <property fmtid="{D5CDD505-2E9C-101B-9397-08002B2CF9AE}" pid="826" name="Mendeley Recent Style Id 67_59">
    <vt:lpwstr>naka, Hirofumi)\n\nIncluded","page":"368-372","publisher-place":"United States","title":"Additive beneficial effects of lactotripeptides intake with regular exercise on endothelium-dependent dilatation in postmenopausal women.","type":"article-journal","v</vt:lpwstr>
  </property>
  <property fmtid="{D5CDD505-2E9C-101B-9397-08002B2CF9AE}" pid="827" name="Mendeley Recent Style Id 67_60">
    <vt:lpwstr>olume":"23"},"uris":["http://www.mendeley.com/documents/?uuid=18302417-0d62-4641-9f29-39a10a74343f"]}],"mendeley":{"formattedCitation":"&lt;sup&gt;32,34,36,37,43&lt;/sup&gt;","manualFormatting":"(Akazawa et al., 2012; Azadpour et al., 2017; Bailey et al., 2016; Jo et</vt:lpwstr>
  </property>
  <property fmtid="{D5CDD505-2E9C-101B-9397-08002B2CF9AE}" pid="828" name="Mendeley Recent Style Id 67_61">
    <vt:lpwstr> al., 2019; Yoshizawa et al., 2010)","plainTextFormattedCitation":"32,34,36,37,43","previouslyFormattedCitation":"&lt;sup&gt;32,34,36,37,43&lt;/sup&gt;"},"properties":{"noteIndex":0},"schema":"https://github.com/citation-style-language/schema/raw/master/csl-citation.</vt:lpwstr>
  </property>
  <property fmtid="{D5CDD505-2E9C-101B-9397-08002B2CF9AE}" pid="829" name="Mendeley Recent Style Id 67_62">
    <vt:lpwstr>json"}</vt:lpwstr>
  </property>
  <property fmtid="{D5CDD505-2E9C-101B-9397-08002B2CF9AE}" pid="830" name="Mendeley Recent Style Id 68_1">
    <vt:lpwstr>&lt;sup&gt;32,34,36,37,43&lt;/sup&gt;</vt:lpwstr>
  </property>
  <property fmtid="{D5CDD505-2E9C-101B-9397-08002B2CF9AE}" pid="831" name="Mendeley Recent Style Name 68_1">
    <vt:lpwstr>32,34,36,37,43</vt:lpwstr>
  </property>
  <property fmtid="{D5CDD505-2E9C-101B-9397-08002B2CF9AE}" pid="832" name="Mendeley Recent Style Id 69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833" name="Mendeley Recent Style Id 69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834" name="Mendeley Recent Style Id 69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835" name="Mendeley Recent Style Id 69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836" name="Mendeley Recent Style Id 69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837" name="Mendeley Recent Style Id 69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838" name="Mendeley Recent Style Id 69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839" name="Mendeley Recent Style Id 69_8">
    <vt:lpwstr>the prevention of conduit artery endothelial dysfunction in men and women.","author":[{"dropping-particle":"","family":"Black","given":"Mark A","non-dropping-particle":"","parse-names":false,"suffix":""},{"dropping-particle":"","family":"Cable","given":"N</vt:lpwstr>
  </property>
  <property fmtid="{D5CDD505-2E9C-101B-9397-08002B2CF9AE}" pid="840" name="Mendeley Recent Style Id 69_9">
    <vt:lpwstr> Timothy","non-dropping-particle":"","parse-names":false,"suffix":""},{"dropping-particle":"","family":"Thijssen","given":"Dick H J","non-dropping-particle":"","parse-names":false,"suffix":""},{"dropping-particle":"","family":"Green","given":"Daniel J","n</vt:lpwstr>
  </property>
  <property fmtid="{D5CDD505-2E9C-101B-9397-08002B2CF9AE}" pid="841" name="Mendeley Recent Style Id 69_10">
    <vt:lpwstr>on-dropping-particle":"","parse-names":false,"suffix":""}],"container-title":"American Journal of Physiology-Heart and Circulatory Physiology","id":"ITEM-1","issue":"3","issued":{"date-parts":[["2009","9"]]},"language":"eng","note":"From Duplicate 1 (Impa</vt:lpwstr>
  </property>
  <property fmtid="{D5CDD505-2E9C-101B-9397-08002B2CF9AE}" pid="842" name="Mendeley Recent Style Id 69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843" name="Mendeley Recent Style Id 69_12">
    <vt:lpwstr>s","title":"Impact of age, sex, and exercise on brachial artery flow-mediated dilatation","type":"article-journal","volume":"297"},"uris":["http://www.mendeley.com/documents/?uuid=1063017b-fc50-4f66-9c6e-16a486dbb8ed"]},{"id":"ITEM-2","itemData":{"DOI":"1</vt:lpwstr>
  </property>
  <property fmtid="{D5CDD505-2E9C-101B-9397-08002B2CF9AE}" pid="844" name="Mendeley Recent Style Id 69_13">
    <vt:lpwstr>0.1097/GME.0000000000000208","ISSN":"1072-3714","PMID":"24552980","abstract":"OBJECTIVE: This study compared the effects of a 2-week program of low-volume high-intensity interval training (HIT) with the effects of higher-volume moderate-intensity continuo</vt:lpwstr>
  </property>
  <property fmtid="{D5CDD505-2E9C-101B-9397-08002B2CF9AE}" pid="845" name="Mendeley Recent Style Id 69_14">
    <vt:lpwstr>us training (CT) on cardiopulmonary and vascular functions in postmenopausal women. METHODS: Twenty-two postmenopausal women were randomly assigned to undertake six HIT (n = 12) or CT (n = 10) sessions for 2 weeks. HIT sessions consisted of ten 1-minute i</vt:lpwstr>
  </property>
  <property fmtid="{D5CDD505-2E9C-101B-9397-08002B2CF9AE}" pid="846" name="Mendeley Recent Style Id 69_15">
    <vt:lpwstr>ntervals of cycling exercise at 100% of peak power output separated by 1 minute of active recovery. CT sessions involved 40 minutes of continuous cycling at 65% of peak power output. Variables assessed at baseline and 2 weeks included cardiopulmonary func</vt:lpwstr>
  </property>
  <property fmtid="{D5CDD505-2E9C-101B-9397-08002B2CF9AE}" pid="847" name="Mendeley Recent Style Id 69_16">
    <vt:lpwstr>tion (ventilatory threshold, peak oxygen uptake), macrovascular endothelial function (flow-mediated dilation of the brachial artery), and microvascular function (reactive hyperemia and local thermal hyperemia of forearm skin). RESULTS: Eighteen participan</vt:lpwstr>
  </property>
  <property fmtid="{D5CDD505-2E9C-101B-9397-08002B2CF9AE}" pid="848" name="Mendeley Recent Style Id 69_17">
    <vt:lpwstr>ts completed the study (HIT, 11; CT, 7). Adherence to the exercise programs was excellent, with 107 of 108 sessions completed. Despite substantially lower total time commitment ( approximately 2.5 vs. approximately 5 h) and training volume (558 vs. 1,237 </vt:lpwstr>
  </property>
  <property fmtid="{D5CDD505-2E9C-101B-9397-08002B2CF9AE}" pid="849" name="Mendeley Recent Style Id 69_18">
    <vt:lpwstr>kJ) for HIT versus CT, increases from baseline in peak oxygen uptake achieved significance (P = 0.01) for the HIT group only (Delta = 2.2 mL kg min; P for interaction = 0.688). Improvements in exercise test duration were observed in both groups (HIT, 13%;</vt:lpwstr>
  </property>
  <property fmtid="{D5CDD505-2E9C-101B-9397-08002B2CF9AE}" pid="850" name="Mendeley Recent Style Id 69_19">
    <vt:lpwstr> CT, 5%; P for interaction = 0.194). There were no significant changes in macrovascular or microvascular function in either group. CONCLUSIONS: The findings suggest that low-volume HIT is feasible and can lead to rapid improvements in cardiopulmonary func</vt:lpwstr>
  </property>
  <property fmtid="{D5CDD505-2E9C-101B-9397-08002B2CF9AE}" pid="851" name="Mendeley Recent Style Id 69_20">
    <vt:lpwstr>tion in postmenopausal women.","author":[{"dropping-particle":"","family":"Klonizakis","given":"Markos","non-dropping-particle":"","parse-names":false,"suffix":""},{"dropping-particle":"","family":"Moss","given":"James","non-dropping-particle":"","parse-n</vt:lpwstr>
  </property>
  <property fmtid="{D5CDD505-2E9C-101B-9397-08002B2CF9AE}" pid="852" name="Mendeley Recent Style Id 69_21">
    <vt:lpwstr>ames":false,"suffix":""},{"dropping-particle":"","family":"Gilbert","given":"Stephen","non-dropping-particle":"","parse-names":false,"suffix":""},{"dropping-particle":"","family":"Broom","given":"David","non-dropping-particle":"","parse-names":false,"suff</vt:lpwstr>
  </property>
  <property fmtid="{D5CDD505-2E9C-101B-9397-08002B2CF9AE}" pid="853" name="Mendeley Recent Style Id 69_22">
    <vt:lpwstr>ix":""},{"dropping-particle":"","family":"Foster","given":"Jeff","non-dropping-particle":"","parse-names":false,"suffix":""},{"dropping-particle":"","family":"Tew","given":"Garry A","non-dropping-particle":"","parse-names":false,"suffix":""}],"container-t</vt:lpwstr>
  </property>
  <property fmtid="{D5CDD505-2E9C-101B-9397-08002B2CF9AE}" pid="854" name="Mendeley Recent Style Id 69_23">
    <vt:lpwstr>itle":"Menopause (New York, N.Y.)","id":"ITEM-2","issue":"10","issued":{"date-parts":[["2014","10"]]},"language":"eng","note":"From Duplicate 2 (Low-volume high-intensity interval training rapidly improves cardiopulmonary function in postmenopausal women </vt:lpwstr>
  </property>
  <property fmtid="{D5CDD505-2E9C-101B-9397-08002B2CF9AE}" pid="855" name="Mendeley Recent Style Id 69_24">
    <vt:lpwstr>- Klonizakis, Markos; Moss, James; Gilbert, Stephen; Broom, David; Foster, Jeff; Tew, Garry A)\n\nIncluded","page":"1099-1105","publisher-place":"United States","title":"Low-volume high-intensity interval training rapidly improves cardiopulmonary function</vt:lpwstr>
  </property>
  <property fmtid="{D5CDD505-2E9C-101B-9397-08002B2CF9AE}" pid="856" name="Mendeley Recent Style Id 69_25">
    <vt:lpwstr> in postmenopausal women","type":"article-journal","volume":"21"},"uris":["http://www.mendeley.com/documents/?uuid=39e97394-9146-4238-acb5-dc0ca042375a"]},{"id":"ITEM-3","itemData":{"DOI":"10.1210/jc.2013-2183","ISBN":"1945-7197 (Electronic) 0021-972X (Li</vt:lpwstr>
  </property>
  <property fmtid="{D5CDD505-2E9C-101B-9397-08002B2CF9AE}" pid="857" name="Mendeley Recent Style Id 69_26">
    <vt:lpwstr>nking)","ISSN":"0021-972X","PMID":"24092827","abstract":"OBJECTIVE: In contrast to age-matched men, endurance exercise training is not consistently associated with enhanced endothelial function in estrogen-deficient postmenopausal women. We determined whe</vt:lpwstr>
  </property>
  <property fmtid="{D5CDD505-2E9C-101B-9397-08002B2CF9AE}" pid="858" name="Mendeley Recent Style Id 69_27">
    <vt:lpwstr>ther endurance exercise training improves endothelial function in postmenopausal women treated with estrogen. In a substudy, we determined if oxidative stress is mechanistically linked to endothelial function adaptations to endurance exercise training. PA</vt:lpwstr>
  </property>
  <property fmtid="{D5CDD505-2E9C-101B-9397-08002B2CF9AE}" pid="859" name="Mendeley Recent Style Id 69_28">
    <vt:lpwstr>RTICIPANTS AND DESIGN: Brachial artery flow-mediated dilation (FMD) was measured in 36 sedentary, estrogen-deficient postmenopausal women (45-65 y) at study entry (baseline), after 12 weeks of either placebo, oral (1 mg/d) estradiol, or transdermal estrad</vt:lpwstr>
  </property>
  <property fmtid="{D5CDD505-2E9C-101B-9397-08002B2CF9AE}" pid="860" name="Mendeley Recent Style Id 69_29">
    <vt:lpwstr>iol (0.05 mg/d) (randomized), and after an additional 12 weeks of continued estradiol or placebo treatment with concurrent endurance exercise training. In subgroups of women, FMD also was measured during the infusion of ascorbic acid at baseline and follo</vt:lpwstr>
  </property>
  <property fmtid="{D5CDD505-2E9C-101B-9397-08002B2CF9AE}" pid="861" name="Mendeley Recent Style Id 69_30">
    <vt:lpwstr>wing estradiol/placebo plus endurance exercise training, and in seven habitually endurance-trained estrogen-deficient controls. RESULTS: FMD increased in the estrogen-treated groups (both P &lt; .01) after 12 weeks and remained unchanged in placebo. FMD furt</vt:lpwstr>
  </property>
  <property fmtid="{D5CDD505-2E9C-101B-9397-08002B2CF9AE}" pid="862" name="Mendeley Recent Style Id 69_31">
    <vt:lpwstr>her increased following 12 weeks of endurance exercise training in estrogen-treated (both P &lt; .025), but not placebo-treated women (P = .55). In the substudy, baseline FMD was similar between sedentary and endurance-trained controls. Ascorbic acid increas</vt:lpwstr>
  </property>
  <property fmtid="{D5CDD505-2E9C-101B-9397-08002B2CF9AE}" pid="863" name="Mendeley Recent Style Id 69_32">
    <vt:lpwstr>ed FMD at baseline in sedentary women and endurance-trained controls, and following endurance exercise training in placebo-treated, but not in estrogen-treated women. CONCLUSIONS: Estrogen status appears to play an important modulatory role in improvement</vt:lpwstr>
  </property>
  <property fmtid="{D5CDD505-2E9C-101B-9397-08002B2CF9AE}" pid="864" name="Mendeley Recent Style Id 69_33">
    <vt:lpwstr>s in endothelial function with endurance exercise training in postmenopausal women. The restored endurance exercise training adaptation in estrogen-treated postmenopausal women may be related to mitigation of oxidative stress.","author":[{"dropping-partic</vt:lpwstr>
  </property>
  <property fmtid="{D5CDD505-2E9C-101B-9397-08002B2CF9AE}" pid="865" name="Mendeley Recent Style Id 69_34">
    <vt:lpwstr>le":"","family":"Moreau","given":"Kerrie","non-dropping-particle":"","parse-names":false,"suffix":""},{"dropping-particle":"","family":"Stauffer","given":"Brian L","non-dropping-particle":"","parse-names":false,"suffix":""},{"dropping-particle":"","family</vt:lpwstr>
  </property>
  <property fmtid="{D5CDD505-2E9C-101B-9397-08002B2CF9AE}" pid="866" name="Mendeley Recent Style Id 69_35">
    <vt:lpwstr>":"Kohrt","given":"Wendy M","non-dropping-particle":"","parse-names":false,"suffix":""},{"dropping-particle":"","family":"Seals","given":"Douglas R","non-dropping-particle":"","parse-names":false,"suffix":""}],"container-title":"J Clin Endocrinol Metab","</vt:lpwstr>
  </property>
  <property fmtid="{D5CDD505-2E9C-101B-9397-08002B2CF9AE}" pid="867" name="Mendeley Recent Style Id 69_36">
    <vt:lpwstr>edition":"2013/10/05","id":"ITEM-3","issue":"11","issued":{"date-parts":[["2013","11"]]},"language":"eng","note":"From Duplicate 1 (Essential Role of Estrogen for Improvements in Vascular Endothelial Function With Endurance Exercise in Postmenopausal Wome</vt:lpwstr>
  </property>
  <property fmtid="{D5CDD505-2E9C-101B-9397-08002B2CF9AE}" pid="868" name="Mendeley Recent Style Id 69_37">
    <vt:lpwstr>n - Moreau, Kerrie; Stauffer, Brian L; Kohrt, Wendy M; Seals, Douglas R)\n\nFrom Duplicate 1 (Essential Role of Estrogen for Improvements in Vascular Endothelial Function With Endurance Exercise in Postmenopausal Women - Moreau, Kerrie L; Stauffer, Brian </vt:lpwstr>
  </property>
  <property fmtid="{D5CDD505-2E9C-101B-9397-08002B2CF9AE}" pid="869" name="Mendeley Recent Style Id 69_38">
    <vt:lpwstr>L; Kohrt, Wendy M; Seals, Douglas R)\n\nIncluded\n\nFrom Duplicate 2 (Essential role of estrogen for improvements in vascular endothelial function with endurance exercise in postmenopausal women - Moreau, K L; Stauffer, B L; Kohrt, W M; Seals, D R)\n\nMor</vt:lpwstr>
  </property>
  <property fmtid="{D5CDD505-2E9C-101B-9397-08002B2CF9AE}" pid="870" name="Mendeley Recent Style Id 69_39">
    <vt:lpwstr>eau, Kerrie L\nStauffer, Brian L\nKohrt, Wendy M\nSeals, Douglas R\neng\nP30 DK048520/DK/NIDDK NIH HHS/\nAG013038/AG/NIA NIH HHS/\nUL1 RR025780/RR/NCRR NIH HHS/\nR01 AG027678/AG/NIA NIH HHS/\nR01AG022241/AG/NIA NIH HHS/\nR01 AG013038/AG/NIA NIH HHS/\nR01 </vt:lpwstr>
  </property>
  <property fmtid="{D5CDD505-2E9C-101B-9397-08002B2CF9AE}" pid="871" name="Mendeley Recent Style Id 69_40">
    <vt:lpwstr>AG022241/AG/NIA NIH HHS/\nR01AG027678/AG/NIA NIH HHS/\nK01 AG020683/AG/NIA NIH HHS/\nUL1-RR-025780/RR/NCRR NIH HHS/\nUL1 TR001082/TR/NCATS NIH HHS/\nR37 AG013038/AG/NIA NIH HHS/\nK01AG020683/AG/NIA NIH HHS/\nRandomized Controlled Trial\nResearch Support, </vt:lpwstr>
  </property>
  <property fmtid="{D5CDD505-2E9C-101B-9397-08002B2CF9AE}" pid="872" name="Mendeley Recent Style Id 69_41">
    <vt:lpwstr>N.I.H., Extramural\nJ Clin Endocrinol Metab. 2013 Nov;98(11):4507-15. doi: 10.1210/jc.2013-2183. Epub 2013 Oct 3.\n\nFrom Duplicate 2 (Essential role of estrogen for improvements in vascular endothelial function with endurance exercise in postmenopausal w</vt:lpwstr>
  </property>
  <property fmtid="{D5CDD505-2E9C-101B-9397-08002B2CF9AE}" pid="873" name="Mendeley Recent Style Id 69_42">
    <vt:lpwstr>omen - Moreau, K; Stauffer, B L; Kohrt, W M; Seals, D R)\n\nMoreau, Kerrie L\nStauffer, Brian L\nKohrt, Wendy M\nSeals, Douglas R\neng\nP30 DK048520/DK/NIDDK NIH HHS/\nAG013038/AG/NIA NIH HHS/\nUL1 RR025780/RR/NCRR NIH HHS/\nR01 AG027678/AG/NIA NIH HHS/\n</vt:lpwstr>
  </property>
  <property fmtid="{D5CDD505-2E9C-101B-9397-08002B2CF9AE}" pid="874" name="Mendeley Recent Style Id 69_43">
    <vt:lpwstr>R01AG022241/AG/NIA NIH HHS/\nR01 AG013038/AG/NIA NIH HHS/\nR01 AG022241/AG/NIA NIH HHS/\nR01AG027678/AG/NIA NIH HHS/\nK01 AG020683/AG/NIA NIH HHS/\nUL1-RR-025780/RR/NCRR NIH HHS/\nUL1 TR001082/TR/NCATS NIH HHS/\nR37 AG013038/AG/NIA NIH HHS/\nK01AG020683/A</vt:lpwstr>
  </property>
  <property fmtid="{D5CDD505-2E9C-101B-9397-08002B2CF9AE}" pid="875" name="Mendeley Recent Style Id 69_44">
    <vt:lpwstr>G/NIA NIH HHS/\nRandomized Controlled Trial\nResearch Support, N.I.H., Extramural\nJ Clin Endocrinol Metab. 2013 Nov;98(11):4507-15. doi: 10.1210/jc.2013-2183. Epub 2013 Oct 3.","page":"4507-4515","publisher-place":"United States","title":"Essential role </vt:lpwstr>
  </property>
  <property fmtid="{D5CDD505-2E9C-101B-9397-08002B2CF9AE}" pid="876" name="Mendeley Recent Style Id 69_45">
    <vt:lpwstr>of estrogen for improvements in vascular endothelial function with endurance exercise in postmenopausal women","type":"article-journal","volume":"98"},"uris":["http://www.mendeley.com/documents/?uuid=c07d19b5-a937-4fda-9d46-29dd9c2442af"]},{"id":"ITEM-4",</vt:lpwstr>
  </property>
  <property fmtid="{D5CDD505-2E9C-101B-9397-08002B2CF9AE}" pid="877" name="Mendeley Recent Style Id 69_46">
    <vt:lpwstr>"itemData":{"DOI":"10.1042/CS20100174","ISBN":"1470-8736 (Electronic)\r0143-5221 (Linking)","PMID":"20642454","abstract":"Brachial artery FMD (flow-mediated dilation) is impaired with aging and is associated with an increased risk of CVD (cardiovascular d</vt:lpwstr>
  </property>
  <property fmtid="{D5CDD505-2E9C-101B-9397-08002B2CF9AE}" pid="878" name="Mendeley Recent Style Id 69_47">
    <vt:lpwstr>isease). In the present study, we determined whether regular aerobic exercise improves brachial artery FMD in MA/O (middle-aged/older) men and post-menopausal women. In sedentary MA/O adults (age, 55-79 years) without CVD, 8 weeks of brisk walking (6 days</vt:lpwstr>
  </property>
  <property fmtid="{D5CDD505-2E9C-101B-9397-08002B2CF9AE}" pid="879" name="Mendeley Recent Style Id 69_48">
    <vt:lpwstr>/week for approx. 50 min/day; randomized controlled design) increased treadmill time approx. 20% in both MA/O men (n=11) and post-menopausal women (n=15) (P&lt;0.01), without altering body composition or circulating CVD risk factors. Brachial artery FMD incr</vt:lpwstr>
  </property>
  <property fmtid="{D5CDD505-2E9C-101B-9397-08002B2CF9AE}" pid="880" name="Mendeley Recent Style Id 69_49">
    <vt:lpwstr>eased &gt;50% in the MA/O men (from 4.6+/-0.6 to 7.1+/-0.6%; P&lt;0.01), but did not change in the post-menopausal women (5.1+/-0.8 compared with 5.4+/-0.7%; P=0.50). No changes occurred in the non-exercising controls. In a separate cross-sectional study (n=167</vt:lpwstr>
  </property>
  <property fmtid="{D5CDD505-2E9C-101B-9397-08002B2CF9AE}" pid="881" name="Mendeley Recent Style Id 69_50">
    <vt:lpwstr>), brachial artery FMD was approx. 50% greater in endurance-exercise-trained (6.4+/-0.4%; n=45) compared with sedentary (4.3+/-0.3%; n=60) MA/O men (P&lt;0.001), whereas there were no differences between endurance-trained (5.3+/-0.7%, n=20) and sedentary (5.</vt:lpwstr>
  </property>
  <property fmtid="{D5CDD505-2E9C-101B-9397-08002B2CF9AE}" pid="882" name="Mendeley Recent Style Id 69_51">
    <vt:lpwstr>6+/-0.5%, n=42) post-menopausal women (P=0.70). Brachial artery lumen diameter, peak hyperaemic shear rate and endothelium-independent dilation did not differ with exercise intervention or in the endurance exercise compared with sedentary groups. In concl</vt:lpwstr>
  </property>
  <property fmtid="{D5CDD505-2E9C-101B-9397-08002B2CF9AE}" pid="883" name="Mendeley Recent Style Id 69_52">
    <vt:lpwstr>usion, regular aerobic exercise is consistently associated with enhanced brachial artery FMD in MA/O men, but not in post-menopausal women. Some post-menopausal women without CVD may be less responsive to habitual aerobic exercise than MA/O men.","author"</vt:lpwstr>
  </property>
  <property fmtid="{D5CDD505-2E9C-101B-9397-08002B2CF9AE}" pid="884" name="Mendeley Recent Style Id 69_53">
    <vt:lpwstr>:[{"dropping-particle":"","family":"Pierce","given":"G L","non-dropping-particle":"","parse-names":false,"suffix":""},{"dropping-particle":"","family":"Eskurza","given":"I","non-dropping-particle":"","parse-names":false,"suffix":""},{"dropping-particle":"</vt:lpwstr>
  </property>
  <property fmtid="{D5CDD505-2E9C-101B-9397-08002B2CF9AE}" pid="885" name="Mendeley Recent Style Id 69_54">
    <vt:lpwstr>","family":"Walker","given":"A E","non-dropping-particle":"","parse-names":false,"suffix":""},{"dropping-particle":"","family":"Fay","given":"T N","non-dropping-particle":"","parse-names":false,"suffix":""},{"dropping-particle":"","family":"Seals","given"</vt:lpwstr>
  </property>
  <property fmtid="{D5CDD505-2E9C-101B-9397-08002B2CF9AE}" pid="886" name="Mendeley Recent Style Id 69_55">
    <vt:lpwstr>:"D R","non-dropping-particle":"","parse-names":false,"suffix":""}],"container-title":"Clin Sci (Lond)","edition":"2010/07/21","id":"ITEM-4","issue":"1","issued":{"date-parts":[["2011"]]},"note":"Pierce, Gary L\nEskurza, Iratxe\nWalker, Ashley E\nFay, Tar</vt:lpwstr>
  </property>
  <property fmtid="{D5CDD505-2E9C-101B-9397-08002B2CF9AE}" pid="887" name="Mendeley Recent Style Id 69_56">
    <vt:lpwstr>a N\nSeals, Douglas R\neng\nAG013038/AG/NIA NIH HHS/\nRR00051/RR/NCRR NIH HHS/\nR01 AG013038/AG/NIA NIH HHS/\nL30 AG028840/AG/NIA NIH HHS/\nAG031617/AG/NIA NIH HHS/\nM01 RR000051/RR/NCRR NIH HHS/\nAG000279/AG/NIA NIH HHS/\nF31 AG031617/AG/NIA NIH HHS/\nT3</vt:lpwstr>
  </property>
  <property fmtid="{D5CDD505-2E9C-101B-9397-08002B2CF9AE}" pid="888" name="Mendeley Recent Style Id 69_57">
    <vt:lpwstr>2 AG000279/AG/NIA NIH HHS/\nR37 AG013038/AG/NIA NIH HHS/\nRandomized Controlled Trial\nResearch Support, N.I.H., Extramural\nResearch Support, Non-U.S. Gov't\nEngland\nClin Sci (Lond). 2011 Jan;120(1):13-23. doi: 10.1042/CS20100174.","page":"13-23","title</vt:lpwstr>
  </property>
  <property fmtid="{D5CDD505-2E9C-101B-9397-08002B2CF9AE}" pid="889" name="Mendeley Recent Style Id 69_58">
    <vt:lpwstr>":"Sex-specific effects of habitual aerobic exercise on brachial artery flow-mediated dilation in middle-aged and older adults","type":"article-journal","volume":"120"},"uris":["http://www.mendeley.com/documents/?uuid=fe894486-a1b8-4553-a6e2-24dc89409022"</vt:lpwstr>
  </property>
  <property fmtid="{D5CDD505-2E9C-101B-9397-08002B2CF9AE}" pid="890" name="Mendeley Recent Style Id 69_59">
    <vt:lpwstr>]}],"mendeley":{"formattedCitation":"&lt;sup&gt;11,14,39,41&lt;/sup&gt;","plainTextFormattedCitation":"11,14,39,41","previouslyFormattedCitation":"&lt;sup&gt;11,14,39,41&lt;/sup&gt;"},"properties":{"noteIndex":0},"schema":"https://github.com/citation-style-language/schema/raw/ma</vt:lpwstr>
  </property>
  <property fmtid="{D5CDD505-2E9C-101B-9397-08002B2CF9AE}" pid="891" name="Mendeley Recent Style Id 69_60">
    <vt:lpwstr>ster/csl-citation.json"}</vt:lpwstr>
  </property>
  <property fmtid="{D5CDD505-2E9C-101B-9397-08002B2CF9AE}" pid="892" name="Mendeley Recent Style Name 69_1">
    <vt:lpwstr>&lt;sup&gt;11,14,39,41&lt;/sup&gt;</vt:lpwstr>
  </property>
  <property fmtid="{D5CDD505-2E9C-101B-9397-08002B2CF9AE}" pid="893" name="Mendeley Recent Style Id 70_1">
    <vt:lpwstr>&lt;sup&gt;11,14,39,41&lt;/sup&gt;</vt:lpwstr>
  </property>
  <property fmtid="{D5CDD505-2E9C-101B-9397-08002B2CF9AE}" pid="894" name="Mendeley Recent Style Name 70_1">
    <vt:lpwstr>11,14,39,41</vt:lpwstr>
  </property>
  <property fmtid="{D5CDD505-2E9C-101B-9397-08002B2CF9AE}" pid="895" name="Mendeley Recent Style Id 71_1">
    <vt:lpwstr>ADDIN CSL_CITATION {"citationItems":[{"id":"ITEM-1","itemData":{"DOI":"10.1097/GME.0000000000000762","ISSN":"1072-3714","PMID":"28231078","abstract":"OBJECTIVE: The purpose of this study is to determine the effect of 10 weeks of moderate-intensity aerobic</vt:lpwstr>
  </property>
  <property fmtid="{D5CDD505-2E9C-101B-9397-08002B2CF9AE}" pid="896" name="Mendeley Recent Style Id 71_2">
    <vt:lpwstr> exercise training (MIET) on blood pressure (BP), angiotensin-converting enzyme (ACE) and beta2-adrenergic receptor (ADRB2) gene expression in leukocytes, plasma angiotensin II (Ang II), and flow-mediated dilation (FMD) in obese postmenopausal women (PMW)</vt:lpwstr>
  </property>
  <property fmtid="{D5CDD505-2E9C-101B-9397-08002B2CF9AE}" pid="897" name="Mendeley Recent Style Id 71_3">
    <vt:lpwstr> with prehypertension. METHODS: Twenty-four obese prehypertensive PMW (aged 50-70 y; body mass index &gt;/=30 kg/m) randomly assigned to control (n = 12) and exercise (n = 12) groups. Exercise group performed MIET (25-40 min/d, 3 d/wk at 50%-70% of heart rat</vt:lpwstr>
  </property>
  <property fmtid="{D5CDD505-2E9C-101B-9397-08002B2CF9AE}" pid="898" name="Mendeley Recent Style Id 71_4">
    <vt:lpwstr>e reserve) for 10 weeks. Control group maintained their normal daily physical activity level. Body composition, VO2max, BP, ACE and ADRB2 gene expression, plasma Ang II, and FMD were measured before and after the training program. RESULTS: After MIET, sys</vt:lpwstr>
  </property>
  <property fmtid="{D5CDD505-2E9C-101B-9397-08002B2CF9AE}" pid="899" name="Mendeley Recent Style Id 71_5">
    <vt:lpwstr>tolic and diastolic BPs decreased by 4.6% and 2.4%, respectively (P &lt; 0.001). Plasma Ang II level decreased by 45.7%, whereas FMD increased by 86% in the exercise group (P &lt; 0.001). Exercise training resulted in a threefold increase in ADRB2 and a fourfol</vt:lpwstr>
  </property>
  <property fmtid="{D5CDD505-2E9C-101B-9397-08002B2CF9AE}" pid="900" name="Mendeley Recent Style Id 71_6">
    <vt:lpwstr>d decrease in ACE gene expressions (P &lt; 0.05). Training-induced changes in BP inversely associated with the changes in FMD and ADRB2 (r values range -0.55 to -0.78), and positively associated with Ang II and ACE (r values range 0.68-0.86) (P &lt; 0.001). CON</vt:lpwstr>
  </property>
  <property fmtid="{D5CDD505-2E9C-101B-9397-08002B2CF9AE}" pid="901" name="Mendeley Recent Style Id 71_7">
    <vt:lpwstr>CLUSIONS: Ten weeks of MIET modulates ACE and ADRB2 gene expression, decreases Ang II plasma levels, and improves endothelial function in obese PMW, and these alterations are associated with reduction in BP.","author":[{"dropping-particle":"","family":"Az</vt:lpwstr>
  </property>
  <property fmtid="{D5CDD505-2E9C-101B-9397-08002B2CF9AE}" pid="902" name="Mendeley Recent Style Id 71_8">
    <vt:lpwstr>adpour","given":"Noushin","non-dropping-particle":"","parse-names":false,"suffix":""},{"dropping-particle":"","family":"Tartibian","given":"Bakhtyar","non-dropping-particle":"","parse-names":false,"suffix":""},{"dropping-particle":"","family":"Koşar","giv</vt:lpwstr>
  </property>
  <property fmtid="{D5CDD505-2E9C-101B-9397-08002B2CF9AE}" pid="903" name="Mendeley Recent Style Id 71_9">
    <vt:lpwstr>en":"Şükran Nazan","non-dropping-particle":"","parse-names":false,"suffix":""}],"container-title":"Menopause","id":"ITEM-1","issue":"3","issued":{"date-parts":[["2017","3"]]},"language":"eng","page":"269-277","publisher-place":"United States","title":"Eff</vt:lpwstr>
  </property>
  <property fmtid="{D5CDD505-2E9C-101B-9397-08002B2CF9AE}" pid="904" name="Mendeley Recent Style Id 71_10">
    <vt:lpwstr>ects of aerobic exercise training on ACE and ADRB2 gene expression, plasma angiotensin II level, and flow-mediated dilation","type":"article-journal","volume":"24"},"uris":["http://www.mendeley.com/documents/?uuid=3064eefe-197b-42d5-9d48-00cf64556882"]},{</vt:lpwstr>
  </property>
  <property fmtid="{D5CDD505-2E9C-101B-9397-08002B2CF9AE}" pid="905" name="Mendeley Recent Style Id 71_11">
    <vt:lpwstr>"id":"ITEM-2","itemData":{"DOI":"10.1038/s41440-019-0328-1","ISBN":"4144001903","ISSN":"0916-9636","abstract":"To examine the effects of low‐intensity resistance exercise training (LIRET) and whole‐body vibration training (WBVT) with an external weighted </vt:lpwstr>
  </property>
  <property fmtid="{D5CDD505-2E9C-101B-9397-08002B2CF9AE}" pid="906" name="Mendeley Recent Style Id 71_12">
    <vt:lpwstr>vest on arterial stiffness, wave reflection, brachial flow‐mediated dilation (FMD), and physical performance in postmenopausal women. Thirty‐three postmenopausal women were stratified by age, body mass index (BMI), and maximal voluntary contraction (MVC) </vt:lpwstr>
  </property>
  <property fmtid="{D5CDD505-2E9C-101B-9397-08002B2CF9AE}" pid="907" name="Mendeley Recent Style Id 71_13">
    <vt:lpwstr>(age, 65â€‰Â±â€‰4 years; BMI, 23.3â€‰Â±â€‰2.6â€‰kg/m2; MVC, 17.4â€‰Â±â€‰2.6â€‰kg) and randomized into LIRET, WBVT, or a nonexercising control group for 12 weeks. Arterial stiffness, augmentation index (AIx), augmented pressure (AP), brachial FMD, gait spe</vt:lpwstr>
  </property>
  <property fmtid="{D5CDD505-2E9C-101B-9397-08002B2CF9AE}" pid="908" name="Mendeley Recent Style Id 71_14">
    <vt:lpwstr>ed and leg strength were measured at baseline and 12 weeks. WBVT induced improvements in pulse pressure amplification (PPA) (0.04â€‰Â±â€‰0.02) compared to control (Pâ€‰=â€‰0.048) and in wave reflection indices [AIx (‐4.3â€‰Â±â€‰1.4%) and AP (‐2.9â€‰Â±â€‰1</vt:lpwstr>
  </property>
  <property fmtid="{D5CDD505-2E9C-101B-9397-08002B2CF9AE}" pid="909" name="Mendeley Recent Style Id 71_15">
    <vt:lpwstr>.3â€‰mmHg)] compared to LIRET (Pâ€‰=â€‰0.039 and 0.048, respectively). WBVT (3.8â€‰Â±â€‰1.4%) and LIRET (5.0â€‰Â±â€‰1.5%) induced similar improvements in FMD compared to control (Pâ€‰=â€‰0.029 and 0.008, respectively). WBVT and LIRET elicited similar incr</vt:lpwstr>
  </property>
  <property fmtid="{D5CDD505-2E9C-101B-9397-08002B2CF9AE}" pid="910" name="Mendeley Recent Style Id 71_16">
    <vt:lpwstr>eases in leg strength (Pâ€‰=â€‰0.001 and 0.019, respectively), compared to no improvement in the control group. LIRET significantly increased gait speed compared to WBVT (Pâ€‰=â€‰0.043). Although both WBVT and LIRET increased brachial artery FMD (systemic</vt:lpwstr>
  </property>
  <property fmtid="{D5CDD505-2E9C-101B-9397-08002B2CF9AE}" pid="911" name="Mendeley Recent Style Id 71_17">
    <vt:lpwstr> effect), WBVT seemed to be more efficacious in improving wave reflection and cardiac pulsatile load. Interestingly, LIRET elicited a significant improvement in gait speed. Both modalities seem effective in improving systemic endothelial function and musc</vt:lpwstr>
  </property>
  <property fmtid="{D5CDD505-2E9C-101B-9397-08002B2CF9AE}" pid="912" name="Mendeley Recent Style Id 71_18">
    <vt:lpwstr>le strength in postmenopausal women.","author":[{"dropping-particle":"","family":"Jaime","given":"Salvador J.","non-dropping-particle":"","parse-names":false,"suffix":""},{"dropping-particle":"","family":"Maharaj","given":"Arun","non-dropping-particle":""</vt:lpwstr>
  </property>
  <property fmtid="{D5CDD505-2E9C-101B-9397-08002B2CF9AE}" pid="913" name="Mendeley Recent Style Id 71_19">
    <vt:lpwstr>,"parse-names":false,"suffix":""},{"dropping-particle":"","family":"Alvarez-Alvarado","given":"Stacey","non-dropping-particle":"","parse-names":false,"suffix":""},{"dropping-particle":"","family":"Figueroa","given":"Arturo","non-dropping-particle":"","par</vt:lpwstr>
  </property>
  <property fmtid="{D5CDD505-2E9C-101B-9397-08002B2CF9AE}" pid="914" name="Mendeley Recent Style Id 71_20">
    <vt:lpwstr>se-names":false,"suffix":""}],"container-title":"Hypertension research","id":"ITEM-2","issued":{"date-parts":[["2019"]]},"note":"From Duplicate 1 (Impact of low-intensity resistance and whole-body vibration training on aortic hemodynamics and vascular fun</vt:lpwstr>
  </property>
  <property fmtid="{D5CDD505-2E9C-101B-9397-08002B2CF9AE}" pid="915" name="Mendeley Recent Style Id 71_21">
    <vt:lpwstr>ction in postmenopausal women - Jaime, S J; Maharaj, A; Alvarez-Alvarado, S; Figueroa, A)\n\nKeeping it in because of the low-intensit resistance exercise\n\nIncluded","publisher":"Springer US","title":"Impact of low-intensity resistance and whole-body vi</vt:lpwstr>
  </property>
  <property fmtid="{D5CDD505-2E9C-101B-9397-08002B2CF9AE}" pid="916" name="Mendeley Recent Style Id 71_22">
    <vt:lpwstr>bration training on aortic hemodynamics and vascular function in postmenopausal women","type":"article-journal"},"uris":["http://www.mendeley.com/documents/?uuid=1398a00e-a0b2-4fba-b64f-427d0e9ec671"]},{"id":"ITEM-3","itemData":{"DOI":"10.1210/jc.2013-218</vt:lpwstr>
  </property>
  <property fmtid="{D5CDD505-2E9C-101B-9397-08002B2CF9AE}" pid="917" name="Mendeley Recent Style Id 71_23">
    <vt:lpwstr>3","ISBN":"1945-7197 (Electronic) 0021-972X (Linking)","ISSN":"0021-972X","PMID":"24092827","abstract":"OBJECTIVE: In contrast to age-matched men, endurance exercise training is not consistently associated with enhanced endothelial function in estrogen-de</vt:lpwstr>
  </property>
  <property fmtid="{D5CDD505-2E9C-101B-9397-08002B2CF9AE}" pid="918" name="Mendeley Recent Style Id 71_24">
    <vt:lpwstr>ficient postmenopausal women. We determined whether endurance exercise training improves endothelial function in postmenopausal women treated with estrogen. In a substudy, we determined if oxidative stress is mechanistically linked to endothelial function</vt:lpwstr>
  </property>
  <property fmtid="{D5CDD505-2E9C-101B-9397-08002B2CF9AE}" pid="919" name="Mendeley Recent Style Id 71_25">
    <vt:lpwstr> adaptations to endurance exercise training. PARTICIPANTS AND DESIGN: Brachial artery flow-mediated dilation (FMD) was measured in 36 sedentary, estrogen-deficient postmenopausal women (45-65 y) at study entry (baseline), after 12 weeks of either placebo,</vt:lpwstr>
  </property>
  <property fmtid="{D5CDD505-2E9C-101B-9397-08002B2CF9AE}" pid="920" name="Mendeley Recent Style Id 71_26">
    <vt:lpwstr> oral (1 mg/d) estradiol, or transdermal estradiol (0.05 mg/d) (randomized), and after an additional 12 weeks of continued estradiol or placebo treatment with concurrent endurance exercise training. In subgroups of women, FMD also was measured during the </vt:lpwstr>
  </property>
  <property fmtid="{D5CDD505-2E9C-101B-9397-08002B2CF9AE}" pid="921" name="Mendeley Recent Style Id 71_27">
    <vt:lpwstr>infusion of ascorbic acid at baseline and following estradiol/placebo plus endurance exercise training, and in seven habitually endurance-trained estrogen-deficient controls. RESULTS: FMD increased in the estrogen-treated groups (both P &lt; .01) after 12 we</vt:lpwstr>
  </property>
  <property fmtid="{D5CDD505-2E9C-101B-9397-08002B2CF9AE}" pid="922" name="Mendeley Recent Style Id 71_28">
    <vt:lpwstr>eks and remained unchanged in placebo. FMD further increased following 12 weeks of endurance exercise training in estrogen-treated (both P &lt; .025), but not placebo-treated women (P = .55). In the substudy, baseline FMD was similar between sedentary and en</vt:lpwstr>
  </property>
  <property fmtid="{D5CDD505-2E9C-101B-9397-08002B2CF9AE}" pid="923" name="Mendeley Recent Style Id 71_29">
    <vt:lpwstr>durance-trained controls. Ascorbic acid increased FMD at baseline in sedentary women and endurance-trained controls, and following endurance exercise training in placebo-treated, but not in estrogen-treated women. CONCLUSIONS: Estrogen status appears to p</vt:lpwstr>
  </property>
  <property fmtid="{D5CDD505-2E9C-101B-9397-08002B2CF9AE}" pid="924" name="Mendeley Recent Style Id 71_30">
    <vt:lpwstr>lay an important modulatory role in improvements in endothelial function with endurance exercise training in postmenopausal women. The restored endurance exercise training adaptation in estrogen-treated postmenopausal women may be related to mitigation of</vt:lpwstr>
  </property>
  <property fmtid="{D5CDD505-2E9C-101B-9397-08002B2CF9AE}" pid="925" name="Mendeley Recent Style Id 71_31">
    <vt:lpwstr> oxidative stress.","author":[{"dropping-particle":"","family":"Moreau","given":"Kerrie","non-dropping-particle":"","parse-names":false,"suffix":""},{"dropping-particle":"","family":"Stauffer","given":"Brian L","non-dropping-particle":"","parse-names":fal</vt:lpwstr>
  </property>
  <property fmtid="{D5CDD505-2E9C-101B-9397-08002B2CF9AE}" pid="926" name="Mendeley Recent Style Id 71_32">
    <vt:lpwstr>se,"suffix":""},{"dropping-particle":"","family":"Kohrt","given":"Wendy M","non-dropping-particle":"","parse-names":false,"suffix":""},{"dropping-particle":"","family":"Seals","given":"Douglas R","non-dropping-particle":"","parse-names":false,"suffix":""}</vt:lpwstr>
  </property>
  <property fmtid="{D5CDD505-2E9C-101B-9397-08002B2CF9AE}" pid="927" name="Mendeley Recent Style Id 71_33">
    <vt:lpwstr>],"container-title":"J Clin Endocrinol Metab","edition":"2013/10/05","id":"ITEM-3","issue":"11","issued":{"date-parts":[["2013","11"]]},"language":"eng","note":"From Duplicate 1 (Essential Role of Estrogen for Improvements in Vascular Endothelial Function</vt:lpwstr>
  </property>
  <property fmtid="{D5CDD505-2E9C-101B-9397-08002B2CF9AE}" pid="928" name="Mendeley Recent Style Id 71_34">
    <vt:lpwstr> With Endurance Exercise in Postmenopausal Women - Moreau, Kerrie; Stauffer, Brian L; Kohrt, Wendy M; Seals, Douglas R)\n\nFrom Duplicate 1 (Essential Role of Estrogen for Improvements in Vascular Endothelial Function With Endurance Exercise in Postmenopa</vt:lpwstr>
  </property>
  <property fmtid="{D5CDD505-2E9C-101B-9397-08002B2CF9AE}" pid="929" name="Mendeley Recent Style Id 71_35">
    <vt:lpwstr>usal Women - Moreau, Kerrie L; Stauffer, Brian L; Kohrt, Wendy M; Seals, Douglas R)\n\nIncluded\n\nFrom Duplicate 2 (Essential role of estrogen for improvements in vascular endothelial function with endurance exercise in postmenopausal women - Moreau, K L</vt:lpwstr>
  </property>
  <property fmtid="{D5CDD505-2E9C-101B-9397-08002B2CF9AE}" pid="930" name="Mendeley Recent Style Id 71_36">
    <vt:lpwstr>; Stauffer, B L; Kohrt, W M; Seals, D R)\n\nMoreau, Kerrie L\nStauffer, Brian L\nKohrt, Wendy M\nSeals, Douglas R\neng\nP30 DK048520/DK/NIDDK NIH HHS/\nAG013038/AG/NIA NIH HHS/\nUL1 RR025780/RR/NCRR NIH HHS/\nR01 AG027678/AG/NIA NIH HHS/\nR01AG022241/AG/N</vt:lpwstr>
  </property>
  <property fmtid="{D5CDD505-2E9C-101B-9397-08002B2CF9AE}" pid="931" name="Mendeley Recent Style Id 71_37">
    <vt:lpwstr>IA NIH HHS/\nR01 AG013038/AG/NIA NIH HHS/\nR01 AG022241/AG/NIA NIH HHS/\nR01AG027678/AG/NIA NIH HHS/\nK01 AG020683/AG/NIA NIH HHS/\nUL1-RR-025780/RR/NCRR NIH HHS/\nUL1 TR001082/TR/NCATS NIH HHS/\nR37 AG013038/AG/NIA NIH HHS/\nK01AG020683/AG/NIA NIH HHS/\n</vt:lpwstr>
  </property>
  <property fmtid="{D5CDD505-2E9C-101B-9397-08002B2CF9AE}" pid="932" name="Mendeley Recent Style Id 71_38">
    <vt:lpwstr>Randomized Controlled Trial\nResearch Support, N.I.H., Extramural\nJ Clin Endocrinol Metab. 2013 Nov;98(11):4507-15. doi: 10.1210/jc.2013-2183. Epub 2013 Oct 3.\n\nFrom Duplicate 2 (Essential role of estrogen for improvements in vascular endothelial funct</vt:lpwstr>
  </property>
  <property fmtid="{D5CDD505-2E9C-101B-9397-08002B2CF9AE}" pid="933" name="Mendeley Recent Style Id 71_39">
    <vt:lpwstr>ion with endurance exercise in postmenopausal women - Moreau, K; Stauffer, B L; Kohrt, W M; Seals, D R)\n\nMoreau, Kerrie L\nStauffer, Brian L\nKohrt, Wendy M\nSeals, Douglas R\neng\nP30 DK048520/DK/NIDDK NIH HHS/\nAG013038/AG/NIA NIH HHS/\nUL1 RR025780/R</vt:lpwstr>
  </property>
  <property fmtid="{D5CDD505-2E9C-101B-9397-08002B2CF9AE}" pid="934" name="Mendeley Recent Style Id 71_40">
    <vt:lpwstr>R/NCRR NIH HHS/\nR01 AG027678/AG/NIA NIH HHS/\nR01AG022241/AG/NIA NIH HHS/\nR01 AG013038/AG/NIA NIH HHS/\nR01 AG022241/AG/NIA NIH HHS/\nR01AG027678/AG/NIA NIH HHS/\nK01 AG020683/AG/NIA NIH HHS/\nUL1-RR-025780/RR/NCRR NIH HHS/\nUL1 TR001082/TR/NCATS NIH HH</vt:lpwstr>
  </property>
  <property fmtid="{D5CDD505-2E9C-101B-9397-08002B2CF9AE}" pid="935" name="Mendeley Recent Style Id 71_41">
    <vt:lpwstr>S/\nR37 AG013038/AG/NIA NIH HHS/\nK01AG020683/AG/NIA NIH HHS/\nRandomized Controlled Trial\nResearch Support, N.I.H., Extramural\nJ Clin Endocrinol Metab. 2013 Nov;98(11):4507-15. doi: 10.1210/jc.2013-2183. Epub 2013 Oct 3.","page":"4507-4515","publisher-</vt:lpwstr>
  </property>
  <property fmtid="{D5CDD505-2E9C-101B-9397-08002B2CF9AE}" pid="936" name="Mendeley Recent Style Id 71_42">
    <vt:lpwstr>place":"United States","title":"Essential role of estrogen for improvements in vascular endothelial function with endurance exercise in postmenopausal women","type":"article-journal","volume":"98"},"uris":["http://www.mendeley.com/documents/?uuid=c07d19b5</vt:lpwstr>
  </property>
  <property fmtid="{D5CDD505-2E9C-101B-9397-08002B2CF9AE}" pid="937" name="Mendeley Recent Style Id 71_43">
    <vt:lpwstr>-a937-4fda-9d46-29dd9c2442af"]},{"id":"ITEM-4","itemData":{"DOI":"10.1007/s12576-010-0126-7","ISSN":"1880-6546","PMID":"21181322","abstract":"The objective of this study was to examine the effects of exercise training in hypoxia on arterial stiffness and </vt:lpwstr>
  </property>
  <property fmtid="{D5CDD505-2E9C-101B-9397-08002B2CF9AE}" pid="938" name="Mendeley Recent Style Id 71_44">
    <vt:lpwstr>flow-mediated vasodilation (FMD) in postmenopausal women. Sixteen postmenopausal women (56+/-1 years) were assigned to a normoxic exercise group (Normoxic group, n=8) or a hypoxic exercise group (Hypoxic group, n=8). The Hypoxic group performed exercise u</vt:lpwstr>
  </property>
  <property fmtid="{D5CDD505-2E9C-101B-9397-08002B2CF9AE}" pid="939" name="Mendeley Recent Style Id 71_45">
    <vt:lpwstr>nder hypobaric hypoxic conditions corresponding to 2000 m above sea level, and was exposed to these conditions for 2 h per session. Aquatic exercise was performed at an intensity of around 50% peak oxygen uptake for 30min, 4days per week, for 8 weeks. Art</vt:lpwstr>
  </property>
  <property fmtid="{D5CDD505-2E9C-101B-9397-08002B2CF9AE}" pid="940" name="Mendeley Recent Style Id 71_46">
    <vt:lpwstr>erial stiffness was assessed by brachial-ankle pulse wave velocity (baPWV), and FMD was evaluated by peak diameter of the popliteal artery during reactive hyperemia. After the 8 weeks of training, the Normoxic group showed no significant changes. In contr</vt:lpwstr>
  </property>
  <property fmtid="{D5CDD505-2E9C-101B-9397-08002B2CF9AE}" pid="941" name="Mendeley Recent Style Id 71_47">
    <vt:lpwstr>ast, baPWV (P &lt; 0.05) was significantly reduced and peak diameter (P&lt;0.05) and %FMD (P&lt;0.01) were significantly increased in the Hypoxic group after training. These results suggest that exercise training under mild intermittent hypoxic conditions could mo</vt:lpwstr>
  </property>
  <property fmtid="{D5CDD505-2E9C-101B-9397-08002B2CF9AE}" pid="942" name="Mendeley Recent Style Id 71_48">
    <vt:lpwstr>re effectively reduce arterial stiffness in postmenopausal women, compared with exercise training performed at the same relative intensity under normoxic conditions. Our data also indicate that hypoxic exercise training may induce vascular functional adap</vt:lpwstr>
  </property>
  <property fmtid="{D5CDD505-2E9C-101B-9397-08002B2CF9AE}" pid="943" name="Mendeley Recent Style Id 71_49">
    <vt:lpwstr>tation, for example an increase in FMD response. These findings therefore could have important implications for the development of a new effective exercise prescription program.","author":[{"dropping-particle":"","family":"Nishiwaki","given":"Masato","non</vt:lpwstr>
  </property>
  <property fmtid="{D5CDD505-2E9C-101B-9397-08002B2CF9AE}" pid="944" name="Mendeley Recent Style Id 71_50">
    <vt:lpwstr>-dropping-particle":"","parse-names":false,"suffix":""},{"dropping-particle":"","family":"Kawakami","given":"Ryoko","non-dropping-particle":"","parse-names":false,"suffix":""},{"dropping-particle":"","family":"Saito","given":"Kazuto","non-dropping-particl</vt:lpwstr>
  </property>
  <property fmtid="{D5CDD505-2E9C-101B-9397-08002B2CF9AE}" pid="945" name="Mendeley Recent Style Id 71_51">
    <vt:lpwstr>e":"","parse-names":false,"suffix":""},{"dropping-particle":"","family":"Tamaki","given":"Hiroyuki","non-dropping-particle":"","parse-names":false,"suffix":""},{"dropping-particle":"","family":"Takekura","given":"Hiroaki","non-dropping-particle":"","parse</vt:lpwstr>
  </property>
  <property fmtid="{D5CDD505-2E9C-101B-9397-08002B2CF9AE}" pid="946" name="Mendeley Recent Style Id 71_52">
    <vt:lpwstr>-names":false,"suffix":""},{"dropping-particle":"","family":"Ogita","given":"Futoshi","non-dropping-particle":"","parse-names":false,"suffix":""}],"container-title":"The Journal of Physiological Sciences","id":"ITEM-4","issue":"2","issued":{"date-parts":[</vt:lpwstr>
  </property>
  <property fmtid="{D5CDD505-2E9C-101B-9397-08002B2CF9AE}" pid="947" name="Mendeley Recent Style Id 71_53">
    <vt:lpwstr>["2011","3","22"]]},"language":"eng","page":"83-91","publisher-place":"Japan","title":"Vascular adaptations to hypobaric hypoxic training in postmenopausal women.","type":"article-journal","volume":"61"},"uris":["http://www.mendeley.com/documents/?uuid=03</vt:lpwstr>
  </property>
  <property fmtid="{D5CDD505-2E9C-101B-9397-08002B2CF9AE}" pid="948" name="Mendeley Recent Style Id 71_54">
    <vt:lpwstr>315c94-997d-4325-b923-ec8f3de54d8c"]},{"id":"ITEM-5","itemData":{"DOI":"10.1042/CS20100174","ISBN":"1470-8736 (Electronic)\r0143-5221 (Linking)","PMID":"20642454","abstract":"Brachial artery FMD (flow-mediated dilation) is impaired with aging and is assoc</vt:lpwstr>
  </property>
  <property fmtid="{D5CDD505-2E9C-101B-9397-08002B2CF9AE}" pid="949" name="Mendeley Recent Style Id 71_55">
    <vt:lpwstr>iated with an increased risk of CVD (cardiovascular disease). In the present study, we determined whether regular aerobic exercise improves brachial artery FMD in MA/O (middle-aged/older) men and post-menopausal women. In sedentary MA/O adults (age, 55-79</vt:lpwstr>
  </property>
  <property fmtid="{D5CDD505-2E9C-101B-9397-08002B2CF9AE}" pid="950" name="Mendeley Recent Style Id 71_56">
    <vt:lpwstr> years) without CVD, 8 weeks of brisk walking (6 days/week for approx. 50 min/day; randomized controlled design) increased treadmill time approx. 20% in both MA/O men (n=11) and post-menopausal women (n=15) (P&lt;0.01), without altering body composition or c</vt:lpwstr>
  </property>
  <property fmtid="{D5CDD505-2E9C-101B-9397-08002B2CF9AE}" pid="951" name="Mendeley Recent Style Id 71_57">
    <vt:lpwstr>irculating CVD risk factors. Brachial artery FMD increased &gt;50% in the MA/O men (from 4.6+/-0.6 to 7.1+/-0.6%; P&lt;0.01), but did not change in the post-menopausal women (5.1+/-0.8 compared with 5.4+/-0.7%; P=0.50). No changes occurred in the non-exercising</vt:lpwstr>
  </property>
  <property fmtid="{D5CDD505-2E9C-101B-9397-08002B2CF9AE}" pid="952" name="Mendeley Recent Style Id 71_58">
    <vt:lpwstr> controls. In a separate cross-sectional study (n=167), brachial artery FMD was approx. 50% greater in endurance-exercise-trained (6.4+/-0.4%; n=45) compared with sedentary (4.3+/-0.3%; n=60) MA/O men (P&lt;0.001), whereas there were no differences between e</vt:lpwstr>
  </property>
  <property fmtid="{D5CDD505-2E9C-101B-9397-08002B2CF9AE}" pid="953" name="Mendeley Recent Style Id 71_59">
    <vt:lpwstr>ndurance-trained (5.3+/-0.7%, n=20) and sedentary (5.6+/-0.5%, n=42) post-menopausal women (P=0.70). Brachial artery lumen diameter, peak hyperaemic shear rate and endothelium-independent dilation did not differ with exercise intervention or in the endura</vt:lpwstr>
  </property>
  <property fmtid="{D5CDD505-2E9C-101B-9397-08002B2CF9AE}" pid="954" name="Mendeley Recent Style Id 71_60">
    <vt:lpwstr>nce exercise compared with sedentary groups. In conclusion, regular aerobic exercise is consistently associated with enhanced brachial artery FMD in MA/O men, but not in post-menopausal women. Some post-menopausal women without CVD may be less responsive </vt:lpwstr>
  </property>
  <property fmtid="{D5CDD505-2E9C-101B-9397-08002B2CF9AE}" pid="955" name="Mendeley Recent Style Id 71_61">
    <vt:lpwstr>to habitual aerobic exercise than MA/O men.","author":[{"dropping-particle":"","family":"Pierce","given":"G L","non-dropping-particle":"","parse-names":false,"suffix":""},{"dropping-particle":"","family":"Eskurza","given":"I","non-dropping-particle":"","p</vt:lpwstr>
  </property>
  <property fmtid="{D5CDD505-2E9C-101B-9397-08002B2CF9AE}" pid="956" name="Mendeley Recent Style Id 71_62">
    <vt:lpwstr>arse-names":false,"suffix":""},{"dropping-particle":"","family":"Walker","given":"A E","non-dropping-particle":"","parse-names":false,"suffix":""},{"dropping-particle":"","family":"Fay","given":"T N","non-dropping-particle":"","parse-names":false,"suffix"</vt:lpwstr>
  </property>
  <property fmtid="{D5CDD505-2E9C-101B-9397-08002B2CF9AE}" pid="957" name="Mendeley Recent Style Id 71_63">
    <vt:lpwstr>:""},{"dropping-particle":"","family":"Seals","given":"D R","non-dropping-particle":"","parse-names":false,"suffix":""}],"container-title":"Clin Sci (Lond)","edition":"2010/07/21","id":"ITEM-5","issue":"1","issued":{"date-parts":[["2011"]]},"note":"Pierce</vt:lpwstr>
  </property>
  <property fmtid="{D5CDD505-2E9C-101B-9397-08002B2CF9AE}" pid="958" name="Mendeley Recent Style Id 71_64">
    <vt:lpwstr>, Gary L\nEskurza, Iratxe\nWalker, Ashley E\nFay, Tara N\nSeals, Douglas R\neng\nAG013038/AG/NIA NIH HHS/\nRR00051/RR/NCRR NIH HHS/\nR01 AG013038/AG/NIA NIH HHS/\nL30 AG028840/AG/NIA NIH HHS/\nAG031617/AG/NIA NIH HHS/\nM01 RR000051/RR/NCRR NIH HHS/\nAG000</vt:lpwstr>
  </property>
  <property fmtid="{D5CDD505-2E9C-101B-9397-08002B2CF9AE}" pid="959" name="Mendeley Recent Style Id 71_65">
    <vt:lpwstr>279/AG/NIA NIH HHS/\nF31 AG031617/AG/NIA NIH HHS/\nT32 AG000279/AG/NIA NIH HHS/\nR37 AG013038/AG/NIA NIH HHS/\nRandomized Controlled Trial\nResearch Support, N.I.H., Extramural\nResearch Support, Non-U.S. Gov't\nEngland\nClin Sci (Lond). 2011 Jan;120(1):1</vt:lpwstr>
  </property>
  <property fmtid="{D5CDD505-2E9C-101B-9397-08002B2CF9AE}" pid="960" name="Mendeley Recent Style Id 71_66">
    <vt:lpwstr>3-23. doi: 10.1042/CS20100174.","page":"13-23","title":"Sex-specific effects of habitual aerobic exercise on brachial artery flow-mediated dilation in middle-aged and older adults","type":"article-journal","volume":"120"},"uris":["http://www.mendeley.com/</vt:lpwstr>
  </property>
  <property fmtid="{D5CDD505-2E9C-101B-9397-08002B2CF9AE}" pid="961" name="Mendeley Recent Style Id 71_67">
    <vt:lpwstr>documents/?uuid=fe894486-a1b8-4553-a6e2-24dc89409022"]},{"id":"ITEM-6","itemData":{"DOI":"10.1097/GME.0000000000000208","ISSN":"1072-3714","PMID":"24552980","abstract":"OBJECTIVE: This study compared the effects of a 2-week program of low-volume high-inte</vt:lpwstr>
  </property>
  <property fmtid="{D5CDD505-2E9C-101B-9397-08002B2CF9AE}" pid="962" name="Mendeley Recent Style Id 71_68">
    <vt:lpwstr>nsity interval training (HIT) with the effects of higher-volume moderate-intensity continuous training (CT) on cardiopulmonary and vascular functions in postmenopausal women. METHODS: Twenty-two postmenopausal women were randomly assigned to undertake six</vt:lpwstr>
  </property>
  <property fmtid="{D5CDD505-2E9C-101B-9397-08002B2CF9AE}" pid="963" name="Mendeley Recent Style Id 71_69">
    <vt:lpwstr> HIT (n = 12) or CT (n = 10) sessions for 2 weeks. HIT sessions consisted of ten 1-minute intervals of cycling exercise at 100% of peak power output separated by 1 minute of active recovery. CT sessions involved 40 minutes of continuous cycling at 65% of </vt:lpwstr>
  </property>
  <property fmtid="{D5CDD505-2E9C-101B-9397-08002B2CF9AE}" pid="964" name="Mendeley Recent Style Id 71_70">
    <vt:lpwstr>peak power output. Variables assessed at baseline and 2 weeks included cardiopulmonary function (ventilatory threshold, peak oxygen uptake), macrovascular endothelial function (flow-mediated dilation of the brachial artery), and microvascular function (re</vt:lpwstr>
  </property>
  <property fmtid="{D5CDD505-2E9C-101B-9397-08002B2CF9AE}" pid="965" name="Mendeley Recent Style Id 71_71">
    <vt:lpwstr>active hyperemia and local thermal hyperemia of forearm skin). RESULTS: Eighteen participants completed the study (HIT, 11; CT, 7). Adherence to the exercise programs was excellent, with 107 of 108 sessions completed. Despite substantially lower total tim</vt:lpwstr>
  </property>
  <property fmtid="{D5CDD505-2E9C-101B-9397-08002B2CF9AE}" pid="966" name="Mendeley Recent Style Id 71_72">
    <vt:lpwstr>e commitment ( approximately 2.5 vs. approximately 5 h) and training volume (558 vs. 1,237 kJ) for HIT versus CT, increases from baseline in peak oxygen uptake achieved significance (P = 0.01) for the HIT group only (Delta = 2.2 mL kg min; P for interacti</vt:lpwstr>
  </property>
  <property fmtid="{D5CDD505-2E9C-101B-9397-08002B2CF9AE}" pid="967" name="Mendeley Recent Style Id 71_73">
    <vt:lpwstr>on = 0.688). Improvements in exercise test duration were observed in both groups (HIT, 13%; CT, 5%; P for interaction = 0.194). There were no significant changes in macrovascular or microvascular function in either group. CONCLUSIONS: The findings suggest</vt:lpwstr>
  </property>
  <property fmtid="{D5CDD505-2E9C-101B-9397-08002B2CF9AE}" pid="968" name="Mendeley Recent Style Id 71_74">
    <vt:lpwstr> that low-volume HIT is feasible and can lead to rapid improvements in cardiopulmonary function in postmenopausal women.","author":[{"dropping-particle":"","family":"Klonizakis","given":"Markos","non-dropping-particle":"","parse-names":false,"suffix":""},</vt:lpwstr>
  </property>
  <property fmtid="{D5CDD505-2E9C-101B-9397-08002B2CF9AE}" pid="969" name="Mendeley Recent Style Id 71_75">
    <vt:lpwstr>{"dropping-particle":"","family":"Moss","given":"James","non-dropping-particle":"","parse-names":false,"suffix":""},{"dropping-particle":"","family":"Gilbert","given":"Stephen","non-dropping-particle":"","parse-names":false,"suffix":""},{"dropping-particl</vt:lpwstr>
  </property>
  <property fmtid="{D5CDD505-2E9C-101B-9397-08002B2CF9AE}" pid="970" name="Mendeley Recent Style Id 71_76">
    <vt:lpwstr>e":"","family":"Broom","given":"David","non-dropping-particle":"","parse-names":false,"suffix":""},{"dropping-particle":"","family":"Foster","given":"Jeff","non-dropping-particle":"","parse-names":false,"suffix":""},{"dropping-particle":"","family":"Tew",</vt:lpwstr>
  </property>
  <property fmtid="{D5CDD505-2E9C-101B-9397-08002B2CF9AE}" pid="971" name="Mendeley Recent Style Id 71_77">
    <vt:lpwstr>"given":"Garry A","non-dropping-particle":"","parse-names":false,"suffix":""}],"container-title":"Menopause (New York, N.Y.)","id":"ITEM-6","issue":"10","issued":{"date-parts":[["2014","10"]]},"language":"eng","note":"From Duplicate 2 (Low-volume high-int</vt:lpwstr>
  </property>
  <property fmtid="{D5CDD505-2E9C-101B-9397-08002B2CF9AE}" pid="972" name="Mendeley Recent Style Id 71_78">
    <vt:lpwstr>ensity interval training rapidly improves cardiopulmonary function in postmenopausal women - Klonizakis, Markos; Moss, James; Gilbert, Stephen; Broom, David; Foster, Jeff; Tew, Garry A)\n\nIncluded","page":"1099-1105","publisher-place":"United States","ti</vt:lpwstr>
  </property>
  <property fmtid="{D5CDD505-2E9C-101B-9397-08002B2CF9AE}" pid="973" name="Mendeley Recent Style Id 71_79">
    <vt:lpwstr>tle":"Low-volume high-intensity interval training rapidly improves cardiopulmonary function in postmenopausal women","type":"article-journal","volume":"21"},"uris":["http://www.mendeley.com/documents/?uuid=39e97394-9146-4238-acb5-dc0ca042375a"]},{"id":"IT</vt:lpwstr>
  </property>
  <property fmtid="{D5CDD505-2E9C-101B-9397-08002B2CF9AE}" pid="974" name="Mendeley Recent Style Id 71_80">
    <vt:lpwstr>EM-7","itemData":{"DOI":"10.1097/GME.0000000000000625","ISBN":"1530-0374 (Electronic) 1072-3714 (Linking)","PMID":"27163520","abstract":"OBJECTIVE: Postmenopausal hot flushes occur due to a reduction in estrogen production causing thermoregulatory and vas</vt:lpwstr>
  </property>
  <property fmtid="{D5CDD505-2E9C-101B-9397-08002B2CF9AE}" pid="975" name="Mendeley Recent Style Id 71_81">
    <vt:lpwstr>cular dysfunction. Exercise training enhances thermoregulatory control of sweating, skin and brain blood flow. We aimed to determine if improving thermoregulatory control and vascular function with exercise training alleviated hot flushes. METHODS: Twenty</vt:lpwstr>
  </property>
  <property fmtid="{D5CDD505-2E9C-101B-9397-08002B2CF9AE}" pid="976" name="Mendeley Recent Style Id 71_82">
    <vt:lpwstr>-one symptomatic women completed a 7-day hot flush questionnaire and underwent brachial artery flow-mediated dilation and a cardiorespiratory fitness test. Sweat rate and skin blood flow temperature thresholds and sensitivities, and middle cerebral artery</vt:lpwstr>
  </property>
  <property fmtid="{D5CDD505-2E9C-101B-9397-08002B2CF9AE}" pid="977" name="Mendeley Recent Style Id 71_83">
    <vt:lpwstr> velocity (MCAv) were measured during passive heating. Women performed 16 weeks of supervised exercise training or control, and measurements were repeated. RESULTS: There was a greater improvement in cardiorespiratory fitness (4.45 mL/kg/min [95% CI: 1.87</vt:lpwstr>
  </property>
  <property fmtid="{D5CDD505-2E9C-101B-9397-08002B2CF9AE}" pid="978" name="Mendeley Recent Style Id 71_84">
    <vt:lpwstr>, 8.16]; P = 0.04) and reduced hot flush frequency (48 hot flushes/wk [39, 56]; P &lt; 0.001) after exercise compared with control. Exercise reduced basal core temperature (0.14 degrees C [0.01, 0.27]; P = 0.03) and increased basal MCAv (2.8 cm/s [1.0, 5.2];</vt:lpwstr>
  </property>
  <property fmtid="{D5CDD505-2E9C-101B-9397-08002B2CF9AE}" pid="979" name="Mendeley Recent Style Id 71_85">
    <vt:lpwstr> P = 0.04) compared with control. Sweat rate and skin blood flow thresholds occurred approximately 0.19 degrees C and 0.17 degrees C earlier, alongside improved sweating sensitivity with exercise. MCAv decreased during heating (P &lt; 0.005), but was maintai</vt:lpwstr>
  </property>
  <property fmtid="{D5CDD505-2E9C-101B-9397-08002B2CF9AE}" pid="980" name="Mendeley Recent Style Id 71_86">
    <vt:lpwstr>ned 4.5 cm/s (3.6, 5.5; P &lt; 0.005) higher during heating after exercise compared with control (0.6 cm/s [-0.4, 1.4]). CONCLUSIONS: Exercise training that improves cardiorespiratory fitness reduces self-reported hot flushes. Improvements are likely mediate</vt:lpwstr>
  </property>
  <property fmtid="{D5CDD505-2E9C-101B-9397-08002B2CF9AE}" pid="981" name="Mendeley Recent Style Id 71_87">
    <vt:lpwstr>d through greater thermoregulatory control in response to increases in core temperature and enhanced vascular function in the cutaneous and cerebral circulations.","author":[{"dropping-particle":"","family":"Bailey","given":"T G","non-dropping-particle":"</vt:lpwstr>
  </property>
  <property fmtid="{D5CDD505-2E9C-101B-9397-08002B2CF9AE}" pid="982" name="Mendeley Recent Style Id 71_88">
    <vt:lpwstr>","parse-names":false,"suffix":""},{"dropping-particle":"","family":"Cable","given":"N T","non-dropping-particle":"","parse-names":false,"suffix":""},{"dropping-particle":"","family":"Aziz","given":"N","non-dropping-particle":"","parse-names":false,"suffi</vt:lpwstr>
  </property>
  <property fmtid="{D5CDD505-2E9C-101B-9397-08002B2CF9AE}" pid="983" name="Mendeley Recent Style Id 71_89">
    <vt:lpwstr>x":""},{"dropping-particle":"","family":"Dobson","given":"R","non-dropping-particle":"","parse-names":false,"suffix":""},{"dropping-particle":"","family":"Sprung","given":"V S","non-dropping-particle":"","parse-names":false,"suffix":""},{"dropping-particl</vt:lpwstr>
  </property>
  <property fmtid="{D5CDD505-2E9C-101B-9397-08002B2CF9AE}" pid="984" name="Mendeley Recent Style Id 71_90">
    <vt:lpwstr>e":"","family":"Low","given":"D A","non-dropping-particle":"","parse-names":false,"suffix":""},{"dropping-particle":"","family":"Jones","given":"H","non-dropping-particle":"","parse-names":false,"suffix":""}],"container-title":"Menopause","id":"ITEM-7","i</vt:lpwstr>
  </property>
  <property fmtid="{D5CDD505-2E9C-101B-9397-08002B2CF9AE}" pid="985" name="Mendeley Recent Style Id 71_91">
    <vt:lpwstr>ssue":"7","issued":{"date-parts":[["2016"]]},"page":"708-718","title":"Exercise training reduces the frequency of menopausal hot flushes by improving thermoregulatory control","type":"article-journal","volume":"23"},"uris":["http://www.mendeley.com/docume</vt:lpwstr>
  </property>
  <property fmtid="{D5CDD505-2E9C-101B-9397-08002B2CF9AE}" pid="986" name="Mendeley Recent Style Id 71_92">
    <vt:lpwstr>nts/?uuid=78d94666-f17a-44fd-845f-8c13617246b3","http://www.mendeley.com/documents/?uuid=31b09e9f-7e93-427b-81a5-ca4f5db0f823"]}],"mendeley":{"formattedCitation":"&lt;sup&gt;14,35,37–41&lt;/sup&gt;","manualFormatting":"(Azadpour et al., 2017; Bailey et al., 2016; Klo</vt:lpwstr>
  </property>
  <property fmtid="{D5CDD505-2E9C-101B-9397-08002B2CF9AE}" pid="987" name="Mendeley Recent Style Id 71_93">
    <vt:lpwstr>nizakis et al., 2014; Moreau et al., 2013; Pierce et al., 2011)","plainTextFormattedCitation":"14,35,37–41","previouslyFormattedCitation":"&lt;sup&gt;14,35,37–41&lt;/sup&gt;"},"properties":{"noteIndex":0},"schema":"https://github.com/citation-style-language/schema/ra</vt:lpwstr>
  </property>
  <property fmtid="{D5CDD505-2E9C-101B-9397-08002B2CF9AE}" pid="988" name="Mendeley Recent Style Id 71_94">
    <vt:lpwstr>w/master/csl-citation.json"}</vt:lpwstr>
  </property>
  <property fmtid="{D5CDD505-2E9C-101B-9397-08002B2CF9AE}" pid="989" name="Mendeley Recent Style Id 72_1">
    <vt:lpwstr>&lt;sup&gt;14,35,37–41&lt;/sup&gt;</vt:lpwstr>
  </property>
  <property fmtid="{D5CDD505-2E9C-101B-9397-08002B2CF9AE}" pid="990" name="Mendeley Recent Style Name 72_1">
    <vt:lpwstr>14,35,37–41</vt:lpwstr>
  </property>
  <property fmtid="{D5CDD505-2E9C-101B-9397-08002B2CF9AE}" pid="991" name="Mendeley Recent Style Id 73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992" name="Mendeley Recent Style Id 73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993" name="Mendeley Recent Style Id 73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994" name="Mendeley Recent Style Id 73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995" name="Mendeley Recent Style Id 73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996" name="Mendeley Recent Style Id 73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997" name="Mendeley Recent Style Id 73_7">
    <vt:lpwstr>iko","non-dropping-particle":"","parse-names":false,"suffix":""},{"dropping-particle":"","family":"Choi","given":"Youngju","non-dropping-particle":"","parse-names":false,"suffix":""},{"dropping-particle":"","family":"Miyaki","given":"Asako","non-dropping-</vt:lpwstr>
  </property>
  <property fmtid="{D5CDD505-2E9C-101B-9397-08002B2CF9AE}" pid="998" name="Mendeley Recent Style Id 73_8">
    <vt:lpwstr>particle":"","parse-names":false,"suffix":""},{"dropping-particle":"","family":"Tanabe","given":"Yoko","non-dropping-particle":"","parse-names":false,"suffix":""},{"dropping-particle":"","family":"Sugawara","given":"Jun","non-dropping-particle":"","parse-</vt:lpwstr>
  </property>
  <property fmtid="{D5CDD505-2E9C-101B-9397-08002B2CF9AE}" pid="999" name="Mendeley Recent Style Id 73_9">
    <vt:lpwstr>names":false,"suffix":""},{"dropping-particle":"","family":"Ajisaka","given":"Ryuichi","non-dropping-particle":"","parse-names":false,"suffix":""},{"dropping-particle":"","family":"Maeda","given":"Seiji","non-dropping-particle":"","parse-names":false,"suf</vt:lpwstr>
  </property>
  <property fmtid="{D5CDD505-2E9C-101B-9397-08002B2CF9AE}" pid="1000" name="Mendeley Recent Style Id 73_10">
    <vt:lpwstr>fix":""}],"container-title":"Nutrition Research","id":"ITEM-1","issue":"10","issued":{"date-parts":[["2012","10"]]},"language":"eng","page":"795-799","publisher-place":"United States","title":"Curcumin ingestion and exercise training improve vascular endo</vt:lpwstr>
  </property>
  <property fmtid="{D5CDD505-2E9C-101B-9397-08002B2CF9AE}" pid="1001" name="Mendeley Recent Style Id 73_11">
    <vt:lpwstr>thelial function in postmenopausal women","type":"article-journal","volume":"32"},"uris":["http://www.mendeley.com/documents/?uuid=58f97af1-89da-47b0-9199-9c1ef7025313"]}],"mendeley":{"formattedCitation":"&lt;sup&gt;36&lt;/sup&gt;","plainTextFormattedCitation":"36","</vt:lpwstr>
  </property>
  <property fmtid="{D5CDD505-2E9C-101B-9397-08002B2CF9AE}" pid="1002" name="Mendeley Recent Style Id 73_12">
    <vt:lpwstr>previouslyFormattedCitation":"&lt;sup&gt;36&lt;/sup&gt;"},"properties":{"noteIndex":0},"schema":"https://github.com/citation-style-language/schema/raw/master/csl-citation.json"}</vt:lpwstr>
  </property>
  <property fmtid="{D5CDD505-2E9C-101B-9397-08002B2CF9AE}" pid="1003" name="Mendeley Recent Style Name 73_1">
    <vt:lpwstr>&lt;sup&gt;36&lt;/sup&gt;</vt:lpwstr>
  </property>
  <property fmtid="{D5CDD505-2E9C-101B-9397-08002B2CF9AE}" pid="1004" name="Mendeley Recent Style Id 74_1">
    <vt:lpwstr>&lt;sup&gt;36&lt;/sup&gt;</vt:lpwstr>
  </property>
  <property fmtid="{D5CDD505-2E9C-101B-9397-08002B2CF9AE}" pid="1005" name="Mendeley Recent Style Name 74_1">
    <vt:lpwstr>36</vt:lpwstr>
  </property>
  <property fmtid="{D5CDD505-2E9C-101B-9397-08002B2CF9AE}" pid="1006" name="Mendeley Recent Style Id 75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1007" name="Mendeley Recent Style Id 75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1008" name="Mendeley Recent Style Id 75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1009" name="Mendeley Recent Style Id 75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1010" name="Mendeley Recent Style Id 75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1011" name="Mendeley Recent Style Id 75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1012" name="Mendeley Recent Style Id 75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1013" name="Mendeley Recent Style Id 75_8">
    <vt:lpwstr>the prevention of conduit artery endothelial dysfunction in men and women.","author":[{"dropping-particle":"","family":"Black","given":"Mark A","non-dropping-particle":"","parse-names":false,"suffix":""},{"dropping-particle":"","family":"Cable","given":"N</vt:lpwstr>
  </property>
  <property fmtid="{D5CDD505-2E9C-101B-9397-08002B2CF9AE}" pid="1014" name="Mendeley Recent Style Id 75_9">
    <vt:lpwstr> Timothy","non-dropping-particle":"","parse-names":false,"suffix":""},{"dropping-particle":"","family":"Thijssen","given":"Dick H J","non-dropping-particle":"","parse-names":false,"suffix":""},{"dropping-particle":"","family":"Green","given":"Daniel J","n</vt:lpwstr>
  </property>
  <property fmtid="{D5CDD505-2E9C-101B-9397-08002B2CF9AE}" pid="1015" name="Mendeley Recent Style Id 75_10">
    <vt:lpwstr>on-dropping-particle":"","parse-names":false,"suffix":""}],"container-title":"American Journal of Physiology-Heart and Circulatory Physiology","id":"ITEM-1","issue":"3","issued":{"date-parts":[["2009","9"]]},"language":"eng","note":"From Duplicate 1 (Impa</vt:lpwstr>
  </property>
  <property fmtid="{D5CDD505-2E9C-101B-9397-08002B2CF9AE}" pid="1016" name="Mendeley Recent Style Id 75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1017" name="Mendeley Recent Style Id 75_12">
    <vt:lpwstr>s","title":"Impact of age, sex, and exercise on brachial artery flow-mediated dilatation","type":"article-journal","volume":"297"},"uris":["http://www.mendeley.com/documents/?uuid=1063017b-fc50-4f66-9c6e-16a486dbb8ed"]},{"id":"ITEM-2","itemData":{"DOI":"1</vt:lpwstr>
  </property>
  <property fmtid="{D5CDD505-2E9C-101B-9397-08002B2CF9AE}" pid="1018" name="Mendeley Recent Style Id 75_13">
    <vt:lpwstr>0.1038/ajh.2009.270","ISSN":"1941-7225 (Electronic)","PMID":"20075849","abstract":"BACKGROUND: Peripheral conduit artery endothelium-dependent dilatation decreases with aging in humans. Lactotripeptides (LTPs) and regular exercise can improve endothelium-</vt:lpwstr>
  </property>
  <property fmtid="{D5CDD505-2E9C-101B-9397-08002B2CF9AE}" pid="1019" name="Mendeley Recent Style Id 75_14">
    <vt:lpwstr>dependent dilatation, but combining these lifestyle modifications may be more effective than either treatment alone. We conducted a randomized, place-controlled trial with four different intervention arms. METHODS: A total of 43 postmenopausal women (50-6</vt:lpwstr>
  </property>
  <property fmtid="{D5CDD505-2E9C-101B-9397-08002B2CF9AE}" pid="1020" name="Mendeley Recent Style Id 75_15">
    <vt:lpwstr>5 years old) were randomly divided into placebo, LTP, exercise and placebo (Ex+placebo), or exercise and LTP (Ex+LTP) groups. LTP or placebo was administered orally for 8 weeks. The exercise groups completed an 8-week moderate aerobic exercise (walking or</vt:lpwstr>
  </property>
  <property fmtid="{D5CDD505-2E9C-101B-9397-08002B2CF9AE}" pid="1021" name="Mendeley Recent Style Id 75_16">
    <vt:lpwstr> cycling) intervention. RESULTS: There were no statistically significant differences in baseline flow-mediated dilatation (FMD) and most other key dependent variables among the groups. FMD significantly increased in the LTP, Ex+placebo, and Ex+LTP groups </vt:lpwstr>
  </property>
  <property fmtid="{D5CDD505-2E9C-101B-9397-08002B2CF9AE}" pid="1022" name="Mendeley Recent Style Id 75_17">
    <vt:lpwstr>whereas no such changes were observed in the placebo control group. The magnitude of increases in FMD was significantly greater in the Ex+LTP group than other intervention groups. CONCLUSION: We concluded that LTP ingestion combined with regular aerobic e</vt:lpwstr>
  </property>
  <property fmtid="{D5CDD505-2E9C-101B-9397-08002B2CF9AE}" pid="1023" name="Mendeley Recent Style Id 75_18">
    <vt:lpwstr>xercise improves endothelium-dependent dilatation to a greater extent than monotherapy with either intervention alone in postmenopausal women.","author":[{"dropping-particle":"","family":"Yoshizawa","given":"Mutsuko","non-dropping-particle":"","parse-name</vt:lpwstr>
  </property>
  <property fmtid="{D5CDD505-2E9C-101B-9397-08002B2CF9AE}" pid="1024" name="Mendeley Recent Style Id 75_19">
    <vt:lpwstr>s":false,"suffix":""},{"dropping-particle":"","family":"Maeda","given":"Seiji","non-dropping-particle":"","parse-names":false,"suffix":""},{"dropping-particle":"","family":"Miyaki","given":"Asako","non-dropping-particle":"","parse-names":false,"suffix":""</vt:lpwstr>
  </property>
  <property fmtid="{D5CDD505-2E9C-101B-9397-08002B2CF9AE}" pid="1025" name="Mendeley Recent Style Id 75_20">
    <vt:lpwstr>},{"dropping-particle":"","family":"Misono","given":"Maiko","non-dropping-particle":"","parse-names":false,"suffix":""},{"dropping-particle":"","family":"Choi","given":"Youngju","non-dropping-particle":"","parse-names":false,"suffix":""},{"dropping-partic</vt:lpwstr>
  </property>
  <property fmtid="{D5CDD505-2E9C-101B-9397-08002B2CF9AE}" pid="1026" name="Mendeley Recent Style Id 75_21">
    <vt:lpwstr>le":"","family":"Shimojo","given":"Nobutake","non-dropping-particle":"","parse-names":false,"suffix":""},{"dropping-particle":"","family":"Ajisaka","given":"Ryuichi","non-dropping-particle":"","parse-names":false,"suffix":""},{"dropping-particle":"","fami</vt:lpwstr>
  </property>
  <property fmtid="{D5CDD505-2E9C-101B-9397-08002B2CF9AE}" pid="1027" name="Mendeley Recent Style Id 75_22">
    <vt:lpwstr>ly":"Tanaka","given":"Hirofumi","non-dropping-particle":"","parse-names":false,"suffix":""}],"container-title":"American Journal of Hypertension","id":"ITEM-2","issue":"4","issued":{"date-parts":[["2010","4","1"]]},"language":"eng","note":"From Duplicate </vt:lpwstr>
  </property>
  <property fmtid="{D5CDD505-2E9C-101B-9397-08002B2CF9AE}" pid="1028" name="Mendeley Recent Style Id 75_23">
    <vt:lpwstr>1 (Additive Beneficial Effects of Lactotripeptides Intake With Regular Exercise on Endothelium-Dependent Dilatation in Postmenopausal Women - Yoshizawa, Mutsuko; Maeda, Seiji; Miyaki, Asako; Misono, Maiko; Choi, Youngju; Shimojo, Nobutake; Ajisaka, Ryuich</vt:lpwstr>
  </property>
  <property fmtid="{D5CDD505-2E9C-101B-9397-08002B2CF9AE}" pid="1029" name="Mendeley Recent Style Id 75_24">
    <vt:lpwstr>i; Tanaka, Hirofumi)\n\nIncluded","page":"368-372","publisher-place":"United States","title":"Additive beneficial effects of lactotripeptides intake with regular exercise on endothelium-dependent dilatation in postmenopausal women.","type":"article-journa</vt:lpwstr>
  </property>
  <property fmtid="{D5CDD505-2E9C-101B-9397-08002B2CF9AE}" pid="1030" name="Mendeley Recent Style Id 75_25">
    <vt:lpwstr>l","volume":"23"},"uris":["http://www.mendeley.com/documents/?uuid=18302417-0d62-4641-9f29-39a10a74343f"]},{"id":"ITEM-3","itemData":{"DOI":"10.1002/clc.23324","ISSN":"0160-9289","abstract":"Objective: Recently, exergames have been used an exercise modali</vt:lpwstr>
  </property>
  <property fmtid="{D5CDD505-2E9C-101B-9397-08002B2CF9AE}" pid="1031" name="Mendeley Recent Style Id 75_26">
    <vt:lpwstr>ty as aerobic fitness activities. However, evidence of its effectiveness on cardiovascular (CV)‐related risk factors remain unclear. Hypothesis: We evaluate the effects of exergaming on CV‐related risk factors compared with traditional aerobic exercise in</vt:lpwstr>
  </property>
  <property fmtid="{D5CDD505-2E9C-101B-9397-08002B2CF9AE}" pid="1032" name="Mendeley Recent Style Id 75_27">
    <vt:lpwstr> high CV risk patients. Methods: Sixty‐five postmenopausal women with high CV risk were randomized among exergame (n = 22), treadmill (n = 22), and control (n = 21) groups. The exergame group was engaged in the running‐based exergame using Exer Heart and </vt:lpwstr>
  </property>
  <property fmtid="{D5CDD505-2E9C-101B-9397-08002B2CF9AE}" pid="1033" name="Mendeley Recent Style Id 75_28">
    <vt:lpwstr>the treadmill group walked or jogged on a treadmill. Cardiorespiratory fitness, flow‐mediated dilation, endothelial progenitor cells (EPCs), epicardial fat thickness, metabolic parameters, and anthropometric parameters were measured in patients before and</vt:lpwstr>
  </property>
  <property fmtid="{D5CDD505-2E9C-101B-9397-08002B2CF9AE}" pid="1034" name="Mendeley Recent Style Id 75_29">
    <vt:lpwstr> 12 weeks after the training. Results: Exergaming significantly improved VO2 peak (P &lt;.001; different from control, P &lt;.05), flow‐mediated dilation (P &lt;.001; different from control, P &lt;.05), EPCs (CD34/CD117+, P &lt;.01). Treadmill exercise was effective at </vt:lpwstr>
  </property>
  <property fmtid="{D5CDD505-2E9C-101B-9397-08002B2CF9AE}" pid="1035" name="Mendeley Recent Style Id 75_30">
    <vt:lpwstr>improving VO2 peak (P &lt;.01; different from control, P &lt;.05), flow‐mediated dilation (P &lt;.05), EPCs (CD34/CD117+, P &lt;.01; different from control P &lt;.05). Epicardial fat thickness decreased after both exercise programs (exergame, P &lt;.01; treadmill, P &lt;.01; </vt:lpwstr>
  </property>
  <property fmtid="{D5CDD505-2E9C-101B-9397-08002B2CF9AE}" pid="1036" name="Mendeley Recent Style Id 75_31">
    <vt:lpwstr>no different from control). Conclusion: Exergaming showed similar effects to traditional aerobic exercise in improving cardiorespiratory fitness and endothelial function in postmenopausal women with high CV risk. These findings suggest that the exergames </vt:lpwstr>
  </property>
  <property fmtid="{D5CDD505-2E9C-101B-9397-08002B2CF9AE}" pid="1037" name="Mendeley Recent Style Id 75_32">
    <vt:lpwstr>may serve as an alternative to conventional aerobic exercises for prevention and treatment in high CV risk patients.","author":[{"dropping-particle":"","family":"Jo","given":"Eun‐Ah","non-dropping-particle":"","parse-names":false,"suffix":""},{"dropping-p</vt:lpwstr>
  </property>
  <property fmtid="{D5CDD505-2E9C-101B-9397-08002B2CF9AE}" pid="1038" name="Mendeley Recent Style Id 75_33">
    <vt:lpwstr>article":"","family":"Wu","given":"Shan‐Shan","non-dropping-particle":"","parse-names":false,"suffix":""},{"dropping-particle":"","family":"Han","given":"Hyung‐Rae","non-dropping-particle":"","parse-names":false,"suffix":""},{"dropping-particle":"","famil</vt:lpwstr>
  </property>
  <property fmtid="{D5CDD505-2E9C-101B-9397-08002B2CF9AE}" pid="1039" name="Mendeley Recent Style Id 75_34">
    <vt:lpwstr>y":"Park","given":"Jung‐Jun","non-dropping-particle":"","parse-names":false,"suffix":""},{"dropping-particle":"","family":"Park","given":"Saejong","non-dropping-particle":"","parse-names":false,"suffix":""},{"dropping-particle":"","family":"Cho","given":"</vt:lpwstr>
  </property>
  <property fmtid="{D5CDD505-2E9C-101B-9397-08002B2CF9AE}" pid="1040" name="Mendeley Recent Style Id 75_35">
    <vt:lpwstr>Kyoung‐Im","non-dropping-particle":"","parse-names":false,"suffix":""}],"container-title":"Clinical Cardiology","id":"ITEM-3","issued":{"date-parts":[["2019","12","28"]]},"note":"CV risk group\n\nIncluded","page":"clc.23324","title":"Effects of exergaming</vt:lpwstr>
  </property>
  <property fmtid="{D5CDD505-2E9C-101B-9397-08002B2CF9AE}" pid="1041" name="Mendeley Recent Style Id 75_36">
    <vt:lpwstr> in postmenopausal women with high cardiovascular risk: A randomized controlled trial","type":"article-journal"},"uris":["http://www.mendeley.com/documents/?uuid=18e59d2e-9c06-4ca1-8aab-da292c4e3047"]}],"mendeley":{"formattedCitation":"&lt;sup&gt;11,32,34&lt;/sup&gt;</vt:lpwstr>
  </property>
  <property fmtid="{D5CDD505-2E9C-101B-9397-08002B2CF9AE}" pid="1042" name="Mendeley Recent Style Id 75_37">
    <vt:lpwstr>","plainTextFormattedCitation":"11,32,34","previouslyFormattedCitation":"&lt;sup&gt;11,32,34&lt;/sup&gt;"},"properties":{"noteIndex":0},"schema":"https://github.com/citation-style-language/schema/raw/master/csl-citation.json"}</vt:lpwstr>
  </property>
  <property fmtid="{D5CDD505-2E9C-101B-9397-08002B2CF9AE}" pid="1043" name="Mendeley Recent Style Name 75_1">
    <vt:lpwstr>&lt;sup&gt;11,32,34&lt;/sup&gt;</vt:lpwstr>
  </property>
  <property fmtid="{D5CDD505-2E9C-101B-9397-08002B2CF9AE}" pid="1044" name="Mendeley Recent Style Id 76_1">
    <vt:lpwstr>&lt;sup&gt;11,32,34&lt;/sup&gt;</vt:lpwstr>
  </property>
  <property fmtid="{D5CDD505-2E9C-101B-9397-08002B2CF9AE}" pid="1045" name="Mendeley Recent Style Name 76_1">
    <vt:lpwstr>11,32,34</vt:lpwstr>
  </property>
  <property fmtid="{D5CDD505-2E9C-101B-9397-08002B2CF9AE}" pid="1046" name="Mendeley Recent Style Id 77_1">
    <vt:lpwstr>ADDIN CSL_CITATION {"citationItems":[{"id":"ITEM-1","itemData":{"DOI":"10.1210/jc.2012-2244","ISBN":"1945-7197 (Electronic) 0021-972X (Linking)","ISSN":"1945-7197 (Electronic)","PMID":"22969140","abstract":"CONTEXT: The stages of the menopause transition </vt:lpwstr>
  </property>
  <property fmtid="{D5CDD505-2E9C-101B-9397-08002B2CF9AE}" pid="1047" name="Mendeley Recent Style Id 77_2">
    <vt:lpwstr>are characterized by changes in ovarian hormones and increased cardiovascular disease (CVD) risk factors and vasomotor symptoms that may adversely affect vascular health. OBJECTIVE: We tested the hypothesis that endothelial function, a predictor of CVD, w</vt:lpwstr>
  </property>
  <property fmtid="{D5CDD505-2E9C-101B-9397-08002B2CF9AE}" pid="1048" name="Mendeley Recent Style Id 77_3">
    <vt:lpwstr>ould be reduced across the stages of the menopause transition, independent of CVD risk factors and vasomotor symptoms. DESIGN, SETTING, AND PARTICIPANTS: This was a cross-sectional study of 132 healthy women from the general community aged 22-70 yr, categ</vt:lpwstr>
  </property>
  <property fmtid="{D5CDD505-2E9C-101B-9397-08002B2CF9AE}" pid="1049" name="Mendeley Recent Style Id 77_4">
    <vt:lpwstr>orized as premenopausal (n = 33, 32 +/- 6 yr; mean +/- SD), early perimenopausal (n = 20, 49 +/- 3 yr) or late perimenopausal (n = 22, 50 +/- 4 yr), or early (n = 30, 55 +/- 3 yr) or late postmenopausal (n = 27, 61 +/- 4 yr). MAIN OUTCOME: Endothelial-dep</vt:lpwstr>
  </property>
  <property fmtid="{D5CDD505-2E9C-101B-9397-08002B2CF9AE}" pid="1050" name="Mendeley Recent Style Id 77_5">
    <vt:lpwstr>endent vasodilation was measured by brachial artery flow-mediated dilation (FMD) using ultrasound. RESULTS: Brachial artery FMD was significantly different among the groups (P &lt; 0.001). It was highest in premenopausal women (9.9 +/- 2.1%) with progressive</vt:lpwstr>
  </property>
  <property fmtid="{D5CDD505-2E9C-101B-9397-08002B2CF9AE}" pid="1051" name="Mendeley Recent Style Id 77_6">
    <vt:lpwstr> decrements in perimenopausal (early: 8.2 +/- 2.5%; late: 6.5 +/- 1.9%) and postmenopausal women (early: 5.5 +/- 1.9%; late: 4.7 +/- 1.7%). Adjustment for risk factors, vasomotor symptoms, and sex hormones did not alter the association (P &lt; 0.001). In sub</vt:lpwstr>
  </property>
  <property fmtid="{D5CDD505-2E9C-101B-9397-08002B2CF9AE}" pid="1052" name="Mendeley Recent Style Id 77_7">
    <vt:lpwstr>group analyses of women aged 50-59 yr, brachial artery FMD was lower in late peri- and early and late postmenopausal compared with early perimenopausal women (P &lt; 0.001) but was not different between late perimenopausal and either early or late postmenopa</vt:lpwstr>
  </property>
  <property fmtid="{D5CDD505-2E9C-101B-9397-08002B2CF9AE}" pid="1053" name="Mendeley Recent Style Id 77_8">
    <vt:lpwstr>usal women. CONCLUSIONS: Our findings suggest that a decline in endothelial function begins during the early stages of menopause (perimenopause) and worsens with the loss of ovarian function and prolonged estrogen deficiency. These data add to the accumul</vt:lpwstr>
  </property>
  <property fmtid="{D5CDD505-2E9C-101B-9397-08002B2CF9AE}" pid="1054" name="Mendeley Recent Style Id 77_9">
    <vt:lpwstr>ating evidence that the perimenopausal window is a critical time period for adverse changes in CVD risk.","author":[{"dropping-particle":"","family":"Moreau","given":"Kerrie L","non-dropping-particle":"","parse-names":false,"suffix":""},{"dropping-particl</vt:lpwstr>
  </property>
  <property fmtid="{D5CDD505-2E9C-101B-9397-08002B2CF9AE}" pid="1055" name="Mendeley Recent Style Id 77_10">
    <vt:lpwstr>e":"","family":"Hildreth","given":"Kerry L","non-dropping-particle":"","parse-names":false,"suffix":""},{"dropping-particle":"","family":"Meditz","given":"Amie L","non-dropping-particle":"","parse-names":false,"suffix":""},{"dropping-particle":"","family"</vt:lpwstr>
  </property>
  <property fmtid="{D5CDD505-2E9C-101B-9397-08002B2CF9AE}" pid="1056" name="Mendeley Recent Style Id 77_11">
    <vt:lpwstr>:"Deane","given":"Kevin D","non-dropping-particle":"","parse-names":false,"suffix":""},{"dropping-particle":"","family":"Kohrt","given":"Wendy M","non-dropping-particle":"","parse-names":false,"suffix":""}],"container-title":"J Clin Endocrinol Metab","id"</vt:lpwstr>
  </property>
  <property fmtid="{D5CDD505-2E9C-101B-9397-08002B2CF9AE}" pid="1057" name="Mendeley Recent Style Id 77_12">
    <vt:lpwstr>:"ITEM-1","issue":"12","issued":{"date-parts":[["2012","12"]]},"language":"eng","note":"From Duplicate 1 (Endothelial function is impaired across the stages of the menopause transition in healthy women - Moreau, K L; Hildreth, K L; Meditz, A L; Deane, K D</vt:lpwstr>
  </property>
  <property fmtid="{D5CDD505-2E9C-101B-9397-08002B2CF9AE}" pid="1058" name="Mendeley Recent Style Id 77_13">
    <vt:lpwstr>; Kohrt, W M)\n\nMoreau, Kerrie L\nHildreth, Kerry L\nMeditz, Amie L\nDeane, Kevin D\nKohrt, Wendy M\neng\nAG027678/AG/NIA NIH HHS/\nAG20683/AG/NIA NIH HHS/\nP30 DK048520/DK/NIDDK NIH HHS/\nRR-00051/RR/NCRR NIH HHS/\nRR-025780/RR/NCRR NIH HHS/\nResearch S</vt:lpwstr>
  </property>
  <property fmtid="{D5CDD505-2E9C-101B-9397-08002B2CF9AE}" pid="1059" name="Mendeley Recent Style Id 77_14">
    <vt:lpwstr>upport, N.I.H., Extramural\nResearch Support, Non-U.S. Gov't\n2012/09/13 06:00\nJ Clin Endocrinol Metab. 2012 Dec;97(12):4692-700. doi: 10.1210/jc.2012-2244. Epub 2012 Sep 11.\n\nFrom Duplicate 2 (Endothelial function is impaired across the stages of the </vt:lpwstr>
  </property>
  <property fmtid="{D5CDD505-2E9C-101B-9397-08002B2CF9AE}" pid="1060" name="Mendeley Recent Style Id 77_15">
    <vt:lpwstr>menopause transition in healthy women - Moreau, Kerrie L; Hildreth, Kerry L; Meditz, Amie L; Deane, Kevin D; Kohrt, Wendy M)\n\nFrom Duplicate 2 (Endothelial function is impaired across the stages of the menopause transition in healthy women - Moreau, K L</vt:lpwstr>
  </property>
  <property fmtid="{D5CDD505-2E9C-101B-9397-08002B2CF9AE}" pid="1061" name="Mendeley Recent Style Id 77_16">
    <vt:lpwstr>; Hildreth, K L; Meditz, A L; Deane, K D; Kohrt, W M)\n\nMoreau, Kerrie L\nHildreth, Kerry L\nMeditz, Amie L\nDeane, Kevin D\nKohrt, Wendy M\neng\nAG027678/AG/NIA NIH HHS/\nAG20683/AG/NIA NIH HHS/\nP30 DK048520/DK/NIDDK NIH HHS/\nRR-00051/RR/NCRR NIH HHS/</vt:lpwstr>
  </property>
  <property fmtid="{D5CDD505-2E9C-101B-9397-08002B2CF9AE}" pid="1062" name="Mendeley Recent Style Id 77_17">
    <vt:lpwstr>\nRR-025780/RR/NCRR NIH HHS/\nResearch Support, N.I.H., Extramural\nResearch Support, Non-U.S. Gov't\n2012/09/13 06:00\nJ Clin Endocrinol Metab. 2012 Dec;97(12):4692-700. doi: 10.1210/jc.2012-2244. Epub 2012 Sep 11.","page":"4692-4700","publisher-place":"</vt:lpwstr>
  </property>
  <property fmtid="{D5CDD505-2E9C-101B-9397-08002B2CF9AE}" pid="1063" name="Mendeley Recent Style Id 77_18">
    <vt:lpwstr>United States","title":"Endothelial function is impaired across the stages of the menopause transition in healthy women","type":"article-journal","volume":"97"},"uris":["http://www.mendeley.com/documents/?uuid=bec9c14f-42e4-4553-933e-e6feac191a30"]},{"id"</vt:lpwstr>
  </property>
  <property fmtid="{D5CDD505-2E9C-101B-9397-08002B2CF9AE}" pid="1064" name="Mendeley Recent Style Id 77_19">
    <vt:lpwstr>:"ITEM-2","itemData":{"DOI":"10.1042/CS20100174","ISBN":"1470-8736 (Electronic)\r0143-5221 (Linking)","PMID":"20642454","abstract":"Brachial artery FMD (flow-mediated dilation) is impaired with aging and is associated with an increased risk of CVD (cardio</vt:lpwstr>
  </property>
  <property fmtid="{D5CDD505-2E9C-101B-9397-08002B2CF9AE}" pid="1065" name="Mendeley Recent Style Id 77_20">
    <vt:lpwstr>vascular disease). In the present study, we determined whether regular aerobic exercise improves brachial artery FMD in MA/O (middle-aged/older) men and post-menopausal women. In sedentary MA/O adults (age, 55-79 years) without CVD, 8 weeks of brisk walki</vt:lpwstr>
  </property>
  <property fmtid="{D5CDD505-2E9C-101B-9397-08002B2CF9AE}" pid="1066" name="Mendeley Recent Style Id 77_21">
    <vt:lpwstr>ng (6 days/week for approx. 50 min/day; randomized controlled design) increased treadmill time approx. 20% in both MA/O men (n=11) and post-menopausal women (n=15) (P&lt;0.01), without altering body composition or circulating CVD risk factors. Brachial arter</vt:lpwstr>
  </property>
  <property fmtid="{D5CDD505-2E9C-101B-9397-08002B2CF9AE}" pid="1067" name="Mendeley Recent Style Id 77_22">
    <vt:lpwstr>y FMD increased &gt;50% in the MA/O men (from 4.6+/-0.6 to 7.1+/-0.6%; P&lt;0.01), but did not change in the post-menopausal women (5.1+/-0.8 compared with 5.4+/-0.7%; P=0.50). No changes occurred in the non-exercising controls. In a separate cross-sectional st</vt:lpwstr>
  </property>
  <property fmtid="{D5CDD505-2E9C-101B-9397-08002B2CF9AE}" pid="1068" name="Mendeley Recent Style Id 77_23">
    <vt:lpwstr>udy (n=167), brachial artery FMD was approx. 50% greater in endurance-exercise-trained (6.4+/-0.4%; n=45) compared with sedentary (4.3+/-0.3%; n=60) MA/O men (P&lt;0.001), whereas there were no differences between endurance-trained (5.3+/-0.7%, n=20) and sed</vt:lpwstr>
  </property>
  <property fmtid="{D5CDD505-2E9C-101B-9397-08002B2CF9AE}" pid="1069" name="Mendeley Recent Style Id 77_24">
    <vt:lpwstr>entary (5.6+/-0.5%, n=42) post-menopausal women (P=0.70). Brachial artery lumen diameter, peak hyperaemic shear rate and endothelium-independent dilation did not differ with exercise intervention or in the endurance exercise compared with sedentary groups</vt:lpwstr>
  </property>
  <property fmtid="{D5CDD505-2E9C-101B-9397-08002B2CF9AE}" pid="1070" name="Mendeley Recent Style Id 77_25">
    <vt:lpwstr>. In conclusion, regular aerobic exercise is consistently associated with enhanced brachial artery FMD in MA/O men, but not in post-menopausal women. Some post-menopausal women without CVD may be less responsive to habitual aerobic exercise than MA/O men.</vt:lpwstr>
  </property>
  <property fmtid="{D5CDD505-2E9C-101B-9397-08002B2CF9AE}" pid="1071" name="Mendeley Recent Style Id 77_26">
    <vt:lpwstr>","author":[{"dropping-particle":"","family":"Pierce","given":"G L","non-dropping-particle":"","parse-names":false,"suffix":""},{"dropping-particle":"","family":"Eskurza","given":"I","non-dropping-particle":"","parse-names":false,"suffix":""},{"dropping-p</vt:lpwstr>
  </property>
  <property fmtid="{D5CDD505-2E9C-101B-9397-08002B2CF9AE}" pid="1072" name="Mendeley Recent Style Id 77_27">
    <vt:lpwstr>article":"","family":"Walker","given":"A E","non-dropping-particle":"","parse-names":false,"suffix":""},{"dropping-particle":"","family":"Fay","given":"T N","non-dropping-particle":"","parse-names":false,"suffix":""},{"dropping-particle":"","family":"Seal</vt:lpwstr>
  </property>
  <property fmtid="{D5CDD505-2E9C-101B-9397-08002B2CF9AE}" pid="1073" name="Mendeley Recent Style Id 77_28">
    <vt:lpwstr>s","given":"D R","non-dropping-particle":"","parse-names":false,"suffix":""}],"container-title":"Clin Sci (Lond)","edition":"2010/07/21","id":"ITEM-2","issue":"1","issued":{"date-parts":[["2011"]]},"note":"Pierce, Gary L\nEskurza, Iratxe\nWalker, Ashley E</vt:lpwstr>
  </property>
  <property fmtid="{D5CDD505-2E9C-101B-9397-08002B2CF9AE}" pid="1074" name="Mendeley Recent Style Id 77_29">
    <vt:lpwstr>\nFay, Tara N\nSeals, Douglas R\neng\nAG013038/AG/NIA NIH HHS/\nRR00051/RR/NCRR NIH HHS/\nR01 AG013038/AG/NIA NIH HHS/\nL30 AG028840/AG/NIA NIH HHS/\nAG031617/AG/NIA NIH HHS/\nM01 RR000051/RR/NCRR NIH HHS/\nAG000279/AG/NIA NIH HHS/\nF31 AG031617/AG/NIA NI</vt:lpwstr>
  </property>
  <property fmtid="{D5CDD505-2E9C-101B-9397-08002B2CF9AE}" pid="1075" name="Mendeley Recent Style Id 77_30">
    <vt:lpwstr>H HHS/\nT32 AG000279/AG/NIA NIH HHS/\nR37 AG013038/AG/NIA NIH HHS/\nRandomized Controlled Trial\nResearch Support, N.I.H., Extramural\nResearch Support, Non-U.S. Gov't\nEngland\nClin Sci (Lond). 2011 Jan;120(1):13-23. doi: 10.1042/CS20100174.","page":"13-</vt:lpwstr>
  </property>
  <property fmtid="{D5CDD505-2E9C-101B-9397-08002B2CF9AE}" pid="1076" name="Mendeley Recent Style Id 77_31">
    <vt:lpwstr>23","title":"Sex-specific effects of habitual aerobic exercise on brachial artery flow-mediated dilation in middle-aged and older adults","type":"article-journal","volume":"120"},"uris":["http://www.mendeley.com/documents/?uuid=fe894486-a1b8-4553-a6e2-24d</vt:lpwstr>
  </property>
  <property fmtid="{D5CDD505-2E9C-101B-9397-08002B2CF9AE}" pid="1077" name="Mendeley Recent Style Id 77_32">
    <vt:lpwstr>c89409022"]},{"id":"ITEM-3","itemData":{"DOI":"10.1097/GME.0000000000000625","ISBN":"1530-0374 (Electronic) 1072-3714 (Linking)","PMID":"27163520","abstract":"OBJECTIVE: Postmenopausal hot flushes occur due to a reduction in estrogen production causing th</vt:lpwstr>
  </property>
  <property fmtid="{D5CDD505-2E9C-101B-9397-08002B2CF9AE}" pid="1078" name="Mendeley Recent Style Id 77_33">
    <vt:lpwstr>ermoregulatory and vascular dysfunction. Exercise training enhances thermoregulatory control of sweating, skin and brain blood flow. We aimed to determine if improving thermoregulatory control and vascular function with exercise training alleviated hot fl</vt:lpwstr>
  </property>
  <property fmtid="{D5CDD505-2E9C-101B-9397-08002B2CF9AE}" pid="1079" name="Mendeley Recent Style Id 77_34">
    <vt:lpwstr>ushes. METHODS: Twenty-one symptomatic women completed a 7-day hot flush questionnaire and underwent brachial artery flow-mediated dilation and a cardiorespiratory fitness test. Sweat rate and skin blood flow temperature thresholds and sensitivities, and </vt:lpwstr>
  </property>
  <property fmtid="{D5CDD505-2E9C-101B-9397-08002B2CF9AE}" pid="1080" name="Mendeley Recent Style Id 77_35">
    <vt:lpwstr>middle cerebral artery velocity (MCAv) were measured during passive heating. Women performed 16 weeks of supervised exercise training or control, and measurements were repeated. RESULTS: There was a greater improvement in cardiorespiratory fitness (4.45 m</vt:lpwstr>
  </property>
  <property fmtid="{D5CDD505-2E9C-101B-9397-08002B2CF9AE}" pid="1081" name="Mendeley Recent Style Id 77_36">
    <vt:lpwstr>L/kg/min [95% CI: 1.87, 8.16]; P = 0.04) and reduced hot flush frequency (48 hot flushes/wk [39, 56]; P &lt; 0.001) after exercise compared with control. Exercise reduced basal core temperature (0.14 degrees C [0.01, 0.27]; P = 0.03) and increased basal MCAv</vt:lpwstr>
  </property>
  <property fmtid="{D5CDD505-2E9C-101B-9397-08002B2CF9AE}" pid="1082" name="Mendeley Recent Style Id 77_37">
    <vt:lpwstr> (2.8 cm/s [1.0, 5.2]; P = 0.04) compared with control. Sweat rate and skin blood flow thresholds occurred approximately 0.19 degrees C and 0.17 degrees C earlier, alongside improved sweating sensitivity with exercise. MCAv decreased during heating (P &lt; 0</vt:lpwstr>
  </property>
  <property fmtid="{D5CDD505-2E9C-101B-9397-08002B2CF9AE}" pid="1083" name="Mendeley Recent Style Id 77_38">
    <vt:lpwstr>.005), but was maintained 4.5 cm/s (3.6, 5.5; P &lt; 0.005) higher during heating after exercise compared with control (0.6 cm/s [-0.4, 1.4]). CONCLUSIONS: Exercise training that improves cardiorespiratory fitness reduces self-reported hot flushes. Improveme</vt:lpwstr>
  </property>
  <property fmtid="{D5CDD505-2E9C-101B-9397-08002B2CF9AE}" pid="1084" name="Mendeley Recent Style Id 77_39">
    <vt:lpwstr>nts are likely mediated through greater thermoregulatory control in response to increases in core temperature and enhanced vascular function in the cutaneous and cerebral circulations.","author":[{"dropping-particle":"","family":"Bailey","given":"T G","no</vt:lpwstr>
  </property>
  <property fmtid="{D5CDD505-2E9C-101B-9397-08002B2CF9AE}" pid="1085" name="Mendeley Recent Style Id 77_40">
    <vt:lpwstr>n-dropping-particle":"","parse-names":false,"suffix":""},{"dropping-particle":"","family":"Cable","given":"N T","non-dropping-particle":"","parse-names":false,"suffix":""},{"dropping-particle":"","family":"Aziz","given":"N","non-dropping-particle":"","par</vt:lpwstr>
  </property>
  <property fmtid="{D5CDD505-2E9C-101B-9397-08002B2CF9AE}" pid="1086" name="Mendeley Recent Style Id 77_41">
    <vt:lpwstr>se-names":false,"suffix":""},{"dropping-particle":"","family":"Dobson","given":"R","non-dropping-particle":"","parse-names":false,"suffix":""},{"dropping-particle":"","family":"Sprung","given":"V S","non-dropping-particle":"","parse-names":false,"suffix":</vt:lpwstr>
  </property>
  <property fmtid="{D5CDD505-2E9C-101B-9397-08002B2CF9AE}" pid="1087" name="Mendeley Recent Style Id 77_42">
    <vt:lpwstr>""},{"dropping-particle":"","family":"Low","given":"D A","non-dropping-particle":"","parse-names":false,"suffix":""},{"dropping-particle":"","family":"Jones","given":"H","non-dropping-particle":"","parse-names":false,"suffix":""}],"container-title":"Menop</vt:lpwstr>
  </property>
  <property fmtid="{D5CDD505-2E9C-101B-9397-08002B2CF9AE}" pid="1088" name="Mendeley Recent Style Id 77_43">
    <vt:lpwstr>ause","id":"ITEM-3","issue":"7","issued":{"date-parts":[["2016"]]},"page":"708-718","title":"Exercise training reduces the frequency of menopausal hot flushes by improving thermoregulatory control","type":"article-journal","volume":"23"},"uris":["http://w</vt:lpwstr>
  </property>
  <property fmtid="{D5CDD505-2E9C-101B-9397-08002B2CF9AE}" pid="1089" name="Mendeley Recent Style Id 77_44">
    <vt:lpwstr>ww.mendeley.com/documents/?uuid=78d94666-f17a-44fd-845f-8c13617246b3","http://www.mendeley.com/documents/?uuid=31b09e9f-7e93-427b-81a5-ca4f5db0f823"]}],"mendeley":{"formattedCitation":"&lt;sup&gt;12,35,41&lt;/sup&gt;","manualFormatting":"(Bailey et al., 2016; Moreau </vt:lpwstr>
  </property>
  <property fmtid="{D5CDD505-2E9C-101B-9397-08002B2CF9AE}" pid="1090" name="Mendeley Recent Style Id 77_45">
    <vt:lpwstr>et al., 2012; Pierce et al., 2011)","plainTextFormattedCitation":"12,35,41","previouslyFormattedCitation":"&lt;sup&gt;12,35,41&lt;/sup&gt;"},"properties":{"noteIndex":0},"schema":"https://github.com/citation-style-language/schema/raw/master/csl-citation.json"}</vt:lpwstr>
  </property>
  <property fmtid="{D5CDD505-2E9C-101B-9397-08002B2CF9AE}" pid="1091" name="Mendeley Recent Style Id 78_1">
    <vt:lpwstr>&lt;sup&gt;12,35,41&lt;/sup&gt;</vt:lpwstr>
  </property>
  <property fmtid="{D5CDD505-2E9C-101B-9397-08002B2CF9AE}" pid="1092" name="Mendeley Recent Style Name 78_1">
    <vt:lpwstr>12,35,41</vt:lpwstr>
  </property>
  <property fmtid="{D5CDD505-2E9C-101B-9397-08002B2CF9AE}" pid="1093" name="Mendeley Recent Style Id 79_1">
    <vt:lpwstr>ADDIN CSL_CITATION {"citationItems":[{"id":"ITEM-1","itemData":{"DOI":"10.1097/GME.0000000000000208","ISSN":"1072-3714","PMID":"24552980","abstract":"OBJECTIVE: This study compared the effects of a 2-week program of low-volume high-intensity interval trai</vt:lpwstr>
  </property>
  <property fmtid="{D5CDD505-2E9C-101B-9397-08002B2CF9AE}" pid="1094" name="Mendeley Recent Style Id 79_2">
    <vt:lpwstr>ning (HIT) with the effects of higher-volume moderate-intensity continuous training (CT) on cardiopulmonary and vascular functions in postmenopausal women. METHODS: Twenty-two postmenopausal women were randomly assigned to undertake six HIT (n = 12) or CT</vt:lpwstr>
  </property>
  <property fmtid="{D5CDD505-2E9C-101B-9397-08002B2CF9AE}" pid="1095" name="Mendeley Recent Style Id 79_3">
    <vt:lpwstr> (n = 10) sessions for 2 weeks. HIT sessions consisted of ten 1-minute intervals of cycling exercise at 100% of peak power output separated by 1 minute of active recovery. CT sessions involved 40 minutes of continuous cycling at 65% of peak power output. </vt:lpwstr>
  </property>
  <property fmtid="{D5CDD505-2E9C-101B-9397-08002B2CF9AE}" pid="1096" name="Mendeley Recent Style Id 79_4">
    <vt:lpwstr>Variables assessed at baseline and 2 weeks included cardiopulmonary function (ventilatory threshold, peak oxygen uptake), macrovascular endothelial function (flow-mediated dilation of the brachial artery), and microvascular function (reactive hyperemia an</vt:lpwstr>
  </property>
  <property fmtid="{D5CDD505-2E9C-101B-9397-08002B2CF9AE}" pid="1097" name="Mendeley Recent Style Id 79_5">
    <vt:lpwstr>d local thermal hyperemia of forearm skin). RESULTS: Eighteen participants completed the study (HIT, 11; CT, 7). Adherence to the exercise programs was excellent, with 107 of 108 sessions completed. Despite substantially lower total time commitment ( appr</vt:lpwstr>
  </property>
  <property fmtid="{D5CDD505-2E9C-101B-9397-08002B2CF9AE}" pid="1098" name="Mendeley Recent Style Id 79_6">
    <vt:lpwstr>oximately 2.5 vs. approximately 5 h) and training volume (558 vs. 1,237 kJ) for HIT versus CT, increases from baseline in peak oxygen uptake achieved significance (P = 0.01) for the HIT group only (Delta = 2.2 mL kg min; P for interaction = 0.688). Improv</vt:lpwstr>
  </property>
  <property fmtid="{D5CDD505-2E9C-101B-9397-08002B2CF9AE}" pid="1099" name="Mendeley Recent Style Id 79_7">
    <vt:lpwstr>ements in exercise test duration were observed in both groups (HIT, 13%; CT, 5%; P for interaction = 0.194). There were no significant changes in macrovascular or microvascular function in either group. CONCLUSIONS: The findings suggest that low-volume HI</vt:lpwstr>
  </property>
  <property fmtid="{D5CDD505-2E9C-101B-9397-08002B2CF9AE}" pid="1100" name="Mendeley Recent Style Id 79_8">
    <vt:lpwstr>T is feasible and can lead to rapid improvements in cardiopulmonary function in postmenopausal women.","author":[{"dropping-particle":"","family":"Klonizakis","given":"Markos","non-dropping-particle":"","parse-names":false,"suffix":""},{"dropping-particle</vt:lpwstr>
  </property>
  <property fmtid="{D5CDD505-2E9C-101B-9397-08002B2CF9AE}" pid="1101" name="Mendeley Recent Style Id 79_9">
    <vt:lpwstr>":"","family":"Moss","given":"James","non-dropping-particle":"","parse-names":false,"suffix":""},{"dropping-particle":"","family":"Gilbert","given":"Stephen","non-dropping-particle":"","parse-names":false,"suffix":""},{"dropping-particle":"","family":"Bro</vt:lpwstr>
  </property>
  <property fmtid="{D5CDD505-2E9C-101B-9397-08002B2CF9AE}" pid="1102" name="Mendeley Recent Style Id 79_10">
    <vt:lpwstr>om","given":"David","non-dropping-particle":"","parse-names":false,"suffix":""},{"dropping-particle":"","family":"Foster","given":"Jeff","non-dropping-particle":"","parse-names":false,"suffix":""},{"dropping-particle":"","family":"Tew","given":"Garry A","</vt:lpwstr>
  </property>
  <property fmtid="{D5CDD505-2E9C-101B-9397-08002B2CF9AE}" pid="1103" name="Mendeley Recent Style Id 79_11">
    <vt:lpwstr>non-dropping-particle":"","parse-names":false,"suffix":""}],"container-title":"Menopause (New York, N.Y.)","id":"ITEM-1","issue":"10","issued":{"date-parts":[["2014","10"]]},"language":"eng","note":"From Duplicate 2 (Low-volume high-intensity interval tra</vt:lpwstr>
  </property>
  <property fmtid="{D5CDD505-2E9C-101B-9397-08002B2CF9AE}" pid="1104" name="Mendeley Recent Style Id 79_12">
    <vt:lpwstr>ining rapidly improves cardiopulmonary function in postmenopausal women - Klonizakis, Markos; Moss, James; Gilbert, Stephen; Broom, David; Foster, Jeff; Tew, Garry A)\n\nIncluded","page":"1099-1105","publisher-place":"United States","title":"Low-volume hi</vt:lpwstr>
  </property>
  <property fmtid="{D5CDD505-2E9C-101B-9397-08002B2CF9AE}" pid="1105" name="Mendeley Recent Style Id 79_13">
    <vt:lpwstr>gh-intensity interval training rapidly improves cardiopulmonary function in postmenopausal women","type":"article-journal","volume":"21"},"uris":["http://www.mendeley.com/documents/?uuid=39e97394-9146-4238-acb5-dc0ca042375a"]}],"mendeley":{"formattedCitat</vt:lpwstr>
  </property>
  <property fmtid="{D5CDD505-2E9C-101B-9397-08002B2CF9AE}" pid="1106" name="Mendeley Recent Style Id 79_14">
    <vt:lpwstr>ion":"&lt;sup&gt;39&lt;/sup&gt;","manualFormatting":"(Klonizakis et al., 2014)","plainTextFormattedCitation":"39","previouslyFormattedCitation":"&lt;sup&gt;39&lt;/sup&gt;"},"properties":{"noteIndex":0},"schema":"https://github.com/citation-style-language/schema/raw/master/csl-ci</vt:lpwstr>
  </property>
  <property fmtid="{D5CDD505-2E9C-101B-9397-08002B2CF9AE}" pid="1107" name="Mendeley Recent Style Id 79_15">
    <vt:lpwstr>tation.json"}</vt:lpwstr>
  </property>
  <property fmtid="{D5CDD505-2E9C-101B-9397-08002B2CF9AE}" pid="1108" name="Mendeley Recent Style Id 80_1">
    <vt:lpwstr>&lt;sup&gt;39&lt;/sup&gt;</vt:lpwstr>
  </property>
  <property fmtid="{D5CDD505-2E9C-101B-9397-08002B2CF9AE}" pid="1109" name="Mendeley Recent Style Name 80_1">
    <vt:lpwstr>39</vt:lpwstr>
  </property>
  <property fmtid="{D5CDD505-2E9C-101B-9397-08002B2CF9AE}" pid="1110" name="Mendeley Recent Style Id 81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1111" name="Mendeley Recent Style Id 81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1112" name="Mendeley Recent Style Id 81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1113" name="Mendeley Recent Style Id 81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1114" name="Mendeley Recent Style Id 81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1115" name="Mendeley Recent Style Id 81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1116" name="Mendeley Recent Style Id 81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1117" name="Mendeley Recent Style Id 81_8">
    <vt:lpwstr>the prevention of conduit artery endothelial dysfunction in men and women.","author":[{"dropping-particle":"","family":"Black","given":"Mark A","non-dropping-particle":"","parse-names":false,"suffix":""},{"dropping-particle":"","family":"Cable","given":"N</vt:lpwstr>
  </property>
  <property fmtid="{D5CDD505-2E9C-101B-9397-08002B2CF9AE}" pid="1118" name="Mendeley Recent Style Id 81_9">
    <vt:lpwstr> Timothy","non-dropping-particle":"","parse-names":false,"suffix":""},{"dropping-particle":"","family":"Thijssen","given":"Dick H J","non-dropping-particle":"","parse-names":false,"suffix":""},{"dropping-particle":"","family":"Green","given":"Daniel J","n</vt:lpwstr>
  </property>
  <property fmtid="{D5CDD505-2E9C-101B-9397-08002B2CF9AE}" pid="1119" name="Mendeley Recent Style Id 81_10">
    <vt:lpwstr>on-dropping-particle":"","parse-names":false,"suffix":""}],"container-title":"American Journal of Physiology-Heart and Circulatory Physiology","id":"ITEM-1","issue":"3","issued":{"date-parts":[["2009","9"]]},"language":"eng","note":"From Duplicate 1 (Impa</vt:lpwstr>
  </property>
  <property fmtid="{D5CDD505-2E9C-101B-9397-08002B2CF9AE}" pid="1120" name="Mendeley Recent Style Id 81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1121" name="Mendeley Recent Style Id 81_12">
    <vt:lpwstr>s","title":"Impact of age, sex, and exercise on brachial artery flow-mediated dilatation","type":"article-journal","volume":"297"},"uris":["http://www.mendeley.com/documents/?uuid=1063017b-fc50-4f66-9c6e-16a486dbb8ed"]}],"mendeley":{"formattedCitation":"&lt;</vt:lpwstr>
  </property>
  <property fmtid="{D5CDD505-2E9C-101B-9397-08002B2CF9AE}" pid="1122" name="Mendeley Recent Style Id 81_13">
    <vt:lpwstr>sup&gt;11&lt;/sup&gt;","plainTextFormattedCitation":"11","previouslyFormattedCitation":"&lt;sup&gt;11&lt;/sup&gt;"},"properties":{"noteIndex":0},"schema":"https://github.com/citation-style-language/schema/raw/master/csl-citation.json"}</vt:lpwstr>
  </property>
  <property fmtid="{D5CDD505-2E9C-101B-9397-08002B2CF9AE}" pid="1123" name="Mendeley Recent Style Name 81_1">
    <vt:lpwstr>&lt;sup&gt;11&lt;/sup&gt;</vt:lpwstr>
  </property>
  <property fmtid="{D5CDD505-2E9C-101B-9397-08002B2CF9AE}" pid="1124" name="Mendeley Recent Style Id 82_1">
    <vt:lpwstr>&lt;sup&gt;11&lt;/sup&gt;</vt:lpwstr>
  </property>
  <property fmtid="{D5CDD505-2E9C-101B-9397-08002B2CF9AE}" pid="1125" name="Mendeley Recent Style Name 82_1">
    <vt:lpwstr>11</vt:lpwstr>
  </property>
  <property fmtid="{D5CDD505-2E9C-101B-9397-08002B2CF9AE}" pid="1126" name="Mendeley Recent Style Id 83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1127" name="Mendeley Recent Style Id 83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1128" name="Mendeley Recent Style Id 83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1129" name="Mendeley Recent Style Id 83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1130" name="Mendeley Recent Style Id 83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1131" name="Mendeley Recent Style Id 83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1132" name="Mendeley Recent Style Id 83_7">
    <vt:lpwstr>iko","non-dropping-particle":"","parse-names":false,"suffix":""},{"dropping-particle":"","family":"Choi","given":"Youngju","non-dropping-particle":"","parse-names":false,"suffix":""},{"dropping-particle":"","family":"Miyaki","given":"Asako","non-dropping-</vt:lpwstr>
  </property>
  <property fmtid="{D5CDD505-2E9C-101B-9397-08002B2CF9AE}" pid="1133" name="Mendeley Recent Style Id 83_8">
    <vt:lpwstr>particle":"","parse-names":false,"suffix":""},{"dropping-particle":"","family":"Tanabe","given":"Yoko","non-dropping-particle":"","parse-names":false,"suffix":""},{"dropping-particle":"","family":"Sugawara","given":"Jun","non-dropping-particle":"","parse-</vt:lpwstr>
  </property>
  <property fmtid="{D5CDD505-2E9C-101B-9397-08002B2CF9AE}" pid="1134" name="Mendeley Recent Style Id 83_9">
    <vt:lpwstr>names":false,"suffix":""},{"dropping-particle":"","family":"Ajisaka","given":"Ryuichi","non-dropping-particle":"","parse-names":false,"suffix":""},{"dropping-particle":"","family":"Maeda","given":"Seiji","non-dropping-particle":"","parse-names":false,"suf</vt:lpwstr>
  </property>
  <property fmtid="{D5CDD505-2E9C-101B-9397-08002B2CF9AE}" pid="1135" name="Mendeley Recent Style Id 83_10">
    <vt:lpwstr>fix":""}],"container-title":"Nutrition Research","id":"ITEM-1","issue":"10","issued":{"date-parts":[["2012","10"]]},"language":"eng","page":"795-799","publisher-place":"United States","title":"Curcumin ingestion and exercise training improve vascular endo</vt:lpwstr>
  </property>
  <property fmtid="{D5CDD505-2E9C-101B-9397-08002B2CF9AE}" pid="1136" name="Mendeley Recent Style Id 83_11">
    <vt:lpwstr>thelial function in postmenopausal women","type":"article-journal","volume":"32"},"uris":["http://www.mendeley.com/documents/?uuid=58f97af1-89da-47b0-9199-9c1ef7025313"]},{"id":"ITEM-2","itemData":{"DOI":"10.1097/GME.0000000000000762","ISSN":"1072-3714","</vt:lpwstr>
  </property>
  <property fmtid="{D5CDD505-2E9C-101B-9397-08002B2CF9AE}" pid="1137" name="Mendeley Recent Style Id 83_12">
    <vt:lpwstr>PMID":"28231078","abstract":"OBJECTIVE: The purpose of this study is to determine the effect of 10 weeks of moderate-intensity aerobic exercise training (MIET) on blood pressure (BP), angiotensin-converting enzyme (ACE) and beta2-adrenergic receptor (ADRB</vt:lpwstr>
  </property>
  <property fmtid="{D5CDD505-2E9C-101B-9397-08002B2CF9AE}" pid="1138" name="Mendeley Recent Style Id 83_13">
    <vt:lpwstr>2) gene expression in leukocytes, plasma angiotensin II (Ang II), and flow-mediated dilation (FMD) in obese postmenopausal women (PMW) with prehypertension. METHODS: Twenty-four obese prehypertensive PMW (aged 50-70 y; body mass index &gt;/=30 kg/m) randomly</vt:lpwstr>
  </property>
  <property fmtid="{D5CDD505-2E9C-101B-9397-08002B2CF9AE}" pid="1139" name="Mendeley Recent Style Id 83_14">
    <vt:lpwstr> assigned to control (n = 12) and exercise (n = 12) groups. Exercise group performed MIET (25-40 min/d, 3 d/wk at 50%-70% of heart rate reserve) for 10 weeks. Control group maintained their normal daily physical activity level. Body composition, VO2max, B</vt:lpwstr>
  </property>
  <property fmtid="{D5CDD505-2E9C-101B-9397-08002B2CF9AE}" pid="1140" name="Mendeley Recent Style Id 83_15">
    <vt:lpwstr>P, ACE and ADRB2 gene expression, plasma Ang II, and FMD were measured before and after the training program. RESULTS: After MIET, systolic and diastolic BPs decreased by 4.6% and 2.4%, respectively (P &lt; 0.001). Plasma Ang II level decreased by 45.7%, whe</vt:lpwstr>
  </property>
  <property fmtid="{D5CDD505-2E9C-101B-9397-08002B2CF9AE}" pid="1141" name="Mendeley Recent Style Id 83_16">
    <vt:lpwstr>reas FMD increased by 86% in the exercise group (P &lt; 0.001). Exercise training resulted in a threefold increase in ADRB2 and a fourfold decrease in ACE gene expressions (P &lt; 0.05). Training-induced changes in BP inversely associated with the changes in FM</vt:lpwstr>
  </property>
  <property fmtid="{D5CDD505-2E9C-101B-9397-08002B2CF9AE}" pid="1142" name="Mendeley Recent Style Id 83_17">
    <vt:lpwstr>D and ADRB2 (r values range -0.55 to -0.78), and positively associated with Ang II and ACE (r values range 0.68-0.86) (P &lt; 0.001). CONCLUSIONS: Ten weeks of MIET modulates ACE and ADRB2 gene expression, decreases Ang II plasma levels, and improves endothe</vt:lpwstr>
  </property>
  <property fmtid="{D5CDD505-2E9C-101B-9397-08002B2CF9AE}" pid="1143" name="Mendeley Recent Style Id 83_18">
    <vt:lpwstr>lial function in obese PMW, and these alterations are associated with reduction in BP.","author":[{"dropping-particle":"","family":"Azadpour","given":"Noushin","non-dropping-particle":"","parse-names":false,"suffix":""},{"dropping-particle":"","family":"T</vt:lpwstr>
  </property>
  <property fmtid="{D5CDD505-2E9C-101B-9397-08002B2CF9AE}" pid="1144" name="Mendeley Recent Style Id 83_19">
    <vt:lpwstr>artibian","given":"Bakhtyar","non-dropping-particle":"","parse-names":false,"suffix":""},{"dropping-particle":"","family":"Koşar","given":"Şükran Nazan","non-dropping-particle":"","parse-names":false,"suffix":""}],"container-title":"Menopause","id":"ITEM-</vt:lpwstr>
  </property>
  <property fmtid="{D5CDD505-2E9C-101B-9397-08002B2CF9AE}" pid="1145" name="Mendeley Recent Style Id 83_20">
    <vt:lpwstr>2","issue":"3","issued":{"date-parts":[["2017","3"]]},"language":"eng","page":"269-277","publisher-place":"United States","title":"Effects of aerobic exercise training on ACE and ADRB2 gene expression, plasma angiotensin II level, and flow-mediated dilati</vt:lpwstr>
  </property>
  <property fmtid="{D5CDD505-2E9C-101B-9397-08002B2CF9AE}" pid="1146" name="Mendeley Recent Style Id 83_21">
    <vt:lpwstr>on","type":"article-journal","volume":"24"},"uris":["http://www.mendeley.com/documents/?uuid=3064eefe-197b-42d5-9d48-00cf64556882"]},{"id":"ITEM-3","itemData":{"DOI":"10.1152/ajpheart.00226.2009","ISSN":"0363-6135","PMID":"19633208","abstract":"Flow-media</vt:lpwstr>
  </property>
  <property fmtid="{D5CDD505-2E9C-101B-9397-08002B2CF9AE}" pid="1147" name="Mendeley Recent Style Id 83_22">
    <vt:lpwstr>ted dilatation (%FMD), an index of nitric oxide (NO)-mediated vasodilator function, is regarded as a surrogate marker of cardiovascular disease. Aging is associated with endothelial dysfunction, but underlying sex-related differences may exist and the eff</vt:lpwstr>
  </property>
  <property fmtid="{D5CDD505-2E9C-101B-9397-08002B2CF9AE}" pid="1148" name="Mendeley Recent Style Id 83_23">
    <vt:lpwstr>ects of fitness and exercise on endothelial dysfunction in men (M) and women (W) are poorly understood. We compared %FMD of the brachial artery in 18 young [Y, 26 ± 1 yr; 9 M and 9 W], 12 older fit (OF, 57 ± 2 yr; 6 M and 6 W), and 16 older sedentary (OS,</vt:lpwstr>
  </property>
  <property fmtid="{D5CDD505-2E9C-101B-9397-08002B2CF9AE}" pid="1149" name="Mendeley Recent Style Id 83_24">
    <vt:lpwstr> 59 ± 2 yr; 8 M and 8 W) subjects. Glyceryl trinitrate (GTN) administration was used to assess endothelium-independent vasodilatation, and the FMD-to-GTN ratio was calculated to characterize NO dilator function in the context of smooth muscle cell sensiti</vt:lpwstr>
  </property>
  <property fmtid="{D5CDD505-2E9C-101B-9397-08002B2CF9AE}" pid="1150" name="Mendeley Recent Style Id 83_25">
    <vt:lpwstr>vity. Brachial %FMD in Y (7.1 ± 0.8%) was significantly higher compared with OS (4.8 ± 0.7%, P &lt; 0.05), but not OF (6.4 ± 0.7%). Differences between Y and OS subjects were due primarily to lower FMD in the OS women (4.3 ± 0.6%). OS women exhibited signifi</vt:lpwstr>
  </property>
  <property fmtid="{D5CDD505-2E9C-101B-9397-08002B2CF9AE}" pid="1151" name="Mendeley Recent Style Id 83_26">
    <vt:lpwstr>cantly lower FMD-to-GTN ratios compared with Y ( P &lt; 0.05) and OF women ( P &lt; 0.05), whereas these differences were not apparent in men. Exercise training improved brachial artery NO dilator function (FMD-to-GTN ratio) after 24 wk ( P &lt; 0.05) in OS women,</vt:lpwstr>
  </property>
  <property fmtid="{D5CDD505-2E9C-101B-9397-08002B2CF9AE}" pid="1152" name="Mendeley Recent Style Id 83_27">
    <vt:lpwstr> but not men. These findings indicate that maintaining a high level of fitness, or undertaking exercise training, prevents the age-related decline in the brachial artery vasodilator function evident in women. In OS men, who had relatively preserved NO dil</vt:lpwstr>
  </property>
  <property fmtid="{D5CDD505-2E9C-101B-9397-08002B2CF9AE}" pid="1153" name="Mendeley Recent Style Id 83_28">
    <vt:lpwstr>ator function, no training adaptations were observed. This study has potential implications for the prevention of conduit artery endothelial dysfunction in men and women.","author":[{"dropping-particle":"","family":"Black","given":"Mark A","non-dropping-p</vt:lpwstr>
  </property>
  <property fmtid="{D5CDD505-2E9C-101B-9397-08002B2CF9AE}" pid="1154" name="Mendeley Recent Style Id 83_29">
    <vt:lpwstr>article":"","parse-names":false,"suffix":""},{"dropping-particle":"","family":"Cable","given":"N Timothy","non-dropping-particle":"","parse-names":false,"suffix":""},{"dropping-particle":"","family":"Thijssen","given":"Dick H J","non-dropping-particle":""</vt:lpwstr>
  </property>
  <property fmtid="{D5CDD505-2E9C-101B-9397-08002B2CF9AE}" pid="1155" name="Mendeley Recent Style Id 83_30">
    <vt:lpwstr>,"parse-names":false,"suffix":""},{"dropping-particle":"","family":"Green","given":"Daniel J","non-dropping-particle":"","parse-names":false,"suffix":""}],"container-title":"American Journal of Physiology-Heart and Circulatory Physiology","id":"ITEM-3","i</vt:lpwstr>
  </property>
  <property fmtid="{D5CDD505-2E9C-101B-9397-08002B2CF9AE}" pid="1156" name="Mendeley Recent Style Id 83_31">
    <vt:lpwstr>ssue":"3","issued":{"date-parts":[["2009","9"]]},"language":"eng","note":"From Duplicate 1 (Impact of age, sex, and exercise on brachial artery flow-mediated dilatation - Black, Mark A; Cable, N Timothy; Thijssen, Dick H J; Green, Daniel J)\n\nIncluded","</vt:lpwstr>
  </property>
  <property fmtid="{D5CDD505-2E9C-101B-9397-08002B2CF9AE}" pid="1157" name="Mendeley Recent Style Id 83_32">
    <vt:lpwstr>page":"H1109-H1116","publisher":"American Physiological Society","publisher-place":"United States","title":"Impact of age, sex, and exercise on brachial artery flow-mediated dilatation","type":"article-journal","volume":"297"},"uris":["http://www.mendeley</vt:lpwstr>
  </property>
  <property fmtid="{D5CDD505-2E9C-101B-9397-08002B2CF9AE}" pid="1158" name="Mendeley Recent Style Id 83_33">
    <vt:lpwstr>.com/documents/?uuid=1063017b-fc50-4f66-9c6e-16a486dbb8ed"]},{"id":"ITEM-4","itemData":{"DOI":"10.1097/GME.0000000000000208","ISSN":"1072-3714","PMID":"24552980","abstract":"OBJECTIVE: This study compared the effects of a 2-week program of low-volume high</vt:lpwstr>
  </property>
  <property fmtid="{D5CDD505-2E9C-101B-9397-08002B2CF9AE}" pid="1159" name="Mendeley Recent Style Id 83_34">
    <vt:lpwstr>-intensity interval training (HIT) with the effects of higher-volume moderate-intensity continuous training (CT) on cardiopulmonary and vascular functions in postmenopausal women. METHODS: Twenty-two postmenopausal women were randomly assigned to undertak</vt:lpwstr>
  </property>
  <property fmtid="{D5CDD505-2E9C-101B-9397-08002B2CF9AE}" pid="1160" name="Mendeley Recent Style Id 83_35">
    <vt:lpwstr>e six HIT (n = 12) or CT (n = 10) sessions for 2 weeks. HIT sessions consisted of ten 1-minute intervals of cycling exercise at 100% of peak power output separated by 1 minute of active recovery. CT sessions involved 40 minutes of continuous cycling at 65</vt:lpwstr>
  </property>
  <property fmtid="{D5CDD505-2E9C-101B-9397-08002B2CF9AE}" pid="1161" name="Mendeley Recent Style Id 83_36">
    <vt:lpwstr>% of peak power output. Variables assessed at baseline and 2 weeks included cardiopulmonary function (ventilatory threshold, peak oxygen uptake), macrovascular endothelial function (flow-mediated dilation of the brachial artery), and microvascular functio</vt:lpwstr>
  </property>
  <property fmtid="{D5CDD505-2E9C-101B-9397-08002B2CF9AE}" pid="1162" name="Mendeley Recent Style Id 83_37">
    <vt:lpwstr>n (reactive hyperemia and local thermal hyperemia of forearm skin). RESULTS: Eighteen participants completed the study (HIT, 11; CT, 7). Adherence to the exercise programs was excellent, with 107 of 108 sessions completed. Despite substantially lower tota</vt:lpwstr>
  </property>
  <property fmtid="{D5CDD505-2E9C-101B-9397-08002B2CF9AE}" pid="1163" name="Mendeley Recent Style Id 83_38">
    <vt:lpwstr>l time commitment ( approximately 2.5 vs. approximately 5 h) and training volume (558 vs. 1,237 kJ) for HIT versus CT, increases from baseline in peak oxygen uptake achieved significance (P = 0.01) for the HIT group only (Delta = 2.2 mL kg min; P for inte</vt:lpwstr>
  </property>
  <property fmtid="{D5CDD505-2E9C-101B-9397-08002B2CF9AE}" pid="1164" name="Mendeley Recent Style Id 83_39">
    <vt:lpwstr>raction = 0.688). Improvements in exercise test duration were observed in both groups (HIT, 13%; CT, 5%; P for interaction = 0.194). There were no significant changes in macrovascular or microvascular function in either group. CONCLUSIONS: The findings su</vt:lpwstr>
  </property>
  <property fmtid="{D5CDD505-2E9C-101B-9397-08002B2CF9AE}" pid="1165" name="Mendeley Recent Style Id 83_40">
    <vt:lpwstr>ggest that low-volume HIT is feasible and can lead to rapid improvements in cardiopulmonary function in postmenopausal women.","author":[{"dropping-particle":"","family":"Klonizakis","given":"Markos","non-dropping-particle":"","parse-names":false,"suffix"</vt:lpwstr>
  </property>
  <property fmtid="{D5CDD505-2E9C-101B-9397-08002B2CF9AE}" pid="1166" name="Mendeley Recent Style Id 83_41">
    <vt:lpwstr>:""},{"dropping-particle":"","family":"Moss","given":"James","non-dropping-particle":"","parse-names":false,"suffix":""},{"dropping-particle":"","family":"Gilbert","given":"Stephen","non-dropping-particle":"","parse-names":false,"suffix":""},{"dropping-pa</vt:lpwstr>
  </property>
  <property fmtid="{D5CDD505-2E9C-101B-9397-08002B2CF9AE}" pid="1167" name="Mendeley Recent Style Id 83_42">
    <vt:lpwstr>rticle":"","family":"Broom","given":"David","non-dropping-particle":"","parse-names":false,"suffix":""},{"dropping-particle":"","family":"Foster","given":"Jeff","non-dropping-particle":"","parse-names":false,"suffix":""},{"dropping-particle":"","family":"</vt:lpwstr>
  </property>
  <property fmtid="{D5CDD505-2E9C-101B-9397-08002B2CF9AE}" pid="1168" name="Mendeley Recent Style Id 83_43">
    <vt:lpwstr>Tew","given":"Garry A","non-dropping-particle":"","parse-names":false,"suffix":""}],"container-title":"Menopause (New York, N.Y.)","id":"ITEM-4","issue":"10","issued":{"date-parts":[["2014","10"]]},"language":"eng","note":"From Duplicate 2 (Low-volume hig</vt:lpwstr>
  </property>
  <property fmtid="{D5CDD505-2E9C-101B-9397-08002B2CF9AE}" pid="1169" name="Mendeley Recent Style Id 83_44">
    <vt:lpwstr>h-intensity interval training rapidly improves cardiopulmonary function in postmenopausal women - Klonizakis, Markos; Moss, James; Gilbert, Stephen; Broom, David; Foster, Jeff; Tew, Garry A)\n\nIncluded","page":"1099-1105","publisher-place":"United States</vt:lpwstr>
  </property>
  <property fmtid="{D5CDD505-2E9C-101B-9397-08002B2CF9AE}" pid="1170" name="Mendeley Recent Style Id 83_45">
    <vt:lpwstr>","title":"Low-volume high-intensity interval training rapidly improves cardiopulmonary function in postmenopausal women","type":"article-journal","volume":"21"},"uris":["http://www.mendeley.com/documents/?uuid=39e97394-9146-4238-acb5-dc0ca042375a"]},{"id</vt:lpwstr>
  </property>
  <property fmtid="{D5CDD505-2E9C-101B-9397-08002B2CF9AE}" pid="1171" name="Mendeley Recent Style Id 83_46">
    <vt:lpwstr>":"ITEM-5","itemData":{"DOI":"10.1007/s12576-010-0126-7","ISSN":"1880-6546","PMID":"21181322","abstract":"The objective of this study was to examine the effects of exercise training in hypoxia on arterial stiffness and flow-mediated vasodilation (FMD) in </vt:lpwstr>
  </property>
  <property fmtid="{D5CDD505-2E9C-101B-9397-08002B2CF9AE}" pid="1172" name="Mendeley Recent Style Id 83_47">
    <vt:lpwstr>postmenopausal women. Sixteen postmenopausal women (56+/-1 years) were assigned to a normoxic exercise group (Normoxic group, n=8) or a hypoxic exercise group (Hypoxic group, n=8). The Hypoxic group performed exercise under hypobaric hypoxic conditions co</vt:lpwstr>
  </property>
  <property fmtid="{D5CDD505-2E9C-101B-9397-08002B2CF9AE}" pid="1173" name="Mendeley Recent Style Id 83_48">
    <vt:lpwstr>rresponding to 2000 m above sea level, and was exposed to these conditions for 2 h per session. Aquatic exercise was performed at an intensity of around 50% peak oxygen uptake for 30min, 4days per week, for 8 weeks. Arterial stiffness was assessed by brac</vt:lpwstr>
  </property>
  <property fmtid="{D5CDD505-2E9C-101B-9397-08002B2CF9AE}" pid="1174" name="Mendeley Recent Style Id 83_49">
    <vt:lpwstr>hial-ankle pulse wave velocity (baPWV), and FMD was evaluated by peak diameter of the popliteal artery during reactive hyperemia. After the 8 weeks of training, the Normoxic group showed no significant changes. In contrast, baPWV (P &lt; 0.05) was significan</vt:lpwstr>
  </property>
  <property fmtid="{D5CDD505-2E9C-101B-9397-08002B2CF9AE}" pid="1175" name="Mendeley Recent Style Id 83_50">
    <vt:lpwstr>tly reduced and peak diameter (P&lt;0.05) and %FMD (P&lt;0.01) were significantly increased in the Hypoxic group after training. These results suggest that exercise training under mild intermittent hypoxic conditions could more effectively reduce arterial stiff</vt:lpwstr>
  </property>
  <property fmtid="{D5CDD505-2E9C-101B-9397-08002B2CF9AE}" pid="1176" name="Mendeley Recent Style Id 83_51">
    <vt:lpwstr>ness in postmenopausal women, compared with exercise training performed at the same relative intensity under normoxic conditions. Our data also indicate that hypoxic exercise training may induce vascular functional adaptation, for example an increase in F</vt:lpwstr>
  </property>
  <property fmtid="{D5CDD505-2E9C-101B-9397-08002B2CF9AE}" pid="1177" name="Mendeley Recent Style Id 83_52">
    <vt:lpwstr>MD response. These findings therefore could have important implications for the development of a new effective exercise prescription program.","author":[{"dropping-particle":"","family":"Nishiwaki","given":"Masato","non-dropping-particle":"","parse-names"</vt:lpwstr>
  </property>
  <property fmtid="{D5CDD505-2E9C-101B-9397-08002B2CF9AE}" pid="1178" name="Mendeley Recent Style Id 83_53">
    <vt:lpwstr>:false,"suffix":""},{"dropping-particle":"","family":"Kawakami","given":"Ryoko","non-dropping-particle":"","parse-names":false,"suffix":""},{"dropping-particle":"","family":"Saito","given":"Kazuto","non-dropping-particle":"","parse-names":false,"suffix":"</vt:lpwstr>
  </property>
  <property fmtid="{D5CDD505-2E9C-101B-9397-08002B2CF9AE}" pid="1179" name="Mendeley Recent Style Id 83_54">
    <vt:lpwstr>"},{"dropping-particle":"","family":"Tamaki","given":"Hiroyuki","non-dropping-particle":"","parse-names":false,"suffix":""},{"dropping-particle":"","family":"Takekura","given":"Hiroaki","non-dropping-particle":"","parse-names":false,"suffix":""},{"droppin</vt:lpwstr>
  </property>
  <property fmtid="{D5CDD505-2E9C-101B-9397-08002B2CF9AE}" pid="1180" name="Mendeley Recent Style Id 83_55">
    <vt:lpwstr>g-particle":"","family":"Ogita","given":"Futoshi","non-dropping-particle":"","parse-names":false,"suffix":""}],"container-title":"The Journal of Physiological Sciences","id":"ITEM-5","issue":"2","issued":{"date-parts":[["2011","3","22"]]},"language":"eng"</vt:lpwstr>
  </property>
  <property fmtid="{D5CDD505-2E9C-101B-9397-08002B2CF9AE}" pid="1181" name="Mendeley Recent Style Id 83_56">
    <vt:lpwstr>,"page":"83-91","publisher-place":"Japan","title":"Vascular adaptations to hypobaric hypoxic training in postmenopausal women.","type":"article-journal","volume":"61"},"uris":["http://www.mendeley.com/documents/?uuid=03315c94-997d-4325-b923-ec8f3de54d8c"]</vt:lpwstr>
  </property>
  <property fmtid="{D5CDD505-2E9C-101B-9397-08002B2CF9AE}" pid="1182" name="Mendeley Recent Style Id 83_57">
    <vt:lpwstr>},{"id":"ITEM-6","itemData":{"DOI":"10.1002/clc.23324","ISSN":"0160-9289","abstract":"Objective: Recently, exergames have been used an exercise modality as aerobic fitness activities. However, evidence of its effectiveness on cardiovascular (CV)‐related r</vt:lpwstr>
  </property>
  <property fmtid="{D5CDD505-2E9C-101B-9397-08002B2CF9AE}" pid="1183" name="Mendeley Recent Style Id 83_58">
    <vt:lpwstr>isk factors remain unclear. Hypothesis: We evaluate the effects of exergaming on CV‐related risk factors compared with traditional aerobic exercise in high CV risk patients. Methods: Sixty‐five postmenopausal women with high CV risk were randomized among </vt:lpwstr>
  </property>
  <property fmtid="{D5CDD505-2E9C-101B-9397-08002B2CF9AE}" pid="1184" name="Mendeley Recent Style Id 83_59">
    <vt:lpwstr>exergame (n = 22), treadmill (n = 22), and control (n = 21) groups. The exergame group was engaged in the running‐based exergame using Exer Heart and the treadmill group walked or jogged on a treadmill. Cardiorespiratory fitness, flow‐mediated dilation, e</vt:lpwstr>
  </property>
  <property fmtid="{D5CDD505-2E9C-101B-9397-08002B2CF9AE}" pid="1185" name="Mendeley Recent Style Id 83_60">
    <vt:lpwstr>ndothelial progenitor cells (EPCs), epicardial fat thickness, metabolic parameters, and anthropometric parameters were measured in patients before and 12 weeks after the training. Results: Exergaming significantly improved VO2 peak (P &lt;.001; different fro</vt:lpwstr>
  </property>
  <property fmtid="{D5CDD505-2E9C-101B-9397-08002B2CF9AE}" pid="1186" name="Mendeley Recent Style Id 83_61">
    <vt:lpwstr>m control, P &lt;.05), flow‐mediated dilation (P &lt;.001; different from control, P &lt;.05), EPCs (CD34/CD117+, P &lt;.01). Treadmill exercise was effective at improving VO2 peak (P &lt;.01; different from control, P &lt;.05), flow‐mediated dilation (P &lt;.05), EPCs (CD34/</vt:lpwstr>
  </property>
  <property fmtid="{D5CDD505-2E9C-101B-9397-08002B2CF9AE}" pid="1187" name="Mendeley Recent Style Id 83_62">
    <vt:lpwstr>CD117+, P &lt;.01; different from control P &lt;.05). Epicardial fat thickness decreased after both exercise programs (exergame, P &lt;.01; treadmill, P &lt;.01; no different from control). Conclusion: Exergaming showed similar effects to traditional aerobic exercise</vt:lpwstr>
  </property>
  <property fmtid="{D5CDD505-2E9C-101B-9397-08002B2CF9AE}" pid="1188" name="Mendeley Recent Style Id 83_63">
    <vt:lpwstr> in improving cardiorespiratory fitness and endothelial function in postmenopausal women with high CV risk. These findings suggest that the exergames may serve as an alternative to conventional aerobic exercises for prevention and treatment in high CV ris</vt:lpwstr>
  </property>
  <property fmtid="{D5CDD505-2E9C-101B-9397-08002B2CF9AE}" pid="1189" name="Mendeley Recent Style Id 83_64">
    <vt:lpwstr>k patients.","author":[{"dropping-particle":"","family":"Jo","given":"Eun‐Ah","non-dropping-particle":"","parse-names":false,"suffix":""},{"dropping-particle":"","family":"Wu","given":"Shan‐Shan","non-dropping-particle":"","parse-names":false,"suffix":""}</vt:lpwstr>
  </property>
  <property fmtid="{D5CDD505-2E9C-101B-9397-08002B2CF9AE}" pid="1190" name="Mendeley Recent Style Id 83_65">
    <vt:lpwstr>,{"dropping-particle":"","family":"Han","given":"Hyung‐Rae","non-dropping-particle":"","parse-names":false,"suffix":""},{"dropping-particle":"","family":"Park","given":"Jung‐Jun","non-dropping-particle":"","parse-names":false,"suffix":""},{"dropping-parti</vt:lpwstr>
  </property>
  <property fmtid="{D5CDD505-2E9C-101B-9397-08002B2CF9AE}" pid="1191" name="Mendeley Recent Style Id 83_66">
    <vt:lpwstr>cle":"","family":"Park","given":"Saejong","non-dropping-particle":"","parse-names":false,"suffix":""},{"dropping-particle":"","family":"Cho","given":"Kyoung‐Im","non-dropping-particle":"","parse-names":false,"suffix":""}],"container-title":"Clinical Cardi</vt:lpwstr>
  </property>
  <property fmtid="{D5CDD505-2E9C-101B-9397-08002B2CF9AE}" pid="1192" name="Mendeley Recent Style Id 83_67">
    <vt:lpwstr>ology","id":"ITEM-6","issued":{"date-parts":[["2019","12","28"]]},"note":"CV risk group\n\nIncluded","page":"clc.23324","title":"Effects of exergaming in postmenopausal women with high cardiovascular risk: A randomized controlled trial","type":"article-jo</vt:lpwstr>
  </property>
  <property fmtid="{D5CDD505-2E9C-101B-9397-08002B2CF9AE}" pid="1193" name="Mendeley Recent Style Id 83_68">
    <vt:lpwstr>urnal"},"uris":["http://www.mendeley.com/documents/?uuid=18e59d2e-9c06-4ca1-8aab-da292c4e3047"]},{"id":"ITEM-7","itemData":{"DOI":"10.1210/jc.2013-2183","ISBN":"1945-7197 (Electronic) 0021-972X (Linking)","ISSN":"0021-972X","PMID":"24092827","abstract":"O</vt:lpwstr>
  </property>
  <property fmtid="{D5CDD505-2E9C-101B-9397-08002B2CF9AE}" pid="1194" name="Mendeley Recent Style Id 83_69">
    <vt:lpwstr>BJECTIVE: In contrast to age-matched men, endurance exercise training is not consistently associated with enhanced endothelial function in estrogen-deficient postmenopausal women. We determined whether endurance exercise training improves endothelial func</vt:lpwstr>
  </property>
  <property fmtid="{D5CDD505-2E9C-101B-9397-08002B2CF9AE}" pid="1195" name="Mendeley Recent Style Id 83_70">
    <vt:lpwstr>tion in postmenopausal women treated with estrogen. In a substudy, we determined if oxidative stress is mechanistically linked to endothelial function adaptations to endurance exercise training. PARTICIPANTS AND DESIGN: Brachial artery flow-mediated dilat</vt:lpwstr>
  </property>
  <property fmtid="{D5CDD505-2E9C-101B-9397-08002B2CF9AE}" pid="1196" name="Mendeley Recent Style Id 83_71">
    <vt:lpwstr>ion (FMD) was measured in 36 sedentary, estrogen-deficient postmenopausal women (45-65 y) at study entry (baseline), after 12 weeks of either placebo, oral (1 mg/d) estradiol, or transdermal estradiol (0.05 mg/d) (randomized), and after an additional 12 w</vt:lpwstr>
  </property>
  <property fmtid="{D5CDD505-2E9C-101B-9397-08002B2CF9AE}" pid="1197" name="Mendeley Recent Style Id 83_72">
    <vt:lpwstr>eeks of continued estradiol or placebo treatment with concurrent endurance exercise training. In subgroups of women, FMD also was measured during the infusion of ascorbic acid at baseline and following estradiol/placebo plus endurance exercise training, a</vt:lpwstr>
  </property>
  <property fmtid="{D5CDD505-2E9C-101B-9397-08002B2CF9AE}" pid="1198" name="Mendeley Recent Style Id 83_73">
    <vt:lpwstr>nd in seven habitually endurance-trained estrogen-deficient controls. RESULTS: FMD increased in the estrogen-treated groups (both P &lt; .01) after 12 weeks and remained unchanged in placebo. FMD further increased following 12 weeks of endurance exercise tra</vt:lpwstr>
  </property>
  <property fmtid="{D5CDD505-2E9C-101B-9397-08002B2CF9AE}" pid="1199" name="Mendeley Recent Style Id 83_74">
    <vt:lpwstr>ining in estrogen-treated (both P &lt; .025), but not placebo-treated women (P = .55). In the substudy, baseline FMD was similar between sedentary and endurance-trained controls. Ascorbic acid increased FMD at baseline in sedentary women and endurance-traine</vt:lpwstr>
  </property>
  <property fmtid="{D5CDD505-2E9C-101B-9397-08002B2CF9AE}" pid="1200" name="Mendeley Recent Style Id 83_75">
    <vt:lpwstr>d controls, and following endurance exercise training in placebo-treated, but not in estrogen-treated women. CONCLUSIONS: Estrogen status appears to play an important modulatory role in improvements in endothelial function with endurance exercise training</vt:lpwstr>
  </property>
  <property fmtid="{D5CDD505-2E9C-101B-9397-08002B2CF9AE}" pid="1201" name="Mendeley Recent Style Id 83_76">
    <vt:lpwstr> in postmenopausal women. The restored endurance exercise training adaptation in estrogen-treated postmenopausal women may be related to mitigation of oxidative stress.","author":[{"dropping-particle":"","family":"Moreau","given":"Kerrie","non-dropping-pa</vt:lpwstr>
  </property>
  <property fmtid="{D5CDD505-2E9C-101B-9397-08002B2CF9AE}" pid="1202" name="Mendeley Recent Style Id 83_77">
    <vt:lpwstr>rticle":"","parse-names":false,"suffix":""},{"dropping-particle":"","family":"Stauffer","given":"Brian L","non-dropping-particle":"","parse-names":false,"suffix":""},{"dropping-particle":"","family":"Kohrt","given":"Wendy M","non-dropping-particle":"","pa</vt:lpwstr>
  </property>
  <property fmtid="{D5CDD505-2E9C-101B-9397-08002B2CF9AE}" pid="1203" name="Mendeley Recent Style Id 83_78">
    <vt:lpwstr>rse-names":false,"suffix":""},{"dropping-particle":"","family":"Seals","given":"Douglas R","non-dropping-particle":"","parse-names":false,"suffix":""}],"container-title":"J Clin Endocrinol Metab","edition":"2013/10/05","id":"ITEM-7","issue":"11","issued":</vt:lpwstr>
  </property>
  <property fmtid="{D5CDD505-2E9C-101B-9397-08002B2CF9AE}" pid="1204" name="Mendeley Recent Style Id 83_79">
    <vt:lpwstr>{"date-parts":[["2013","11"]]},"language":"eng","note":"From Duplicate 1 (Essential Role of Estrogen for Improvements in Vascular Endothelial Function With Endurance Exercise in Postmenopausal Women - Moreau, Kerrie; Stauffer, Brian L; Kohrt, Wendy M; Sea</vt:lpwstr>
  </property>
  <property fmtid="{D5CDD505-2E9C-101B-9397-08002B2CF9AE}" pid="1205" name="Mendeley Recent Style Id 83_80">
    <vt:lpwstr>ls, Douglas R)\n\nFrom Duplicate 1 (Essential Role of Estrogen for Improvements in Vascular Endothelial Function With Endurance Exercise in Postmenopausal Women - Moreau, Kerrie L; Stauffer, Brian L; Kohrt, Wendy M; Seals, Douglas R)\n\nIncluded\n\nFrom D</vt:lpwstr>
  </property>
  <property fmtid="{D5CDD505-2E9C-101B-9397-08002B2CF9AE}" pid="1206" name="Mendeley Recent Style Id 83_81">
    <vt:lpwstr>uplicate 2 (Essential role of estrogen for improvements in vascular endothelial function with endurance exercise in postmenopausal women - Moreau, K L; Stauffer, B L; Kohrt, W M; Seals, D R)\n\nMoreau, Kerrie L\nStauffer, Brian L\nKohrt, Wendy M\nSeals, D</vt:lpwstr>
  </property>
  <property fmtid="{D5CDD505-2E9C-101B-9397-08002B2CF9AE}" pid="1207" name="Mendeley Recent Style Id 83_82">
    <vt:lpwstr>ouglas R\neng\nP30 DK048520/DK/NIDDK NIH HHS/\nAG013038/AG/NIA NIH HHS/\nUL1 RR025780/RR/NCRR NIH HHS/\nR01 AG027678/AG/NIA NIH HHS/\nR01AG022241/AG/NIA NIH HHS/\nR01 AG013038/AG/NIA NIH HHS/\nR01 AG022241/AG/NIA NIH HHS/\nR01AG027678/AG/NIA NIH HHS/\nK01</vt:lpwstr>
  </property>
  <property fmtid="{D5CDD505-2E9C-101B-9397-08002B2CF9AE}" pid="1208" name="Mendeley Recent Style Id 83_83">
    <vt:lpwstr> AG020683/AG/NIA NIH HHS/\nUL1-RR-025780/RR/NCRR NIH HHS/\nUL1 TR001082/TR/NCATS NIH HHS/\nR37 AG013038/AG/NIA NIH HHS/\nK01AG020683/AG/NIA NIH HHS/\nRandomized Controlled Trial\nResearch Support, N.I.H., Extramural\nJ Clin Endocrinol Metab. 2013 Nov;98(1</vt:lpwstr>
  </property>
  <property fmtid="{D5CDD505-2E9C-101B-9397-08002B2CF9AE}" pid="1209" name="Mendeley Recent Style Id 83_84">
    <vt:lpwstr>1):4507-15. doi: 10.1210/jc.2013-2183. Epub 2013 Oct 3.\n\nFrom Duplicate 2 (Essential role of estrogen for improvements in vascular endothelial function with endurance exercise in postmenopausal women - Moreau, K; Stauffer, B L; Kohrt, W M; Seals, D R)\n</vt:lpwstr>
  </property>
  <property fmtid="{D5CDD505-2E9C-101B-9397-08002B2CF9AE}" pid="1210" name="Mendeley Recent Style Id 83_85">
    <vt:lpwstr>\nMoreau, Kerrie L\nStauffer, Brian L\nKohrt, Wendy M\nSeals, Douglas R\neng\nP30 DK048520/DK/NIDDK NIH HHS/\nAG013038/AG/NIA NIH HHS/\nUL1 RR025780/RR/NCRR NIH HHS/\nR01 AG027678/AG/NIA NIH HHS/\nR01AG022241/AG/NIA NIH HHS/\nR01 AG013038/AG/NIA NIH HHS/\</vt:lpwstr>
  </property>
  <property fmtid="{D5CDD505-2E9C-101B-9397-08002B2CF9AE}" pid="1211" name="Mendeley Recent Style Id 83_86">
    <vt:lpwstr>nR01 AG022241/AG/NIA NIH HHS/\nR01AG027678/AG/NIA NIH HHS/\nK01 AG020683/AG/NIA NIH HHS/\nUL1-RR-025780/RR/NCRR NIH HHS/\nUL1 TR001082/TR/NCATS NIH HHS/\nR37 AG013038/AG/NIA NIH HHS/\nK01AG020683/AG/NIA NIH HHS/\nRandomized Controlled Trial\nResearch Supp</vt:lpwstr>
  </property>
  <property fmtid="{D5CDD505-2E9C-101B-9397-08002B2CF9AE}" pid="1212" name="Mendeley Recent Style Id 83_87">
    <vt:lpwstr>ort, N.I.H., Extramural\nJ Clin Endocrinol Metab. 2013 Nov;98(11):4507-15. doi: 10.1210/jc.2013-2183. Epub 2013 Oct 3.","page":"4507-4515","publisher-place":"United States","title":"Essential role of estrogen for improvements in vascular endothelial funct</vt:lpwstr>
  </property>
  <property fmtid="{D5CDD505-2E9C-101B-9397-08002B2CF9AE}" pid="1213" name="Mendeley Recent Style Id 83_88">
    <vt:lpwstr>ion with endurance exercise in postmenopausal women","type":"article-journal","volume":"98"},"uris":["http://www.mendeley.com/documents/?uuid=c07d19b5-a937-4fda-9d46-29dd9c2442af"]},{"id":"ITEM-8","itemData":{"DOI":"10.1042/CS20100174","ISBN":"1470-8736 (</vt:lpwstr>
  </property>
  <property fmtid="{D5CDD505-2E9C-101B-9397-08002B2CF9AE}" pid="1214" name="Mendeley Recent Style Id 83_89">
    <vt:lpwstr>Electronic)\r0143-5221 (Linking)","PMID":"20642454","abstract":"Brachial artery FMD (flow-mediated dilation) is impaired with aging and is associated with an increased risk of CVD (cardiovascular disease). In the present study, we determined whether regul</vt:lpwstr>
  </property>
  <property fmtid="{D5CDD505-2E9C-101B-9397-08002B2CF9AE}" pid="1215" name="Mendeley Recent Style Id 83_90">
    <vt:lpwstr>ar aerobic exercise improves brachial artery FMD in MA/O (middle-aged/older) men and post-menopausal women. In sedentary MA/O adults (age, 55-79 years) without CVD, 8 weeks of brisk walking (6 days/week for approx. 50 min/day; randomized controlled design</vt:lpwstr>
  </property>
  <property fmtid="{D5CDD505-2E9C-101B-9397-08002B2CF9AE}" pid="1216" name="Mendeley Recent Style Id 83_91">
    <vt:lpwstr>) increased treadmill time approx. 20% in both MA/O men (n=11) and post-menopausal women (n=15) (P&lt;0.01), without altering body composition or circulating CVD risk factors. Brachial artery FMD increased &gt;50% in the MA/O men (from 4.6+/-0.6 to 7.1+/-0.6%; </vt:lpwstr>
  </property>
  <property fmtid="{D5CDD505-2E9C-101B-9397-08002B2CF9AE}" pid="1217" name="Mendeley Recent Style Id 83_92">
    <vt:lpwstr>P&lt;0.01), but did not change in the post-menopausal women (5.1+/-0.8 compared with 5.4+/-0.7%; P=0.50). No changes occurred in the non-exercising controls. In a separate cross-sectional study (n=167), brachial artery FMD was approx. 50% greater in enduranc</vt:lpwstr>
  </property>
  <property fmtid="{D5CDD505-2E9C-101B-9397-08002B2CF9AE}" pid="1218" name="Mendeley Recent Style Id 83_93">
    <vt:lpwstr>e-exercise-trained (6.4+/-0.4%; n=45) compared with sedentary (4.3+/-0.3%; n=60) MA/O men (P&lt;0.001), whereas there were no differences between endurance-trained (5.3+/-0.7%, n=20) and sedentary (5.6+/-0.5%, n=42) post-menopausal women (P=0.70). Brachial a</vt:lpwstr>
  </property>
  <property fmtid="{D5CDD505-2E9C-101B-9397-08002B2CF9AE}" pid="1219" name="Mendeley Recent Style Id 83_94">
    <vt:lpwstr>rtery lumen diameter, peak hyperaemic shear rate and endothelium-independent dilation did not differ with exercise intervention or in the endurance exercise compared with sedentary groups. In conclusion, regular aerobic exercise is consistently associated</vt:lpwstr>
  </property>
  <property fmtid="{D5CDD505-2E9C-101B-9397-08002B2CF9AE}" pid="1220" name="Mendeley Recent Style Id 83_95">
    <vt:lpwstr> with enhanced brachial artery FMD in MA/O men, but not in post-menopausal women. Some post-menopausal women without CVD may be less responsive to habitual aerobic exercise than MA/O men.","author":[{"dropping-particle":"","family":"Pierce","given":"G L",</vt:lpwstr>
  </property>
  <property fmtid="{D5CDD505-2E9C-101B-9397-08002B2CF9AE}" pid="1221" name="Mendeley Recent Style Id 83_96">
    <vt:lpwstr>"non-dropping-particle":"","parse-names":false,"suffix":""},{"dropping-particle":"","family":"Eskurza","given":"I","non-dropping-particle":"","parse-names":false,"suffix":""},{"dropping-particle":"","family":"Walker","given":"A E","non-dropping-particle":</vt:lpwstr>
  </property>
  <property fmtid="{D5CDD505-2E9C-101B-9397-08002B2CF9AE}" pid="1222" name="Mendeley Recent Style Id 83_97">
    <vt:lpwstr>"","parse-names":false,"suffix":""},{"dropping-particle":"","family":"Fay","given":"T N","non-dropping-particle":"","parse-names":false,"suffix":""},{"dropping-particle":"","family":"Seals","given":"D R","non-dropping-particle":"","parse-names":false,"suf</vt:lpwstr>
  </property>
  <property fmtid="{D5CDD505-2E9C-101B-9397-08002B2CF9AE}" pid="1223" name="Mendeley Recent Style Id 83_98">
    <vt:lpwstr>fix":""}],"container-title":"Clin Sci (Lond)","edition":"2010/07/21","id":"ITEM-8","issue":"1","issued":{"date-parts":[["2011"]]},"note":"Pierce, Gary L\nEskurza, Iratxe\nWalker, Ashley E\nFay, Tara N\nSeals, Douglas R\neng\nAG013038/AG/NIA NIH HHS/\nRR00</vt:lpwstr>
  </property>
  <property fmtid="{D5CDD505-2E9C-101B-9397-08002B2CF9AE}" pid="1224" name="Mendeley Recent Style Id 83_99">
    <vt:lpwstr>051/RR/NCRR NIH HHS/\nR01 AG013038/AG/NIA NIH HHS/\nL30 AG028840/AG/NIA NIH HHS/\nAG031617/AG/NIA NIH HHS/\nM01 RR000051/RR/NCRR NIH HHS/\nAG000279/AG/NIA NIH HHS/\nF31 AG031617/AG/NIA NIH HHS/\nT32 AG000279/AG/NIA NIH HHS/\nR37 AG013038/AG/NIA NIH HHS/\n</vt:lpwstr>
  </property>
  <property fmtid="{D5CDD505-2E9C-101B-9397-08002B2CF9AE}" pid="1225" name="Mendeley Recent Style Id 83_100">
    <vt:lpwstr>Randomized Controlled Trial\nResearch Support, N.I.H., Extramural\nResearch Support, Non-U.S. Gov't\nEngland\nClin Sci (Lond). 2011 Jan;120(1):13-23. doi: 10.1042/CS20100174.","page":"13-23","title":"Sex-specific effects of habitual aerobic exercise on br</vt:lpwstr>
  </property>
  <property fmtid="{D5CDD505-2E9C-101B-9397-08002B2CF9AE}" pid="1226" name="Mendeley Recent Style Id 83_101">
    <vt:lpwstr>achial artery flow-mediated dilation in middle-aged and older adults","type":"article-journal","volume":"120"},"uris":["http://www.mendeley.com/documents/?uuid=fe894486-a1b8-4553-a6e2-24dc89409022"]},{"id":"ITEM-9","itemData":{"DOI":"10.1089/jwh.2013.4420</vt:lpwstr>
  </property>
  <property fmtid="{D5CDD505-2E9C-101B-9397-08002B2CF9AE}" pid="1227" name="Mendeley Recent Style Id 83_102">
    <vt:lpwstr>","ISSN":"1931-843X (Electronic)","PMID":"24299160","abstract":"BACKGROUND: Endothelial dysfunction measured via flow-mediated dilation (FMD) is associated with greater risk of future hypertension and cardiovascular events in postmenopausal women. Aerobic</vt:lpwstr>
  </property>
  <property fmtid="{D5CDD505-2E9C-101B-9397-08002B2CF9AE}" pid="1228" name="Mendeley Recent Style Id 83_103">
    <vt:lpwstr> exercise training has been shown to improve endothelial function in Caucasian populations, but has not been evaluated specifically in African Americans. This has clinical importance due to the increased prevalence of cardiovascular disease in African Ame</vt:lpwstr>
  </property>
  <property fmtid="{D5CDD505-2E9C-101B-9397-08002B2CF9AE}" pid="1229" name="Mendeley Recent Style Id 83_104">
    <vt:lpwstr>ricans. METHODS: In the present pilot study, 8 African American (age: 55.8+/-1.7 years, peak oxygen uptake [VO2 peak]: 21.0+/-3.9 mL/kg/minute, body mass index [BMI]: 30.1+/- 6.3 kg/m(2)) and 16 Caucasian (age: 57.2+/-5.9 years, VO2 peak: 21.8+/-3.7 mL/kg</vt:lpwstr>
  </property>
  <property fmtid="{D5CDD505-2E9C-101B-9397-08002B2CF9AE}" pid="1230" name="Mendeley Recent Style Id 83_105">
    <vt:lpwstr>/minute, BMI: 29.3+/-5.2 kg/m(2)) sedentary postmenopausal women underwent brachial artery FMD measurements before and after 12 weeks of aerobic exercise training. FMD was quantified by comparing B-mode ultrasound images of the brachial artery at rest and</vt:lpwstr>
  </property>
  <property fmtid="{D5CDD505-2E9C-101B-9397-08002B2CF9AE}" pid="1231" name="Mendeley Recent Style Id 83_106">
    <vt:lpwstr> following reactive hyperemia after 5 minutes of forearm occlusion. Participants performed aerobic exercise training 4 days per week for 12 weeks. RESULTS: Despite improvements in fitness in both groups, aerobic exercise training did not significantly imp</vt:lpwstr>
  </property>
  <property fmtid="{D5CDD505-2E9C-101B-9397-08002B2CF9AE}" pid="1232" name="Mendeley Recent Style Id 83_107">
    <vt:lpwstr>rove FMD in African American (5.8% to 5.7%, p=0.950) or Caucasian postmenopausal women (5.7% to 6.6%, p=0.267). In women with the greatest impairment in endothelial function at baseline (FMD&lt;4.5%), a significant improvement in FMD was observed, independen</vt:lpwstr>
  </property>
  <property fmtid="{D5CDD505-2E9C-101B-9397-08002B2CF9AE}" pid="1233" name="Mendeley Recent Style Id 83_108">
    <vt:lpwstr>t of race, following exercise training (2.2% to 6.2%, p=0.007). CONCLUSION: The benefits of aerobic exercise training on endothelial function in postmenopausal women are most pronounced in women with endothelial dysfunction prior to training and do not ap</vt:lpwstr>
  </property>
  <property fmtid="{D5CDD505-2E9C-101B-9397-08002B2CF9AE}" pid="1234" name="Mendeley Recent Style Id 83_109">
    <vt:lpwstr>pear to be affected by race.","author":[{"dropping-particle":"","family":"Swift","given":"Damon L","non-dropping-particle":"","parse-names":false,"suffix":""},{"dropping-particle":"","family":"Weltman","given":"Judith Y.","non-dropping-particle":"","parse</vt:lpwstr>
  </property>
  <property fmtid="{D5CDD505-2E9C-101B-9397-08002B2CF9AE}" pid="1235" name="Mendeley Recent Style Id 83_110">
    <vt:lpwstr>-names":false,"suffix":""},{"dropping-particle":"","family":"Patrie","given":"James T","non-dropping-particle":"","parse-names":false,"suffix":""},{"dropping-particle":"","family":"Saliba","given":"Susan A","non-dropping-particle":"","parse-names":false,"</vt:lpwstr>
  </property>
  <property fmtid="{D5CDD505-2E9C-101B-9397-08002B2CF9AE}" pid="1236" name="Mendeley Recent Style Id 83_111">
    <vt:lpwstr>suffix":""},{"dropping-particle":"","family":"Gaesser","given":"Glenn A","non-dropping-particle":"","parse-names":false,"suffix":""},{"dropping-particle":"","family":"Barrett","given":"Eugene J","non-dropping-particle":"","parse-names":false,"suffix":""},</vt:lpwstr>
  </property>
  <property fmtid="{D5CDD505-2E9C-101B-9397-08002B2CF9AE}" pid="1237" name="Mendeley Recent Style Id 83_112">
    <vt:lpwstr>{"dropping-particle":"","family":"Weltman","given":"Arthur","non-dropping-particle":"","parse-names":false,"suffix":""}],"container-title":"Journal of women's health (2002)","id":"ITEM-9","issue":"3","issued":{"date-parts":[["2014","3"]]},"language":"eng"</vt:lpwstr>
  </property>
  <property fmtid="{D5CDD505-2E9C-101B-9397-08002B2CF9AE}" pid="1238" name="Mendeley Recent Style Id 83_113">
    <vt:lpwstr>,"note":"From Duplicate 2 (Predictors of Improvement in Endothelial Function After Exercise Training in a Diverse Sample of Postmenopausal Women - Swift, Damon L; Weltman, Judith Y.; Patrie, James T; Saliba, Susan A; Gaesser, Glenn A; Barrett, Eugene J; W</vt:lpwstr>
  </property>
  <property fmtid="{D5CDD505-2E9C-101B-9397-08002B2CF9AE}" pid="1239" name="Mendeley Recent Style Id 83_114">
    <vt:lpwstr>eltman, Arthur)\n\nNo post data as mean and SD\n\nContact author","page":"260-266","publisher-place":"United States","title":"Predictors of improvement in endothelial function after exercise training in a diverse sample of postmenopausal women.","type":"a</vt:lpwstr>
  </property>
  <property fmtid="{D5CDD505-2E9C-101B-9397-08002B2CF9AE}" pid="1240" name="Mendeley Recent Style Id 83_115">
    <vt:lpwstr>rticle-journal","volume":"23"},"uris":["http://www.mendeley.com/documents/?uuid=3467bf49-e49f-4898-9683-a98a06518e79"]},{"id":"ITEM-10","itemData":{"DOI":"10.1038/ajh.2009.270","ISSN":"1941-7225 (Electronic)","PMID":"20075849","abstract":"BACKGROUND: Peri</vt:lpwstr>
  </property>
  <property fmtid="{D5CDD505-2E9C-101B-9397-08002B2CF9AE}" pid="1241" name="Mendeley Recent Style Id 83_116">
    <vt:lpwstr>pheral conduit artery endothelium-dependent dilatation decreases with aging in humans. Lactotripeptides (LTPs) and regular exercise can improve endothelium-dependent dilatation, but combining these lifestyle modifications may be more effective than either</vt:lpwstr>
  </property>
  <property fmtid="{D5CDD505-2E9C-101B-9397-08002B2CF9AE}" pid="1242" name="Mendeley Recent Style Id 83_117">
    <vt:lpwstr> treatment alone. We conducted a randomized, place-controlled trial with four different intervention arms. METHODS: A total of 43 postmenopausal women (50-65 years old) were randomly divided into placebo, LTP, exercise and placebo (Ex+placebo), or exercis</vt:lpwstr>
  </property>
  <property fmtid="{D5CDD505-2E9C-101B-9397-08002B2CF9AE}" pid="1243" name="Mendeley Recent Style Id 83_118">
    <vt:lpwstr>e and LTP (Ex+LTP) groups. LTP or placebo was administered orally for 8 weeks. The exercise groups completed an 8-week moderate aerobic exercise (walking or cycling) intervention. RESULTS: There were no statistically significant differences in baseline fl</vt:lpwstr>
  </property>
  <property fmtid="{D5CDD505-2E9C-101B-9397-08002B2CF9AE}" pid="1244" name="Mendeley Recent Style Id 83_119">
    <vt:lpwstr>ow-mediated dilatation (FMD) and most other key dependent variables among the groups. FMD significantly increased in the LTP, Ex+placebo, and Ex+LTP groups whereas no such changes were observed in the placebo control group. The magnitude of increases in F</vt:lpwstr>
  </property>
  <property fmtid="{D5CDD505-2E9C-101B-9397-08002B2CF9AE}" pid="1245" name="Mendeley Recent Style Id 83_120">
    <vt:lpwstr>MD was significantly greater in the Ex+LTP group than other intervention groups. CONCLUSION: We concluded that LTP ingestion combined with regular aerobic exercise improves endothelium-dependent dilatation to a greater extent than monotherapy with either </vt:lpwstr>
  </property>
  <property fmtid="{D5CDD505-2E9C-101B-9397-08002B2CF9AE}" pid="1246" name="Mendeley Recent Style Id 83_121">
    <vt:lpwstr>intervention alone in postmenopausal women.","author":[{"dropping-particle":"","family":"Yoshizawa","given":"Mutsuko","non-dropping-particle":"","parse-names":false,"suffix":""},{"dropping-particle":"","family":"Maeda","given":"Seiji","non-dropping-partic</vt:lpwstr>
  </property>
  <property fmtid="{D5CDD505-2E9C-101B-9397-08002B2CF9AE}" pid="1247" name="Mendeley Recent Style Id 83_122">
    <vt:lpwstr>le":"","parse-names":false,"suffix":""},{"dropping-particle":"","family":"Miyaki","given":"Asako","non-dropping-particle":"","parse-names":false,"suffix":""},{"dropping-particle":"","family":"Misono","given":"Maiko","non-dropping-particle":"","parse-names</vt:lpwstr>
  </property>
  <property fmtid="{D5CDD505-2E9C-101B-9397-08002B2CF9AE}" pid="1248" name="Mendeley Recent Style Id 83_123">
    <vt:lpwstr>":false,"suffix":""},{"dropping-particle":"","family":"Choi","given":"Youngju","non-dropping-particle":"","parse-names":false,"suffix":""},{"dropping-particle":"","family":"Shimojo","given":"Nobutake","non-dropping-particle":"","parse-names":false,"suffix</vt:lpwstr>
  </property>
  <property fmtid="{D5CDD505-2E9C-101B-9397-08002B2CF9AE}" pid="1249" name="Mendeley Recent Style Id 83_124">
    <vt:lpwstr>":""},{"dropping-particle":"","family":"Ajisaka","given":"Ryuichi","non-dropping-particle":"","parse-names":false,"suffix":""},{"dropping-particle":"","family":"Tanaka","given":"Hirofumi","non-dropping-particle":"","parse-names":false,"suffix":""}],"conta</vt:lpwstr>
  </property>
  <property fmtid="{D5CDD505-2E9C-101B-9397-08002B2CF9AE}" pid="1250" name="Mendeley Recent Style Id 83_125">
    <vt:lpwstr>iner-title":"American Journal of Hypertension","id":"ITEM-10","issue":"4","issued":{"date-parts":[["2010","4","1"]]},"language":"eng","note":"From Duplicate 1 (Additive Beneficial Effects of Lactotripeptides Intake With Regular Exercise on Endothelium-Dep</vt:lpwstr>
  </property>
  <property fmtid="{D5CDD505-2E9C-101B-9397-08002B2CF9AE}" pid="1251" name="Mendeley Recent Style Id 83_126">
    <vt:lpwstr>endent Dilatation in Postmenopausal Women - Yoshizawa, Mutsuko; Maeda, Seiji; Miyaki, Asako; Misono, Maiko; Choi, Youngju; Shimojo, Nobutake; Ajisaka, Ryuichi; Tanaka, Hirofumi)\n\nIncluded","page":"368-372","publisher-place":"United States","title":"Addi</vt:lpwstr>
  </property>
  <property fmtid="{D5CDD505-2E9C-101B-9397-08002B2CF9AE}" pid="1252" name="Mendeley Recent Style Id 83_127">
    <vt:lpwstr>tive beneficial effects of lactotripeptides intake with regular exercise on endothelium-dependent dilatation in postmenopausal women.","type":"article-journal","volume":"23"},"uris":["http://www.mendeley.com/documents/?uuid=18302417-0d62-4641-9f29-39a10a7</vt:lpwstr>
  </property>
  <property fmtid="{D5CDD505-2E9C-101B-9397-08002B2CF9AE}" pid="1253" name="Mendeley Recent Style Id 83_128">
    <vt:lpwstr>4343f"]},{"id":"ITEM-11","itemData":{"DOI":"10.1097/GME.0000000000000625","ISBN":"1530-0374 (Electronic) 1072-3714 (Linking)","PMID":"27163520","abstract":"OBJECTIVE: Postmenopausal hot flushes occur due to a reduction in estrogen production causing therm</vt:lpwstr>
  </property>
  <property fmtid="{D5CDD505-2E9C-101B-9397-08002B2CF9AE}" pid="1254" name="Mendeley Recent Style Id 83_129">
    <vt:lpwstr>oregulatory and vascular dysfunction. Exercise training enhances thermoregulatory control of sweating, skin and brain blood flow. We aimed to determine if improving thermoregulatory control and vascular function with exercise training alleviated hot flush</vt:lpwstr>
  </property>
  <property fmtid="{D5CDD505-2E9C-101B-9397-08002B2CF9AE}" pid="1255" name="Mendeley Recent Style Id 83_130">
    <vt:lpwstr>es. METHODS: Twenty-one symptomatic women completed a 7-day hot flush questionnaire and underwent brachial artery flow-mediated dilation and a cardiorespiratory fitness test. Sweat rate and skin blood flow temperature thresholds and sensitivities, and mid</vt:lpwstr>
  </property>
  <property fmtid="{D5CDD505-2E9C-101B-9397-08002B2CF9AE}" pid="1256" name="Mendeley Recent Style Id 83_131">
    <vt:lpwstr>dle cerebral artery velocity (MCAv) were measured during passive heating. Women performed 16 weeks of supervised exercise training or control, and measurements were repeated. RESULTS: There was a greater improvement in cardiorespiratory fitness (4.45 mL/k</vt:lpwstr>
  </property>
  <property fmtid="{D5CDD505-2E9C-101B-9397-08002B2CF9AE}" pid="1257" name="Mendeley Recent Style Id 83_132">
    <vt:lpwstr>g/min [95% CI: 1.87, 8.16]; P = 0.04) and reduced hot flush frequency (48 hot flushes/wk [39, 56]; P &lt; 0.001) after exercise compared with control. Exercise reduced basal core temperature (0.14 degrees C [0.01, 0.27]; P = 0.03) and increased basal MCAv (2</vt:lpwstr>
  </property>
  <property fmtid="{D5CDD505-2E9C-101B-9397-08002B2CF9AE}" pid="1258" name="Mendeley Recent Style Id 83_133">
    <vt:lpwstr>.8 cm/s [1.0, 5.2]; P = 0.04) compared with control. Sweat rate and skin blood flow thresholds occurred approximately 0.19 degrees C and 0.17 degrees C earlier, alongside improved sweating sensitivity with exercise. MCAv decreased during heating (P &lt; 0.00</vt:lpwstr>
  </property>
  <property fmtid="{D5CDD505-2E9C-101B-9397-08002B2CF9AE}" pid="1259" name="Mendeley Recent Style Id 83_134">
    <vt:lpwstr>5), but was maintained 4.5 cm/s (3.6, 5.5; P &lt; 0.005) higher during heating after exercise compared with control (0.6 cm/s [-0.4, 1.4]). CONCLUSIONS: Exercise training that improves cardiorespiratory fitness reduces self-reported hot flushes. Improvements</vt:lpwstr>
  </property>
  <property fmtid="{D5CDD505-2E9C-101B-9397-08002B2CF9AE}" pid="1260" name="Mendeley Recent Style Id 83_135">
    <vt:lpwstr> are likely mediated through greater thermoregulatory control in response to increases in core temperature and enhanced vascular function in the cutaneous and cerebral circulations.","author":[{"dropping-particle":"","family":"Bailey","given":"T G","non-d</vt:lpwstr>
  </property>
  <property fmtid="{D5CDD505-2E9C-101B-9397-08002B2CF9AE}" pid="1261" name="Mendeley Recent Style Id 83_136">
    <vt:lpwstr>ropping-particle":"","parse-names":false,"suffix":""},{"dropping-particle":"","family":"Cable","given":"N T","non-dropping-particle":"","parse-names":false,"suffix":""},{"dropping-particle":"","family":"Aziz","given":"N","non-dropping-particle":"","parse-</vt:lpwstr>
  </property>
  <property fmtid="{D5CDD505-2E9C-101B-9397-08002B2CF9AE}" pid="1262" name="Mendeley Recent Style Id 83_137">
    <vt:lpwstr>names":false,"suffix":""},{"dropping-particle":"","family":"Dobson","given":"R","non-dropping-particle":"","parse-names":false,"suffix":""},{"dropping-particle":"","family":"Sprung","given":"V S","non-dropping-particle":"","parse-names":false,"suffix":""}</vt:lpwstr>
  </property>
  <property fmtid="{D5CDD505-2E9C-101B-9397-08002B2CF9AE}" pid="1263" name="Mendeley Recent Style Id 83_138">
    <vt:lpwstr>,{"dropping-particle":"","family":"Low","given":"D A","non-dropping-particle":"","parse-names":false,"suffix":""},{"dropping-particle":"","family":"Jones","given":"H","non-dropping-particle":"","parse-names":false,"suffix":""}],"container-title":"Menopaus</vt:lpwstr>
  </property>
  <property fmtid="{D5CDD505-2E9C-101B-9397-08002B2CF9AE}" pid="1264" name="Mendeley Recent Style Id 83_139">
    <vt:lpwstr>e","id":"ITEM-11","issue":"7","issued":{"date-parts":[["2016"]]},"page":"708-718","title":"Exercise training reduces the frequency of menopausal hot flushes by improving thermoregulatory control","type":"article-journal","volume":"23"},"uris":["http://www</vt:lpwstr>
  </property>
  <property fmtid="{D5CDD505-2E9C-101B-9397-08002B2CF9AE}" pid="1265" name="Mendeley Recent Style Id 83_140">
    <vt:lpwstr>.mendeley.com/documents/?uuid=78d94666-f17a-44fd-845f-8c13617246b3","http://www.mendeley.com/documents/?uuid=31b09e9f-7e93-427b-81a5-ca4f5db0f823"]}],"mendeley":{"formattedCitation":"&lt;sup&gt;11,14,32,34–37,39–42&lt;/sup&gt;","manualFormatting":"(Akazawa et al., 20</vt:lpwstr>
  </property>
  <property fmtid="{D5CDD505-2E9C-101B-9397-08002B2CF9AE}" pid="1266" name="Mendeley Recent Style Id 83_141">
    <vt:lpwstr>12; Azadpour et al., 2017; Bailey et al., 2016; Black et al., 2009; Jo et al., 2019; Klonizakis et al., 2014; Moreau et al., 2013; Pierce et al., 2011; Yoshizawa et al., 2010)","plainTextFormattedCitation":"11,14,32,34–37,39–42","previouslyFormattedCitati</vt:lpwstr>
  </property>
  <property fmtid="{D5CDD505-2E9C-101B-9397-08002B2CF9AE}" pid="1267" name="Mendeley Recent Style Id 83_142">
    <vt:lpwstr>on":"&lt;sup&gt;11,14,32,34–37,39–42&lt;/sup&gt;"},"properties":{"noteIndex":0},"schema":"https://github.com/citation-style-language/schema/raw/master/csl-citation.json"}</vt:lpwstr>
  </property>
  <property fmtid="{D5CDD505-2E9C-101B-9397-08002B2CF9AE}" pid="1268" name="Mendeley Recent Style Id 84_1">
    <vt:lpwstr>&lt;sup&gt;11,14,32,34–37,39–42&lt;/sup&gt;</vt:lpwstr>
  </property>
  <property fmtid="{D5CDD505-2E9C-101B-9397-08002B2CF9AE}" pid="1269" name="Mendeley Recent Style Name 84_1">
    <vt:lpwstr>11,14,32,34–37,39–42</vt:lpwstr>
  </property>
  <property fmtid="{D5CDD505-2E9C-101B-9397-08002B2CF9AE}" pid="1270" name="Mendeley Recent Style Id 85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1271" name="Mendeley Recent Style Id 85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1272" name="Mendeley Recent Style Id 85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1273" name="Mendeley Recent Style Id 85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1274" name="Mendeley Recent Style Id 85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1275" name="Mendeley Recent Style Id 85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1276" name="Mendeley Recent Style Id 85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1277" name="Mendeley Recent Style Id 85_8">
    <vt:lpwstr>ention and treatment in high CV risk patients.","author":[{"dropping-particle":"","family":"Jo","given":"Eun‐Ah","non-dropping-particle":"","parse-names":false,"suffix":""},{"dropping-particle":"","family":"Wu","given":"Shan‐Shan","non-dropping-particle":</vt:lpwstr>
  </property>
  <property fmtid="{D5CDD505-2E9C-101B-9397-08002B2CF9AE}" pid="1278" name="Mendeley Recent Style Id 85_9">
    <vt:lpwstr>"","parse-names":false,"suffix":""},{"dropping-particle":"","family":"Han","given":"Hyung‐Rae","non-dropping-particle":"","parse-names":false,"suffix":""},{"dropping-particle":"","family":"Park","given":"Jung‐Jun","non-dropping-particle":"","parse-names":</vt:lpwstr>
  </property>
  <property fmtid="{D5CDD505-2E9C-101B-9397-08002B2CF9AE}" pid="1279" name="Mendeley Recent Style Id 85_10">
    <vt:lpwstr>false,"suffix":""},{"dropping-particle":"","family":"Park","given":"Saejong","non-dropping-particle":"","parse-names":false,"suffix":""},{"dropping-particle":"","family":"Cho","given":"Kyoung‐Im","non-dropping-particle":"","parse-names":false,"suffix":""}</vt:lpwstr>
  </property>
  <property fmtid="{D5CDD505-2E9C-101B-9397-08002B2CF9AE}" pid="1280" name="Mendeley Recent Style Id 85_11">
    <vt:lpwstr>],"container-title":"Clinical Cardiology","id":"ITEM-1","issued":{"date-parts":[["2019","12","28"]]},"note":"CV risk group\n\nIncluded","page":"clc.23324","title":"Effects of exergaming in postmenopausal women with high cardiovascular risk: A randomized c</vt:lpwstr>
  </property>
  <property fmtid="{D5CDD505-2E9C-101B-9397-08002B2CF9AE}" pid="1281" name="Mendeley Recent Style Id 85_12">
    <vt:lpwstr>ontrolled trial","type":"article-journal"},"uris":["http://www.mendeley.com/documents/?uuid=18e59d2e-9c06-4ca1-8aab-da292c4e3047"]}],"mendeley":{"formattedCitation":"&lt;sup&gt;32&lt;/sup&gt;","plainTextFormattedCitation":"32","previouslyFormattedCitation":"&lt;sup&gt;32&lt;/</vt:lpwstr>
  </property>
  <property fmtid="{D5CDD505-2E9C-101B-9397-08002B2CF9AE}" pid="1282" name="Mendeley Recent Style Id 85_13">
    <vt:lpwstr>sup&gt;"},"properties":{"noteIndex":0},"schema":"https://github.com/citation-style-language/schema/raw/master/csl-citation.json"}</vt:lpwstr>
  </property>
  <property fmtid="{D5CDD505-2E9C-101B-9397-08002B2CF9AE}" pid="1283" name="Mendeley Recent Style Name 85_1">
    <vt:lpwstr>&lt;sup&gt;32&lt;/sup&gt;</vt:lpwstr>
  </property>
  <property fmtid="{D5CDD505-2E9C-101B-9397-08002B2CF9AE}" pid="1284" name="Mendeley Recent Style Id 86_1">
    <vt:lpwstr>&lt;sup&gt;32&lt;/sup&gt;</vt:lpwstr>
  </property>
  <property fmtid="{D5CDD505-2E9C-101B-9397-08002B2CF9AE}" pid="1285" name="Mendeley Recent Style Name 86_1">
    <vt:lpwstr>32</vt:lpwstr>
  </property>
  <property fmtid="{D5CDD505-2E9C-101B-9397-08002B2CF9AE}" pid="1286" name="Mendeley Recent Style Id 87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1287" name="Mendeley Recent Style Id 87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1288" name="Mendeley Recent Style Id 87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1289" name="Mendeley Recent Style Id 87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1290" name="Mendeley Recent Style Id 87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1291" name="Mendeley Recent Style Id 87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1292" name="Mendeley Recent Style Id 87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1293" name="Mendeley Recent Style Id 87_8">
    <vt:lpwstr>ention and treatment in high CV risk patients.","author":[{"dropping-particle":"","family":"Jo","given":"Eun‐Ah","non-dropping-particle":"","parse-names":false,"suffix":""},{"dropping-particle":"","family":"Wu","given":"Shan‐Shan","non-dropping-particle":</vt:lpwstr>
  </property>
  <property fmtid="{D5CDD505-2E9C-101B-9397-08002B2CF9AE}" pid="1294" name="Mendeley Recent Style Id 87_9">
    <vt:lpwstr>"","parse-names":false,"suffix":""},{"dropping-particle":"","family":"Han","given":"Hyung‐Rae","non-dropping-particle":"","parse-names":false,"suffix":""},{"dropping-particle":"","family":"Park","given":"Jung‐Jun","non-dropping-particle":"","parse-names":</vt:lpwstr>
  </property>
  <property fmtid="{D5CDD505-2E9C-101B-9397-08002B2CF9AE}" pid="1295" name="Mendeley Recent Style Id 87_10">
    <vt:lpwstr>false,"suffix":""},{"dropping-particle":"","family":"Park","given":"Saejong","non-dropping-particle":"","parse-names":false,"suffix":""},{"dropping-particle":"","family":"Cho","given":"Kyoung‐Im","non-dropping-particle":"","parse-names":false,"suffix":""}</vt:lpwstr>
  </property>
  <property fmtid="{D5CDD505-2E9C-101B-9397-08002B2CF9AE}" pid="1296" name="Mendeley Recent Style Id 87_11">
    <vt:lpwstr>],"container-title":"Clinical Cardiology","id":"ITEM-1","issued":{"date-parts":[["2019","12","28"]]},"note":"CV risk group\n\nIncluded","page":"clc.23324","title":"Effects of exergaming in postmenopausal women with high cardiovascular risk: A randomized c</vt:lpwstr>
  </property>
  <property fmtid="{D5CDD505-2E9C-101B-9397-08002B2CF9AE}" pid="1297" name="Mendeley Recent Style Id 87_12">
    <vt:lpwstr>ontrolled trial","type":"article-journal"},"uris":["http://www.mendeley.com/documents/?uuid=18e59d2e-9c06-4ca1-8aab-da292c4e3047"]}],"mendeley":{"formattedCitation":"&lt;sup&gt;32&lt;/sup&gt;","plainTextFormattedCitation":"32","previouslyFormattedCitation":"&lt;sup&gt;32&lt;/</vt:lpwstr>
  </property>
  <property fmtid="{D5CDD505-2E9C-101B-9397-08002B2CF9AE}" pid="1298" name="Mendeley Recent Style Id 87_13">
    <vt:lpwstr>sup&gt;"},"properties":{"noteIndex":0},"schema":"https://github.com/citation-style-language/schema/raw/master/csl-citation.json"}</vt:lpwstr>
  </property>
  <property fmtid="{D5CDD505-2E9C-101B-9397-08002B2CF9AE}" pid="1299" name="Mendeley Recent Style Name 87_1">
    <vt:lpwstr>&lt;sup&gt;32&lt;/sup&gt;</vt:lpwstr>
  </property>
  <property fmtid="{D5CDD505-2E9C-101B-9397-08002B2CF9AE}" pid="1300" name="Mendeley Recent Style Id 88_1">
    <vt:lpwstr>&lt;sup&gt;32&lt;/sup&gt;</vt:lpwstr>
  </property>
  <property fmtid="{D5CDD505-2E9C-101B-9397-08002B2CF9AE}" pid="1301" name="Mendeley Recent Style Name 88_1">
    <vt:lpwstr>32</vt:lpwstr>
  </property>
  <property fmtid="{D5CDD505-2E9C-101B-9397-08002B2CF9AE}" pid="1302" name="Mendeley Recent Style Id 89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1303" name="Mendeley Recent Style Id 89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1304" name="Mendeley Recent Style Id 89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1305" name="Mendeley Recent Style Id 89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1306" name="Mendeley Recent Style Id 89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1307" name="Mendeley Recent Style Id 89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1308" name="Mendeley Recent Style Id 89_7">
    <vt:lpwstr>iko","non-dropping-particle":"","parse-names":false,"suffix":""},{"dropping-particle":"","family":"Choi","given":"Youngju","non-dropping-particle":"","parse-names":false,"suffix":""},{"dropping-particle":"","family":"Miyaki","given":"Asako","non-dropping-</vt:lpwstr>
  </property>
  <property fmtid="{D5CDD505-2E9C-101B-9397-08002B2CF9AE}" pid="1309" name="Mendeley Recent Style Id 89_8">
    <vt:lpwstr>particle":"","parse-names":false,"suffix":""},{"dropping-particle":"","family":"Tanabe","given":"Yoko","non-dropping-particle":"","parse-names":false,"suffix":""},{"dropping-particle":"","family":"Sugawara","given":"Jun","non-dropping-particle":"","parse-</vt:lpwstr>
  </property>
  <property fmtid="{D5CDD505-2E9C-101B-9397-08002B2CF9AE}" pid="1310" name="Mendeley Recent Style Id 89_9">
    <vt:lpwstr>names":false,"suffix":""},{"dropping-particle":"","family":"Ajisaka","given":"Ryuichi","non-dropping-particle":"","parse-names":false,"suffix":""},{"dropping-particle":"","family":"Maeda","given":"Seiji","non-dropping-particle":"","parse-names":false,"suf</vt:lpwstr>
  </property>
  <property fmtid="{D5CDD505-2E9C-101B-9397-08002B2CF9AE}" pid="1311" name="Mendeley Recent Style Id 89_10">
    <vt:lpwstr>fix":""}],"container-title":"Nutrition Research","id":"ITEM-1","issue":"10","issued":{"date-parts":[["2012","10"]]},"language":"eng","page":"795-799","publisher-place":"United States","title":"Curcumin ingestion and exercise training improve vascular endo</vt:lpwstr>
  </property>
  <property fmtid="{D5CDD505-2E9C-101B-9397-08002B2CF9AE}" pid="1312" name="Mendeley Recent Style Id 89_11">
    <vt:lpwstr>thelial function in postmenopausal women","type":"article-journal","volume":"32"},"uris":["http://www.mendeley.com/documents/?uuid=58f97af1-89da-47b0-9199-9c1ef7025313"]},{"id":"ITEM-2","itemData":{"DOI":"10.1210/jc.2013-2183","ISBN":"1945-7197 (Electroni</vt:lpwstr>
  </property>
  <property fmtid="{D5CDD505-2E9C-101B-9397-08002B2CF9AE}" pid="1313" name="Mendeley Recent Style Id 89_12">
    <vt:lpwstr>c) 0021-972X (Linking)","ISSN":"0021-972X","PMID":"24092827","abstract":"OBJECTIVE: In contrast to age-matched men, endurance exercise training is not consistently associated with enhanced endothelial function in estrogen-deficient postmenopausal women. W</vt:lpwstr>
  </property>
  <property fmtid="{D5CDD505-2E9C-101B-9397-08002B2CF9AE}" pid="1314" name="Mendeley Recent Style Id 89_13">
    <vt:lpwstr>e determined whether endurance exercise training improves endothelial function in postmenopausal women treated with estrogen. In a substudy, we determined if oxidative stress is mechanistically linked to endothelial function adaptations to endurance exerc</vt:lpwstr>
  </property>
  <property fmtid="{D5CDD505-2E9C-101B-9397-08002B2CF9AE}" pid="1315" name="Mendeley Recent Style Id 89_14">
    <vt:lpwstr>ise training. PARTICIPANTS AND DESIGN: Brachial artery flow-mediated dilation (FMD) was measured in 36 sedentary, estrogen-deficient postmenopausal women (45-65 y) at study entry (baseline), after 12 weeks of either placebo, oral (1 mg/d) estradiol, or tr</vt:lpwstr>
  </property>
  <property fmtid="{D5CDD505-2E9C-101B-9397-08002B2CF9AE}" pid="1316" name="Mendeley Recent Style Id 89_15">
    <vt:lpwstr>ansdermal estradiol (0.05 mg/d) (randomized), and after an additional 12 weeks of continued estradiol or placebo treatment with concurrent endurance exercise training. In subgroups of women, FMD also was measured during the infusion of ascorbic acid at ba</vt:lpwstr>
  </property>
  <property fmtid="{D5CDD505-2E9C-101B-9397-08002B2CF9AE}" pid="1317" name="Mendeley Recent Style Id 89_16">
    <vt:lpwstr>seline and following estradiol/placebo plus endurance exercise training, and in seven habitually endurance-trained estrogen-deficient controls. RESULTS: FMD increased in the estrogen-treated groups (both P &lt; .01) after 12 weeks and remained unchanged in p</vt:lpwstr>
  </property>
  <property fmtid="{D5CDD505-2E9C-101B-9397-08002B2CF9AE}" pid="1318" name="Mendeley Recent Style Id 89_17">
    <vt:lpwstr>lacebo. FMD further increased following 12 weeks of endurance exercise training in estrogen-treated (both P &lt; .025), but not placebo-treated women (P = .55). In the substudy, baseline FMD was similar between sedentary and endurance-trained controls. Ascor</vt:lpwstr>
  </property>
  <property fmtid="{D5CDD505-2E9C-101B-9397-08002B2CF9AE}" pid="1319" name="Mendeley Recent Style Id 89_18">
    <vt:lpwstr>bic acid increased FMD at baseline in sedentary women and endurance-trained controls, and following endurance exercise training in placebo-treated, but not in estrogen-treated women. CONCLUSIONS: Estrogen status appears to play an important modulatory rol</vt:lpwstr>
  </property>
  <property fmtid="{D5CDD505-2E9C-101B-9397-08002B2CF9AE}" pid="1320" name="Mendeley Recent Style Id 89_19">
    <vt:lpwstr>e in improvements in endothelial function with endurance exercise training in postmenopausal women. The restored endurance exercise training adaptation in estrogen-treated postmenopausal women may be related to mitigation of oxidative stress.","author":[{</vt:lpwstr>
  </property>
  <property fmtid="{D5CDD505-2E9C-101B-9397-08002B2CF9AE}" pid="1321" name="Mendeley Recent Style Id 89_20">
    <vt:lpwstr>"dropping-particle":"","family":"Moreau","given":"Kerrie","non-dropping-particle":"","parse-names":false,"suffix":""},{"dropping-particle":"","family":"Stauffer","given":"Brian L","non-dropping-particle":"","parse-names":false,"suffix":""},{"dropping-part</vt:lpwstr>
  </property>
  <property fmtid="{D5CDD505-2E9C-101B-9397-08002B2CF9AE}" pid="1322" name="Mendeley Recent Style Id 89_21">
    <vt:lpwstr>icle":"","family":"Kohrt","given":"Wendy M","non-dropping-particle":"","parse-names":false,"suffix":""},{"dropping-particle":"","family":"Seals","given":"Douglas R","non-dropping-particle":"","parse-names":false,"suffix":""}],"container-title":"J Clin End</vt:lpwstr>
  </property>
  <property fmtid="{D5CDD505-2E9C-101B-9397-08002B2CF9AE}" pid="1323" name="Mendeley Recent Style Id 89_22">
    <vt:lpwstr>ocrinol Metab","edition":"2013/10/05","id":"ITEM-2","issue":"11","issued":{"date-parts":[["2013","11"]]},"language":"eng","note":"From Duplicate 1 (Essential Role of Estrogen for Improvements in Vascular Endothelial Function With Endurance Exercise in Pos</vt:lpwstr>
  </property>
  <property fmtid="{D5CDD505-2E9C-101B-9397-08002B2CF9AE}" pid="1324" name="Mendeley Recent Style Id 89_23">
    <vt:lpwstr>tmenopausal Women - Moreau, Kerrie; Stauffer, Brian L; Kohrt, Wendy M; Seals, Douglas R)\n\nFrom Duplicate 1 (Essential Role of Estrogen for Improvements in Vascular Endothelial Function With Endurance Exercise in Postmenopausal Women - Moreau, Kerrie L; </vt:lpwstr>
  </property>
  <property fmtid="{D5CDD505-2E9C-101B-9397-08002B2CF9AE}" pid="1325" name="Mendeley Recent Style Id 89_24">
    <vt:lpwstr>Stauffer, Brian L; Kohrt, Wendy M; Seals, Douglas R)\n\nIncluded\n\nFrom Duplicate 2 (Essential role of estrogen for improvements in vascular endothelial function with endurance exercise in postmenopausal women - Moreau, K L; Stauffer, B L; Kohrt, W M; Se</vt:lpwstr>
  </property>
  <property fmtid="{D5CDD505-2E9C-101B-9397-08002B2CF9AE}" pid="1326" name="Mendeley Recent Style Id 89_25">
    <vt:lpwstr>als, D R)\n\nMoreau, Kerrie L\nStauffer, Brian L\nKohrt, Wendy M\nSeals, Douglas R\neng\nP30 DK048520/DK/NIDDK NIH HHS/\nAG013038/AG/NIA NIH HHS/\nUL1 RR025780/RR/NCRR NIH HHS/\nR01 AG027678/AG/NIA NIH HHS/\nR01AG022241/AG/NIA NIH HHS/\nR01 AG013038/AG/NI</vt:lpwstr>
  </property>
  <property fmtid="{D5CDD505-2E9C-101B-9397-08002B2CF9AE}" pid="1327" name="Mendeley Recent Style Id 89_26">
    <vt:lpwstr>A NIH HHS/\nR01 AG022241/AG/NIA NIH HHS/\nR01AG027678/AG/NIA NIH HHS/\nK01 AG020683/AG/NIA NIH HHS/\nUL1-RR-025780/RR/NCRR NIH HHS/\nUL1 TR001082/TR/NCATS NIH HHS/\nR37 AG013038/AG/NIA NIH HHS/\nK01AG020683/AG/NIA NIH HHS/\nRandomized Controlled Trial\nRe</vt:lpwstr>
  </property>
  <property fmtid="{D5CDD505-2E9C-101B-9397-08002B2CF9AE}" pid="1328" name="Mendeley Recent Style Id 89_27">
    <vt:lpwstr>search Support, N.I.H., Extramural\nJ Clin Endocrinol Metab. 2013 Nov;98(11):4507-15. doi: 10.1210/jc.2013-2183. Epub 2013 Oct 3.\n\nFrom Duplicate 2 (Essential role of estrogen for improvements in vascular endothelial function with endurance exercise in </vt:lpwstr>
  </property>
  <property fmtid="{D5CDD505-2E9C-101B-9397-08002B2CF9AE}" pid="1329" name="Mendeley Recent Style Id 89_28">
    <vt:lpwstr>postmenopausal women - Moreau, K; Stauffer, B L; Kohrt, W M; Seals, D R)\n\nMoreau, Kerrie L\nStauffer, Brian L\nKohrt, Wendy M\nSeals, Douglas R\neng\nP30 DK048520/DK/NIDDK NIH HHS/\nAG013038/AG/NIA NIH HHS/\nUL1 RR025780/RR/NCRR NIH HHS/\nR01 AG027678/A</vt:lpwstr>
  </property>
  <property fmtid="{D5CDD505-2E9C-101B-9397-08002B2CF9AE}" pid="1330" name="Mendeley Recent Style Id 89_29">
    <vt:lpwstr>G/NIA NIH HHS/\nR01AG022241/AG/NIA NIH HHS/\nR01 AG013038/AG/NIA NIH HHS/\nR01 AG022241/AG/NIA NIH HHS/\nR01AG027678/AG/NIA NIH HHS/\nK01 AG020683/AG/NIA NIH HHS/\nUL1-RR-025780/RR/NCRR NIH HHS/\nUL1 TR001082/TR/NCATS NIH HHS/\nR37 AG013038/AG/NIA NIH HHS</vt:lpwstr>
  </property>
  <property fmtid="{D5CDD505-2E9C-101B-9397-08002B2CF9AE}" pid="1331" name="Mendeley Recent Style Id 89_30">
    <vt:lpwstr>/\nK01AG020683/AG/NIA NIH HHS/\nRandomized Controlled Trial\nResearch Support, N.I.H., Extramural\nJ Clin Endocrinol Metab. 2013 Nov;98(11):4507-15. doi: 10.1210/jc.2013-2183. Epub 2013 Oct 3.","page":"4507-4515","publisher-place":"United States","title":</vt:lpwstr>
  </property>
  <property fmtid="{D5CDD505-2E9C-101B-9397-08002B2CF9AE}" pid="1332" name="Mendeley Recent Style Id 89_31">
    <vt:lpwstr>"Essential role of estrogen for improvements in vascular endothelial function with endurance exercise in postmenopausal women","type":"article-journal","volume":"98"},"uris":["http://www.mendeley.com/documents/?uuid=c07d19b5-a937-4fda-9d46-29dd9c2442af"]}</vt:lpwstr>
  </property>
  <property fmtid="{D5CDD505-2E9C-101B-9397-08002B2CF9AE}" pid="1333" name="Mendeley Recent Style Id 89_32">
    <vt:lpwstr>,{"id":"ITEM-3","itemData":{"DOI":"10.1042/CS20100174","ISBN":"1470-8736 (Electronic)\r0143-5221 (Linking)","PMID":"20642454","abstract":"Brachial artery FMD (flow-mediated dilation) is impaired with aging and is associated with an increased risk of CVD (</vt:lpwstr>
  </property>
  <property fmtid="{D5CDD505-2E9C-101B-9397-08002B2CF9AE}" pid="1334" name="Mendeley Recent Style Id 89_33">
    <vt:lpwstr>cardiovascular disease). In the present study, we determined whether regular aerobic exercise improves brachial artery FMD in MA/O (middle-aged/older) men and post-menopausal women. In sedentary MA/O adults (age, 55-79 years) without CVD, 8 weeks of brisk</vt:lpwstr>
  </property>
  <property fmtid="{D5CDD505-2E9C-101B-9397-08002B2CF9AE}" pid="1335" name="Mendeley Recent Style Id 89_34">
    <vt:lpwstr> walking (6 days/week for approx. 50 min/day; randomized controlled design) increased treadmill time approx. 20% in both MA/O men (n=11) and post-menopausal women (n=15) (P&lt;0.01), without altering body composition or circulating CVD risk factors. Brachial</vt:lpwstr>
  </property>
  <property fmtid="{D5CDD505-2E9C-101B-9397-08002B2CF9AE}" pid="1336" name="Mendeley Recent Style Id 89_35">
    <vt:lpwstr> artery FMD increased &gt;50% in the MA/O men (from 4.6+/-0.6 to 7.1+/-0.6%; P&lt;0.01), but did not change in the post-menopausal women (5.1+/-0.8 compared with 5.4+/-0.7%; P=0.50). No changes occurred in the non-exercising controls. In a separate cross-sectio</vt:lpwstr>
  </property>
  <property fmtid="{D5CDD505-2E9C-101B-9397-08002B2CF9AE}" pid="1337" name="Mendeley Recent Style Id 89_36">
    <vt:lpwstr>nal study (n=167), brachial artery FMD was approx. 50% greater in endurance-exercise-trained (6.4+/-0.4%; n=45) compared with sedentary (4.3+/-0.3%; n=60) MA/O men (P&lt;0.001), whereas there were no differences between endurance-trained (5.3+/-0.7%, n=20) a</vt:lpwstr>
  </property>
  <property fmtid="{D5CDD505-2E9C-101B-9397-08002B2CF9AE}" pid="1338" name="Mendeley Recent Style Id 89_37">
    <vt:lpwstr>nd sedentary (5.6+/-0.5%, n=42) post-menopausal women (P=0.70). Brachial artery lumen diameter, peak hyperaemic shear rate and endothelium-independent dilation did not differ with exercise intervention or in the endurance exercise compared with sedentary </vt:lpwstr>
  </property>
  <property fmtid="{D5CDD505-2E9C-101B-9397-08002B2CF9AE}" pid="1339" name="Mendeley Recent Style Id 89_38">
    <vt:lpwstr>groups. In conclusion, regular aerobic exercise is consistently associated with enhanced brachial artery FMD in MA/O men, but not in post-menopausal women. Some post-menopausal women without CVD may be less responsive to habitual aerobic exercise than MA/</vt:lpwstr>
  </property>
  <property fmtid="{D5CDD505-2E9C-101B-9397-08002B2CF9AE}" pid="1340" name="Mendeley Recent Style Id 89_39">
    <vt:lpwstr>O men.","author":[{"dropping-particle":"","family":"Pierce","given":"G L","non-dropping-particle":"","parse-names":false,"suffix":""},{"dropping-particle":"","family":"Eskurza","given":"I","non-dropping-particle":"","parse-names":false,"suffix":""},{"drop</vt:lpwstr>
  </property>
  <property fmtid="{D5CDD505-2E9C-101B-9397-08002B2CF9AE}" pid="1341" name="Mendeley Recent Style Id 89_40">
    <vt:lpwstr>ping-particle":"","family":"Walker","given":"A E","non-dropping-particle":"","parse-names":false,"suffix":""},{"dropping-particle":"","family":"Fay","given":"T N","non-dropping-particle":"","parse-names":false,"suffix":""},{"dropping-particle":"","family"</vt:lpwstr>
  </property>
  <property fmtid="{D5CDD505-2E9C-101B-9397-08002B2CF9AE}" pid="1342" name="Mendeley Recent Style Id 89_41">
    <vt:lpwstr>:"Seals","given":"D R","non-dropping-particle":"","parse-names":false,"suffix":""}],"container-title":"Clin Sci (Lond)","edition":"2010/07/21","id":"ITEM-3","issue":"1","issued":{"date-parts":[["2011"]]},"note":"Pierce, Gary L\nEskurza, Iratxe\nWalker, As</vt:lpwstr>
  </property>
  <property fmtid="{D5CDD505-2E9C-101B-9397-08002B2CF9AE}" pid="1343" name="Mendeley Recent Style Id 89_42">
    <vt:lpwstr>hley E\nFay, Tara N\nSeals, Douglas R\neng\nAG013038/AG/NIA NIH HHS/\nRR00051/RR/NCRR NIH HHS/\nR01 AG013038/AG/NIA NIH HHS/\nL30 AG028840/AG/NIA NIH HHS/\nAG031617/AG/NIA NIH HHS/\nM01 RR000051/RR/NCRR NIH HHS/\nAG000279/AG/NIA NIH HHS/\nF31 AG031617/AG/</vt:lpwstr>
  </property>
  <property fmtid="{D5CDD505-2E9C-101B-9397-08002B2CF9AE}" pid="1344" name="Mendeley Recent Style Id 89_43">
    <vt:lpwstr>NIA NIH HHS/\nT32 AG000279/AG/NIA NIH HHS/\nR37 AG013038/AG/NIA NIH HHS/\nRandomized Controlled Trial\nResearch Support, N.I.H., Extramural\nResearch Support, Non-U.S. Gov't\nEngland\nClin Sci (Lond). 2011 Jan;120(1):13-23. doi: 10.1042/CS20100174.","page</vt:lpwstr>
  </property>
  <property fmtid="{D5CDD505-2E9C-101B-9397-08002B2CF9AE}" pid="1345" name="Mendeley Recent Style Id 89_44">
    <vt:lpwstr>":"13-23","title":"Sex-specific effects of habitual aerobic exercise on brachial artery flow-mediated dilation in middle-aged and older adults","type":"article-journal","volume":"120"},"uris":["http://www.mendeley.com/documents/?uuid=fe894486-a1b8-4553-a6</vt:lpwstr>
  </property>
  <property fmtid="{D5CDD505-2E9C-101B-9397-08002B2CF9AE}" pid="1346" name="Mendeley Recent Style Id 89_45">
    <vt:lpwstr>e2-24dc89409022"]},{"id":"ITEM-4","itemData":{"DOI":"10.1038/ajh.2009.270","ISSN":"1941-7225 (Electronic)","PMID":"20075849","abstract":"BACKGROUND: Peripheral conduit artery endothelium-dependent dilatation decreases with aging in humans. Lactotripeptide</vt:lpwstr>
  </property>
  <property fmtid="{D5CDD505-2E9C-101B-9397-08002B2CF9AE}" pid="1347" name="Mendeley Recent Style Id 89_46">
    <vt:lpwstr>s (LTPs) and regular exercise can improve endothelium-dependent dilatation, but combining these lifestyle modifications may be more effective than either treatment alone. We conducted a randomized, place-controlled trial with four different intervention a</vt:lpwstr>
  </property>
  <property fmtid="{D5CDD505-2E9C-101B-9397-08002B2CF9AE}" pid="1348" name="Mendeley Recent Style Id 89_47">
    <vt:lpwstr>rms. METHODS: A total of 43 postmenopausal women (50-65 years old) were randomly divided into placebo, LTP, exercise and placebo (Ex+placebo), or exercise and LTP (Ex+LTP) groups. LTP or placebo was administered orally for 8 weeks. The exercise groups com</vt:lpwstr>
  </property>
  <property fmtid="{D5CDD505-2E9C-101B-9397-08002B2CF9AE}" pid="1349" name="Mendeley Recent Style Id 89_48">
    <vt:lpwstr>pleted an 8-week moderate aerobic exercise (walking or cycling) intervention. RESULTS: There were no statistically significant differences in baseline flow-mediated dilatation (FMD) and most other key dependent variables among the groups. FMD significantl</vt:lpwstr>
  </property>
  <property fmtid="{D5CDD505-2E9C-101B-9397-08002B2CF9AE}" pid="1350" name="Mendeley Recent Style Id 89_49">
    <vt:lpwstr>y increased in the LTP, Ex+placebo, and Ex+LTP groups whereas no such changes were observed in the placebo control group. The magnitude of increases in FMD was significantly greater in the Ex+LTP group than other intervention groups. CONCLUSION: We conclu</vt:lpwstr>
  </property>
  <property fmtid="{D5CDD505-2E9C-101B-9397-08002B2CF9AE}" pid="1351" name="Mendeley Recent Style Id 89_50">
    <vt:lpwstr>ded that LTP ingestion combined with regular aerobic exercise improves endothelium-dependent dilatation to a greater extent than monotherapy with either intervention alone in postmenopausal women.","author":[{"dropping-particle":"","family":"Yoshizawa","g</vt:lpwstr>
  </property>
  <property fmtid="{D5CDD505-2E9C-101B-9397-08002B2CF9AE}" pid="1352" name="Mendeley Recent Style Id 89_51">
    <vt:lpwstr>iven":"Mutsuko","non-dropping-particle":"","parse-names":false,"suffix":""},{"dropping-particle":"","family":"Maeda","given":"Seiji","non-dropping-particle":"","parse-names":false,"suffix":""},{"dropping-particle":"","family":"Miyaki","given":"Asako","non</vt:lpwstr>
  </property>
  <property fmtid="{D5CDD505-2E9C-101B-9397-08002B2CF9AE}" pid="1353" name="Mendeley Recent Style Id 89_52">
    <vt:lpwstr>-dropping-particle":"","parse-names":false,"suffix":""},{"dropping-particle":"","family":"Misono","given":"Maiko","non-dropping-particle":"","parse-names":false,"suffix":""},{"dropping-particle":"","family":"Choi","given":"Youngju","non-dropping-particle"</vt:lpwstr>
  </property>
  <property fmtid="{D5CDD505-2E9C-101B-9397-08002B2CF9AE}" pid="1354" name="Mendeley Recent Style Id 89_53">
    <vt:lpwstr>:"","parse-names":false,"suffix":""},{"dropping-particle":"","family":"Shimojo","given":"Nobutake","non-dropping-particle":"","parse-names":false,"suffix":""},{"dropping-particle":"","family":"Ajisaka","given":"Ryuichi","non-dropping-particle":"","parse-n</vt:lpwstr>
  </property>
  <property fmtid="{D5CDD505-2E9C-101B-9397-08002B2CF9AE}" pid="1355" name="Mendeley Recent Style Id 89_54">
    <vt:lpwstr>ames":false,"suffix":""},{"dropping-particle":"","family":"Tanaka","given":"Hirofumi","non-dropping-particle":"","parse-names":false,"suffix":""}],"container-title":"American Journal of Hypertension","id":"ITEM-4","issue":"4","issued":{"date-parts":[["201</vt:lpwstr>
  </property>
  <property fmtid="{D5CDD505-2E9C-101B-9397-08002B2CF9AE}" pid="1356" name="Mendeley Recent Style Id 89_55">
    <vt:lpwstr>0","4","1"]]},"language":"eng","note":"From Duplicate 1 (Additive Beneficial Effects of Lactotripeptides Intake With Regular Exercise on Endothelium-Dependent Dilatation in Postmenopausal Women - Yoshizawa, Mutsuko; Maeda, Seiji; Miyaki, Asako; Misono, Ma</vt:lpwstr>
  </property>
  <property fmtid="{D5CDD505-2E9C-101B-9397-08002B2CF9AE}" pid="1357" name="Mendeley Recent Style Id 89_56">
    <vt:lpwstr>iko; Choi, Youngju; Shimojo, Nobutake; Ajisaka, Ryuichi; Tanaka, Hirofumi)\n\nIncluded","page":"368-372","publisher-place":"United States","title":"Additive beneficial effects of lactotripeptides intake with regular exercise on endothelium-dependent dilat</vt:lpwstr>
  </property>
  <property fmtid="{D5CDD505-2E9C-101B-9397-08002B2CF9AE}" pid="1358" name="Mendeley Recent Style Id 89_57">
    <vt:lpwstr>ation in postmenopausal women.","type":"article-journal","volume":"23"},"uris":["http://www.mendeley.com/documents/?uuid=18302417-0d62-4641-9f29-39a10a74343f"]}],"mendeley":{"formattedCitation":"&lt;sup&gt;14,34,36,41&lt;/sup&gt;","plainTextFormattedCitation":"14,34,</vt:lpwstr>
  </property>
  <property fmtid="{D5CDD505-2E9C-101B-9397-08002B2CF9AE}" pid="1359" name="Mendeley Recent Style Id 89_58">
    <vt:lpwstr>36,41","previouslyFormattedCitation":"&lt;sup&gt;14,34,36,41&lt;/sup&gt;"},"properties":{"noteIndex":0},"schema":"https://github.com/citation-style-language/schema/raw/master/csl-citation.json"}</vt:lpwstr>
  </property>
  <property fmtid="{D5CDD505-2E9C-101B-9397-08002B2CF9AE}" pid="1360" name="Mendeley Recent Style Name 89_1">
    <vt:lpwstr>&lt;sup&gt;14,34,36,41&lt;/sup&gt;</vt:lpwstr>
  </property>
  <property fmtid="{D5CDD505-2E9C-101B-9397-08002B2CF9AE}" pid="1361" name="Mendeley Recent Style Id 90_1">
    <vt:lpwstr>&lt;sup&gt;14,34,36,41&lt;/sup&gt;</vt:lpwstr>
  </property>
  <property fmtid="{D5CDD505-2E9C-101B-9397-08002B2CF9AE}" pid="1362" name="Mendeley Recent Style Name 90_1">
    <vt:lpwstr>14,34,36,41</vt:lpwstr>
  </property>
  <property fmtid="{D5CDD505-2E9C-101B-9397-08002B2CF9AE}" pid="1363" name="Mendeley Recent Style Id 91_1">
    <vt:lpwstr>ADDIN CSL_CITATION {"citationItems":[{"id":"ITEM-1","itemData":{"DOI":"10.1097/GME.0000000000000762","ISSN":"1072-3714","PMID":"28231078","abstract":"OBJECTIVE: The purpose of this study is to determine the effect of 10 weeks of moderate-intensity aerobic</vt:lpwstr>
  </property>
  <property fmtid="{D5CDD505-2E9C-101B-9397-08002B2CF9AE}" pid="1364" name="Mendeley Recent Style Id 91_2">
    <vt:lpwstr> exercise training (MIET) on blood pressure (BP), angiotensin-converting enzyme (ACE) and beta2-adrenergic receptor (ADRB2) gene expression in leukocytes, plasma angiotensin II (Ang II), and flow-mediated dilation (FMD) in obese postmenopausal women (PMW)</vt:lpwstr>
  </property>
  <property fmtid="{D5CDD505-2E9C-101B-9397-08002B2CF9AE}" pid="1365" name="Mendeley Recent Style Id 91_3">
    <vt:lpwstr> with prehypertension. METHODS: Twenty-four obese prehypertensive PMW (aged 50-70 y; body mass index &gt;/=30 kg/m) randomly assigned to control (n = 12) and exercise (n = 12) groups. Exercise group performed MIET (25-40 min/d, 3 d/wk at 50%-70% of heart rat</vt:lpwstr>
  </property>
  <property fmtid="{D5CDD505-2E9C-101B-9397-08002B2CF9AE}" pid="1366" name="Mendeley Recent Style Id 91_4">
    <vt:lpwstr>e reserve) for 10 weeks. Control group maintained their normal daily physical activity level. Body composition, VO2max, BP, ACE and ADRB2 gene expression, plasma Ang II, and FMD were measured before and after the training program. RESULTS: After MIET, sys</vt:lpwstr>
  </property>
  <property fmtid="{D5CDD505-2E9C-101B-9397-08002B2CF9AE}" pid="1367" name="Mendeley Recent Style Id 91_5">
    <vt:lpwstr>tolic and diastolic BPs decreased by 4.6% and 2.4%, respectively (P &lt; 0.001). Plasma Ang II level decreased by 45.7%, whereas FMD increased by 86% in the exercise group (P &lt; 0.001). Exercise training resulted in a threefold increase in ADRB2 and a fourfol</vt:lpwstr>
  </property>
  <property fmtid="{D5CDD505-2E9C-101B-9397-08002B2CF9AE}" pid="1368" name="Mendeley Recent Style Id 91_6">
    <vt:lpwstr>d decrease in ACE gene expressions (P &lt; 0.05). Training-induced changes in BP inversely associated with the changes in FMD and ADRB2 (r values range -0.55 to -0.78), and positively associated with Ang II and ACE (r values range 0.68-0.86) (P &lt; 0.001). CON</vt:lpwstr>
  </property>
  <property fmtid="{D5CDD505-2E9C-101B-9397-08002B2CF9AE}" pid="1369" name="Mendeley Recent Style Id 91_7">
    <vt:lpwstr>CLUSIONS: Ten weeks of MIET modulates ACE and ADRB2 gene expression, decreases Ang II plasma levels, and improves endothelial function in obese PMW, and these alterations are associated with reduction in BP.","author":[{"dropping-particle":"","family":"Az</vt:lpwstr>
  </property>
  <property fmtid="{D5CDD505-2E9C-101B-9397-08002B2CF9AE}" pid="1370" name="Mendeley Recent Style Id 91_8">
    <vt:lpwstr>adpour","given":"Noushin","non-dropping-particle":"","parse-names":false,"suffix":""},{"dropping-particle":"","family":"Tartibian","given":"Bakhtyar","non-dropping-particle":"","parse-names":false,"suffix":""},{"dropping-particle":"","family":"Koşar","giv</vt:lpwstr>
  </property>
  <property fmtid="{D5CDD505-2E9C-101B-9397-08002B2CF9AE}" pid="1371" name="Mendeley Recent Style Id 91_9">
    <vt:lpwstr>en":"Şükran Nazan","non-dropping-particle":"","parse-names":false,"suffix":""}],"container-title":"Menopause","id":"ITEM-1","issue":"3","issued":{"date-parts":[["2017","3"]]},"language":"eng","page":"269-277","publisher-place":"United States","title":"Eff</vt:lpwstr>
  </property>
  <property fmtid="{D5CDD505-2E9C-101B-9397-08002B2CF9AE}" pid="1372" name="Mendeley Recent Style Id 91_10">
    <vt:lpwstr>ects of aerobic exercise training on ACE and ADRB2 gene expression, plasma angiotensin II level, and flow-mediated dilation","type":"article-journal","volume":"24"},"uris":["http://www.mendeley.com/documents/?uuid=3064eefe-197b-42d5-9d48-00cf64556882"]},{</vt:lpwstr>
  </property>
  <property fmtid="{D5CDD505-2E9C-101B-9397-08002B2CF9AE}" pid="1373" name="Mendeley Recent Style Id 91_11">
    <vt:lpwstr>"id":"ITEM-2","itemData":{"DOI":"10.1152/ajpheart.00226.2009","ISSN":"0363-6135","PMID":"19633208","abstract":"Flow-mediated dilatation (%FMD), an index of nitric oxide (NO)-mediated vasodilator function, is regarded as a surrogate marker of cardiovascula</vt:lpwstr>
  </property>
  <property fmtid="{D5CDD505-2E9C-101B-9397-08002B2CF9AE}" pid="1374" name="Mendeley Recent Style Id 91_12">
    <vt:lpwstr>r disease. Aging is associated with endothelial dysfunction, but underlying sex-related differences may exist and the effects of fitness and exercise on endothelial dysfunction in men (M) and women (W) are poorly understood. We compared %FMD of the brachi</vt:lpwstr>
  </property>
  <property fmtid="{D5CDD505-2E9C-101B-9397-08002B2CF9AE}" pid="1375" name="Mendeley Recent Style Id 91_13">
    <vt:lpwstr>al artery in 18 young [Y, 26 ± 1 yr; 9 M and 9 W], 12 older fit (OF, 57 ± 2 yr; 6 M and 6 W), and 16 older sedentary (OS, 59 ± 2 yr; 8 M and 8 W) subjects. Glyceryl trinitrate (GTN) administration was used to assess endothelium-independent vasodilatation,</vt:lpwstr>
  </property>
  <property fmtid="{D5CDD505-2E9C-101B-9397-08002B2CF9AE}" pid="1376" name="Mendeley Recent Style Id 91_14">
    <vt:lpwstr> and the FMD-to-GTN ratio was calculated to characterize NO dilator function in the context of smooth muscle cell sensitivity. Brachial %FMD in Y (7.1 ± 0.8%) was significantly higher compared with OS (4.8 ± 0.7%, P &lt; 0.05), but not OF (6.4 ± 0.7%). Diffe</vt:lpwstr>
  </property>
  <property fmtid="{D5CDD505-2E9C-101B-9397-08002B2CF9AE}" pid="1377" name="Mendeley Recent Style Id 91_15">
    <vt:lpwstr>rences between Y and OS subjects were due primarily to lower FMD in the OS women (4.3 ± 0.6%). OS women exhibited significantly lower FMD-to-GTN ratios compared with Y ( P &lt; 0.05) and OF women ( P &lt; 0.05), whereas these differences were not apparent in me</vt:lpwstr>
  </property>
  <property fmtid="{D5CDD505-2E9C-101B-9397-08002B2CF9AE}" pid="1378" name="Mendeley Recent Style Id 91_16">
    <vt:lpwstr>n. Exercise training improved brachial artery NO dilator function (FMD-to-GTN ratio) after 24 wk ( P &lt; 0.05) in OS women, but not men. These findings indicate that maintaining a high level of fitness, or undertaking exercise training, prevents the age-rel</vt:lpwstr>
  </property>
  <property fmtid="{D5CDD505-2E9C-101B-9397-08002B2CF9AE}" pid="1379" name="Mendeley Recent Style Id 91_17">
    <vt:lpwstr>ated decline in the brachial artery vasodilator function evident in women. In OS men, who had relatively preserved NO dilator function, no training adaptations were observed. This study has potential implications for the prevention of conduit artery endot</vt:lpwstr>
  </property>
  <property fmtid="{D5CDD505-2E9C-101B-9397-08002B2CF9AE}" pid="1380" name="Mendeley Recent Style Id 91_18">
    <vt:lpwstr>helial dysfunction in men and women.","author":[{"dropping-particle":"","family":"Black","given":"Mark A","non-dropping-particle":"","parse-names":false,"suffix":""},{"dropping-particle":"","family":"Cable","given":"N Timothy","non-dropping-particle":"","</vt:lpwstr>
  </property>
  <property fmtid="{D5CDD505-2E9C-101B-9397-08002B2CF9AE}" pid="1381" name="Mendeley Recent Style Id 91_19">
    <vt:lpwstr>parse-names":false,"suffix":""},{"dropping-particle":"","family":"Thijssen","given":"Dick H J","non-dropping-particle":"","parse-names":false,"suffix":""},{"dropping-particle":"","family":"Green","given":"Daniel J","non-dropping-particle":"","parse-names"</vt:lpwstr>
  </property>
  <property fmtid="{D5CDD505-2E9C-101B-9397-08002B2CF9AE}" pid="1382" name="Mendeley Recent Style Id 91_20">
    <vt:lpwstr>:false,"suffix":""}],"container-title":"American Journal of Physiology-Heart and Circulatory Physiology","id":"ITEM-2","issue":"3","issued":{"date-parts":[["2009","9"]]},"language":"eng","note":"From Duplicate 1 (Impact of age, sex, and exercise on brachi</vt:lpwstr>
  </property>
  <property fmtid="{D5CDD505-2E9C-101B-9397-08002B2CF9AE}" pid="1383" name="Mendeley Recent Style Id 91_21">
    <vt:lpwstr>al artery flow-mediated dilatation - Black, Mark A; Cable, N Timothy; Thijssen, Dick H J; Green, Daniel J)\n\nIncluded","page":"H1109-H1116","publisher":"American Physiological Society","publisher-place":"United States","title":"Impact of age, sex, and ex</vt:lpwstr>
  </property>
  <property fmtid="{D5CDD505-2E9C-101B-9397-08002B2CF9AE}" pid="1384" name="Mendeley Recent Style Id 91_22">
    <vt:lpwstr>ercise on brachial artery flow-mediated dilatation","type":"article-journal","volume":"297"},"uris":["http://www.mendeley.com/documents/?uuid=1063017b-fc50-4f66-9c6e-16a486dbb8ed"]},{"id":"ITEM-3","itemData":{"DOI":"10.1002/clc.23324","ISSN":"0160-9289","</vt:lpwstr>
  </property>
  <property fmtid="{D5CDD505-2E9C-101B-9397-08002B2CF9AE}" pid="1385" name="Mendeley Recent Style Id 91_23">
    <vt:lpwstr>abstract":"Objective: Recently, exergames have been used an exercise modality as aerobic fitness activities. However, evidence of its effectiveness on cardiovascular (CV)‐related risk factors remain unclear. Hypothesis: We evaluate the effects of exergami</vt:lpwstr>
  </property>
  <property fmtid="{D5CDD505-2E9C-101B-9397-08002B2CF9AE}" pid="1386" name="Mendeley Recent Style Id 91_24">
    <vt:lpwstr>ng on CV‐related risk factors compared with traditional aerobic exercise in high CV risk patients. Methods: Sixty‐five postmenopausal women with high CV risk were randomized among exergame (n = 22), treadmill (n = 22), and control (n = 21) groups. The exe</vt:lpwstr>
  </property>
  <property fmtid="{D5CDD505-2E9C-101B-9397-08002B2CF9AE}" pid="1387" name="Mendeley Recent Style Id 91_25">
    <vt:lpwstr>rgame group was engaged in the running‐based exergame using Exer Heart and the treadmill group walked or jogged on a treadmill. Cardiorespiratory fitness, flow‐mediated dilation, endothelial progenitor cells (EPCs), epicardial fat thickness, metabolic par</vt:lpwstr>
  </property>
  <property fmtid="{D5CDD505-2E9C-101B-9397-08002B2CF9AE}" pid="1388" name="Mendeley Recent Style Id 91_26">
    <vt:lpwstr>ameters, and anthropometric parameters were measured in patients before and 12 weeks after the training. Results: Exergaming significantly improved VO2 peak (P &lt;.001; different from control, P &lt;.05), flow‐mediated dilation (P &lt;.001; different from control</vt:lpwstr>
  </property>
  <property fmtid="{D5CDD505-2E9C-101B-9397-08002B2CF9AE}" pid="1389" name="Mendeley Recent Style Id 91_27">
    <vt:lpwstr>, P &lt;.05), EPCs (CD34/CD117+, P &lt;.01). Treadmill exercise was effective at improving VO2 peak (P &lt;.01; different from control, P &lt;.05), flow‐mediated dilation (P &lt;.05), EPCs (CD34/CD117+, P &lt;.01; different from control P &lt;.05). Epicardial fat thickness de</vt:lpwstr>
  </property>
  <property fmtid="{D5CDD505-2E9C-101B-9397-08002B2CF9AE}" pid="1390" name="Mendeley Recent Style Id 91_28">
    <vt:lpwstr>creased after both exercise programs (exergame, P &lt;.01; treadmill, P &lt;.01; no different from control). Conclusion: Exergaming showed similar effects to traditional aerobic exercise in improving cardiorespiratory fitness and endothelial function in postmen</vt:lpwstr>
  </property>
  <property fmtid="{D5CDD505-2E9C-101B-9397-08002B2CF9AE}" pid="1391" name="Mendeley Recent Style Id 91_29">
    <vt:lpwstr>opausal women with high CV risk. These findings suggest that the exergames may serve as an alternative to conventional aerobic exercises for prevention and treatment in high CV risk patients.","author":[{"dropping-particle":"","family":"Jo","given":"Eun‐A</vt:lpwstr>
  </property>
  <property fmtid="{D5CDD505-2E9C-101B-9397-08002B2CF9AE}" pid="1392" name="Mendeley Recent Style Id 91_30">
    <vt:lpwstr>h","non-dropping-particle":"","parse-names":false,"suffix":""},{"dropping-particle":"","family":"Wu","given":"Shan‐Shan","non-dropping-particle":"","parse-names":false,"suffix":""},{"dropping-particle":"","family":"Han","given":"Hyung‐Rae","non-dropping-p</vt:lpwstr>
  </property>
  <property fmtid="{D5CDD505-2E9C-101B-9397-08002B2CF9AE}" pid="1393" name="Mendeley Recent Style Id 91_31">
    <vt:lpwstr>article":"","parse-names":false,"suffix":""},{"dropping-particle":"","family":"Park","given":"Jung‐Jun","non-dropping-particle":"","parse-names":false,"suffix":""},{"dropping-particle":"","family":"Park","given":"Saejong","non-dropping-particle":"","parse</vt:lpwstr>
  </property>
  <property fmtid="{D5CDD505-2E9C-101B-9397-08002B2CF9AE}" pid="1394" name="Mendeley Recent Style Id 91_32">
    <vt:lpwstr>-names":false,"suffix":""},{"dropping-particle":"","family":"Cho","given":"Kyoung‐Im","non-dropping-particle":"","parse-names":false,"suffix":""}],"container-title":"Clinical Cardiology","id":"ITEM-3","issued":{"date-parts":[["2019","12","28"]]},"note":"C</vt:lpwstr>
  </property>
  <property fmtid="{D5CDD505-2E9C-101B-9397-08002B2CF9AE}" pid="1395" name="Mendeley Recent Style Id 91_33">
    <vt:lpwstr>V risk group\n\nIncluded","page":"clc.23324","title":"Effects of exergaming in postmenopausal women with high cardiovascular risk: A randomized controlled trial","type":"article-journal"},"uris":["http://www.mendeley.com/documents/?uuid=18e59d2e-9c06-4ca1</vt:lpwstr>
  </property>
  <property fmtid="{D5CDD505-2E9C-101B-9397-08002B2CF9AE}" pid="1396" name="Mendeley Recent Style Id 91_34">
    <vt:lpwstr>-8aab-da292c4e3047"]},{"id":"ITEM-4","itemData":{"DOI":"10.1097/GME.0000000000000625","ISBN":"1530-0374 (Electronic) 1072-3714 (Linking)","PMID":"27163520","abstract":"OBJECTIVE: Postmenopausal hot flushes occur due to a reduction in estrogen production c</vt:lpwstr>
  </property>
  <property fmtid="{D5CDD505-2E9C-101B-9397-08002B2CF9AE}" pid="1397" name="Mendeley Recent Style Id 91_35">
    <vt:lpwstr>ausing thermoregulatory and vascular dysfunction. Exercise training enhances thermoregulatory control of sweating, skin and brain blood flow. We aimed to determine if improving thermoregulatory control and vascular function with exercise training alleviat</vt:lpwstr>
  </property>
  <property fmtid="{D5CDD505-2E9C-101B-9397-08002B2CF9AE}" pid="1398" name="Mendeley Recent Style Id 91_36">
    <vt:lpwstr>ed hot flushes. METHODS: Twenty-one symptomatic women completed a 7-day hot flush questionnaire and underwent brachial artery flow-mediated dilation and a cardiorespiratory fitness test. Sweat rate and skin blood flow temperature thresholds and sensitivit</vt:lpwstr>
  </property>
  <property fmtid="{D5CDD505-2E9C-101B-9397-08002B2CF9AE}" pid="1399" name="Mendeley Recent Style Id 91_37">
    <vt:lpwstr>ies, and middle cerebral artery velocity (MCAv) were measured during passive heating. Women performed 16 weeks of supervised exercise training or control, and measurements were repeated. RESULTS: There was a greater improvement in cardiorespiratory fitnes</vt:lpwstr>
  </property>
  <property fmtid="{D5CDD505-2E9C-101B-9397-08002B2CF9AE}" pid="1400" name="Mendeley Recent Style Id 91_38">
    <vt:lpwstr>s (4.45 mL/kg/min [95% CI: 1.87, 8.16]; P = 0.04) and reduced hot flush frequency (48 hot flushes/wk [39, 56]; P &lt; 0.001) after exercise compared with control. Exercise reduced basal core temperature (0.14 degrees C [0.01, 0.27]; P = 0.03) and increased b</vt:lpwstr>
  </property>
  <property fmtid="{D5CDD505-2E9C-101B-9397-08002B2CF9AE}" pid="1401" name="Mendeley Recent Style Id 91_39">
    <vt:lpwstr>asal MCAv (2.8 cm/s [1.0, 5.2]; P = 0.04) compared with control. Sweat rate and skin blood flow thresholds occurred approximately 0.19 degrees C and 0.17 degrees C earlier, alongside improved sweating sensitivity with exercise. MCAv decreased during heati</vt:lpwstr>
  </property>
  <property fmtid="{D5CDD505-2E9C-101B-9397-08002B2CF9AE}" pid="1402" name="Mendeley Recent Style Id 91_40">
    <vt:lpwstr>ng (P &lt; 0.005), but was maintained 4.5 cm/s (3.6, 5.5; P &lt; 0.005) higher during heating after exercise compared with control (0.6 cm/s [-0.4, 1.4]). CONCLUSIONS: Exercise training that improves cardiorespiratory fitness reduces self-reported hot flushes. </vt:lpwstr>
  </property>
  <property fmtid="{D5CDD505-2E9C-101B-9397-08002B2CF9AE}" pid="1403" name="Mendeley Recent Style Id 91_41">
    <vt:lpwstr>Improvements are likely mediated through greater thermoregulatory control in response to increases in core temperature and enhanced vascular function in the cutaneous and cerebral circulations.","author":[{"dropping-particle":"","family":"Bailey","given":</vt:lpwstr>
  </property>
  <property fmtid="{D5CDD505-2E9C-101B-9397-08002B2CF9AE}" pid="1404" name="Mendeley Recent Style Id 91_42">
    <vt:lpwstr>"T G","non-dropping-particle":"","parse-names":false,"suffix":""},{"dropping-particle":"","family":"Cable","given":"N T","non-dropping-particle":"","parse-names":false,"suffix":""},{"dropping-particle":"","family":"Aziz","given":"N","non-dropping-particle</vt:lpwstr>
  </property>
  <property fmtid="{D5CDD505-2E9C-101B-9397-08002B2CF9AE}" pid="1405" name="Mendeley Recent Style Id 91_43">
    <vt:lpwstr>":"","parse-names":false,"suffix":""},{"dropping-particle":"","family":"Dobson","given":"R","non-dropping-particle":"","parse-names":false,"suffix":""},{"dropping-particle":"","family":"Sprung","given":"V S","non-dropping-particle":"","parse-names":false,</vt:lpwstr>
  </property>
  <property fmtid="{D5CDD505-2E9C-101B-9397-08002B2CF9AE}" pid="1406" name="Mendeley Recent Style Id 91_44">
    <vt:lpwstr>"suffix":""},{"dropping-particle":"","family":"Low","given":"D A","non-dropping-particle":"","parse-names":false,"suffix":""},{"dropping-particle":"","family":"Jones","given":"H","non-dropping-particle":"","parse-names":false,"suffix":""}],"container-titl</vt:lpwstr>
  </property>
  <property fmtid="{D5CDD505-2E9C-101B-9397-08002B2CF9AE}" pid="1407" name="Mendeley Recent Style Id 91_45">
    <vt:lpwstr>e":"Menopause","id":"ITEM-4","issue":"7","issued":{"date-parts":[["2016"]]},"page":"708-718","title":"Exercise training reduces the frequency of menopausal hot flushes by improving thermoregulatory control","type":"article-journal","volume":"23"},"uris":[</vt:lpwstr>
  </property>
  <property fmtid="{D5CDD505-2E9C-101B-9397-08002B2CF9AE}" pid="1408" name="Mendeley Recent Style Id 91_46">
    <vt:lpwstr>"http://www.mendeley.com/documents/?uuid=78d94666-f17a-44fd-845f-8c13617246b3","http://www.mendeley.com/documents/?uuid=31b09e9f-7e93-427b-81a5-ca4f5db0f823"]}],"mendeley":{"formattedCitation":"&lt;sup&gt;11,32,35,37&lt;/sup&gt;","manualFormatting":"(Azadpour et al.,</vt:lpwstr>
  </property>
  <property fmtid="{D5CDD505-2E9C-101B-9397-08002B2CF9AE}" pid="1409" name="Mendeley Recent Style Id 91_47">
    <vt:lpwstr> 2017; Bailey et al., 2016; Black et al., 2009; Jo et al., 2019)","plainTextFormattedCitation":"11,32,35,37","previouslyFormattedCitation":"&lt;sup&gt;11,32,35,37&lt;/sup&gt;"},"properties":{"noteIndex":0},"schema":"https://github.com/citation-style-language/schema/r</vt:lpwstr>
  </property>
  <property fmtid="{D5CDD505-2E9C-101B-9397-08002B2CF9AE}" pid="1410" name="Mendeley Recent Style Id 91_48">
    <vt:lpwstr>aw/master/csl-citation.json"}</vt:lpwstr>
  </property>
  <property fmtid="{D5CDD505-2E9C-101B-9397-08002B2CF9AE}" pid="1411" name="Mendeley Recent Style Id 92_1">
    <vt:lpwstr>&lt;sup&gt;11,32,35,37&lt;/sup&gt;</vt:lpwstr>
  </property>
  <property fmtid="{D5CDD505-2E9C-101B-9397-08002B2CF9AE}" pid="1412" name="Mendeley Recent Style Name 92_1">
    <vt:lpwstr>11,32,35,37</vt:lpwstr>
  </property>
  <property fmtid="{D5CDD505-2E9C-101B-9397-08002B2CF9AE}" pid="1413" name="Mendeley Recent Style Id 93_1">
    <vt:lpwstr>ADDIN CSL_CITATION {"citationItems":[{"id":"ITEM-1","itemData":{"DOI":"10.1097/GME.0000000000000208","ISSN":"1072-3714","PMID":"24552980","abstract":"OBJECTIVE: This study compared the effects of a 2-week program of low-volume high-intensity interval trai</vt:lpwstr>
  </property>
  <property fmtid="{D5CDD505-2E9C-101B-9397-08002B2CF9AE}" pid="1414" name="Mendeley Recent Style Id 93_2">
    <vt:lpwstr>ning (HIT) with the effects of higher-volume moderate-intensity continuous training (CT) on cardiopulmonary and vascular functions in postmenopausal women. METHODS: Twenty-two postmenopausal women were randomly assigned to undertake six HIT (n = 12) or CT</vt:lpwstr>
  </property>
  <property fmtid="{D5CDD505-2E9C-101B-9397-08002B2CF9AE}" pid="1415" name="Mendeley Recent Style Id 93_3">
    <vt:lpwstr> (n = 10) sessions for 2 weeks. HIT sessions consisted of ten 1-minute intervals of cycling exercise at 100% of peak power output separated by 1 minute of active recovery. CT sessions involved 40 minutes of continuous cycling at 65% of peak power output. </vt:lpwstr>
  </property>
  <property fmtid="{D5CDD505-2E9C-101B-9397-08002B2CF9AE}" pid="1416" name="Mendeley Recent Style Id 93_4">
    <vt:lpwstr>Variables assessed at baseline and 2 weeks included cardiopulmonary function (ventilatory threshold, peak oxygen uptake), macrovascular endothelial function (flow-mediated dilation of the brachial artery), and microvascular function (reactive hyperemia an</vt:lpwstr>
  </property>
  <property fmtid="{D5CDD505-2E9C-101B-9397-08002B2CF9AE}" pid="1417" name="Mendeley Recent Style Id 93_5">
    <vt:lpwstr>d local thermal hyperemia of forearm skin). RESULTS: Eighteen participants completed the study (HIT, 11; CT, 7). Adherence to the exercise programs was excellent, with 107 of 108 sessions completed. Despite substantially lower total time commitment ( appr</vt:lpwstr>
  </property>
  <property fmtid="{D5CDD505-2E9C-101B-9397-08002B2CF9AE}" pid="1418" name="Mendeley Recent Style Id 93_6">
    <vt:lpwstr>oximately 2.5 vs. approximately 5 h) and training volume (558 vs. 1,237 kJ) for HIT versus CT, increases from baseline in peak oxygen uptake achieved significance (P = 0.01) for the HIT group only (Delta = 2.2 mL kg min; P for interaction = 0.688). Improv</vt:lpwstr>
  </property>
  <property fmtid="{D5CDD505-2E9C-101B-9397-08002B2CF9AE}" pid="1419" name="Mendeley Recent Style Id 93_7">
    <vt:lpwstr>ements in exercise test duration were observed in both groups (HIT, 13%; CT, 5%; P for interaction = 0.194). There were no significant changes in macrovascular or microvascular function in either group. CONCLUSIONS: The findings suggest that low-volume HI</vt:lpwstr>
  </property>
  <property fmtid="{D5CDD505-2E9C-101B-9397-08002B2CF9AE}" pid="1420" name="Mendeley Recent Style Id 93_8">
    <vt:lpwstr>T is feasible and can lead to rapid improvements in cardiopulmonary function in postmenopausal women.","author":[{"dropping-particle":"","family":"Klonizakis","given":"Markos","non-dropping-particle":"","parse-names":false,"suffix":""},{"dropping-particle</vt:lpwstr>
  </property>
  <property fmtid="{D5CDD505-2E9C-101B-9397-08002B2CF9AE}" pid="1421" name="Mendeley Recent Style Id 93_9">
    <vt:lpwstr>":"","family":"Moss","given":"James","non-dropping-particle":"","parse-names":false,"suffix":""},{"dropping-particle":"","family":"Gilbert","given":"Stephen","non-dropping-particle":"","parse-names":false,"suffix":""},{"dropping-particle":"","family":"Bro</vt:lpwstr>
  </property>
  <property fmtid="{D5CDD505-2E9C-101B-9397-08002B2CF9AE}" pid="1422" name="Mendeley Recent Style Id 93_10">
    <vt:lpwstr>om","given":"David","non-dropping-particle":"","parse-names":false,"suffix":""},{"dropping-particle":"","family":"Foster","given":"Jeff","non-dropping-particle":"","parse-names":false,"suffix":""},{"dropping-particle":"","family":"Tew","given":"Garry A","</vt:lpwstr>
  </property>
  <property fmtid="{D5CDD505-2E9C-101B-9397-08002B2CF9AE}" pid="1423" name="Mendeley Recent Style Id 93_11">
    <vt:lpwstr>non-dropping-particle":"","parse-names":false,"suffix":""}],"container-title":"Menopause (New York, N.Y.)","id":"ITEM-1","issue":"10","issued":{"date-parts":[["2014","10"]]},"language":"eng","note":"From Duplicate 2 (Low-volume high-intensity interval tra</vt:lpwstr>
  </property>
  <property fmtid="{D5CDD505-2E9C-101B-9397-08002B2CF9AE}" pid="1424" name="Mendeley Recent Style Id 93_12">
    <vt:lpwstr>ining rapidly improves cardiopulmonary function in postmenopausal women - Klonizakis, Markos; Moss, James; Gilbert, Stephen; Broom, David; Foster, Jeff; Tew, Garry A)\n\nIncluded","page":"1099-1105","publisher-place":"United States","title":"Low-volume hi</vt:lpwstr>
  </property>
  <property fmtid="{D5CDD505-2E9C-101B-9397-08002B2CF9AE}" pid="1425" name="Mendeley Recent Style Id 93_13">
    <vt:lpwstr>gh-intensity interval training rapidly improves cardiopulmonary function in postmenopausal women","type":"article-journal","volume":"21"},"uris":["http://www.mendeley.com/documents/?uuid=39e97394-9146-4238-acb5-dc0ca042375a"]}],"mendeley":{"formattedCitat</vt:lpwstr>
  </property>
  <property fmtid="{D5CDD505-2E9C-101B-9397-08002B2CF9AE}" pid="1426" name="Mendeley Recent Style Id 93_14">
    <vt:lpwstr>ion":"&lt;sup&gt;39&lt;/sup&gt;","manualFormatting":"(Klonizakis et al., 2014)","plainTextFormattedCitation":"39","previouslyFormattedCitation":"&lt;sup&gt;39&lt;/sup&gt;"},"properties":{"noteIndex":0},"schema":"https://github.com/citation-style-language/schema/raw/master/csl-ci</vt:lpwstr>
  </property>
  <property fmtid="{D5CDD505-2E9C-101B-9397-08002B2CF9AE}" pid="1427" name="Mendeley Recent Style Id 93_15">
    <vt:lpwstr>tation.json"}</vt:lpwstr>
  </property>
  <property fmtid="{D5CDD505-2E9C-101B-9397-08002B2CF9AE}" pid="1428" name="Mendeley Recent Style Id 94_1">
    <vt:lpwstr>&lt;sup&gt;39&lt;/sup&gt;</vt:lpwstr>
  </property>
  <property fmtid="{D5CDD505-2E9C-101B-9397-08002B2CF9AE}" pid="1429" name="Mendeley Recent Style Name 94_1">
    <vt:lpwstr>39</vt:lpwstr>
  </property>
  <property fmtid="{D5CDD505-2E9C-101B-9397-08002B2CF9AE}" pid="1430" name="Mendeley Recent Style Id 95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1431" name="Mendeley Recent Style Id 95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1432" name="Mendeley Recent Style Id 95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1433" name="Mendeley Recent Style Id 95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1434" name="Mendeley Recent Style Id 95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1435" name="Mendeley Recent Style Id 95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1436" name="Mendeley Recent Style Id 95_7">
    <vt:lpwstr>iko","non-dropping-particle":"","parse-names":false,"suffix":""},{"dropping-particle":"","family":"Choi","given":"Youngju","non-dropping-particle":"","parse-names":false,"suffix":""},{"dropping-particle":"","family":"Miyaki","given":"Asako","non-dropping-</vt:lpwstr>
  </property>
  <property fmtid="{D5CDD505-2E9C-101B-9397-08002B2CF9AE}" pid="1437" name="Mendeley Recent Style Id 95_8">
    <vt:lpwstr>particle":"","parse-names":false,"suffix":""},{"dropping-particle":"","family":"Tanabe","given":"Yoko","non-dropping-particle":"","parse-names":false,"suffix":""},{"dropping-particle":"","family":"Sugawara","given":"Jun","non-dropping-particle":"","parse-</vt:lpwstr>
  </property>
  <property fmtid="{D5CDD505-2E9C-101B-9397-08002B2CF9AE}" pid="1438" name="Mendeley Recent Style Id 95_9">
    <vt:lpwstr>names":false,"suffix":""},{"dropping-particle":"","family":"Ajisaka","given":"Ryuichi","non-dropping-particle":"","parse-names":false,"suffix":""},{"dropping-particle":"","family":"Maeda","given":"Seiji","non-dropping-particle":"","parse-names":false,"suf</vt:lpwstr>
  </property>
  <property fmtid="{D5CDD505-2E9C-101B-9397-08002B2CF9AE}" pid="1439" name="Mendeley Recent Style Id 95_10">
    <vt:lpwstr>fix":""}],"container-title":"Nutrition Research","id":"ITEM-1","issue":"10","issued":{"date-parts":[["2012","10"]]},"language":"eng","page":"795-799","publisher-place":"United States","title":"Curcumin ingestion and exercise training improve vascular endo</vt:lpwstr>
  </property>
  <property fmtid="{D5CDD505-2E9C-101B-9397-08002B2CF9AE}" pid="1440" name="Mendeley Recent Style Id 95_11">
    <vt:lpwstr>thelial function in postmenopausal women","type":"article-journal","volume":"32"},"uris":["http://www.mendeley.com/documents/?uuid=58f97af1-89da-47b0-9199-9c1ef7025313"]},{"id":"ITEM-2","itemData":{"DOI":"10.1097/GME.0000000000000762","ISSN":"1072-3714","</vt:lpwstr>
  </property>
  <property fmtid="{D5CDD505-2E9C-101B-9397-08002B2CF9AE}" pid="1441" name="Mendeley Recent Style Id 95_12">
    <vt:lpwstr>PMID":"28231078","abstract":"OBJECTIVE: The purpose of this study is to determine the effect of 10 weeks of moderate-intensity aerobic exercise training (MIET) on blood pressure (BP), angiotensin-converting enzyme (ACE) and beta2-adrenergic receptor (ADRB</vt:lpwstr>
  </property>
  <property fmtid="{D5CDD505-2E9C-101B-9397-08002B2CF9AE}" pid="1442" name="Mendeley Recent Style Id 95_13">
    <vt:lpwstr>2) gene expression in leukocytes, plasma angiotensin II (Ang II), and flow-mediated dilation (FMD) in obese postmenopausal women (PMW) with prehypertension. METHODS: Twenty-four obese prehypertensive PMW (aged 50-70 y; body mass index &gt;/=30 kg/m) randomly</vt:lpwstr>
  </property>
  <property fmtid="{D5CDD505-2E9C-101B-9397-08002B2CF9AE}" pid="1443" name="Mendeley Recent Style Id 95_14">
    <vt:lpwstr> assigned to control (n = 12) and exercise (n = 12) groups. Exercise group performed MIET (25-40 min/d, 3 d/wk at 50%-70% of heart rate reserve) for 10 weeks. Control group maintained their normal daily physical activity level. Body composition, VO2max, B</vt:lpwstr>
  </property>
  <property fmtid="{D5CDD505-2E9C-101B-9397-08002B2CF9AE}" pid="1444" name="Mendeley Recent Style Id 95_15">
    <vt:lpwstr>P, ACE and ADRB2 gene expression, plasma Ang II, and FMD were measured before and after the training program. RESULTS: After MIET, systolic and diastolic BPs decreased by 4.6% and 2.4%, respectively (P &lt; 0.001). Plasma Ang II level decreased by 45.7%, whe</vt:lpwstr>
  </property>
  <property fmtid="{D5CDD505-2E9C-101B-9397-08002B2CF9AE}" pid="1445" name="Mendeley Recent Style Id 95_16">
    <vt:lpwstr>reas FMD increased by 86% in the exercise group (P &lt; 0.001). Exercise training resulted in a threefold increase in ADRB2 and a fourfold decrease in ACE gene expressions (P &lt; 0.05). Training-induced changes in BP inversely associated with the changes in FM</vt:lpwstr>
  </property>
  <property fmtid="{D5CDD505-2E9C-101B-9397-08002B2CF9AE}" pid="1446" name="Mendeley Recent Style Id 95_17">
    <vt:lpwstr>D and ADRB2 (r values range -0.55 to -0.78), and positively associated with Ang II and ACE (r values range 0.68-0.86) (P &lt; 0.001). CONCLUSIONS: Ten weeks of MIET modulates ACE and ADRB2 gene expression, decreases Ang II plasma levels, and improves endothe</vt:lpwstr>
  </property>
  <property fmtid="{D5CDD505-2E9C-101B-9397-08002B2CF9AE}" pid="1447" name="Mendeley Recent Style Id 95_18">
    <vt:lpwstr>lial function in obese PMW, and these alterations are associated with reduction in BP.","author":[{"dropping-particle":"","family":"Azadpour","given":"Noushin","non-dropping-particle":"","parse-names":false,"suffix":""},{"dropping-particle":"","family":"T</vt:lpwstr>
  </property>
  <property fmtid="{D5CDD505-2E9C-101B-9397-08002B2CF9AE}" pid="1448" name="Mendeley Recent Style Id 95_19">
    <vt:lpwstr>artibian","given":"Bakhtyar","non-dropping-particle":"","parse-names":false,"suffix":""},{"dropping-particle":"","family":"Koşar","given":"Şükran Nazan","non-dropping-particle":"","parse-names":false,"suffix":""}],"container-title":"Menopause","id":"ITEM-</vt:lpwstr>
  </property>
  <property fmtid="{D5CDD505-2E9C-101B-9397-08002B2CF9AE}" pid="1449" name="Mendeley Recent Style Id 95_20">
    <vt:lpwstr>2","issue":"3","issued":{"date-parts":[["2017","3"]]},"language":"eng","page":"269-277","publisher-place":"United States","title":"Effects of aerobic exercise training on ACE and ADRB2 gene expression, plasma angiotensin II level, and flow-mediated dilati</vt:lpwstr>
  </property>
  <property fmtid="{D5CDD505-2E9C-101B-9397-08002B2CF9AE}" pid="1450" name="Mendeley Recent Style Id 95_21">
    <vt:lpwstr>on","type":"article-journal","volume":"24"},"uris":["http://www.mendeley.com/documents/?uuid=3064eefe-197b-42d5-9d48-00cf64556882"]},{"id":"ITEM-3","itemData":{"DOI":"10.1152/ajpheart.00226.2009","ISSN":"0363-6135","PMID":"19633208","abstract":"Flow-media</vt:lpwstr>
  </property>
  <property fmtid="{D5CDD505-2E9C-101B-9397-08002B2CF9AE}" pid="1451" name="Mendeley Recent Style Id 95_22">
    <vt:lpwstr>ted dilatation (%FMD), an index of nitric oxide (NO)-mediated vasodilator function, is regarded as a surrogate marker of cardiovascular disease. Aging is associated with endothelial dysfunction, but underlying sex-related differences may exist and the eff</vt:lpwstr>
  </property>
  <property fmtid="{D5CDD505-2E9C-101B-9397-08002B2CF9AE}" pid="1452" name="Mendeley Recent Style Id 95_23">
    <vt:lpwstr>ects of fitness and exercise on endothelial dysfunction in men (M) and women (W) are poorly understood. We compared %FMD of the brachial artery in 18 young [Y, 26 ± 1 yr; 9 M and 9 W], 12 older fit (OF, 57 ± 2 yr; 6 M and 6 W), and 16 older sedentary (OS,</vt:lpwstr>
  </property>
  <property fmtid="{D5CDD505-2E9C-101B-9397-08002B2CF9AE}" pid="1453" name="Mendeley Recent Style Id 95_24">
    <vt:lpwstr> 59 ± 2 yr; 8 M and 8 W) subjects. Glyceryl trinitrate (GTN) administration was used to assess endothelium-independent vasodilatation, and the FMD-to-GTN ratio was calculated to characterize NO dilator function in the context of smooth muscle cell sensiti</vt:lpwstr>
  </property>
  <property fmtid="{D5CDD505-2E9C-101B-9397-08002B2CF9AE}" pid="1454" name="Mendeley Recent Style Id 95_25">
    <vt:lpwstr>vity. Brachial %FMD in Y (7.1 ± 0.8%) was significantly higher compared with OS (4.8 ± 0.7%, P &lt; 0.05), but not OF (6.4 ± 0.7%). Differences between Y and OS subjects were due primarily to lower FMD in the OS women (4.3 ± 0.6%). OS women exhibited signifi</vt:lpwstr>
  </property>
  <property fmtid="{D5CDD505-2E9C-101B-9397-08002B2CF9AE}" pid="1455" name="Mendeley Recent Style Id 95_26">
    <vt:lpwstr>cantly lower FMD-to-GTN ratios compared with Y ( P &lt; 0.05) and OF women ( P &lt; 0.05), whereas these differences were not apparent in men. Exercise training improved brachial artery NO dilator function (FMD-to-GTN ratio) after 24 wk ( P &lt; 0.05) in OS women,</vt:lpwstr>
  </property>
  <property fmtid="{D5CDD505-2E9C-101B-9397-08002B2CF9AE}" pid="1456" name="Mendeley Recent Style Id 95_27">
    <vt:lpwstr> but not men. These findings indicate that maintaining a high level of fitness, or undertaking exercise training, prevents the age-related decline in the brachial artery vasodilator function evident in women. In OS men, who had relatively preserved NO dil</vt:lpwstr>
  </property>
  <property fmtid="{D5CDD505-2E9C-101B-9397-08002B2CF9AE}" pid="1457" name="Mendeley Recent Style Id 95_28">
    <vt:lpwstr>ator function, no training adaptations were observed. This study has potential implications for the prevention of conduit artery endothelial dysfunction in men and women.","author":[{"dropping-particle":"","family":"Black","given":"Mark A","non-dropping-p</vt:lpwstr>
  </property>
  <property fmtid="{D5CDD505-2E9C-101B-9397-08002B2CF9AE}" pid="1458" name="Mendeley Recent Style Id 95_29">
    <vt:lpwstr>article":"","parse-names":false,"suffix":""},{"dropping-particle":"","family":"Cable","given":"N Timothy","non-dropping-particle":"","parse-names":false,"suffix":""},{"dropping-particle":"","family":"Thijssen","given":"Dick H J","non-dropping-particle":""</vt:lpwstr>
  </property>
  <property fmtid="{D5CDD505-2E9C-101B-9397-08002B2CF9AE}" pid="1459" name="Mendeley Recent Style Id 95_30">
    <vt:lpwstr>,"parse-names":false,"suffix":""},{"dropping-particle":"","family":"Green","given":"Daniel J","non-dropping-particle":"","parse-names":false,"suffix":""}],"container-title":"American Journal of Physiology-Heart and Circulatory Physiology","id":"ITEM-3","i</vt:lpwstr>
  </property>
  <property fmtid="{D5CDD505-2E9C-101B-9397-08002B2CF9AE}" pid="1460" name="Mendeley Recent Style Id 95_31">
    <vt:lpwstr>ssue":"3","issued":{"date-parts":[["2009","9"]]},"language":"eng","note":"From Duplicate 1 (Impact of age, sex, and exercise on brachial artery flow-mediated dilatation - Black, Mark A; Cable, N Timothy; Thijssen, Dick H J; Green, Daniel J)\n\nIncluded","</vt:lpwstr>
  </property>
  <property fmtid="{D5CDD505-2E9C-101B-9397-08002B2CF9AE}" pid="1461" name="Mendeley Recent Style Id 95_32">
    <vt:lpwstr>page":"H1109-H1116","publisher":"American Physiological Society","publisher-place":"United States","title":"Impact of age, sex, and exercise on brachial artery flow-mediated dilatation","type":"article-journal","volume":"297"},"uris":["http://www.mendeley</vt:lpwstr>
  </property>
  <property fmtid="{D5CDD505-2E9C-101B-9397-08002B2CF9AE}" pid="1462" name="Mendeley Recent Style Id 95_33">
    <vt:lpwstr>.com/documents/?uuid=1063017b-fc50-4f66-9c6e-16a486dbb8ed"]},{"id":"ITEM-4","itemData":{"DOI":"10.1038/s41440-019-0328-1","ISBN":"4144001903","ISSN":"0916-9636","abstract":"To examine the effects of low‐intensity resistance exercise training (LIRET) and w</vt:lpwstr>
  </property>
  <property fmtid="{D5CDD505-2E9C-101B-9397-08002B2CF9AE}" pid="1463" name="Mendeley Recent Style Id 95_34">
    <vt:lpwstr>hole‐body vibration training (WBVT) with an external weighted vest on arterial stiffness, wave reflection, brachial flow‐mediated dilation (FMD), and physical performance in postmenopausal women. Thirty‐three postmenopausal women were stratified by age, b</vt:lpwstr>
  </property>
  <property fmtid="{D5CDD505-2E9C-101B-9397-08002B2CF9AE}" pid="1464" name="Mendeley Recent Style Id 95_35">
    <vt:lpwstr>ody mass index (BMI), and maximal voluntary contraction (MVC) (age, 65â€‰Â±â€‰4 years; BMI, 23.3â€‰Â±â€‰2.6â€‰kg/m2; MVC, 17.4â€‰Â±â€‰2.6â€‰kg) and randomized into LIRET, WBVT, or a nonexercising control group for 12 weeks. Arterial stiffness, augmentatio</vt:lpwstr>
  </property>
  <property fmtid="{D5CDD505-2E9C-101B-9397-08002B2CF9AE}" pid="1465" name="Mendeley Recent Style Id 95_36">
    <vt:lpwstr>n index (AIx), augmented pressure (AP), brachial FMD, gait speed and leg strength were measured at baseline and 12 weeks. WBVT induced improvements in pulse pressure amplification (PPA) (0.04â€‰Â±â€‰0.02) compared to control (Pâ€‰=â€‰0.048) and in wave re</vt:lpwstr>
  </property>
  <property fmtid="{D5CDD505-2E9C-101B-9397-08002B2CF9AE}" pid="1466" name="Mendeley Recent Style Id 95_37">
    <vt:lpwstr>flection indices [AIx (‐4.3â€‰Â±â€‰1.4%) and AP (‐2.9â€‰Â±â€‰1.3â€‰mmHg)] compared to LIRET (Pâ€‰=â€‰0.039 and 0.048, respectively). WBVT (3.8â€‰Â±â€‰1.4%) and LIRET (5.0â€‰Â±â€‰1.5%) induced similar improvements in FMD compared to control (Pâ€‰=â€‰0.029 </vt:lpwstr>
  </property>
  <property fmtid="{D5CDD505-2E9C-101B-9397-08002B2CF9AE}" pid="1467" name="Mendeley Recent Style Id 95_38">
    <vt:lpwstr>and 0.008, respectively). WBVT and LIRET elicited similar increases in leg strength (Pâ€‰=â€‰0.001 and 0.019, respectively), compared to no improvement in the control group. LIRET significantly increased gait speed compared to WBVT (Pâ€‰=â€‰0.043). Althou</vt:lpwstr>
  </property>
  <property fmtid="{D5CDD505-2E9C-101B-9397-08002B2CF9AE}" pid="1468" name="Mendeley Recent Style Id 95_39">
    <vt:lpwstr>gh both WBVT and LIRET increased brachial artery FMD (systemic effect), WBVT seemed to be more efficacious in improving wave reflection and cardiac pulsatile load. Interestingly, LIRET elicited a significant improvement in gait speed. Both modalities seem</vt:lpwstr>
  </property>
  <property fmtid="{D5CDD505-2E9C-101B-9397-08002B2CF9AE}" pid="1469" name="Mendeley Recent Style Id 95_40">
    <vt:lpwstr> effective in improving systemic endothelial function and muscle strength in postmenopausal women.","author":[{"dropping-particle":"","family":"Jaime","given":"Salvador J.","non-dropping-particle":"","parse-names":false,"suffix":""},{"dropping-particle":"</vt:lpwstr>
  </property>
  <property fmtid="{D5CDD505-2E9C-101B-9397-08002B2CF9AE}" pid="1470" name="Mendeley Recent Style Id 95_41">
    <vt:lpwstr>","family":"Maharaj","given":"Arun","non-dropping-particle":"","parse-names":false,"suffix":""},{"dropping-particle":"","family":"Alvarez-Alvarado","given":"Stacey","non-dropping-particle":"","parse-names":false,"suffix":""},{"dropping-particle":"","famil</vt:lpwstr>
  </property>
  <property fmtid="{D5CDD505-2E9C-101B-9397-08002B2CF9AE}" pid="1471" name="Mendeley Recent Style Id 95_42">
    <vt:lpwstr>y":"Figueroa","given":"Arturo","non-dropping-particle":"","parse-names":false,"suffix":""}],"container-title":"Hypertension research","id":"ITEM-4","issued":{"date-parts":[["2019"]]},"note":"From Duplicate 1 (Impact of low-intensity resistance and whole-b</vt:lpwstr>
  </property>
  <property fmtid="{D5CDD505-2E9C-101B-9397-08002B2CF9AE}" pid="1472" name="Mendeley Recent Style Id 95_43">
    <vt:lpwstr>ody vibration training on aortic hemodynamics and vascular function in postmenopausal women - Jaime, S J; Maharaj, A; Alvarez-Alvarado, S; Figueroa, A)\n\nKeeping it in because of the low-intensit resistance exercise\n\nIncluded","publisher":"Springer US"</vt:lpwstr>
  </property>
  <property fmtid="{D5CDD505-2E9C-101B-9397-08002B2CF9AE}" pid="1473" name="Mendeley Recent Style Id 95_44">
    <vt:lpwstr>,"title":"Impact of low-intensity resistance and whole-body vibration training on aortic hemodynamics and vascular function in postmenopausal women","type":"article-journal"},"uris":["http://www.mendeley.com/documents/?uuid=1398a00e-a0b2-4fba-b64f-427d0e9</vt:lpwstr>
  </property>
  <property fmtid="{D5CDD505-2E9C-101B-9397-08002B2CF9AE}" pid="1474" name="Mendeley Recent Style Id 95_45">
    <vt:lpwstr>ec671"]},{"id":"ITEM-5","itemData":{"DOI":"10.1038/ajh.2009.270","ISSN":"1941-7225 (Electronic)","PMID":"20075849","abstract":"BACKGROUND: Peripheral conduit artery endothelium-dependent dilatation decreases with aging in humans. Lactotripeptides (LTPs) a</vt:lpwstr>
  </property>
  <property fmtid="{D5CDD505-2E9C-101B-9397-08002B2CF9AE}" pid="1475" name="Mendeley Recent Style Id 95_46">
    <vt:lpwstr>nd regular exercise can improve endothelium-dependent dilatation, but combining these lifestyle modifications may be more effective than either treatment alone. We conducted a randomized, place-controlled trial with four different intervention arms. METHO</vt:lpwstr>
  </property>
  <property fmtid="{D5CDD505-2E9C-101B-9397-08002B2CF9AE}" pid="1476" name="Mendeley Recent Style Id 95_47">
    <vt:lpwstr>DS: A total of 43 postmenopausal women (50-65 years old) were randomly divided into placebo, LTP, exercise and placebo (Ex+placebo), or exercise and LTP (Ex+LTP) groups. LTP or placebo was administered orally for 8 weeks. The exercise groups completed an </vt:lpwstr>
  </property>
  <property fmtid="{D5CDD505-2E9C-101B-9397-08002B2CF9AE}" pid="1477" name="Mendeley Recent Style Id 95_48">
    <vt:lpwstr>8-week moderate aerobic exercise (walking or cycling) intervention. RESULTS: There were no statistically significant differences in baseline flow-mediated dilatation (FMD) and most other key dependent variables among the groups. FMD significantly increase</vt:lpwstr>
  </property>
  <property fmtid="{D5CDD505-2E9C-101B-9397-08002B2CF9AE}" pid="1478" name="Mendeley Recent Style Id 95_49">
    <vt:lpwstr>d in the LTP, Ex+placebo, and Ex+LTP groups whereas no such changes were observed in the placebo control group. The magnitude of increases in FMD was significantly greater in the Ex+LTP group than other intervention groups. CONCLUSION: We concluded that L</vt:lpwstr>
  </property>
  <property fmtid="{D5CDD505-2E9C-101B-9397-08002B2CF9AE}" pid="1479" name="Mendeley Recent Style Id 95_50">
    <vt:lpwstr>TP ingestion combined with regular aerobic exercise improves endothelium-dependent dilatation to a greater extent than monotherapy with either intervention alone in postmenopausal women.","author":[{"dropping-particle":"","family":"Yoshizawa","given":"Mut</vt:lpwstr>
  </property>
  <property fmtid="{D5CDD505-2E9C-101B-9397-08002B2CF9AE}" pid="1480" name="Mendeley Recent Style Id 95_51">
    <vt:lpwstr>suko","non-dropping-particle":"","parse-names":false,"suffix":""},{"dropping-particle":"","family":"Maeda","given":"Seiji","non-dropping-particle":"","parse-names":false,"suffix":""},{"dropping-particle":"","family":"Miyaki","given":"Asako","non-dropping-</vt:lpwstr>
  </property>
  <property fmtid="{D5CDD505-2E9C-101B-9397-08002B2CF9AE}" pid="1481" name="Mendeley Recent Style Id 95_52">
    <vt:lpwstr>particle":"","parse-names":false,"suffix":""},{"dropping-particle":"","family":"Misono","given":"Maiko","non-dropping-particle":"","parse-names":false,"suffix":""},{"dropping-particle":"","family":"Choi","given":"Youngju","non-dropping-particle":"","parse</vt:lpwstr>
  </property>
  <property fmtid="{D5CDD505-2E9C-101B-9397-08002B2CF9AE}" pid="1482" name="Mendeley Recent Style Id 95_53">
    <vt:lpwstr>-names":false,"suffix":""},{"dropping-particle":"","family":"Shimojo","given":"Nobutake","non-dropping-particle":"","parse-names":false,"suffix":""},{"dropping-particle":"","family":"Ajisaka","given":"Ryuichi","non-dropping-particle":"","parse-names":fals</vt:lpwstr>
  </property>
  <property fmtid="{D5CDD505-2E9C-101B-9397-08002B2CF9AE}" pid="1483" name="Mendeley Recent Style Id 95_54">
    <vt:lpwstr>e,"suffix":""},{"dropping-particle":"","family":"Tanaka","given":"Hirofumi","non-dropping-particle":"","parse-names":false,"suffix":""}],"container-title":"American Journal of Hypertension","id":"ITEM-5","issue":"4","issued":{"date-parts":[["2010","4","1"</vt:lpwstr>
  </property>
  <property fmtid="{D5CDD505-2E9C-101B-9397-08002B2CF9AE}" pid="1484" name="Mendeley Recent Style Id 95_55">
    <vt:lpwstr>]]},"language":"eng","note":"From Duplicate 1 (Additive Beneficial Effects of Lactotripeptides Intake With Regular Exercise on Endothelium-Dependent Dilatation in Postmenopausal Women - Yoshizawa, Mutsuko; Maeda, Seiji; Miyaki, Asako; Misono, Maiko; Choi,</vt:lpwstr>
  </property>
  <property fmtid="{D5CDD505-2E9C-101B-9397-08002B2CF9AE}" pid="1485" name="Mendeley Recent Style Id 95_56">
    <vt:lpwstr> Youngju; Shimojo, Nobutake; Ajisaka, Ryuichi; Tanaka, Hirofumi)\n\nIncluded","page":"368-372","publisher-place":"United States","title":"Additive beneficial effects of lactotripeptides intake with regular exercise on endothelium-dependent dilatation in p</vt:lpwstr>
  </property>
  <property fmtid="{D5CDD505-2E9C-101B-9397-08002B2CF9AE}" pid="1486" name="Mendeley Recent Style Id 95_57">
    <vt:lpwstr>ostmenopausal women.","type":"article-journal","volume":"23"},"uris":["http://www.mendeley.com/documents/?uuid=18302417-0d62-4641-9f29-39a10a74343f"]},{"id":"ITEM-6","itemData":{"DOI":"10.1097/GME.0000000000000625","ISBN":"1530-0374 (Electronic) 1072-3714</vt:lpwstr>
  </property>
  <property fmtid="{D5CDD505-2E9C-101B-9397-08002B2CF9AE}" pid="1487" name="Mendeley Recent Style Id 95_58">
    <vt:lpwstr> (Linking)","PMID":"27163520","abstract":"OBJECTIVE: Postmenopausal hot flushes occur due to a reduction in estrogen production causing thermoregulatory and vascular dysfunction. Exercise training enhances thermoregulatory control of sweating, skin and br</vt:lpwstr>
  </property>
  <property fmtid="{D5CDD505-2E9C-101B-9397-08002B2CF9AE}" pid="1488" name="Mendeley Recent Style Id 95_59">
    <vt:lpwstr>ain blood flow. We aimed to determine if improving thermoregulatory control and vascular function with exercise training alleviated hot flushes. METHODS: Twenty-one symptomatic women completed a 7-day hot flush questionnaire and underwent brachial artery </vt:lpwstr>
  </property>
  <property fmtid="{D5CDD505-2E9C-101B-9397-08002B2CF9AE}" pid="1489" name="Mendeley Recent Style Id 95_60">
    <vt:lpwstr>flow-mediated dilation and a cardiorespiratory fitness test. Sweat rate and skin blood flow temperature thresholds and sensitivities, and middle cerebral artery velocity (MCAv) were measured during passive heating. Women performed 16 weeks of supervised e</vt:lpwstr>
  </property>
  <property fmtid="{D5CDD505-2E9C-101B-9397-08002B2CF9AE}" pid="1490" name="Mendeley Recent Style Id 95_61">
    <vt:lpwstr>xercise training or control, and measurements were repeated. RESULTS: There was a greater improvement in cardiorespiratory fitness (4.45 mL/kg/min [95% CI: 1.87, 8.16]; P = 0.04) and reduced hot flush frequency (48 hot flushes/wk [39, 56]; P &lt; 0.001) afte</vt:lpwstr>
  </property>
  <property fmtid="{D5CDD505-2E9C-101B-9397-08002B2CF9AE}" pid="1491" name="Mendeley Recent Style Id 95_62">
    <vt:lpwstr>r exercise compared with control. Exercise reduced basal core temperature (0.14 degrees C [0.01, 0.27]; P = 0.03) and increased basal MCAv (2.8 cm/s [1.0, 5.2]; P = 0.04) compared with control. Sweat rate and skin blood flow thresholds occurred approximat</vt:lpwstr>
  </property>
  <property fmtid="{D5CDD505-2E9C-101B-9397-08002B2CF9AE}" pid="1492" name="Mendeley Recent Style Id 95_63">
    <vt:lpwstr>ely 0.19 degrees C and 0.17 degrees C earlier, alongside improved sweating sensitivity with exercise. MCAv decreased during heating (P &lt; 0.005), but was maintained 4.5 cm/s (3.6, 5.5; P &lt; 0.005) higher during heating after exercise compared with control (</vt:lpwstr>
  </property>
  <property fmtid="{D5CDD505-2E9C-101B-9397-08002B2CF9AE}" pid="1493" name="Mendeley Recent Style Id 95_64">
    <vt:lpwstr>0.6 cm/s [-0.4, 1.4]). CONCLUSIONS: Exercise training that improves cardiorespiratory fitness reduces self-reported hot flushes. Improvements are likely mediated through greater thermoregulatory control in response to increases in core temperature and enh</vt:lpwstr>
  </property>
  <property fmtid="{D5CDD505-2E9C-101B-9397-08002B2CF9AE}" pid="1494" name="Mendeley Recent Style Id 95_65">
    <vt:lpwstr>anced vascular function in the cutaneous and cerebral circulations.","author":[{"dropping-particle":"","family":"Bailey","given":"T G","non-dropping-particle":"","parse-names":false,"suffix":""},{"dropping-particle":"","family":"Cable","given":"N T","non-</vt:lpwstr>
  </property>
  <property fmtid="{D5CDD505-2E9C-101B-9397-08002B2CF9AE}" pid="1495" name="Mendeley Recent Style Id 95_66">
    <vt:lpwstr>dropping-particle":"","parse-names":false,"suffix":""},{"dropping-particle":"","family":"Aziz","given":"N","non-dropping-particle":"","parse-names":false,"suffix":""},{"dropping-particle":"","family":"Dobson","given":"R","non-dropping-particle":"","parse-</vt:lpwstr>
  </property>
  <property fmtid="{D5CDD505-2E9C-101B-9397-08002B2CF9AE}" pid="1496" name="Mendeley Recent Style Id 95_67">
    <vt:lpwstr>names":false,"suffix":""},{"dropping-particle":"","family":"Sprung","given":"V S","non-dropping-particle":"","parse-names":false,"suffix":""},{"dropping-particle":"","family":"Low","given":"D A","non-dropping-particle":"","parse-names":false,"suffix":""},</vt:lpwstr>
  </property>
  <property fmtid="{D5CDD505-2E9C-101B-9397-08002B2CF9AE}" pid="1497" name="Mendeley Recent Style Id 95_68">
    <vt:lpwstr>{"dropping-particle":"","family":"Jones","given":"H","non-dropping-particle":"","parse-names":false,"suffix":""}],"container-title":"Menopause","id":"ITEM-6","issue":"7","issued":{"date-parts":[["2016"]]},"page":"708-718","title":"Exercise training reduce</vt:lpwstr>
  </property>
  <property fmtid="{D5CDD505-2E9C-101B-9397-08002B2CF9AE}" pid="1498" name="Mendeley Recent Style Id 95_69">
    <vt:lpwstr>s the frequency of menopausal hot flushes by improving thermoregulatory control","type":"article-journal","volume":"23"},"uris":["http://www.mendeley.com/documents/?uuid=78d94666-f17a-44fd-845f-8c13617246b3","http://www.mendeley.com/documents/?uuid=31b09e</vt:lpwstr>
  </property>
  <property fmtid="{D5CDD505-2E9C-101B-9397-08002B2CF9AE}" pid="1499" name="Mendeley Recent Style Id 95_70">
    <vt:lpwstr>9f-7e93-427b-81a5-ca4f5db0f823"]}],"mendeley":{"formattedCitation":"&lt;sup&gt;11,34–38&lt;/sup&gt;","manualFormatting":"(Akazawa et al., 2012; Azadpour et al., 2017; Bailey et al., 2016; Black et al., 2009; Yoshizawa et al., 2010)","plainTextFormattedCitation":"11,3</vt:lpwstr>
  </property>
  <property fmtid="{D5CDD505-2E9C-101B-9397-08002B2CF9AE}" pid="1500" name="Mendeley Recent Style Id 95_71">
    <vt:lpwstr>4–38","previouslyFormattedCitation":"&lt;sup&gt;11,34–38&lt;/sup&gt;"},"properties":{"noteIndex":0},"schema":"https://github.com/citation-style-language/schema/raw/master/csl-citation.json"}</vt:lpwstr>
  </property>
  <property fmtid="{D5CDD505-2E9C-101B-9397-08002B2CF9AE}" pid="1501" name="Mendeley Recent Style Id 96_1">
    <vt:lpwstr>&lt;sup&gt;11,34–38&lt;/sup&gt;</vt:lpwstr>
  </property>
  <property fmtid="{D5CDD505-2E9C-101B-9397-08002B2CF9AE}" pid="1502" name="Mendeley Recent Style Name 96_1">
    <vt:lpwstr>11,34–38</vt:lpwstr>
  </property>
  <property fmtid="{D5CDD505-2E9C-101B-9397-08002B2CF9AE}" pid="1503" name="Mendeley Recent Style Id 97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1504" name="Mendeley Recent Style Id 97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1505" name="Mendeley Recent Style Id 97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1506" name="Mendeley Recent Style Id 97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1507" name="Mendeley Recent Style Id 97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1508" name="Mendeley Recent Style Id 97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1509" name="Mendeley Recent Style Id 97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1510" name="Mendeley Recent Style Id 97_8">
    <vt:lpwstr>ention and treatment in high CV risk patients.","author":[{"dropping-particle":"","family":"Jo","given":"Eun‐Ah","non-dropping-particle":"","parse-names":false,"suffix":""},{"dropping-particle":"","family":"Wu","given":"Shan‐Shan","non-dropping-particle":</vt:lpwstr>
  </property>
  <property fmtid="{D5CDD505-2E9C-101B-9397-08002B2CF9AE}" pid="1511" name="Mendeley Recent Style Id 97_9">
    <vt:lpwstr>"","parse-names":false,"suffix":""},{"dropping-particle":"","family":"Han","given":"Hyung‐Rae","non-dropping-particle":"","parse-names":false,"suffix":""},{"dropping-particle":"","family":"Park","given":"Jung‐Jun","non-dropping-particle":"","parse-names":</vt:lpwstr>
  </property>
  <property fmtid="{D5CDD505-2E9C-101B-9397-08002B2CF9AE}" pid="1512" name="Mendeley Recent Style Id 97_10">
    <vt:lpwstr>false,"suffix":""},{"dropping-particle":"","family":"Park","given":"Saejong","non-dropping-particle":"","parse-names":false,"suffix":""},{"dropping-particle":"","family":"Cho","given":"Kyoung‐Im","non-dropping-particle":"","parse-names":false,"suffix":""}</vt:lpwstr>
  </property>
  <property fmtid="{D5CDD505-2E9C-101B-9397-08002B2CF9AE}" pid="1513" name="Mendeley Recent Style Id 97_11">
    <vt:lpwstr>],"container-title":"Clinical Cardiology","id":"ITEM-1","issued":{"date-parts":[["2019","12","28"]]},"note":"CV risk group\n\nIncluded","page":"clc.23324","title":"Effects of exergaming in postmenopausal women with high cardiovascular risk: A randomized c</vt:lpwstr>
  </property>
  <property fmtid="{D5CDD505-2E9C-101B-9397-08002B2CF9AE}" pid="1514" name="Mendeley Recent Style Id 97_12">
    <vt:lpwstr>ontrolled trial","type":"article-journal"},"uris":["http://www.mendeley.com/documents/?uuid=18e59d2e-9c06-4ca1-8aab-da292c4e3047"]}],"mendeley":{"formattedCitation":"&lt;sup&gt;32&lt;/sup&gt;","plainTextFormattedCitation":"32","previouslyFormattedCitation":"&lt;sup&gt;32&lt;/</vt:lpwstr>
  </property>
  <property fmtid="{D5CDD505-2E9C-101B-9397-08002B2CF9AE}" pid="1515" name="Mendeley Recent Style Id 97_13">
    <vt:lpwstr>sup&gt;"},"properties":{"noteIndex":0},"schema":"https://github.com/citation-style-language/schema/raw/master/csl-citation.json"}</vt:lpwstr>
  </property>
  <property fmtid="{D5CDD505-2E9C-101B-9397-08002B2CF9AE}" pid="1516" name="Mendeley Recent Style Name 97_1">
    <vt:lpwstr>&lt;sup&gt;32&lt;/sup&gt;</vt:lpwstr>
  </property>
  <property fmtid="{D5CDD505-2E9C-101B-9397-08002B2CF9AE}" pid="1517" name="Mendeley Recent Style Id 98_1">
    <vt:lpwstr>&lt;sup&gt;32&lt;/sup&gt;</vt:lpwstr>
  </property>
  <property fmtid="{D5CDD505-2E9C-101B-9397-08002B2CF9AE}" pid="1518" name="Mendeley Recent Style Name 98_1">
    <vt:lpwstr>32</vt:lpwstr>
  </property>
  <property fmtid="{D5CDD505-2E9C-101B-9397-08002B2CF9AE}" pid="1519" name="Mendeley Recent Style Id 99_1">
    <vt:lpwstr>ADDIN CSL_CITATION {"citationItems":[{"id":"ITEM-1","itemData":{"DOI":"10.1038/ajh.2009.270","ISSN":"1941-7225 (Electronic)","PMID":"20075849","abstract":"BACKGROUND: Peripheral conduit artery endothelium-dependent dilatation decreases with aging in human</vt:lpwstr>
  </property>
  <property fmtid="{D5CDD505-2E9C-101B-9397-08002B2CF9AE}" pid="1520" name="Mendeley Recent Style Id 99_2">
    <vt:lpwstr>s. Lactotripeptides (LTPs) and regular exercise can improve endothelium-dependent dilatation, but combining these lifestyle modifications may be more effective than either treatment alone. We conducted a randomized, place-controlled trial with four differ</vt:lpwstr>
  </property>
  <property fmtid="{D5CDD505-2E9C-101B-9397-08002B2CF9AE}" pid="1521" name="Mendeley Recent Style Id 99_3">
    <vt:lpwstr>ent intervention arms. METHODS: A total of 43 postmenopausal women (50-65 years old) were randomly divided into placebo, LTP, exercise and placebo (Ex+placebo), or exercise and LTP (Ex+LTP) groups. LTP or placebo was administered orally for 8 weeks. The e</vt:lpwstr>
  </property>
  <property fmtid="{D5CDD505-2E9C-101B-9397-08002B2CF9AE}" pid="1522" name="Mendeley Recent Style Id 99_4">
    <vt:lpwstr>xercise groups completed an 8-week moderate aerobic exercise (walking or cycling) intervention. RESULTS: There were no statistically significant differences in baseline flow-mediated dilatation (FMD) and most other key dependent variables among the groups</vt:lpwstr>
  </property>
  <property fmtid="{D5CDD505-2E9C-101B-9397-08002B2CF9AE}" pid="1523" name="Mendeley Recent Style Id 99_5">
    <vt:lpwstr>. FMD significantly increased in the LTP, Ex+placebo, and Ex+LTP groups whereas no such changes were observed in the placebo control group. The magnitude of increases in FMD was significantly greater in the Ex+LTP group than other intervention groups. CON</vt:lpwstr>
  </property>
  <property fmtid="{D5CDD505-2E9C-101B-9397-08002B2CF9AE}" pid="1524" name="Mendeley Recent Style Id 99_6">
    <vt:lpwstr>CLUSION: We concluded that LTP ingestion combined with regular aerobic exercise improves endothelium-dependent dilatation to a greater extent than monotherapy with either intervention alone in postmenopausal women.","author":[{"dropping-particle":"","fami</vt:lpwstr>
  </property>
  <property fmtid="{D5CDD505-2E9C-101B-9397-08002B2CF9AE}" pid="1525" name="Mendeley Recent Style Id 99_7">
    <vt:lpwstr>ly":"Yoshizawa","given":"Mutsuko","non-dropping-particle":"","parse-names":false,"suffix":""},{"dropping-particle":"","family":"Maeda","given":"Seiji","non-dropping-particle":"","parse-names":false,"suffix":""},{"dropping-particle":"","family":"Miyaki","g</vt:lpwstr>
  </property>
  <property fmtid="{D5CDD505-2E9C-101B-9397-08002B2CF9AE}" pid="1526" name="Mendeley Recent Style Id 99_8">
    <vt:lpwstr>iven":"Asako","non-dropping-particle":"","parse-names":false,"suffix":""},{"dropping-particle":"","family":"Misono","given":"Maiko","non-dropping-particle":"","parse-names":false,"suffix":""},{"dropping-particle":"","family":"Choi","given":"Youngju","non-</vt:lpwstr>
  </property>
  <property fmtid="{D5CDD505-2E9C-101B-9397-08002B2CF9AE}" pid="1527" name="Mendeley Recent Style Id 99_9">
    <vt:lpwstr>dropping-particle":"","parse-names":false,"suffix":""},{"dropping-particle":"","family":"Shimojo","given":"Nobutake","non-dropping-particle":"","parse-names":false,"suffix":""},{"dropping-particle":"","family":"Ajisaka","given":"Ryuichi","non-dropping-par</vt:lpwstr>
  </property>
  <property fmtid="{D5CDD505-2E9C-101B-9397-08002B2CF9AE}" pid="1528" name="Mendeley Recent Style Id 99_10">
    <vt:lpwstr>ticle":"","parse-names":false,"suffix":""},{"dropping-particle":"","family":"Tanaka","given":"Hirofumi","non-dropping-particle":"","parse-names":false,"suffix":""}],"container-title":"American Journal of Hypertension","id":"ITEM-1","issue":"4","issued":{"</vt:lpwstr>
  </property>
  <property fmtid="{D5CDD505-2E9C-101B-9397-08002B2CF9AE}" pid="1529" name="Mendeley Recent Style Id 99_11">
    <vt:lpwstr>date-parts":[["2010","4","1"]]},"language":"eng","note":"From Duplicate 1 (Additive Beneficial Effects of Lactotripeptides Intake With Regular Exercise on Endothelium-Dependent Dilatation in Postmenopausal Women - Yoshizawa, Mutsuko; Maeda, Seiji; Miyaki,</vt:lpwstr>
  </property>
  <property fmtid="{D5CDD505-2E9C-101B-9397-08002B2CF9AE}" pid="1530" name="Mendeley Recent Style Id 99_12">
    <vt:lpwstr> Asako; Misono, Maiko; Choi, Youngju; Shimojo, Nobutake; Ajisaka, Ryuichi; Tanaka, Hirofumi)\n\nIncluded","page":"368-372","publisher-place":"United States","title":"Additive beneficial effects of lactotripeptides intake with regular exercise on endotheli</vt:lpwstr>
  </property>
  <property fmtid="{D5CDD505-2E9C-101B-9397-08002B2CF9AE}" pid="1531" name="Mendeley Recent Style Id 99_13">
    <vt:lpwstr>um-dependent dilatation in postmenopausal women.","type":"article-journal","volume":"23"},"uris":["http://www.mendeley.com/documents/?uuid=18302417-0d62-4641-9f29-39a10a74343f"]},{"id":"ITEM-2","itemData":{"DOI":"10.1089/jwh.2013.4420","ISSN":"1931-843X (</vt:lpwstr>
  </property>
  <property fmtid="{D5CDD505-2E9C-101B-9397-08002B2CF9AE}" pid="1532" name="Mendeley Recent Style Id 99_14">
    <vt:lpwstr>Electronic)","PMID":"24299160","abstract":"BACKGROUND: Endothelial dysfunction measured via flow-mediated dilation (FMD) is associated with greater risk of future hypertension and cardiovascular events in postmenopausal women. Aerobic exercise training ha</vt:lpwstr>
  </property>
  <property fmtid="{D5CDD505-2E9C-101B-9397-08002B2CF9AE}" pid="1533" name="Mendeley Recent Style Id 99_15">
    <vt:lpwstr>s been shown to improve endothelial function in Caucasian populations, but has not been evaluated specifically in African Americans. This has clinical importance due to the increased prevalence of cardiovascular disease in African Americans. METHODS: In t</vt:lpwstr>
  </property>
  <property fmtid="{D5CDD505-2E9C-101B-9397-08002B2CF9AE}" pid="1534" name="Mendeley Recent Style Id 99_16">
    <vt:lpwstr>he present pilot study, 8 African American (age: 55.8+/-1.7 years, peak oxygen uptake [VO2 peak]: 21.0+/-3.9 mL/kg/minute, body mass index [BMI]: 30.1+/- 6.3 kg/m(2)) and 16 Caucasian (age: 57.2+/-5.9 years, VO2 peak: 21.8+/-3.7 mL/kg/minute, BMI: 29.3+/-</vt:lpwstr>
  </property>
  <property fmtid="{D5CDD505-2E9C-101B-9397-08002B2CF9AE}" pid="1535" name="Mendeley Recent Style Id 99_17">
    <vt:lpwstr>5.2 kg/m(2)) sedentary postmenopausal women underwent brachial artery FMD measurements before and after 12 weeks of aerobic exercise training. FMD was quantified by comparing B-mode ultrasound images of the brachial artery at rest and following reactive h</vt:lpwstr>
  </property>
  <property fmtid="{D5CDD505-2E9C-101B-9397-08002B2CF9AE}" pid="1536" name="Mendeley Recent Style Id 99_18">
    <vt:lpwstr>yperemia after 5 minutes of forearm occlusion. Participants performed aerobic exercise training 4 days per week for 12 weeks. RESULTS: Despite improvements in fitness in both groups, aerobic exercise training did not significantly improve FMD in African A</vt:lpwstr>
  </property>
  <property fmtid="{D5CDD505-2E9C-101B-9397-08002B2CF9AE}" pid="1537" name="Mendeley Recent Style Id 99_19">
    <vt:lpwstr>merican (5.8% to 5.7%, p=0.950) or Caucasian postmenopausal women (5.7% to 6.6%, p=0.267). In women with the greatest impairment in endothelial function at baseline (FMD&lt;4.5%), a significant improvement in FMD was observed, independent of race, following </vt:lpwstr>
  </property>
  <property fmtid="{D5CDD505-2E9C-101B-9397-08002B2CF9AE}" pid="1538" name="Mendeley Recent Style Id 99_20">
    <vt:lpwstr>exercise training (2.2% to 6.2%, p=0.007). CONCLUSION: The benefits of aerobic exercise training on endothelial function in postmenopausal women are most pronounced in women with endothelial dysfunction prior to training and do not appear to be affected b</vt:lpwstr>
  </property>
  <property fmtid="{D5CDD505-2E9C-101B-9397-08002B2CF9AE}" pid="1539" name="Mendeley Recent Style Id 99_21">
    <vt:lpwstr>y race.","author":[{"dropping-particle":"","family":"Swift","given":"Damon L","non-dropping-particle":"","parse-names":false,"suffix":""},{"dropping-particle":"","family":"Weltman","given":"Judith Y.","non-dropping-particle":"","parse-names":false,"suffix</vt:lpwstr>
  </property>
  <property fmtid="{D5CDD505-2E9C-101B-9397-08002B2CF9AE}" pid="1540" name="Mendeley Recent Style Id 99_22">
    <vt:lpwstr>":""},{"dropping-particle":"","family":"Patrie","given":"James T","non-dropping-particle":"","parse-names":false,"suffix":""},{"dropping-particle":"","family":"Saliba","given":"Susan A","non-dropping-particle":"","parse-names":false,"suffix":""},{"droppin</vt:lpwstr>
  </property>
  <property fmtid="{D5CDD505-2E9C-101B-9397-08002B2CF9AE}" pid="1541" name="Mendeley Recent Style Id 99_23">
    <vt:lpwstr>g-particle":"","family":"Gaesser","given":"Glenn A","non-dropping-particle":"","parse-names":false,"suffix":""},{"dropping-particle":"","family":"Barrett","given":"Eugene J","non-dropping-particle":"","parse-names":false,"suffix":""},{"dropping-particle":</vt:lpwstr>
  </property>
  <property fmtid="{D5CDD505-2E9C-101B-9397-08002B2CF9AE}" pid="1542" name="Mendeley Recent Style Id 99_24">
    <vt:lpwstr>"","family":"Weltman","given":"Arthur","non-dropping-particle":"","parse-names":false,"suffix":""}],"container-title":"Journal of women's health (2002)","id":"ITEM-2","issue":"3","issued":{"date-parts":[["2014","3"]]},"language":"eng","note":"From Duplica</vt:lpwstr>
  </property>
  <property fmtid="{D5CDD505-2E9C-101B-9397-08002B2CF9AE}" pid="1543" name="Mendeley Recent Style Id 99_25">
    <vt:lpwstr>te 2 (Predictors of Improvement in Endothelial Function After Exercise Training in a Diverse Sample of Postmenopausal Women - Swift, Damon L; Weltman, Judith Y.; Patrie, James T; Saliba, Susan A; Gaesser, Glenn A; Barrett, Eugene J; Weltman, Arthur)\n\nNo</vt:lpwstr>
  </property>
  <property fmtid="{D5CDD505-2E9C-101B-9397-08002B2CF9AE}" pid="1544" name="Mendeley Recent Style Id 99_26">
    <vt:lpwstr> post data as mean and SD\n\nContact author","page":"260-266","publisher-place":"United States","title":"Predictors of improvement in endothelial function after exercise training in a diverse sample of postmenopausal women.","type":"article-journal","volu</vt:lpwstr>
  </property>
  <property fmtid="{D5CDD505-2E9C-101B-9397-08002B2CF9AE}" pid="1545" name="Mendeley Recent Style Id 99_27">
    <vt:lpwstr>me":"23"},"uris":["http://www.mendeley.com/documents/?uuid=3467bf49-e49f-4898-9683-a98a06518e79"]},{"id":"ITEM-3","itemData":{"DOI":"10.1097/GME.0000000000000208","ISSN":"1072-3714","PMID":"24552980","abstract":"OBJECTIVE: This study compared the effects </vt:lpwstr>
  </property>
  <property fmtid="{D5CDD505-2E9C-101B-9397-08002B2CF9AE}" pid="1546" name="Mendeley Recent Style Id 99_28">
    <vt:lpwstr>of a 2-week program of low-volume high-intensity interval training (HIT) with the effects of higher-volume moderate-intensity continuous training (CT) on cardiopulmonary and vascular functions in postmenopausal women. METHODS: Twenty-two postmenopausal wo</vt:lpwstr>
  </property>
  <property fmtid="{D5CDD505-2E9C-101B-9397-08002B2CF9AE}" pid="1547" name="Mendeley Recent Style Id 99_29">
    <vt:lpwstr>men were randomly assigned to undertake six HIT (n = 12) or CT (n = 10) sessions for 2 weeks. HIT sessions consisted of ten 1-minute intervals of cycling exercise at 100% of peak power output separated by 1 minute of active recovery. CT sessions involved </vt:lpwstr>
  </property>
  <property fmtid="{D5CDD505-2E9C-101B-9397-08002B2CF9AE}" pid="1548" name="Mendeley Recent Style Id 99_30">
    <vt:lpwstr>40 minutes of continuous cycling at 65% of peak power output. Variables assessed at baseline and 2 weeks included cardiopulmonary function (ventilatory threshold, peak oxygen uptake), macrovascular endothelial function (flow-mediated dilation of the brach</vt:lpwstr>
  </property>
  <property fmtid="{D5CDD505-2E9C-101B-9397-08002B2CF9AE}" pid="1549" name="Mendeley Recent Style Id 99_31">
    <vt:lpwstr>ial artery), and microvascular function (reactive hyperemia and local thermal hyperemia of forearm skin). RESULTS: Eighteen participants completed the study (HIT, 11; CT, 7). Adherence to the exercise programs was excellent, with 107 of 108 sessions compl</vt:lpwstr>
  </property>
  <property fmtid="{D5CDD505-2E9C-101B-9397-08002B2CF9AE}" pid="1550" name="Mendeley Recent Style Id 99_32">
    <vt:lpwstr>eted. Despite substantially lower total time commitment ( approximately 2.5 vs. approximately 5 h) and training volume (558 vs. 1,237 kJ) for HIT versus CT, increases from baseline in peak oxygen uptake achieved significance (P = 0.01) for the HIT group o</vt:lpwstr>
  </property>
  <property fmtid="{D5CDD505-2E9C-101B-9397-08002B2CF9AE}" pid="1551" name="Mendeley Recent Style Id 99_33">
    <vt:lpwstr>nly (Delta = 2.2 mL kg min; P for interaction = 0.688). Improvements in exercise test duration were observed in both groups (HIT, 13%; CT, 5%; P for interaction = 0.194). There were no significant changes in macrovascular or microvascular function in eith</vt:lpwstr>
  </property>
  <property fmtid="{D5CDD505-2E9C-101B-9397-08002B2CF9AE}" pid="1552" name="Mendeley Recent Style Id 99_34">
    <vt:lpwstr>er group. CONCLUSIONS: The findings suggest that low-volume HIT is feasible and can lead to rapid improvements in cardiopulmonary function in postmenopausal women.","author":[{"dropping-particle":"","family":"Klonizakis","given":"Markos","non-dropping-par</vt:lpwstr>
  </property>
  <property fmtid="{D5CDD505-2E9C-101B-9397-08002B2CF9AE}" pid="1553" name="Mendeley Recent Style Id 99_35">
    <vt:lpwstr>ticle":"","parse-names":false,"suffix":""},{"dropping-particle":"","family":"Moss","given":"James","non-dropping-particle":"","parse-names":false,"suffix":""},{"dropping-particle":"","family":"Gilbert","given":"Stephen","non-dropping-particle":"","parse-n</vt:lpwstr>
  </property>
  <property fmtid="{D5CDD505-2E9C-101B-9397-08002B2CF9AE}" pid="1554" name="Mendeley Recent Style Id 99_36">
    <vt:lpwstr>ames":false,"suffix":""},{"dropping-particle":"","family":"Broom","given":"David","non-dropping-particle":"","parse-names":false,"suffix":""},{"dropping-particle":"","family":"Foster","given":"Jeff","non-dropping-particle":"","parse-names":false,"suffix":</vt:lpwstr>
  </property>
  <property fmtid="{D5CDD505-2E9C-101B-9397-08002B2CF9AE}" pid="1555" name="Mendeley Recent Style Id 99_37">
    <vt:lpwstr>""},{"dropping-particle":"","family":"Tew","given":"Garry A","non-dropping-particle":"","parse-names":false,"suffix":""}],"container-title":"Menopause (New York, N.Y.)","id":"ITEM-3","issue":"10","issued":{"date-parts":[["2014","10"]]},"language":"eng","n</vt:lpwstr>
  </property>
  <property fmtid="{D5CDD505-2E9C-101B-9397-08002B2CF9AE}" pid="1556" name="Mendeley Recent Style Id 99_38">
    <vt:lpwstr>ote":"From Duplicate 2 (Low-volume high-intensity interval training rapidly improves cardiopulmonary function in postmenopausal women - Klonizakis, Markos; Moss, James; Gilbert, Stephen; Broom, David; Foster, Jeff; Tew, Garry A)\n\nIncluded","page":"1099-</vt:lpwstr>
  </property>
  <property fmtid="{D5CDD505-2E9C-101B-9397-08002B2CF9AE}" pid="1557" name="Mendeley Recent Style Id 99_39">
    <vt:lpwstr>1105","publisher-place":"United States","title":"Low-volume high-intensity interval training rapidly improves cardiopulmonary function in postmenopausal women","type":"article-journal","volume":"21"},"uris":["http://www.mendeley.com/documents/?uuid=39e973</vt:lpwstr>
  </property>
  <property fmtid="{D5CDD505-2E9C-101B-9397-08002B2CF9AE}" pid="1558" name="Mendeley Recent Style Id 99_40">
    <vt:lpwstr>94-9146-4238-acb5-dc0ca042375a"]},{"id":"ITEM-4","itemData":{"DOI":"10.1038/s41440-019-0328-1","ISBN":"4144001903","ISSN":"0916-9636","abstract":"To examine the effects of low‐intensity resistance exercise training (LIRET) and whole‐body vibration trainin</vt:lpwstr>
  </property>
  <property fmtid="{D5CDD505-2E9C-101B-9397-08002B2CF9AE}" pid="1559" name="Mendeley Recent Style Id 99_41">
    <vt:lpwstr>g (WBVT) with an external weighted vest on arterial stiffness, wave reflection, brachial flow‐mediated dilation (FMD), and physical performance in postmenopausal women. Thirty‐three postmenopausal women were stratified by age, body mass index (BMI), and m</vt:lpwstr>
  </property>
  <property fmtid="{D5CDD505-2E9C-101B-9397-08002B2CF9AE}" pid="1560" name="Mendeley Recent Style Id 99_42">
    <vt:lpwstr>aximal voluntary contraction (MVC) (age, 65â€‰Â±â€‰4 years; BMI, 23.3â€‰Â±â€‰2.6â€‰kg/m2; MVC, 17.4â€‰Â±â€‰2.6â€‰kg) and randomized into LIRET, WBVT, or a nonexercising control group for 12 weeks. Arterial stiffness, augmentation index (AIx), augmented pr</vt:lpwstr>
  </property>
  <property fmtid="{D5CDD505-2E9C-101B-9397-08002B2CF9AE}" pid="1561" name="Mendeley Recent Style Id 99_43">
    <vt:lpwstr>essure (AP), brachial FMD, gait speed and leg strength were measured at baseline and 12 weeks. WBVT induced improvements in pulse pressure amplification (PPA) (0.04â€‰Â±â€‰0.02) compared to control (Pâ€‰=â€‰0.048) and in wave reflection indices [AIx (‐4.3</vt:lpwstr>
  </property>
  <property fmtid="{D5CDD505-2E9C-101B-9397-08002B2CF9AE}" pid="1562" name="Mendeley Recent Style Id 99_44">
    <vt:lpwstr>â€‰Â±â€‰1.4%) and AP (‐2.9â€‰Â±â€‰1.3â€‰mmHg)] compared to LIRET (Pâ€‰=â€‰0.039 and 0.048, respectively). WBVT (3.8â€‰Â±â€‰1.4%) and LIRET (5.0â€‰Â±â€‰1.5%) induced similar improvements in FMD compared to control (Pâ€‰=â€‰0.029 and 0.008, respectively). W</vt:lpwstr>
  </property>
  <property fmtid="{D5CDD505-2E9C-101B-9397-08002B2CF9AE}" pid="1563" name="Mendeley Recent Style Id 99_45">
    <vt:lpwstr>BVT and LIRET elicited similar increases in leg strength (Pâ€‰=â€‰0.001 and 0.019, respectively), compared to no improvement in the control group. LIRET significantly increased gait speed compared to WBVT (Pâ€‰=â€‰0.043). Although both WBVT and LIRET incr</vt:lpwstr>
  </property>
  <property fmtid="{D5CDD505-2E9C-101B-9397-08002B2CF9AE}" pid="1564" name="Mendeley Recent Style Id 99_46">
    <vt:lpwstr>eased brachial artery FMD (systemic effect), WBVT seemed to be more efficacious in improving wave reflection and cardiac pulsatile load. Interestingly, LIRET elicited a significant improvement in gait speed. Both modalities seem effective in improving sys</vt:lpwstr>
  </property>
  <property fmtid="{D5CDD505-2E9C-101B-9397-08002B2CF9AE}" pid="1565" name="Mendeley Recent Style Id 99_47">
    <vt:lpwstr>temic endothelial function and muscle strength in postmenopausal women.","author":[{"dropping-particle":"","family":"Jaime","given":"Salvador J.","non-dropping-particle":"","parse-names":false,"suffix":""},{"dropping-particle":"","family":"Maharaj","given</vt:lpwstr>
  </property>
  <property fmtid="{D5CDD505-2E9C-101B-9397-08002B2CF9AE}" pid="1566" name="Mendeley Recent Style Id 99_48">
    <vt:lpwstr>":"Arun","non-dropping-particle":"","parse-names":false,"suffix":""},{"dropping-particle":"","family":"Alvarez-Alvarado","given":"Stacey","non-dropping-particle":"","parse-names":false,"suffix":""},{"dropping-particle":"","family":"Figueroa","given":"Artu</vt:lpwstr>
  </property>
  <property fmtid="{D5CDD505-2E9C-101B-9397-08002B2CF9AE}" pid="1567" name="Mendeley Recent Style Id 99_49">
    <vt:lpwstr>ro","non-dropping-particle":"","parse-names":false,"suffix":""}],"container-title":"Hypertension research","id":"ITEM-4","issued":{"date-parts":[["2019"]]},"note":"From Duplicate 1 (Impact of low-intensity resistance and whole-body vibration training on a</vt:lpwstr>
  </property>
  <property fmtid="{D5CDD505-2E9C-101B-9397-08002B2CF9AE}" pid="1568" name="Mendeley Recent Style Id 99_50">
    <vt:lpwstr>ortic hemodynamics and vascular function in postmenopausal women - Jaime, S J; Maharaj, A; Alvarez-Alvarado, S; Figueroa, A)\n\nKeeping it in because of the low-intensit resistance exercise\n\nIncluded","publisher":"Springer US","title":"Impact of low-int</vt:lpwstr>
  </property>
  <property fmtid="{D5CDD505-2E9C-101B-9397-08002B2CF9AE}" pid="1569" name="Mendeley Recent Style Id 99_51">
    <vt:lpwstr>ensity resistance and whole-body vibration training on aortic hemodynamics and vascular function in postmenopausal women","type":"article-journal"},"uris":["http://www.mendeley.com/documents/?uuid=1398a00e-a0b2-4fba-b64f-427d0e9ec671"]},{"id":"ITEM-5","it</vt:lpwstr>
  </property>
  <property fmtid="{D5CDD505-2E9C-101B-9397-08002B2CF9AE}" pid="1570" name="Mendeley Recent Style Id 99_52">
    <vt:lpwstr>emData":{"DOI":"10.1097/GME.0000000000000762","ISSN":"1072-3714","PMID":"28231078","abstract":"OBJECTIVE: The purpose of this study is to determine the effect of 10 weeks of moderate-intensity aerobic exercise training (MIET) on blood pressure (BP), angio</vt:lpwstr>
  </property>
  <property fmtid="{D5CDD505-2E9C-101B-9397-08002B2CF9AE}" pid="1571" name="Mendeley Recent Style Id 99_53">
    <vt:lpwstr>tensin-converting enzyme (ACE) and beta2-adrenergic receptor (ADRB2) gene expression in leukocytes, plasma angiotensin II (Ang II), and flow-mediated dilation (FMD) in obese postmenopausal women (PMW) with prehypertension. METHODS: Twenty-four obese prehy</vt:lpwstr>
  </property>
  <property fmtid="{D5CDD505-2E9C-101B-9397-08002B2CF9AE}" pid="1572" name="Mendeley Recent Style Id 99_54">
    <vt:lpwstr>pertensive PMW (aged 50-70 y; body mass index &gt;/=30 kg/m) randomly assigned to control (n = 12) and exercise (n = 12) groups. Exercise group performed MIET (25-40 min/d, 3 d/wk at 50%-70% of heart rate reserve) for 10 weeks. Control group maintained their</vt:lpwstr>
  </property>
  <property fmtid="{D5CDD505-2E9C-101B-9397-08002B2CF9AE}" pid="1573" name="Mendeley Recent Style Id 99_55">
    <vt:lpwstr> normal daily physical activity level. Body composition, VO2max, BP, ACE and ADRB2 gene expression, plasma Ang II, and FMD were measured before and after the training program. RESULTS: After MIET, systolic and diastolic BPs decreased by 4.6% and 2.4%, res</vt:lpwstr>
  </property>
  <property fmtid="{D5CDD505-2E9C-101B-9397-08002B2CF9AE}" pid="1574" name="Mendeley Recent Style Id 99_56">
    <vt:lpwstr>pectively (P &lt; 0.001). Plasma Ang II level decreased by 45.7%, whereas FMD increased by 86% in the exercise group (P &lt; 0.001). Exercise training resulted in a threefold increase in ADRB2 and a fourfold decrease in ACE gene expressions (P &lt; 0.05). Training</vt:lpwstr>
  </property>
  <property fmtid="{D5CDD505-2E9C-101B-9397-08002B2CF9AE}" pid="1575" name="Mendeley Recent Style Id 99_57">
    <vt:lpwstr>-induced changes in BP inversely associated with the changes in FMD and ADRB2 (r values range -0.55 to -0.78), and positively associated with Ang II and ACE (r values range 0.68-0.86) (P &lt; 0.001). CONCLUSIONS: Ten weeks of MIET modulates ACE and ADRB2 gen</vt:lpwstr>
  </property>
  <property fmtid="{D5CDD505-2E9C-101B-9397-08002B2CF9AE}" pid="1576" name="Mendeley Recent Style Id 99_58">
    <vt:lpwstr>e expression, decreases Ang II plasma levels, and improves endothelial function in obese PMW, and these alterations are associated with reduction in BP.","author":[{"dropping-particle":"","family":"Azadpour","given":"Noushin","non-dropping-particle":"","p</vt:lpwstr>
  </property>
  <property fmtid="{D5CDD505-2E9C-101B-9397-08002B2CF9AE}" pid="1577" name="Mendeley Recent Style Id 99_59">
    <vt:lpwstr>arse-names":false,"suffix":""},{"dropping-particle":"","family":"Tartibian","given":"Bakhtyar","non-dropping-particle":"","parse-names":false,"suffix":""},{"dropping-particle":"","family":"Koşar","given":"Şükran Nazan","non-dropping-particle":"","parse-na</vt:lpwstr>
  </property>
  <property fmtid="{D5CDD505-2E9C-101B-9397-08002B2CF9AE}" pid="1578" name="Mendeley Recent Style Id 99_60">
    <vt:lpwstr>mes":false,"suffix":""}],"container-title":"Menopause","id":"ITEM-5","issue":"3","issued":{"date-parts":[["2017","3"]]},"language":"eng","page":"269-277","publisher-place":"United States","title":"Effects of aerobic exercise training on ACE and ADRB2 gene</vt:lpwstr>
  </property>
  <property fmtid="{D5CDD505-2E9C-101B-9397-08002B2CF9AE}" pid="1579" name="Mendeley Recent Style Id 99_61">
    <vt:lpwstr> expression, plasma angiotensin II level, and flow-mediated dilation","type":"article-journal","volume":"24"},"uris":["http://www.mendeley.com/documents/?uuid=3064eefe-197b-42d5-9d48-00cf64556882"]},{"id":"ITEM-6","itemData":{"DOI":"10.1016/j.nutres.2012.</vt:lpwstr>
  </property>
  <property fmtid="{D5CDD505-2E9C-101B-9397-08002B2CF9AE}" pid="1580" name="Mendeley Recent Style Id 99_62">
    <vt:lpwstr>09.002","ISSN":"02715317","PMID":"23146777","abstract":"Vascular endothelial function is declines with aging and is associated with an increased risk of cardiovascular disease. Lifestyle modification, particularly aerobic exercise and dietary adjustment, </vt:lpwstr>
  </property>
  <property fmtid="{D5CDD505-2E9C-101B-9397-08002B2CF9AE}" pid="1581" name="Mendeley Recent Style Id 99_63">
    <vt:lpwstr>has a favorable effect on vascular aging. Curcumin is a major component of turmeric with known anti-inflammatory and anti-oxidative effects. We investigated the effects of curcumin ingestion and aerobic exercise training on flow-mediated dilation as an in</vt:lpwstr>
  </property>
  <property fmtid="{D5CDD505-2E9C-101B-9397-08002B2CF9AE}" pid="1582" name="Mendeley Recent Style Id 99_64">
    <vt:lpwstr>dicator endothelial function in postmenopausal women. A total of 32 postmenopausal women were assigned to 3 groups: control, exercise, and curcumin groups. The curcumin group ingested curcumin orally for 8 weeks. The exercise group underwent moderate aero</vt:lpwstr>
  </property>
  <property fmtid="{D5CDD505-2E9C-101B-9397-08002B2CF9AE}" pid="1583" name="Mendeley Recent Style Id 99_65">
    <vt:lpwstr>bic exercise training for 8 weeks. Before and after each intervention, flow-mediated dilation was measured. No difference in baseline flow-mediated dilation or other key dependent variables were detected among the groups. Flow-mediated dilation increased </vt:lpwstr>
  </property>
  <property fmtid="{D5CDD505-2E9C-101B-9397-08002B2CF9AE}" pid="1584" name="Mendeley Recent Style Id 99_66">
    <vt:lpwstr>significantly and equally in the curcumin and exercise groups, whereas no changes were observed in the control group. Our results indicated that curcumin ingestion and aerobic exercise training can increase flow-mediated dilation in postmenopausal women, </vt:lpwstr>
  </property>
  <property fmtid="{D5CDD505-2E9C-101B-9397-08002B2CF9AE}" pid="1585" name="Mendeley Recent Style Id 99_67">
    <vt:lpwstr>suggesting that both can potentially improve the age-related decline in endothelial function.","author":[{"dropping-particle":"","family":"Akazawa","given":"Nobuhiko","non-dropping-particle":"","parse-names":false,"suffix":""},{"dropping-particle":"","fam</vt:lpwstr>
  </property>
  <property fmtid="{D5CDD505-2E9C-101B-9397-08002B2CF9AE}" pid="1586" name="Mendeley Recent Style Id 99_68">
    <vt:lpwstr>ily":"Choi","given":"Youngju","non-dropping-particle":"","parse-names":false,"suffix":""},{"dropping-particle":"","family":"Miyaki","given":"Asako","non-dropping-particle":"","parse-names":false,"suffix":""},{"dropping-particle":"","family":"Tanabe","give</vt:lpwstr>
  </property>
  <property fmtid="{D5CDD505-2E9C-101B-9397-08002B2CF9AE}" pid="1587" name="Mendeley Recent Style Id 99_69">
    <vt:lpwstr>n":"Yoko","non-dropping-particle":"","parse-names":false,"suffix":""},{"dropping-particle":"","family":"Sugawara","given":"Jun","non-dropping-particle":"","parse-names":false,"suffix":""},{"dropping-particle":"","family":"Ajisaka","given":"Ryuichi","non-d</vt:lpwstr>
  </property>
  <property fmtid="{D5CDD505-2E9C-101B-9397-08002B2CF9AE}" pid="1588" name="Mendeley Recent Style Id 99_70">
    <vt:lpwstr>ropping-particle":"","parse-names":false,"suffix":""},{"dropping-particle":"","family":"Maeda","given":"Seiji","non-dropping-particle":"","parse-names":false,"suffix":""}],"container-title":"Nutrition Research","id":"ITEM-6","issue":"10","issued":{"date-p</vt:lpwstr>
  </property>
  <property fmtid="{D5CDD505-2E9C-101B-9397-08002B2CF9AE}" pid="1589" name="Mendeley Recent Style Id 99_71">
    <vt:lpwstr>arts":[["2012","10"]]},"language":"eng","page":"795-799","publisher-place":"United States","title":"Curcumin ingestion and exercise training improve vascular endothelial function in postmenopausal women","type":"article-journal","volume":"32"},"uris":["ht</vt:lpwstr>
  </property>
  <property fmtid="{D5CDD505-2E9C-101B-9397-08002B2CF9AE}" pid="1590" name="Mendeley Recent Style Id 99_72">
    <vt:lpwstr>tp://www.mendeley.com/documents/?uuid=58f97af1-89da-47b0-9199-9c1ef7025313"]}],"mendeley":{"formattedCitation":"&lt;sup&gt;34,36–39,42&lt;/sup&gt;","manualFormatting":"(Akazawa et al., 2012; Azadpour et al., 2017; Klonizakis et al., 2014; Yoshizawa et al., 2010)","pl</vt:lpwstr>
  </property>
  <property fmtid="{D5CDD505-2E9C-101B-9397-08002B2CF9AE}" pid="1591" name="Mendeley Recent Style Id 99_73">
    <vt:lpwstr>ainTextFormattedCitation":"34,36–39,42","previouslyFormattedCitation":"&lt;sup&gt;34,36–39,42&lt;/sup&gt;"},"properties":{"noteIndex":0},"schema":"https://github.com/citation-style-language/schema/raw/master/csl-citation.json"}</vt:lpwstr>
  </property>
  <property fmtid="{D5CDD505-2E9C-101B-9397-08002B2CF9AE}" pid="1592" name="Mendeley Recent Style Id 100_1">
    <vt:lpwstr>&lt;sup&gt;34,36–39,42&lt;/sup&gt;</vt:lpwstr>
  </property>
  <property fmtid="{D5CDD505-2E9C-101B-9397-08002B2CF9AE}" pid="1593" name="Mendeley Recent Style Name 100_1">
    <vt:lpwstr>34,36–39,42</vt:lpwstr>
  </property>
  <property fmtid="{D5CDD505-2E9C-101B-9397-08002B2CF9AE}" pid="1594" name="Mendeley Recent Style Id 101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1595" name="Mendeley Recent Style Id 101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1596" name="Mendeley Recent Style Id 101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1597" name="Mendeley Recent Style Id 101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1598" name="Mendeley Recent Style Id 101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1599" name="Mendeley Recent Style Id 101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1600" name="Mendeley Recent Style Id 101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1601" name="Mendeley Recent Style Id 101_8">
    <vt:lpwstr>the prevention of conduit artery endothelial dysfunction in men and women.","author":[{"dropping-particle":"","family":"Black","given":"Mark A","non-dropping-particle":"","parse-names":false,"suffix":""},{"dropping-particle":"","family":"Cable","given":"N</vt:lpwstr>
  </property>
  <property fmtid="{D5CDD505-2E9C-101B-9397-08002B2CF9AE}" pid="1602" name="Mendeley Recent Style Id 101_9">
    <vt:lpwstr> Timothy","non-dropping-particle":"","parse-names":false,"suffix":""},{"dropping-particle":"","family":"Thijssen","given":"Dick H J","non-dropping-particle":"","parse-names":false,"suffix":""},{"dropping-particle":"","family":"Green","given":"Daniel J","n</vt:lpwstr>
  </property>
  <property fmtid="{D5CDD505-2E9C-101B-9397-08002B2CF9AE}" pid="1603" name="Mendeley Recent Style Id 101_10">
    <vt:lpwstr>on-dropping-particle":"","parse-names":false,"suffix":""}],"container-title":"American Journal of Physiology-Heart and Circulatory Physiology","id":"ITEM-1","issue":"3","issued":{"date-parts":[["2009","9"]]},"language":"eng","note":"From Duplicate 1 (Impa</vt:lpwstr>
  </property>
  <property fmtid="{D5CDD505-2E9C-101B-9397-08002B2CF9AE}" pid="1604" name="Mendeley Recent Style Id 101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1605" name="Mendeley Recent Style Id 101_12">
    <vt:lpwstr>s","title":"Impact of age, sex, and exercise on brachial artery flow-mediated dilatation","type":"article-journal","volume":"297"},"uris":["http://www.mendeley.com/documents/?uuid=1063017b-fc50-4f66-9c6e-16a486dbb8ed"]},{"id":"ITEM-2","itemData":{"DOI":"1</vt:lpwstr>
  </property>
  <property fmtid="{D5CDD505-2E9C-101B-9397-08002B2CF9AE}" pid="1606" name="Mendeley Recent Style Id 101_13">
    <vt:lpwstr>0.1097/GME.0000000000000625","ISBN":"1530-0374 (Electronic) 1072-3714 (Linking)","PMID":"27163520","abstract":"OBJECTIVE: Postmenopausal hot flushes occur due to a reduction in estrogen production causing thermoregulatory and vascular dysfunction. Exercis</vt:lpwstr>
  </property>
  <property fmtid="{D5CDD505-2E9C-101B-9397-08002B2CF9AE}" pid="1607" name="Mendeley Recent Style Id 101_14">
    <vt:lpwstr>e training enhances thermoregulatory control of sweating, skin and brain blood flow. We aimed to determine if improving thermoregulatory control and vascular function with exercise training alleviated hot flushes. METHODS: Twenty-one symptomatic women com</vt:lpwstr>
  </property>
  <property fmtid="{D5CDD505-2E9C-101B-9397-08002B2CF9AE}" pid="1608" name="Mendeley Recent Style Id 101_15">
    <vt:lpwstr>pleted a 7-day hot flush questionnaire and underwent brachial artery flow-mediated dilation and a cardiorespiratory fitness test. Sweat rate and skin blood flow temperature thresholds and sensitivities, and middle cerebral artery velocity (MCAv) were meas</vt:lpwstr>
  </property>
  <property fmtid="{D5CDD505-2E9C-101B-9397-08002B2CF9AE}" pid="1609" name="Mendeley Recent Style Id 101_16">
    <vt:lpwstr>ured during passive heating. Women performed 16 weeks of supervised exercise training or control, and measurements were repeated. RESULTS: There was a greater improvement in cardiorespiratory fitness (4.45 mL/kg/min [95% CI: 1.87, 8.16]; P = 0.04) and red</vt:lpwstr>
  </property>
  <property fmtid="{D5CDD505-2E9C-101B-9397-08002B2CF9AE}" pid="1610" name="Mendeley Recent Style Id 101_17">
    <vt:lpwstr>uced hot flush frequency (48 hot flushes/wk [39, 56]; P &lt; 0.001) after exercise compared with control. Exercise reduced basal core temperature (0.14 degrees C [0.01, 0.27]; P = 0.03) and increased basal MCAv (2.8 cm/s [1.0, 5.2]; P = 0.04) compared with c</vt:lpwstr>
  </property>
  <property fmtid="{D5CDD505-2E9C-101B-9397-08002B2CF9AE}" pid="1611" name="Mendeley Recent Style Id 101_18">
    <vt:lpwstr>ontrol. Sweat rate and skin blood flow thresholds occurred approximately 0.19 degrees C and 0.17 degrees C earlier, alongside improved sweating sensitivity with exercise. MCAv decreased during heating (P &lt; 0.005), but was maintained 4.5 cm/s (3.6, 5.5; P </vt:lpwstr>
  </property>
  <property fmtid="{D5CDD505-2E9C-101B-9397-08002B2CF9AE}" pid="1612" name="Mendeley Recent Style Id 101_19">
    <vt:lpwstr>&lt; 0.005) higher during heating after exercise compared with control (0.6 cm/s [-0.4, 1.4]). CONCLUSIONS: Exercise training that improves cardiorespiratory fitness reduces self-reported hot flushes. Improvements are likely mediated through greater thermore</vt:lpwstr>
  </property>
  <property fmtid="{D5CDD505-2E9C-101B-9397-08002B2CF9AE}" pid="1613" name="Mendeley Recent Style Id 101_20">
    <vt:lpwstr>gulatory control in response to increases in core temperature and enhanced vascular function in the cutaneous and cerebral circulations.","author":[{"dropping-particle":"","family":"Bailey","given":"T G","non-dropping-particle":"","parse-names":false,"suf</vt:lpwstr>
  </property>
  <property fmtid="{D5CDD505-2E9C-101B-9397-08002B2CF9AE}" pid="1614" name="Mendeley Recent Style Id 101_21">
    <vt:lpwstr>fix":""},{"dropping-particle":"","family":"Cable","given":"N T","non-dropping-particle":"","parse-names":false,"suffix":""},{"dropping-particle":"","family":"Aziz","given":"N","non-dropping-particle":"","parse-names":false,"suffix":""},{"dropping-particle</vt:lpwstr>
  </property>
  <property fmtid="{D5CDD505-2E9C-101B-9397-08002B2CF9AE}" pid="1615" name="Mendeley Recent Style Id 101_22">
    <vt:lpwstr>":"","family":"Dobson","given":"R","non-dropping-particle":"","parse-names":false,"suffix":""},{"dropping-particle":"","family":"Sprung","given":"V S","non-dropping-particle":"","parse-names":false,"suffix":""},{"dropping-particle":"","family":"Low","give</vt:lpwstr>
  </property>
  <property fmtid="{D5CDD505-2E9C-101B-9397-08002B2CF9AE}" pid="1616" name="Mendeley Recent Style Id 101_23">
    <vt:lpwstr>n":"D A","non-dropping-particle":"","parse-names":false,"suffix":""},{"dropping-particle":"","family":"Jones","given":"H","non-dropping-particle":"","parse-names":false,"suffix":""}],"container-title":"Menopause","id":"ITEM-2","issue":"7","issued":{"date-</vt:lpwstr>
  </property>
  <property fmtid="{D5CDD505-2E9C-101B-9397-08002B2CF9AE}" pid="1617" name="Mendeley Recent Style Id 101_24">
    <vt:lpwstr>parts":[["2016"]]},"page":"708-718","title":"Exercise training reduces the frequency of menopausal hot flushes by improving thermoregulatory control","type":"article-journal","volume":"23"},"uris":["http://www.mendeley.com/documents/?uuid=78d94666-f17a-44</vt:lpwstr>
  </property>
  <property fmtid="{D5CDD505-2E9C-101B-9397-08002B2CF9AE}" pid="1618" name="Mendeley Recent Style Id 101_25">
    <vt:lpwstr>fd-845f-8c13617246b3","http://www.mendeley.com/documents/?uuid=31b09e9f-7e93-427b-81a5-ca4f5db0f823"]}],"mendeley":{"formattedCitation":"&lt;sup&gt;11,35&lt;/sup&gt;","manualFormatting":"(Bailey et al., 2016; Black et al., 2009)","plainTextFormattedCitation":"11,35",</vt:lpwstr>
  </property>
  <property fmtid="{D5CDD505-2E9C-101B-9397-08002B2CF9AE}" pid="1619" name="Mendeley Recent Style Id 101_26">
    <vt:lpwstr>"previouslyFormattedCitation":"&lt;sup&gt;11,35&lt;/sup&gt;"},"properties":{"noteIndex":0},"schema":"https://github.com/citation-style-language/schema/raw/master/csl-citation.json"}</vt:lpwstr>
  </property>
  <property fmtid="{D5CDD505-2E9C-101B-9397-08002B2CF9AE}" pid="1620" name="Mendeley Recent Style Id 102_1">
    <vt:lpwstr>&lt;sup&gt;11,35&lt;/sup&gt;</vt:lpwstr>
  </property>
  <property fmtid="{D5CDD505-2E9C-101B-9397-08002B2CF9AE}" pid="1621" name="Mendeley Recent Style Name 102_1">
    <vt:lpwstr>11,35</vt:lpwstr>
  </property>
  <property fmtid="{D5CDD505-2E9C-101B-9397-08002B2CF9AE}" pid="1622" name="Mendeley Recent Style Id 103_1">
    <vt:lpwstr>ADDIN CSL_CITATION {"citationItems":[{"id":"ITEM-1","itemData":{"DOI":"10.1210/jc.2013-2183","ISBN":"1945-7197 (Electronic) 0021-972X (Linking)","ISSN":"0021-972X","PMID":"24092827","abstract":"OBJECTIVE: In contrast to age-matched men, endurance exercise</vt:lpwstr>
  </property>
  <property fmtid="{D5CDD505-2E9C-101B-9397-08002B2CF9AE}" pid="1623" name="Mendeley Recent Style Id 103_2">
    <vt:lpwstr> training is not consistently associated with enhanced endothelial function in estrogen-deficient postmenopausal women. We determined whether endurance exercise training improves endothelial function in postmenopausal women treated with estrogen. In a sub</vt:lpwstr>
  </property>
  <property fmtid="{D5CDD505-2E9C-101B-9397-08002B2CF9AE}" pid="1624" name="Mendeley Recent Style Id 103_3">
    <vt:lpwstr>study, we determined if oxidative stress is mechanistically linked to endothelial function adaptations to endurance exercise training. PARTICIPANTS AND DESIGN: Brachial artery flow-mediated dilation (FMD) was measured in 36 sedentary, estrogen-deficient p</vt:lpwstr>
  </property>
  <property fmtid="{D5CDD505-2E9C-101B-9397-08002B2CF9AE}" pid="1625" name="Mendeley Recent Style Id 103_4">
    <vt:lpwstr>ostmenopausal women (45-65 y) at study entry (baseline), after 12 weeks of either placebo, oral (1 mg/d) estradiol, or transdermal estradiol (0.05 mg/d) (randomized), and after an additional 12 weeks of continued estradiol or placebo treatment with concur</vt:lpwstr>
  </property>
  <property fmtid="{D5CDD505-2E9C-101B-9397-08002B2CF9AE}" pid="1626" name="Mendeley Recent Style Id 103_5">
    <vt:lpwstr>rent endurance exercise training. In subgroups of women, FMD also was measured during the infusion of ascorbic acid at baseline and following estradiol/placebo plus endurance exercise training, and in seven habitually endurance-trained estrogen-deficient </vt:lpwstr>
  </property>
  <property fmtid="{D5CDD505-2E9C-101B-9397-08002B2CF9AE}" pid="1627" name="Mendeley Recent Style Id 103_6">
    <vt:lpwstr>controls. RESULTS: FMD increased in the estrogen-treated groups (both P &lt; .01) after 12 weeks and remained unchanged in placebo. FMD further increased following 12 weeks of endurance exercise training in estrogen-treated (both P &lt; .025), but not placebo-t</vt:lpwstr>
  </property>
  <property fmtid="{D5CDD505-2E9C-101B-9397-08002B2CF9AE}" pid="1628" name="Mendeley Recent Style Id 103_7">
    <vt:lpwstr>reated women (P = .55). In the substudy, baseline FMD was similar between sedentary and endurance-trained controls. Ascorbic acid increased FMD at baseline in sedentary women and endurance-trained controls, and following endurance exercise training in pla</vt:lpwstr>
  </property>
  <property fmtid="{D5CDD505-2E9C-101B-9397-08002B2CF9AE}" pid="1629" name="Mendeley Recent Style Id 103_8">
    <vt:lpwstr>cebo-treated, but not in estrogen-treated women. CONCLUSIONS: Estrogen status appears to play an important modulatory role in improvements in endothelial function with endurance exercise training in postmenopausal women. The restored endurance exercise tr</vt:lpwstr>
  </property>
  <property fmtid="{D5CDD505-2E9C-101B-9397-08002B2CF9AE}" pid="1630" name="Mendeley Recent Style Id 103_9">
    <vt:lpwstr>aining adaptation in estrogen-treated postmenopausal women may be related to mitigation of oxidative stress.","author":[{"dropping-particle":"","family":"Moreau","given":"Kerrie","non-dropping-particle":"","parse-names":false,"suffix":""},{"dropping-parti</vt:lpwstr>
  </property>
  <property fmtid="{D5CDD505-2E9C-101B-9397-08002B2CF9AE}" pid="1631" name="Mendeley Recent Style Id 103_10">
    <vt:lpwstr>cle":"","family":"Stauffer","given":"Brian L","non-dropping-particle":"","parse-names":false,"suffix":""},{"dropping-particle":"","family":"Kohrt","given":"Wendy M","non-dropping-particle":"","parse-names":false,"suffix":""},{"dropping-particle":"","famil</vt:lpwstr>
  </property>
  <property fmtid="{D5CDD505-2E9C-101B-9397-08002B2CF9AE}" pid="1632" name="Mendeley Recent Style Id 103_11">
    <vt:lpwstr>y":"Seals","given":"Douglas R","non-dropping-particle":"","parse-names":false,"suffix":""}],"container-title":"J Clin Endocrinol Metab","edition":"2013/10/05","id":"ITEM-1","issue":"11","issued":{"date-parts":[["2013","11"]]},"language":"eng","note":"From</vt:lpwstr>
  </property>
  <property fmtid="{D5CDD505-2E9C-101B-9397-08002B2CF9AE}" pid="1633" name="Mendeley Recent Style Id 103_12">
    <vt:lpwstr> Duplicate 1 (Essential Role of Estrogen for Improvements in Vascular Endothelial Function With Endurance Exercise in Postmenopausal Women - Moreau, Kerrie; Stauffer, Brian L; Kohrt, Wendy M; Seals, Douglas R)\n\nFrom Duplicate 1 (Essential Role of Estrog</vt:lpwstr>
  </property>
  <property fmtid="{D5CDD505-2E9C-101B-9397-08002B2CF9AE}" pid="1634" name="Mendeley Recent Style Id 103_13">
    <vt:lpwstr>en for Improvements in Vascular Endothelial Function With Endurance Exercise in Postmenopausal Women - Moreau, Kerrie L; Stauffer, Brian L; Kohrt, Wendy M; Seals, Douglas R)\n\nIncluded\n\nFrom Duplicate 2 (Essential role of estrogen for improvements in v</vt:lpwstr>
  </property>
  <property fmtid="{D5CDD505-2E9C-101B-9397-08002B2CF9AE}" pid="1635" name="Mendeley Recent Style Id 103_14">
    <vt:lpwstr>ascular endothelial function with endurance exercise in postmenopausal women - Moreau, K L; Stauffer, B L; Kohrt, W M; Seals, D R)\n\nMoreau, Kerrie L\nStauffer, Brian L\nKohrt, Wendy M\nSeals, Douglas R\neng\nP30 DK048520/DK/NIDDK NIH HHS/\nAG013038/AG/N</vt:lpwstr>
  </property>
  <property fmtid="{D5CDD505-2E9C-101B-9397-08002B2CF9AE}" pid="1636" name="Mendeley Recent Style Id 103_15">
    <vt:lpwstr>IA NIH HHS/\nUL1 RR025780/RR/NCRR NIH HHS/\nR01 AG027678/AG/NIA NIH HHS/\nR01AG022241/AG/NIA NIH HHS/\nR01 AG013038/AG/NIA NIH HHS/\nR01 AG022241/AG/NIA NIH HHS/\nR01AG027678/AG/NIA NIH HHS/\nK01 AG020683/AG/NIA NIH HHS/\nUL1-RR-025780/RR/NCRR NIH HHS/\nU</vt:lpwstr>
  </property>
  <property fmtid="{D5CDD505-2E9C-101B-9397-08002B2CF9AE}" pid="1637" name="Mendeley Recent Style Id 103_16">
    <vt:lpwstr>L1 TR001082/TR/NCATS NIH HHS/\nR37 AG013038/AG/NIA NIH HHS/\nK01AG020683/AG/NIA NIH HHS/\nRandomized Controlled Trial\nResearch Support, N.I.H., Extramural\nJ Clin Endocrinol Metab. 2013 Nov;98(11):4507-15. doi: 10.1210/jc.2013-2183. Epub 2013 Oct 3.\n\nF</vt:lpwstr>
  </property>
  <property fmtid="{D5CDD505-2E9C-101B-9397-08002B2CF9AE}" pid="1638" name="Mendeley Recent Style Id 103_17">
    <vt:lpwstr>rom Duplicate 2 (Essential role of estrogen for improvements in vascular endothelial function with endurance exercise in postmenopausal women - Moreau, K; Stauffer, B L; Kohrt, W M; Seals, D R)\n\nMoreau, Kerrie L\nStauffer, Brian L\nKohrt, Wendy M\nSeals</vt:lpwstr>
  </property>
  <property fmtid="{D5CDD505-2E9C-101B-9397-08002B2CF9AE}" pid="1639" name="Mendeley Recent Style Id 103_18">
    <vt:lpwstr>, Douglas R\neng\nP30 DK048520/DK/NIDDK NIH HHS/\nAG013038/AG/NIA NIH HHS/\nUL1 RR025780/RR/NCRR NIH HHS/\nR01 AG027678/AG/NIA NIH HHS/\nR01AG022241/AG/NIA NIH HHS/\nR01 AG013038/AG/NIA NIH HHS/\nR01 AG022241/AG/NIA NIH HHS/\nR01AG027678/AG/NIA NIH HHS/\n</vt:lpwstr>
  </property>
  <property fmtid="{D5CDD505-2E9C-101B-9397-08002B2CF9AE}" pid="1640" name="Mendeley Recent Style Id 103_19">
    <vt:lpwstr>K01 AG020683/AG/NIA NIH HHS/\nUL1-RR-025780/RR/NCRR NIH HHS/\nUL1 TR001082/TR/NCATS NIH HHS/\nR37 AG013038/AG/NIA NIH HHS/\nK01AG020683/AG/NIA NIH HHS/\nRandomized Controlled Trial\nResearch Support, N.I.H., Extramural\nJ Clin Endocrinol Metab. 2013 Nov;9</vt:lpwstr>
  </property>
  <property fmtid="{D5CDD505-2E9C-101B-9397-08002B2CF9AE}" pid="1641" name="Mendeley Recent Style Id 103_20">
    <vt:lpwstr>8(11):4507-15. doi: 10.1210/jc.2013-2183. Epub 2013 Oct 3.","page":"4507-4515","publisher-place":"United States","title":"Essential role of estrogen for improvements in vascular endothelial function with endurance exercise in postmenopausal women","type":</vt:lpwstr>
  </property>
  <property fmtid="{D5CDD505-2E9C-101B-9397-08002B2CF9AE}" pid="1642" name="Mendeley Recent Style Id 103_21">
    <vt:lpwstr>"article-journal","volume":"98"},"uris":["http://www.mendeley.com/documents/?uuid=c07d19b5-a937-4fda-9d46-29dd9c2442af"]},{"id":"ITEM-2","itemData":{"DOI":"10.1042/CS20100174","ISBN":"1470-8736 (Electronic)\r0143-5221 (Linking)","PMID":"20642454","abstrac</vt:lpwstr>
  </property>
  <property fmtid="{D5CDD505-2E9C-101B-9397-08002B2CF9AE}" pid="1643" name="Mendeley Recent Style Id 103_22">
    <vt:lpwstr>t":"Brachial artery FMD (flow-mediated dilation) is impaired with aging and is associated with an increased risk of CVD (cardiovascular disease). In the present study, we determined whether regular aerobic exercise improves brachial artery FMD in MA/O (mi</vt:lpwstr>
  </property>
  <property fmtid="{D5CDD505-2E9C-101B-9397-08002B2CF9AE}" pid="1644" name="Mendeley Recent Style Id 103_23">
    <vt:lpwstr>ddle-aged/older) men and post-menopausal women. In sedentary MA/O adults (age, 55-79 years) without CVD, 8 weeks of brisk walking (6 days/week for approx. 50 min/day; randomized controlled design) increased treadmill time approx. 20% in both MA/O men (n=1</vt:lpwstr>
  </property>
  <property fmtid="{D5CDD505-2E9C-101B-9397-08002B2CF9AE}" pid="1645" name="Mendeley Recent Style Id 103_24">
    <vt:lpwstr>1) and post-menopausal women (n=15) (P&lt;0.01), without altering body composition or circulating CVD risk factors. Brachial artery FMD increased &gt;50% in the MA/O men (from 4.6+/-0.6 to 7.1+/-0.6%; P&lt;0.01), but did not change in the post-menopausal women (5.</vt:lpwstr>
  </property>
  <property fmtid="{D5CDD505-2E9C-101B-9397-08002B2CF9AE}" pid="1646" name="Mendeley Recent Style Id 103_25">
    <vt:lpwstr>1+/-0.8 compared with 5.4+/-0.7%; P=0.50). No changes occurred in the non-exercising controls. In a separate cross-sectional study (n=167), brachial artery FMD was approx. 50% greater in endurance-exercise-trained (6.4+/-0.4%; n=45) compared with sedentar</vt:lpwstr>
  </property>
  <property fmtid="{D5CDD505-2E9C-101B-9397-08002B2CF9AE}" pid="1647" name="Mendeley Recent Style Id 103_26">
    <vt:lpwstr>y (4.3+/-0.3%; n=60) MA/O men (P&lt;0.001), whereas there were no differences between endurance-trained (5.3+/-0.7%, n=20) and sedentary (5.6+/-0.5%, n=42) post-menopausal women (P=0.70). Brachial artery lumen diameter, peak hyperaemic shear rate and endothe</vt:lpwstr>
  </property>
  <property fmtid="{D5CDD505-2E9C-101B-9397-08002B2CF9AE}" pid="1648" name="Mendeley Recent Style Id 103_27">
    <vt:lpwstr>lium-independent dilation did not differ with exercise intervention or in the endurance exercise compared with sedentary groups. In conclusion, regular aerobic exercise is consistently associated with enhanced brachial artery FMD in MA/O men, but not in p</vt:lpwstr>
  </property>
  <property fmtid="{D5CDD505-2E9C-101B-9397-08002B2CF9AE}" pid="1649" name="Mendeley Recent Style Id 103_28">
    <vt:lpwstr>ost-menopausal women. Some post-menopausal women without CVD may be less responsive to habitual aerobic exercise than MA/O men.","author":[{"dropping-particle":"","family":"Pierce","given":"G L","non-dropping-particle":"","parse-names":false,"suffix":""},</vt:lpwstr>
  </property>
  <property fmtid="{D5CDD505-2E9C-101B-9397-08002B2CF9AE}" pid="1650" name="Mendeley Recent Style Id 103_29">
    <vt:lpwstr>{"dropping-particle":"","family":"Eskurza","given":"I","non-dropping-particle":"","parse-names":false,"suffix":""},{"dropping-particle":"","family":"Walker","given":"A E","non-dropping-particle":"","parse-names":false,"suffix":""},{"dropping-particle":"",</vt:lpwstr>
  </property>
  <property fmtid="{D5CDD505-2E9C-101B-9397-08002B2CF9AE}" pid="1651" name="Mendeley Recent Style Id 103_30">
    <vt:lpwstr>"family":"Fay","given":"T N","non-dropping-particle":"","parse-names":false,"suffix":""},{"dropping-particle":"","family":"Seals","given":"D R","non-dropping-particle":"","parse-names":false,"suffix":""}],"container-title":"Clin Sci (Lond)","edition":"201</vt:lpwstr>
  </property>
  <property fmtid="{D5CDD505-2E9C-101B-9397-08002B2CF9AE}" pid="1652" name="Mendeley Recent Style Id 103_31">
    <vt:lpwstr>0/07/21","id":"ITEM-2","issue":"1","issued":{"date-parts":[["2011"]]},"note":"Pierce, Gary L\nEskurza, Iratxe\nWalker, Ashley E\nFay, Tara N\nSeals, Douglas R\neng\nAG013038/AG/NIA NIH HHS/\nRR00051/RR/NCRR NIH HHS/\nR01 AG013038/AG/NIA NIH HHS/\nL30 AG02</vt:lpwstr>
  </property>
  <property fmtid="{D5CDD505-2E9C-101B-9397-08002B2CF9AE}" pid="1653" name="Mendeley Recent Style Id 103_32">
    <vt:lpwstr>8840/AG/NIA NIH HHS/\nAG031617/AG/NIA NIH HHS/\nM01 RR000051/RR/NCRR NIH HHS/\nAG000279/AG/NIA NIH HHS/\nF31 AG031617/AG/NIA NIH HHS/\nT32 AG000279/AG/NIA NIH HHS/\nR37 AG013038/AG/NIA NIH HHS/\nRandomized Controlled Trial\nResearch Support, N.I.H., Extra</vt:lpwstr>
  </property>
  <property fmtid="{D5CDD505-2E9C-101B-9397-08002B2CF9AE}" pid="1654" name="Mendeley Recent Style Id 103_33">
    <vt:lpwstr>mural\nResearch Support, Non-U.S. Gov't\nEngland\nClin Sci (Lond). 2011 Jan;120(1):13-23. doi: 10.1042/CS20100174.","page":"13-23","title":"Sex-specific effects of habitual aerobic exercise on brachial artery flow-mediated dilation in middle-aged and olde</vt:lpwstr>
  </property>
  <property fmtid="{D5CDD505-2E9C-101B-9397-08002B2CF9AE}" pid="1655" name="Mendeley Recent Style Id 103_34">
    <vt:lpwstr>r adults","type":"article-journal","volume":"120"},"uris":["http://www.mendeley.com/documents/?uuid=fe894486-a1b8-4553-a6e2-24dc89409022"]}],"mendeley":{"formattedCitation":"&lt;sup&gt;14,41&lt;/sup&gt;","plainTextFormattedCitation":"14,41","previouslyFormattedCitati</vt:lpwstr>
  </property>
  <property fmtid="{D5CDD505-2E9C-101B-9397-08002B2CF9AE}" pid="1656" name="Mendeley Recent Style Id 103_35">
    <vt:lpwstr>on":"&lt;sup&gt;14,41&lt;/sup&gt;"},"properties":{"noteIndex":0},"schema":"https://github.com/citation-style-language/schema/raw/master/csl-citation.json"}</vt:lpwstr>
  </property>
  <property fmtid="{D5CDD505-2E9C-101B-9397-08002B2CF9AE}" pid="1657" name="Mendeley Recent Style Name 103_1">
    <vt:lpwstr>&lt;sup&gt;14,41&lt;/sup&gt;</vt:lpwstr>
  </property>
  <property fmtid="{D5CDD505-2E9C-101B-9397-08002B2CF9AE}" pid="1658" name="Mendeley Recent Style Id 104_1">
    <vt:lpwstr>&lt;sup&gt;14,41&lt;/sup&gt;</vt:lpwstr>
  </property>
  <property fmtid="{D5CDD505-2E9C-101B-9397-08002B2CF9AE}" pid="1659" name="Mendeley Recent Style Name 104_1">
    <vt:lpwstr>14,41</vt:lpwstr>
  </property>
  <property fmtid="{D5CDD505-2E9C-101B-9397-08002B2CF9AE}" pid="1660" name="Mendeley Recent Style Id 105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1661" name="Mendeley Recent Style Id 105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1662" name="Mendeley Recent Style Id 105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1663" name="Mendeley Recent Style Id 105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1664" name="Mendeley Recent Style Id 105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1665" name="Mendeley Recent Style Id 105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1666" name="Mendeley Recent Style Id 105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1667" name="Mendeley Recent Style Id 105_8">
    <vt:lpwstr>ention and treatment in high CV risk patients.","author":[{"dropping-particle":"","family":"Jo","given":"Eun‐Ah","non-dropping-particle":"","parse-names":false,"suffix":""},{"dropping-particle":"","family":"Wu","given":"Shan‐Shan","non-dropping-particle":</vt:lpwstr>
  </property>
  <property fmtid="{D5CDD505-2E9C-101B-9397-08002B2CF9AE}" pid="1668" name="Mendeley Recent Style Id 105_9">
    <vt:lpwstr>"","parse-names":false,"suffix":""},{"dropping-particle":"","family":"Han","given":"Hyung‐Rae","non-dropping-particle":"","parse-names":false,"suffix":""},{"dropping-particle":"","family":"Park","given":"Jung‐Jun","non-dropping-particle":"","parse-names":</vt:lpwstr>
  </property>
  <property fmtid="{D5CDD505-2E9C-101B-9397-08002B2CF9AE}" pid="1669" name="Mendeley Recent Style Id 105_10">
    <vt:lpwstr>false,"suffix":""},{"dropping-particle":"","family":"Park","given":"Saejong","non-dropping-particle":"","parse-names":false,"suffix":""},{"dropping-particle":"","family":"Cho","given":"Kyoung‐Im","non-dropping-particle":"","parse-names":false,"suffix":""}</vt:lpwstr>
  </property>
  <property fmtid="{D5CDD505-2E9C-101B-9397-08002B2CF9AE}" pid="1670" name="Mendeley Recent Style Id 105_11">
    <vt:lpwstr>],"container-title":"Clinical Cardiology","id":"ITEM-1","issued":{"date-parts":[["2019","12","28"]]},"note":"CV risk group\n\nIncluded","page":"clc.23324","title":"Effects of exergaming in postmenopausal women with high cardiovascular risk: A randomized c</vt:lpwstr>
  </property>
  <property fmtid="{D5CDD505-2E9C-101B-9397-08002B2CF9AE}" pid="1671" name="Mendeley Recent Style Id 105_12">
    <vt:lpwstr>ontrolled trial","type":"article-journal"},"uris":["http://www.mendeley.com/documents/?uuid=18e59d2e-9c06-4ca1-8aab-da292c4e3047"]}],"mendeley":{"formattedCitation":"&lt;sup&gt;32&lt;/sup&gt;","plainTextFormattedCitation":"32","previouslyFormattedCitation":"&lt;sup&gt;32&lt;/</vt:lpwstr>
  </property>
  <property fmtid="{D5CDD505-2E9C-101B-9397-08002B2CF9AE}" pid="1672" name="Mendeley Recent Style Id 105_13">
    <vt:lpwstr>sup&gt;"},"properties":{"noteIndex":0},"schema":"https://github.com/citation-style-language/schema/raw/master/csl-citation.json"}</vt:lpwstr>
  </property>
  <property fmtid="{D5CDD505-2E9C-101B-9397-08002B2CF9AE}" pid="1673" name="Mendeley Recent Style Name 105_1">
    <vt:lpwstr>&lt;sup&gt;32&lt;/sup&gt;</vt:lpwstr>
  </property>
  <property fmtid="{D5CDD505-2E9C-101B-9397-08002B2CF9AE}" pid="1674" name="Mendeley Recent Style Id 106_1">
    <vt:lpwstr>&lt;sup&gt;32&lt;/sup&gt;</vt:lpwstr>
  </property>
  <property fmtid="{D5CDD505-2E9C-101B-9397-08002B2CF9AE}" pid="1675" name="Mendeley Recent Style Name 106_1">
    <vt:lpwstr>32</vt:lpwstr>
  </property>
  <property fmtid="{D5CDD505-2E9C-101B-9397-08002B2CF9AE}" pid="1676" name="Mendeley Recent Style Id 107_1">
    <vt:lpwstr>ADDIN CSL_CITATION {"citationItems":[{"id":"ITEM-1","itemData":{"DOI":"10.1038/ajh.2009.270","ISSN":"1941-7225 (Electronic)","PMID":"20075849","abstract":"BACKGROUND: Peripheral conduit artery endothelium-dependent dilatation decreases with aging in human</vt:lpwstr>
  </property>
  <property fmtid="{D5CDD505-2E9C-101B-9397-08002B2CF9AE}" pid="1677" name="Mendeley Recent Style Id 107_2">
    <vt:lpwstr>s. Lactotripeptides (LTPs) and regular exercise can improve endothelium-dependent dilatation, but combining these lifestyle modifications may be more effective than either treatment alone. We conducted a randomized, place-controlled trial with four differ</vt:lpwstr>
  </property>
  <property fmtid="{D5CDD505-2E9C-101B-9397-08002B2CF9AE}" pid="1678" name="Mendeley Recent Style Id 107_3">
    <vt:lpwstr>ent intervention arms. METHODS: A total of 43 postmenopausal women (50-65 years old) were randomly divided into placebo, LTP, exercise and placebo (Ex+placebo), or exercise and LTP (Ex+LTP) groups. LTP or placebo was administered orally for 8 weeks. The e</vt:lpwstr>
  </property>
  <property fmtid="{D5CDD505-2E9C-101B-9397-08002B2CF9AE}" pid="1679" name="Mendeley Recent Style Id 107_4">
    <vt:lpwstr>xercise groups completed an 8-week moderate aerobic exercise (walking or cycling) intervention. RESULTS: There were no statistically significant differences in baseline flow-mediated dilatation (FMD) and most other key dependent variables among the groups</vt:lpwstr>
  </property>
  <property fmtid="{D5CDD505-2E9C-101B-9397-08002B2CF9AE}" pid="1680" name="Mendeley Recent Style Id 107_5">
    <vt:lpwstr>. FMD significantly increased in the LTP, Ex+placebo, and Ex+LTP groups whereas no such changes were observed in the placebo control group. The magnitude of increases in FMD was significantly greater in the Ex+LTP group than other intervention groups. CON</vt:lpwstr>
  </property>
  <property fmtid="{D5CDD505-2E9C-101B-9397-08002B2CF9AE}" pid="1681" name="Mendeley Recent Style Id 107_6">
    <vt:lpwstr>CLUSION: We concluded that LTP ingestion combined with regular aerobic exercise improves endothelium-dependent dilatation to a greater extent than monotherapy with either intervention alone in postmenopausal women.","author":[{"dropping-particle":"","fami</vt:lpwstr>
  </property>
  <property fmtid="{D5CDD505-2E9C-101B-9397-08002B2CF9AE}" pid="1682" name="Mendeley Recent Style Id 107_7">
    <vt:lpwstr>ly":"Yoshizawa","given":"Mutsuko","non-dropping-particle":"","parse-names":false,"suffix":""},{"dropping-particle":"","family":"Maeda","given":"Seiji","non-dropping-particle":"","parse-names":false,"suffix":""},{"dropping-particle":"","family":"Miyaki","g</vt:lpwstr>
  </property>
  <property fmtid="{D5CDD505-2E9C-101B-9397-08002B2CF9AE}" pid="1683" name="Mendeley Recent Style Id 107_8">
    <vt:lpwstr>iven":"Asako","non-dropping-particle":"","parse-names":false,"suffix":""},{"dropping-particle":"","family":"Misono","given":"Maiko","non-dropping-particle":"","parse-names":false,"suffix":""},{"dropping-particle":"","family":"Choi","given":"Youngju","non-</vt:lpwstr>
  </property>
  <property fmtid="{D5CDD505-2E9C-101B-9397-08002B2CF9AE}" pid="1684" name="Mendeley Recent Style Id 107_9">
    <vt:lpwstr>dropping-particle":"","parse-names":false,"suffix":""},{"dropping-particle":"","family":"Shimojo","given":"Nobutake","non-dropping-particle":"","parse-names":false,"suffix":""},{"dropping-particle":"","family":"Ajisaka","given":"Ryuichi","non-dropping-par</vt:lpwstr>
  </property>
  <property fmtid="{D5CDD505-2E9C-101B-9397-08002B2CF9AE}" pid="1685" name="Mendeley Recent Style Id 107_10">
    <vt:lpwstr>ticle":"","parse-names":false,"suffix":""},{"dropping-particle":"","family":"Tanaka","given":"Hirofumi","non-dropping-particle":"","parse-names":false,"suffix":""}],"container-title":"American Journal of Hypertension","id":"ITEM-1","issue":"4","issued":{"</vt:lpwstr>
  </property>
  <property fmtid="{D5CDD505-2E9C-101B-9397-08002B2CF9AE}" pid="1686" name="Mendeley Recent Style Id 107_11">
    <vt:lpwstr>date-parts":[["2010","4","1"]]},"language":"eng","note":"From Duplicate 1 (Additive Beneficial Effects of Lactotripeptides Intake With Regular Exercise on Endothelium-Dependent Dilatation in Postmenopausal Women - Yoshizawa, Mutsuko; Maeda, Seiji; Miyaki,</vt:lpwstr>
  </property>
  <property fmtid="{D5CDD505-2E9C-101B-9397-08002B2CF9AE}" pid="1687" name="Mendeley Recent Style Id 107_12">
    <vt:lpwstr> Asako; Misono, Maiko; Choi, Youngju; Shimojo, Nobutake; Ajisaka, Ryuichi; Tanaka, Hirofumi)\n\nIncluded","page":"368-372","publisher-place":"United States","title":"Additive beneficial effects of lactotripeptides intake with regular exercise on endotheli</vt:lpwstr>
  </property>
  <property fmtid="{D5CDD505-2E9C-101B-9397-08002B2CF9AE}" pid="1688" name="Mendeley Recent Style Id 107_13">
    <vt:lpwstr>um-dependent dilatation in postmenopausal women.","type":"article-journal","volume":"23"},"uris":["http://www.mendeley.com/documents/?uuid=18302417-0d62-4641-9f29-39a10a74343f"]},{"id":"ITEM-2","itemData":{"DOI":"10.1042/CS20100174","ISBN":"1470-8736 (Ele</vt:lpwstr>
  </property>
  <property fmtid="{D5CDD505-2E9C-101B-9397-08002B2CF9AE}" pid="1689" name="Mendeley Recent Style Id 107_14">
    <vt:lpwstr>ctronic)\r0143-5221 (Linking)","PMID":"20642454","abstract":"Brachial artery FMD (flow-mediated dilation) is impaired with aging and is associated with an increased risk of CVD (cardiovascular disease). In the present study, we determined whether regular </vt:lpwstr>
  </property>
  <property fmtid="{D5CDD505-2E9C-101B-9397-08002B2CF9AE}" pid="1690" name="Mendeley Recent Style Id 107_15">
    <vt:lpwstr>aerobic exercise improves brachial artery FMD in MA/O (middle-aged/older) men and post-menopausal women. In sedentary MA/O adults (age, 55-79 years) without CVD, 8 weeks of brisk walking (6 days/week for approx. 50 min/day; randomized controlled design) i</vt:lpwstr>
  </property>
  <property fmtid="{D5CDD505-2E9C-101B-9397-08002B2CF9AE}" pid="1691" name="Mendeley Recent Style Id 107_16">
    <vt:lpwstr>ncreased treadmill time approx. 20% in both MA/O men (n=11) and post-menopausal women (n=15) (P&lt;0.01), without altering body composition or circulating CVD risk factors. Brachial artery FMD increased &gt;50% in the MA/O men (from 4.6+/-0.6 to 7.1+/-0.6%; P&lt;0</vt:lpwstr>
  </property>
  <property fmtid="{D5CDD505-2E9C-101B-9397-08002B2CF9AE}" pid="1692" name="Mendeley Recent Style Id 107_17">
    <vt:lpwstr>.01), but did not change in the post-menopausal women (5.1+/-0.8 compared with 5.4+/-0.7%; P=0.50). No changes occurred in the non-exercising controls. In a separate cross-sectional study (n=167), brachial artery FMD was approx. 50% greater in endurance-e</vt:lpwstr>
  </property>
  <property fmtid="{D5CDD505-2E9C-101B-9397-08002B2CF9AE}" pid="1693" name="Mendeley Recent Style Id 107_18">
    <vt:lpwstr>xercise-trained (6.4+/-0.4%; n=45) compared with sedentary (4.3+/-0.3%; n=60) MA/O men (P&lt;0.001), whereas there were no differences between endurance-trained (5.3+/-0.7%, n=20) and sedentary (5.6+/-0.5%, n=42) post-menopausal women (P=0.70). Brachial arte</vt:lpwstr>
  </property>
  <property fmtid="{D5CDD505-2E9C-101B-9397-08002B2CF9AE}" pid="1694" name="Mendeley Recent Style Id 107_19">
    <vt:lpwstr>ry lumen diameter, peak hyperaemic shear rate and endothelium-independent dilation did not differ with exercise intervention or in the endurance exercise compared with sedentary groups. In conclusion, regular aerobic exercise is consistently associated wi</vt:lpwstr>
  </property>
  <property fmtid="{D5CDD505-2E9C-101B-9397-08002B2CF9AE}" pid="1695" name="Mendeley Recent Style Id 107_20">
    <vt:lpwstr>th enhanced brachial artery FMD in MA/O men, but not in post-menopausal women. Some post-menopausal women without CVD may be less responsive to habitual aerobic exercise than MA/O men.","author":[{"dropping-particle":"","family":"Pierce","given":"G L","no</vt:lpwstr>
  </property>
  <property fmtid="{D5CDD505-2E9C-101B-9397-08002B2CF9AE}" pid="1696" name="Mendeley Recent Style Id 107_21">
    <vt:lpwstr>n-dropping-particle":"","parse-names":false,"suffix":""},{"dropping-particle":"","family":"Eskurza","given":"I","non-dropping-particle":"","parse-names":false,"suffix":""},{"dropping-particle":"","family":"Walker","given":"A E","non-dropping-particle":"",</vt:lpwstr>
  </property>
  <property fmtid="{D5CDD505-2E9C-101B-9397-08002B2CF9AE}" pid="1697" name="Mendeley Recent Style Id 107_22">
    <vt:lpwstr>"parse-names":false,"suffix":""},{"dropping-particle":"","family":"Fay","given":"T N","non-dropping-particle":"","parse-names":false,"suffix":""},{"dropping-particle":"","family":"Seals","given":"D R","non-dropping-particle":"","parse-names":false,"suffix</vt:lpwstr>
  </property>
  <property fmtid="{D5CDD505-2E9C-101B-9397-08002B2CF9AE}" pid="1698" name="Mendeley Recent Style Id 107_23">
    <vt:lpwstr>":""}],"container-title":"Clin Sci (Lond)","edition":"2010/07/21","id":"ITEM-2","issue":"1","issued":{"date-parts":[["2011"]]},"note":"Pierce, Gary L\nEskurza, Iratxe\nWalker, Ashley E\nFay, Tara N\nSeals, Douglas R\neng\nAG013038/AG/NIA NIH HHS/\nRR00051</vt:lpwstr>
  </property>
  <property fmtid="{D5CDD505-2E9C-101B-9397-08002B2CF9AE}" pid="1699" name="Mendeley Recent Style Id 107_24">
    <vt:lpwstr>/RR/NCRR NIH HHS/\nR01 AG013038/AG/NIA NIH HHS/\nL30 AG028840/AG/NIA NIH HHS/\nAG031617/AG/NIA NIH HHS/\nM01 RR000051/RR/NCRR NIH HHS/\nAG000279/AG/NIA NIH HHS/\nF31 AG031617/AG/NIA NIH HHS/\nT32 AG000279/AG/NIA NIH HHS/\nR37 AG013038/AG/NIA NIH HHS/\nRan</vt:lpwstr>
  </property>
  <property fmtid="{D5CDD505-2E9C-101B-9397-08002B2CF9AE}" pid="1700" name="Mendeley Recent Style Id 107_25">
    <vt:lpwstr>domized Controlled Trial\nResearch Support, N.I.H., Extramural\nResearch Support, Non-U.S. Gov't\nEngland\nClin Sci (Lond). 2011 Jan;120(1):13-23. doi: 10.1042/CS20100174.","page":"13-23","title":"Sex-specific effects of habitual aerobic exercise on brach</vt:lpwstr>
  </property>
  <property fmtid="{D5CDD505-2E9C-101B-9397-08002B2CF9AE}" pid="1701" name="Mendeley Recent Style Id 107_26">
    <vt:lpwstr>ial artery flow-mediated dilation in middle-aged and older adults","type":"article-journal","volume":"120"},"uris":["http://www.mendeley.com/documents/?uuid=fe894486-a1b8-4553-a6e2-24dc89409022"]},{"id":"ITEM-3","itemData":{"DOI":"10.1210/jc.2013-2183","I</vt:lpwstr>
  </property>
  <property fmtid="{D5CDD505-2E9C-101B-9397-08002B2CF9AE}" pid="1702" name="Mendeley Recent Style Id 107_27">
    <vt:lpwstr>SBN":"1945-7197 (Electronic) 0021-972X (Linking)","ISSN":"0021-972X","PMID":"24092827","abstract":"OBJECTIVE: In contrast to age-matched men, endurance exercise training is not consistently associated with enhanced endothelial function in estrogen-deficie</vt:lpwstr>
  </property>
  <property fmtid="{D5CDD505-2E9C-101B-9397-08002B2CF9AE}" pid="1703" name="Mendeley Recent Style Id 107_28">
    <vt:lpwstr>nt postmenopausal women. We determined whether endurance exercise training improves endothelial function in postmenopausal women treated with estrogen. In a substudy, we determined if oxidative stress is mechanistically linked to endothelial function adap</vt:lpwstr>
  </property>
  <property fmtid="{D5CDD505-2E9C-101B-9397-08002B2CF9AE}" pid="1704" name="Mendeley Recent Style Id 107_29">
    <vt:lpwstr>tations to endurance exercise training. PARTICIPANTS AND DESIGN: Brachial artery flow-mediated dilation (FMD) was measured in 36 sedentary, estrogen-deficient postmenopausal women (45-65 y) at study entry (baseline), after 12 weeks of either placebo, oral</vt:lpwstr>
  </property>
  <property fmtid="{D5CDD505-2E9C-101B-9397-08002B2CF9AE}" pid="1705" name="Mendeley Recent Style Id 107_30">
    <vt:lpwstr> (1 mg/d) estradiol, or transdermal estradiol (0.05 mg/d) (randomized), and after an additional 12 weeks of continued estradiol or placebo treatment with concurrent endurance exercise training. In subgroups of women, FMD also was measured during the infus</vt:lpwstr>
  </property>
  <property fmtid="{D5CDD505-2E9C-101B-9397-08002B2CF9AE}" pid="1706" name="Mendeley Recent Style Id 107_31">
    <vt:lpwstr>ion of ascorbic acid at baseline and following estradiol/placebo plus endurance exercise training, and in seven habitually endurance-trained estrogen-deficient controls. RESULTS: FMD increased in the estrogen-treated groups (both P &lt; .01) after 12 weeks a</vt:lpwstr>
  </property>
  <property fmtid="{D5CDD505-2E9C-101B-9397-08002B2CF9AE}" pid="1707" name="Mendeley Recent Style Id 107_32">
    <vt:lpwstr>nd remained unchanged in placebo. FMD further increased following 12 weeks of endurance exercise training in estrogen-treated (both P &lt; .025), but not placebo-treated women (P = .55). In the substudy, baseline FMD was similar between sedentary and enduran</vt:lpwstr>
  </property>
  <property fmtid="{D5CDD505-2E9C-101B-9397-08002B2CF9AE}" pid="1708" name="Mendeley Recent Style Id 107_33">
    <vt:lpwstr>ce-trained controls. Ascorbic acid increased FMD at baseline in sedentary women and endurance-trained controls, and following endurance exercise training in placebo-treated, but not in estrogen-treated women. CONCLUSIONS: Estrogen status appears to play a</vt:lpwstr>
  </property>
  <property fmtid="{D5CDD505-2E9C-101B-9397-08002B2CF9AE}" pid="1709" name="Mendeley Recent Style Id 107_34">
    <vt:lpwstr>n important modulatory role in improvements in endothelial function with endurance exercise training in postmenopausal women. The restored endurance exercise training adaptation in estrogen-treated postmenopausal women may be related to mitigation of oxid</vt:lpwstr>
  </property>
  <property fmtid="{D5CDD505-2E9C-101B-9397-08002B2CF9AE}" pid="1710" name="Mendeley Recent Style Id 107_35">
    <vt:lpwstr>ative stress.","author":[{"dropping-particle":"","family":"Moreau","given":"Kerrie","non-dropping-particle":"","parse-names":false,"suffix":""},{"dropping-particle":"","family":"Stauffer","given":"Brian L","non-dropping-particle":"","parse-names":false,"s</vt:lpwstr>
  </property>
  <property fmtid="{D5CDD505-2E9C-101B-9397-08002B2CF9AE}" pid="1711" name="Mendeley Recent Style Id 107_36">
    <vt:lpwstr>uffix":""},{"dropping-particle":"","family":"Kohrt","given":"Wendy M","non-dropping-particle":"","parse-names":false,"suffix":""},{"dropping-particle":"","family":"Seals","given":"Douglas R","non-dropping-particle":"","parse-names":false,"suffix":""}],"co</vt:lpwstr>
  </property>
  <property fmtid="{D5CDD505-2E9C-101B-9397-08002B2CF9AE}" pid="1712" name="Mendeley Recent Style Id 107_37">
    <vt:lpwstr>ntainer-title":"J Clin Endocrinol Metab","edition":"2013/10/05","id":"ITEM-3","issue":"11","issued":{"date-parts":[["2013","11"]]},"language":"eng","note":"From Duplicate 1 (Essential Role of Estrogen for Improvements in Vascular Endothelial Function With</vt:lpwstr>
  </property>
  <property fmtid="{D5CDD505-2E9C-101B-9397-08002B2CF9AE}" pid="1713" name="Mendeley Recent Style Id 107_38">
    <vt:lpwstr> Endurance Exercise in Postmenopausal Women - Moreau, Kerrie; Stauffer, Brian L; Kohrt, Wendy M; Seals, Douglas R)\n\nFrom Duplicate 1 (Essential Role of Estrogen for Improvements in Vascular Endothelial Function With Endurance Exercise in Postmenopausal </vt:lpwstr>
  </property>
  <property fmtid="{D5CDD505-2E9C-101B-9397-08002B2CF9AE}" pid="1714" name="Mendeley Recent Style Id 107_39">
    <vt:lpwstr>Women - Moreau, Kerrie L; Stauffer, Brian L; Kohrt, Wendy M; Seals, Douglas R)\n\nIncluded\n\nFrom Duplicate 2 (Essential role of estrogen for improvements in vascular endothelial function with endurance exercise in postmenopausal women - Moreau, K L; Sta</vt:lpwstr>
  </property>
  <property fmtid="{D5CDD505-2E9C-101B-9397-08002B2CF9AE}" pid="1715" name="Mendeley Recent Style Id 107_40">
    <vt:lpwstr>uffer, B L; Kohrt, W M; Seals, D R)\n\nMoreau, Kerrie L\nStauffer, Brian L\nKohrt, Wendy M\nSeals, Douglas R\neng\nP30 DK048520/DK/NIDDK NIH HHS/\nAG013038/AG/NIA NIH HHS/\nUL1 RR025780/RR/NCRR NIH HHS/\nR01 AG027678/AG/NIA NIH HHS/\nR01AG022241/AG/NIA NI</vt:lpwstr>
  </property>
  <property fmtid="{D5CDD505-2E9C-101B-9397-08002B2CF9AE}" pid="1716" name="Mendeley Recent Style Id 107_41">
    <vt:lpwstr>H HHS/\nR01 AG013038/AG/NIA NIH HHS/\nR01 AG022241/AG/NIA NIH HHS/\nR01AG027678/AG/NIA NIH HHS/\nK01 AG020683/AG/NIA NIH HHS/\nUL1-RR-025780/RR/NCRR NIH HHS/\nUL1 TR001082/TR/NCATS NIH HHS/\nR37 AG013038/AG/NIA NIH HHS/\nK01AG020683/AG/NIA NIH HHS/\nRando</vt:lpwstr>
  </property>
  <property fmtid="{D5CDD505-2E9C-101B-9397-08002B2CF9AE}" pid="1717" name="Mendeley Recent Style Id 107_42">
    <vt:lpwstr>mized Controlled Trial\nResearch Support, N.I.H., Extramural\nJ Clin Endocrinol Metab. 2013 Nov;98(11):4507-15. doi: 10.1210/jc.2013-2183. Epub 2013 Oct 3.\n\nFrom Duplicate 2 (Essential role of estrogen for improvements in vascular endothelial function w</vt:lpwstr>
  </property>
  <property fmtid="{D5CDD505-2E9C-101B-9397-08002B2CF9AE}" pid="1718" name="Mendeley Recent Style Id 107_43">
    <vt:lpwstr>ith endurance exercise in postmenopausal women - Moreau, K; Stauffer, B L; Kohrt, W M; Seals, D R)\n\nMoreau, Kerrie L\nStauffer, Brian L\nKohrt, Wendy M\nSeals, Douglas R\neng\nP30 DK048520/DK/NIDDK NIH HHS/\nAG013038/AG/NIA NIH HHS/\nUL1 RR025780/RR/NCR</vt:lpwstr>
  </property>
  <property fmtid="{D5CDD505-2E9C-101B-9397-08002B2CF9AE}" pid="1719" name="Mendeley Recent Style Id 107_44">
    <vt:lpwstr>R NIH HHS/\nR01 AG027678/AG/NIA NIH HHS/\nR01AG022241/AG/NIA NIH HHS/\nR01 AG013038/AG/NIA NIH HHS/\nR01 AG022241/AG/NIA NIH HHS/\nR01AG027678/AG/NIA NIH HHS/\nK01 AG020683/AG/NIA NIH HHS/\nUL1-RR-025780/RR/NCRR NIH HHS/\nUL1 TR001082/TR/NCATS NIH HHS/\nR</vt:lpwstr>
  </property>
  <property fmtid="{D5CDD505-2E9C-101B-9397-08002B2CF9AE}" pid="1720" name="Mendeley Recent Style Id 107_45">
    <vt:lpwstr>37 AG013038/AG/NIA NIH HHS/\nK01AG020683/AG/NIA NIH HHS/\nRandomized Controlled Trial\nResearch Support, N.I.H., Extramural\nJ Clin Endocrinol Metab. 2013 Nov;98(11):4507-15. doi: 10.1210/jc.2013-2183. Epub 2013 Oct 3.","page":"4507-4515","publisher-place</vt:lpwstr>
  </property>
  <property fmtid="{D5CDD505-2E9C-101B-9397-08002B2CF9AE}" pid="1721" name="Mendeley Recent Style Id 107_46">
    <vt:lpwstr>":"United States","title":"Essential role of estrogen for improvements in vascular endothelial function with endurance exercise in postmenopausal women","type":"article-journal","volume":"98"},"uris":["http://www.mendeley.com/documents/?uuid=c07d19b5-a937</vt:lpwstr>
  </property>
  <property fmtid="{D5CDD505-2E9C-101B-9397-08002B2CF9AE}" pid="1722" name="Mendeley Recent Style Id 107_47">
    <vt:lpwstr>-4fda-9d46-29dd9c2442af"]}],"mendeley":{"formattedCitation":"&lt;sup&gt;14,34,41&lt;/sup&gt;","plainTextFormattedCitation":"14,34,41","previouslyFormattedCitation":"&lt;sup&gt;14,34,41&lt;/sup&gt;"},"properties":{"noteIndex":0},"schema":"https://github.com/citation-style-languag</vt:lpwstr>
  </property>
  <property fmtid="{D5CDD505-2E9C-101B-9397-08002B2CF9AE}" pid="1723" name="Mendeley Recent Style Id 107_48">
    <vt:lpwstr>e/schema/raw/master/csl-citation.json"}</vt:lpwstr>
  </property>
  <property fmtid="{D5CDD505-2E9C-101B-9397-08002B2CF9AE}" pid="1724" name="Mendeley Recent Style Name 107_1">
    <vt:lpwstr>&lt;sup&gt;14,34,41&lt;/sup&gt;</vt:lpwstr>
  </property>
  <property fmtid="{D5CDD505-2E9C-101B-9397-08002B2CF9AE}" pid="1725" name="Mendeley Recent Style Id 108_1">
    <vt:lpwstr>&lt;sup&gt;14,34,41&lt;/sup&gt;</vt:lpwstr>
  </property>
  <property fmtid="{D5CDD505-2E9C-101B-9397-08002B2CF9AE}" pid="1726" name="Mendeley Recent Style Name 108_1">
    <vt:lpwstr>14,34,41</vt:lpwstr>
  </property>
  <property fmtid="{D5CDD505-2E9C-101B-9397-08002B2CF9AE}" pid="1727" name="Mendeley Recent Style Id 109_1">
    <vt:lpwstr>ADDIN CSL_CITATION {"citationItems":[{"id":"ITEM-1","itemData":{"DOI":"10.1097/GME.0000000000000762","ISSN":"1072-3714","PMID":"28231078","abstract":"OBJECTIVE: The purpose of this study is to determine the effect of 10 weeks of moderate-intensity aerobic</vt:lpwstr>
  </property>
  <property fmtid="{D5CDD505-2E9C-101B-9397-08002B2CF9AE}" pid="1728" name="Mendeley Recent Style Id 109_2">
    <vt:lpwstr> exercise training (MIET) on blood pressure (BP), angiotensin-converting enzyme (ACE) and beta2-adrenergic receptor (ADRB2) gene expression in leukocytes, plasma angiotensin II (Ang II), and flow-mediated dilation (FMD) in obese postmenopausal women (PMW)</vt:lpwstr>
  </property>
  <property fmtid="{D5CDD505-2E9C-101B-9397-08002B2CF9AE}" pid="1729" name="Mendeley Recent Style Id 109_3">
    <vt:lpwstr> with prehypertension. METHODS: Twenty-four obese prehypertensive PMW (aged 50-70 y; body mass index &gt;/=30 kg/m) randomly assigned to control (n = 12) and exercise (n = 12) groups. Exercise group performed MIET (25-40 min/d, 3 d/wk at 50%-70% of heart rat</vt:lpwstr>
  </property>
  <property fmtid="{D5CDD505-2E9C-101B-9397-08002B2CF9AE}" pid="1730" name="Mendeley Recent Style Id 109_4">
    <vt:lpwstr>e reserve) for 10 weeks. Control group maintained their normal daily physical activity level. Body composition, VO2max, BP, ACE and ADRB2 gene expression, plasma Ang II, and FMD were measured before and after the training program. RESULTS: After MIET, sys</vt:lpwstr>
  </property>
  <property fmtid="{D5CDD505-2E9C-101B-9397-08002B2CF9AE}" pid="1731" name="Mendeley Recent Style Id 109_5">
    <vt:lpwstr>tolic and diastolic BPs decreased by 4.6% and 2.4%, respectively (P &lt; 0.001). Plasma Ang II level decreased by 45.7%, whereas FMD increased by 86% in the exercise group (P &lt; 0.001). Exercise training resulted in a threefold increase in ADRB2 and a fourfol</vt:lpwstr>
  </property>
  <property fmtid="{D5CDD505-2E9C-101B-9397-08002B2CF9AE}" pid="1732" name="Mendeley Recent Style Id 109_6">
    <vt:lpwstr>d decrease in ACE gene expressions (P &lt; 0.05). Training-induced changes in BP inversely associated with the changes in FMD and ADRB2 (r values range -0.55 to -0.78), and positively associated with Ang II and ACE (r values range 0.68-0.86) (P &lt; 0.001). CON</vt:lpwstr>
  </property>
  <property fmtid="{D5CDD505-2E9C-101B-9397-08002B2CF9AE}" pid="1733" name="Mendeley Recent Style Id 109_7">
    <vt:lpwstr>CLUSIONS: Ten weeks of MIET modulates ACE and ADRB2 gene expression, decreases Ang II plasma levels, and improves endothelial function in obese PMW, and these alterations are associated with reduction in BP.","author":[{"dropping-particle":"","family":"Az</vt:lpwstr>
  </property>
  <property fmtid="{D5CDD505-2E9C-101B-9397-08002B2CF9AE}" pid="1734" name="Mendeley Recent Style Id 109_8">
    <vt:lpwstr>adpour","given":"Noushin","non-dropping-particle":"","parse-names":false,"suffix":""},{"dropping-particle":"","family":"Tartibian","given":"Bakhtyar","non-dropping-particle":"","parse-names":false,"suffix":""},{"dropping-particle":"","family":"Koşar","giv</vt:lpwstr>
  </property>
  <property fmtid="{D5CDD505-2E9C-101B-9397-08002B2CF9AE}" pid="1735" name="Mendeley Recent Style Id 109_9">
    <vt:lpwstr>en":"Şükran Nazan","non-dropping-particle":"","parse-names":false,"suffix":""}],"container-title":"Menopause","id":"ITEM-1","issue":"3","issued":{"date-parts":[["2017","3"]]},"language":"eng","page":"269-277","publisher-place":"United States","title":"Eff</vt:lpwstr>
  </property>
  <property fmtid="{D5CDD505-2E9C-101B-9397-08002B2CF9AE}" pid="1736" name="Mendeley Recent Style Id 109_10">
    <vt:lpwstr>ects of aerobic exercise training on ACE and ADRB2 gene expression, plasma angiotensin II level, and flow-mediated dilation","type":"article-journal","volume":"24"},"uris":["http://www.mendeley.com/documents/?uuid=3064eefe-197b-42d5-9d48-00cf64556882"]},{</vt:lpwstr>
  </property>
  <property fmtid="{D5CDD505-2E9C-101B-9397-08002B2CF9AE}" pid="1737" name="Mendeley Recent Style Id 109_11">
    <vt:lpwstr>"id":"ITEM-2","itemData":{"DOI":"10.1152/ajpheart.00226.2009","ISSN":"0363-6135","PMID":"19633208","abstract":"Flow-mediated dilatation (%FMD), an index of nitric oxide (NO)-mediated vasodilator function, is regarded as a surrogate marker of cardiovascula</vt:lpwstr>
  </property>
  <property fmtid="{D5CDD505-2E9C-101B-9397-08002B2CF9AE}" pid="1738" name="Mendeley Recent Style Id 109_12">
    <vt:lpwstr>r disease. Aging is associated with endothelial dysfunction, but underlying sex-related differences may exist and the effects of fitness and exercise on endothelial dysfunction in men (M) and women (W) are poorly understood. We compared %FMD of the brachi</vt:lpwstr>
  </property>
  <property fmtid="{D5CDD505-2E9C-101B-9397-08002B2CF9AE}" pid="1739" name="Mendeley Recent Style Id 109_13">
    <vt:lpwstr>al artery in 18 young [Y, 26 ± 1 yr; 9 M and 9 W], 12 older fit (OF, 57 ± 2 yr; 6 M and 6 W), and 16 older sedentary (OS, 59 ± 2 yr; 8 M and 8 W) subjects. Glyceryl trinitrate (GTN) administration was used to assess endothelium-independent vasodilatation,</vt:lpwstr>
  </property>
  <property fmtid="{D5CDD505-2E9C-101B-9397-08002B2CF9AE}" pid="1740" name="Mendeley Recent Style Id 109_14">
    <vt:lpwstr> and the FMD-to-GTN ratio was calculated to characterize NO dilator function in the context of smooth muscle cell sensitivity. Brachial %FMD in Y (7.1 ± 0.8%) was significantly higher compared with OS (4.8 ± 0.7%, P &lt; 0.05), but not OF (6.4 ± 0.7%). Diffe</vt:lpwstr>
  </property>
  <property fmtid="{D5CDD505-2E9C-101B-9397-08002B2CF9AE}" pid="1741" name="Mendeley Recent Style Id 109_15">
    <vt:lpwstr>rences between Y and OS subjects were due primarily to lower FMD in the OS women (4.3 ± 0.6%). OS women exhibited significantly lower FMD-to-GTN ratios compared with Y ( P &lt; 0.05) and OF women ( P &lt; 0.05), whereas these differences were not apparent in me</vt:lpwstr>
  </property>
  <property fmtid="{D5CDD505-2E9C-101B-9397-08002B2CF9AE}" pid="1742" name="Mendeley Recent Style Id 109_16">
    <vt:lpwstr>n. Exercise training improved brachial artery NO dilator function (FMD-to-GTN ratio) after 24 wk ( P &lt; 0.05) in OS women, but not men. These findings indicate that maintaining a high level of fitness, or undertaking exercise training, prevents the age-rel</vt:lpwstr>
  </property>
  <property fmtid="{D5CDD505-2E9C-101B-9397-08002B2CF9AE}" pid="1743" name="Mendeley Recent Style Id 109_17">
    <vt:lpwstr>ated decline in the brachial artery vasodilator function evident in women. In OS men, who had relatively preserved NO dilator function, no training adaptations were observed. This study has potential implications for the prevention of conduit artery endot</vt:lpwstr>
  </property>
  <property fmtid="{D5CDD505-2E9C-101B-9397-08002B2CF9AE}" pid="1744" name="Mendeley Recent Style Id 109_18">
    <vt:lpwstr>helial dysfunction in men and women.","author":[{"dropping-particle":"","family":"Black","given":"Mark A","non-dropping-particle":"","parse-names":false,"suffix":""},{"dropping-particle":"","family":"Cable","given":"N Timothy","non-dropping-particle":"","</vt:lpwstr>
  </property>
  <property fmtid="{D5CDD505-2E9C-101B-9397-08002B2CF9AE}" pid="1745" name="Mendeley Recent Style Id 109_19">
    <vt:lpwstr>parse-names":false,"suffix":""},{"dropping-particle":"","family":"Thijssen","given":"Dick H J","non-dropping-particle":"","parse-names":false,"suffix":""},{"dropping-particle":"","family":"Green","given":"Daniel J","non-dropping-particle":"","parse-names"</vt:lpwstr>
  </property>
  <property fmtid="{D5CDD505-2E9C-101B-9397-08002B2CF9AE}" pid="1746" name="Mendeley Recent Style Id 109_20">
    <vt:lpwstr>:false,"suffix":""}],"container-title":"American Journal of Physiology-Heart and Circulatory Physiology","id":"ITEM-2","issue":"3","issued":{"date-parts":[["2009","9"]]},"language":"eng","note":"From Duplicate 1 (Impact of age, sex, and exercise on brachi</vt:lpwstr>
  </property>
  <property fmtid="{D5CDD505-2E9C-101B-9397-08002B2CF9AE}" pid="1747" name="Mendeley Recent Style Id 109_21">
    <vt:lpwstr>al artery flow-mediated dilatation - Black, Mark A; Cable, N Timothy; Thijssen, Dick H J; Green, Daniel J)\n\nIncluded","page":"H1109-H1116","publisher":"American Physiological Society","publisher-place":"United States","title":"Impact of age, sex, and ex</vt:lpwstr>
  </property>
  <property fmtid="{D5CDD505-2E9C-101B-9397-08002B2CF9AE}" pid="1748" name="Mendeley Recent Style Id 109_22">
    <vt:lpwstr>ercise on brachial artery flow-mediated dilatation","type":"article-journal","volume":"297"},"uris":["http://www.mendeley.com/documents/?uuid=1063017b-fc50-4f66-9c6e-16a486dbb8ed"]},{"id":"ITEM-3","itemData":{"DOI":"10.1038/s41440-019-0328-1","ISBN":"4144</vt:lpwstr>
  </property>
  <property fmtid="{D5CDD505-2E9C-101B-9397-08002B2CF9AE}" pid="1749" name="Mendeley Recent Style Id 109_23">
    <vt:lpwstr>001903","ISSN":"0916-9636","abstract":"To examine the effects of low‐intensity resistance exercise training (LIRET) and whole‐body vibration training (WBVT) with an external weighted vest on arterial stiffness, wave reflection, brachial flow‐mediated dila</vt:lpwstr>
  </property>
  <property fmtid="{D5CDD505-2E9C-101B-9397-08002B2CF9AE}" pid="1750" name="Mendeley Recent Style Id 109_24">
    <vt:lpwstr>tion (FMD), and physical performance in postmenopausal women. Thirty‐three postmenopausal women were stratified by age, body mass index (BMI), and maximal voluntary contraction (MVC) (age, 65â€‰Â±â€‰4 years; BMI, 23.3â€‰Â±â€‰2.6â€‰kg/m2; MVC, 17.4â€‰Â±â€‰</vt:lpwstr>
  </property>
  <property fmtid="{D5CDD505-2E9C-101B-9397-08002B2CF9AE}" pid="1751" name="Mendeley Recent Style Id 109_25">
    <vt:lpwstr>2.6â€‰kg) and randomized into LIRET, WBVT, or a nonexercising control group for 12 weeks. Arterial stiffness, augmentation index (AIx), augmented pressure (AP), brachial FMD, gait speed and leg strength were measured at baseline and 12 weeks. WBVT induced</vt:lpwstr>
  </property>
  <property fmtid="{D5CDD505-2E9C-101B-9397-08002B2CF9AE}" pid="1752" name="Mendeley Recent Style Id 109_26">
    <vt:lpwstr> improvements in pulse pressure amplification (PPA) (0.04â€‰Â±â€‰0.02) compared to control (Pâ€‰=â€‰0.048) and in wave reflection indices [AIx (‐4.3â€‰Â±â€‰1.4%) and AP (‐2.9â€‰Â±â€‰1.3â€‰mmHg)] compared to LIRET (Pâ€‰=â€‰0.039 and 0.048, respectively). W</vt:lpwstr>
  </property>
  <property fmtid="{D5CDD505-2E9C-101B-9397-08002B2CF9AE}" pid="1753" name="Mendeley Recent Style Id 109_27">
    <vt:lpwstr>BVT (3.8â€‰Â±â€‰1.4%) and LIRET (5.0â€‰Â±â€‰1.5%) induced similar improvements in FMD compared to control (Pâ€‰=â€‰0.029 and 0.008, respectively). WBVT and LIRET elicited similar increases in leg strength (Pâ€‰=â€‰0.001 and 0.019, respectively), compared </vt:lpwstr>
  </property>
  <property fmtid="{D5CDD505-2E9C-101B-9397-08002B2CF9AE}" pid="1754" name="Mendeley Recent Style Id 109_28">
    <vt:lpwstr>to no improvement in the control group. LIRET significantly increased gait speed compared to WBVT (Pâ€‰=â€‰0.043). Although both WBVT and LIRET increased brachial artery FMD (systemic effect), WBVT seemed to be more efficacious in improving wave reflectio</vt:lpwstr>
  </property>
  <property fmtid="{D5CDD505-2E9C-101B-9397-08002B2CF9AE}" pid="1755" name="Mendeley Recent Style Id 109_29">
    <vt:lpwstr>n and cardiac pulsatile load. Interestingly, LIRET elicited a significant improvement in gait speed. Both modalities seem effective in improving systemic endothelial function and muscle strength in postmenopausal women.","author":[{"dropping-particle":"",</vt:lpwstr>
  </property>
  <property fmtid="{D5CDD505-2E9C-101B-9397-08002B2CF9AE}" pid="1756" name="Mendeley Recent Style Id 109_30">
    <vt:lpwstr>"family":"Jaime","given":"Salvador J.","non-dropping-particle":"","parse-names":false,"suffix":""},{"dropping-particle":"","family":"Maharaj","given":"Arun","non-dropping-particle":"","parse-names":false,"suffix":""},{"dropping-particle":"","family":"Alva</vt:lpwstr>
  </property>
  <property fmtid="{D5CDD505-2E9C-101B-9397-08002B2CF9AE}" pid="1757" name="Mendeley Recent Style Id 109_31">
    <vt:lpwstr>rez-Alvarado","given":"Stacey","non-dropping-particle":"","parse-names":false,"suffix":""},{"dropping-particle":"","family":"Figueroa","given":"Arturo","non-dropping-particle":"","parse-names":false,"suffix":""}],"container-title":"Hypertension research",</vt:lpwstr>
  </property>
  <property fmtid="{D5CDD505-2E9C-101B-9397-08002B2CF9AE}" pid="1758" name="Mendeley Recent Style Id 109_32">
    <vt:lpwstr>"id":"ITEM-3","issued":{"date-parts":[["2019"]]},"note":"From Duplicate 1 (Impact of low-intensity resistance and whole-body vibration training on aortic hemodynamics and vascular function in postmenopausal women - Jaime, S J; Maharaj, A; Alvarez-Alvarado</vt:lpwstr>
  </property>
  <property fmtid="{D5CDD505-2E9C-101B-9397-08002B2CF9AE}" pid="1759" name="Mendeley Recent Style Id 109_33">
    <vt:lpwstr>, S; Figueroa, A)\n\nKeeping it in because of the low-intensit resistance exercise\n\nIncluded","publisher":"Springer US","title":"Impact of low-intensity resistance and whole-body vibration training on aortic hemodynamics and vascular function in postmen</vt:lpwstr>
  </property>
  <property fmtid="{D5CDD505-2E9C-101B-9397-08002B2CF9AE}" pid="1760" name="Mendeley Recent Style Id 109_34">
    <vt:lpwstr>opausal women","type":"article-journal"},"uris":["http://www.mendeley.com/documents/?uuid=1398a00e-a0b2-4fba-b64f-427d0e9ec671"]},{"id":"ITEM-4","itemData":{"DOI":"10.1097/GME.0000000000000208","ISSN":"1072-3714","PMID":"24552980","abstract":"OBJECTIVE: T</vt:lpwstr>
  </property>
  <property fmtid="{D5CDD505-2E9C-101B-9397-08002B2CF9AE}" pid="1761" name="Mendeley Recent Style Id 109_35">
    <vt:lpwstr>his study compared the effects of a 2-week program of low-volume high-intensity interval training (HIT) with the effects of higher-volume moderate-intensity continuous training (CT) on cardiopulmonary and vascular functions in postmenopausal women. METHOD</vt:lpwstr>
  </property>
  <property fmtid="{D5CDD505-2E9C-101B-9397-08002B2CF9AE}" pid="1762" name="Mendeley Recent Style Id 109_36">
    <vt:lpwstr>S: Twenty-two postmenopausal women were randomly assigned to undertake six HIT (n = 12) or CT (n = 10) sessions for 2 weeks. HIT sessions consisted of ten 1-minute intervals of cycling exercise at 100% of peak power output separated by 1 minute of active </vt:lpwstr>
  </property>
  <property fmtid="{D5CDD505-2E9C-101B-9397-08002B2CF9AE}" pid="1763" name="Mendeley Recent Style Id 109_37">
    <vt:lpwstr>recovery. CT sessions involved 40 minutes of continuous cycling at 65% of peak power output. Variables assessed at baseline and 2 weeks included cardiopulmonary function (ventilatory threshold, peak oxygen uptake), macrovascular endothelial function (flow</vt:lpwstr>
  </property>
  <property fmtid="{D5CDD505-2E9C-101B-9397-08002B2CF9AE}" pid="1764" name="Mendeley Recent Style Id 109_38">
    <vt:lpwstr>-mediated dilation of the brachial artery), and microvascular function (reactive hyperemia and local thermal hyperemia of forearm skin). RESULTS: Eighteen participants completed the study (HIT, 11; CT, 7). Adherence to the exercise programs was excellent,</vt:lpwstr>
  </property>
  <property fmtid="{D5CDD505-2E9C-101B-9397-08002B2CF9AE}" pid="1765" name="Mendeley Recent Style Id 109_39">
    <vt:lpwstr> with 107 of 108 sessions completed. Despite substantially lower total time commitment ( approximately 2.5 vs. approximately 5 h) and training volume (558 vs. 1,237 kJ) for HIT versus CT, increases from baseline in peak oxygen uptake achieved significance</vt:lpwstr>
  </property>
  <property fmtid="{D5CDD505-2E9C-101B-9397-08002B2CF9AE}" pid="1766" name="Mendeley Recent Style Id 109_40">
    <vt:lpwstr> (P = 0.01) for the HIT group only (Delta = 2.2 mL kg min; P for interaction = 0.688). Improvements in exercise test duration were observed in both groups (HIT, 13%; CT, 5%; P for interaction = 0.194). There were no significant changes in macrovascular or</vt:lpwstr>
  </property>
  <property fmtid="{D5CDD505-2E9C-101B-9397-08002B2CF9AE}" pid="1767" name="Mendeley Recent Style Id 109_41">
    <vt:lpwstr> microvascular function in either group. CONCLUSIONS: The findings suggest that low-volume HIT is feasible and can lead to rapid improvements in cardiopulmonary function in postmenopausal women.","author":[{"dropping-particle":"","family":"Klonizakis","gi</vt:lpwstr>
  </property>
  <property fmtid="{D5CDD505-2E9C-101B-9397-08002B2CF9AE}" pid="1768" name="Mendeley Recent Style Id 109_42">
    <vt:lpwstr>ven":"Markos","non-dropping-particle":"","parse-names":false,"suffix":""},{"dropping-particle":"","family":"Moss","given":"James","non-dropping-particle":"","parse-names":false,"suffix":""},{"dropping-particle":"","family":"Gilbert","given":"Stephen","non</vt:lpwstr>
  </property>
  <property fmtid="{D5CDD505-2E9C-101B-9397-08002B2CF9AE}" pid="1769" name="Mendeley Recent Style Id 109_43">
    <vt:lpwstr>-dropping-particle":"","parse-names":false,"suffix":""},{"dropping-particle":"","family":"Broom","given":"David","non-dropping-particle":"","parse-names":false,"suffix":""},{"dropping-particle":"","family":"Foster","given":"Jeff","non-dropping-particle":"</vt:lpwstr>
  </property>
  <property fmtid="{D5CDD505-2E9C-101B-9397-08002B2CF9AE}" pid="1770" name="Mendeley Recent Style Id 109_44">
    <vt:lpwstr>","parse-names":false,"suffix":""},{"dropping-particle":"","family":"Tew","given":"Garry A","non-dropping-particle":"","parse-names":false,"suffix":""}],"container-title":"Menopause (New York, N.Y.)","id":"ITEM-4","issue":"10","issued":{"date-parts":[["20</vt:lpwstr>
  </property>
  <property fmtid="{D5CDD505-2E9C-101B-9397-08002B2CF9AE}" pid="1771" name="Mendeley Recent Style Id 109_45">
    <vt:lpwstr>14","10"]]},"language":"eng","note":"From Duplicate 2 (Low-volume high-intensity interval training rapidly improves cardiopulmonary function in postmenopausal women - Klonizakis, Markos; Moss, James; Gilbert, Stephen; Broom, David; Foster, Jeff; Tew, Garr</vt:lpwstr>
  </property>
  <property fmtid="{D5CDD505-2E9C-101B-9397-08002B2CF9AE}" pid="1772" name="Mendeley Recent Style Id 109_46">
    <vt:lpwstr>y A)\n\nIncluded","page":"1099-1105","publisher-place":"United States","title":"Low-volume high-intensity interval training rapidly improves cardiopulmonary function in postmenopausal women","type":"article-journal","volume":"21"},"uris":["http://www.mend</vt:lpwstr>
  </property>
  <property fmtid="{D5CDD505-2E9C-101B-9397-08002B2CF9AE}" pid="1773" name="Mendeley Recent Style Id 109_47">
    <vt:lpwstr>eley.com/documents/?uuid=39e97394-9146-4238-acb5-dc0ca042375a"]},{"id":"ITEM-5","itemData":{"DOI":"10.1097/GME.0000000000000625","ISBN":"1530-0374 (Electronic) 1072-3714 (Linking)","PMID":"27163520","abstract":"OBJECTIVE: Postmenopausal hot flushes occur </vt:lpwstr>
  </property>
  <property fmtid="{D5CDD505-2E9C-101B-9397-08002B2CF9AE}" pid="1774" name="Mendeley Recent Style Id 109_48">
    <vt:lpwstr>due to a reduction in estrogen production causing thermoregulatory and vascular dysfunction. Exercise training enhances thermoregulatory control of sweating, skin and brain blood flow. We aimed to determine if improving thermoregulatory control and vascul</vt:lpwstr>
  </property>
  <property fmtid="{D5CDD505-2E9C-101B-9397-08002B2CF9AE}" pid="1775" name="Mendeley Recent Style Id 109_49">
    <vt:lpwstr>ar function with exercise training alleviated hot flushes. METHODS: Twenty-one symptomatic women completed a 7-day hot flush questionnaire and underwent brachial artery flow-mediated dilation and a cardiorespiratory fitness test. Sweat rate and skin blood</vt:lpwstr>
  </property>
  <property fmtid="{D5CDD505-2E9C-101B-9397-08002B2CF9AE}" pid="1776" name="Mendeley Recent Style Id 109_50">
    <vt:lpwstr> flow temperature thresholds and sensitivities, and middle cerebral artery velocity (MCAv) were measured during passive heating. Women performed 16 weeks of supervised exercise training or control, and measurements were repeated. RESULTS: There was a grea</vt:lpwstr>
  </property>
  <property fmtid="{D5CDD505-2E9C-101B-9397-08002B2CF9AE}" pid="1777" name="Mendeley Recent Style Id 109_51">
    <vt:lpwstr>ter improvement in cardiorespiratory fitness (4.45 mL/kg/min [95% CI: 1.87, 8.16]; P = 0.04) and reduced hot flush frequency (48 hot flushes/wk [39, 56]; P &lt; 0.001) after exercise compared with control. Exercise reduced basal core temperature (0.14 degree</vt:lpwstr>
  </property>
  <property fmtid="{D5CDD505-2E9C-101B-9397-08002B2CF9AE}" pid="1778" name="Mendeley Recent Style Id 109_52">
    <vt:lpwstr>s C [0.01, 0.27]; P = 0.03) and increased basal MCAv (2.8 cm/s [1.0, 5.2]; P = 0.04) compared with control. Sweat rate and skin blood flow thresholds occurred approximately 0.19 degrees C and 0.17 degrees C earlier, alongside improved sweating sensitivity</vt:lpwstr>
  </property>
  <property fmtid="{D5CDD505-2E9C-101B-9397-08002B2CF9AE}" pid="1779" name="Mendeley Recent Style Id 109_53">
    <vt:lpwstr> with exercise. MCAv decreased during heating (P &lt; 0.005), but was maintained 4.5 cm/s (3.6, 5.5; P &lt; 0.005) higher during heating after exercise compared with control (0.6 cm/s [-0.4, 1.4]). CONCLUSIONS: Exercise training that improves cardiorespiratory </vt:lpwstr>
  </property>
  <property fmtid="{D5CDD505-2E9C-101B-9397-08002B2CF9AE}" pid="1780" name="Mendeley Recent Style Id 109_54">
    <vt:lpwstr>fitness reduces self-reported hot flushes. Improvements are likely mediated through greater thermoregulatory control in response to increases in core temperature and enhanced vascular function in the cutaneous and cerebral circulations.","author":[{"dropp</vt:lpwstr>
  </property>
  <property fmtid="{D5CDD505-2E9C-101B-9397-08002B2CF9AE}" pid="1781" name="Mendeley Recent Style Id 109_55">
    <vt:lpwstr>ing-particle":"","family":"Bailey","given":"T G","non-dropping-particle":"","parse-names":false,"suffix":""},{"dropping-particle":"","family":"Cable","given":"N T","non-dropping-particle":"","parse-names":false,"suffix":""},{"dropping-particle":"","family</vt:lpwstr>
  </property>
  <property fmtid="{D5CDD505-2E9C-101B-9397-08002B2CF9AE}" pid="1782" name="Mendeley Recent Style Id 109_56">
    <vt:lpwstr>":"Aziz","given":"N","non-dropping-particle":"","parse-names":false,"suffix":""},{"dropping-particle":"","family":"Dobson","given":"R","non-dropping-particle":"","parse-names":false,"suffix":""},{"dropping-particle":"","family":"Sprung","given":"V S","non</vt:lpwstr>
  </property>
  <property fmtid="{D5CDD505-2E9C-101B-9397-08002B2CF9AE}" pid="1783" name="Mendeley Recent Style Id 109_57">
    <vt:lpwstr>-dropping-particle":"","parse-names":false,"suffix":""},{"dropping-particle":"","family":"Low","given":"D A","non-dropping-particle":"","parse-names":false,"suffix":""},{"dropping-particle":"","family":"Jones","given":"H","non-dropping-particle":"","parse</vt:lpwstr>
  </property>
  <property fmtid="{D5CDD505-2E9C-101B-9397-08002B2CF9AE}" pid="1784" name="Mendeley Recent Style Id 109_58">
    <vt:lpwstr>-names":false,"suffix":""}],"container-title":"Menopause","id":"ITEM-5","issue":"7","issued":{"date-parts":[["2016"]]},"page":"708-718","title":"Exercise training reduces the frequency of menopausal hot flushes by improving thermoregulatory control","type</vt:lpwstr>
  </property>
  <property fmtid="{D5CDD505-2E9C-101B-9397-08002B2CF9AE}" pid="1785" name="Mendeley Recent Style Id 109_59">
    <vt:lpwstr>":"article-journal","volume":"23"},"uris":["http://www.mendeley.com/documents/?uuid=78d94666-f17a-44fd-845f-8c13617246b3","http://www.mendeley.com/documents/?uuid=31b09e9f-7e93-427b-81a5-ca4f5db0f823"]}],"mendeley":{"formattedCitation":"&lt;sup&gt;11,35,37–39&lt;/</vt:lpwstr>
  </property>
  <property fmtid="{D5CDD505-2E9C-101B-9397-08002B2CF9AE}" pid="1786" name="Mendeley Recent Style Id 109_60">
    <vt:lpwstr>sup&gt;","manualFormatting":"(Azadpour et al., 2017; Bailey et al., 2016; Black et al., 2009; Klonizakis et al., 2014)","plainTextFormattedCitation":"11,35,37–39","previouslyFormattedCitation":"&lt;sup&gt;11,35,37–39&lt;/sup&gt;"},"properties":{"noteIndex":0},"schema":"</vt:lpwstr>
  </property>
  <property fmtid="{D5CDD505-2E9C-101B-9397-08002B2CF9AE}" pid="1787" name="Mendeley Recent Style Id 109_61">
    <vt:lpwstr>https://github.com/citation-style-language/schema/raw/master/csl-citation.json"}</vt:lpwstr>
  </property>
  <property fmtid="{D5CDD505-2E9C-101B-9397-08002B2CF9AE}" pid="1788" name="Mendeley Recent Style Id 110_1">
    <vt:lpwstr>&lt;sup&gt;11,35,37–39&lt;/sup&gt;</vt:lpwstr>
  </property>
  <property fmtid="{D5CDD505-2E9C-101B-9397-08002B2CF9AE}" pid="1789" name="Mendeley Recent Style Name 110_1">
    <vt:lpwstr>11,35,37–39</vt:lpwstr>
  </property>
  <property fmtid="{D5CDD505-2E9C-101B-9397-08002B2CF9AE}" pid="1790" name="Mendeley Recent Style Id 111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1791" name="Mendeley Recent Style Id 111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1792" name="Mendeley Recent Style Id 111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1793" name="Mendeley Recent Style Id 111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1794" name="Mendeley Recent Style Id 111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1795" name="Mendeley Recent Style Id 111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1796" name="Mendeley Recent Style Id 111_7">
    <vt:lpwstr>iko","non-dropping-particle":"","parse-names":false,"suffix":""},{"dropping-particle":"","family":"Choi","given":"Youngju","non-dropping-particle":"","parse-names":false,"suffix":""},{"dropping-particle":"","family":"Miyaki","given":"Asako","non-dropping-</vt:lpwstr>
  </property>
  <property fmtid="{D5CDD505-2E9C-101B-9397-08002B2CF9AE}" pid="1797" name="Mendeley Recent Style Id 111_8">
    <vt:lpwstr>particle":"","parse-names":false,"suffix":""},{"dropping-particle":"","family":"Tanabe","given":"Yoko","non-dropping-particle":"","parse-names":false,"suffix":""},{"dropping-particle":"","family":"Sugawara","given":"Jun","non-dropping-particle":"","parse-</vt:lpwstr>
  </property>
  <property fmtid="{D5CDD505-2E9C-101B-9397-08002B2CF9AE}" pid="1798" name="Mendeley Recent Style Id 111_9">
    <vt:lpwstr>names":false,"suffix":""},{"dropping-particle":"","family":"Ajisaka","given":"Ryuichi","non-dropping-particle":"","parse-names":false,"suffix":""},{"dropping-particle":"","family":"Maeda","given":"Seiji","non-dropping-particle":"","parse-names":false,"suf</vt:lpwstr>
  </property>
  <property fmtid="{D5CDD505-2E9C-101B-9397-08002B2CF9AE}" pid="1799" name="Mendeley Recent Style Id 111_10">
    <vt:lpwstr>fix":""}],"container-title":"Nutrition Research","id":"ITEM-1","issue":"10","issued":{"date-parts":[["2012","10"]]},"language":"eng","page":"795-799","publisher-place":"United States","title":"Curcumin ingestion and exercise training improve vascular endo</vt:lpwstr>
  </property>
  <property fmtid="{D5CDD505-2E9C-101B-9397-08002B2CF9AE}" pid="1800" name="Mendeley Recent Style Id 111_11">
    <vt:lpwstr>thelial function in postmenopausal women","type":"article-journal","volume":"32"},"uris":["http://www.mendeley.com/documents/?uuid=58f97af1-89da-47b0-9199-9c1ef7025313"]},{"id":"ITEM-2","itemData":{"DOI":"10.1097/GME.0000000000000762","ISSN":"1072-3714","</vt:lpwstr>
  </property>
  <property fmtid="{D5CDD505-2E9C-101B-9397-08002B2CF9AE}" pid="1801" name="Mendeley Recent Style Id 111_12">
    <vt:lpwstr>PMID":"28231078","abstract":"OBJECTIVE: The purpose of this study is to determine the effect of 10 weeks of moderate-intensity aerobic exercise training (MIET) on blood pressure (BP), angiotensin-converting enzyme (ACE) and beta2-adrenergic receptor (ADRB</vt:lpwstr>
  </property>
  <property fmtid="{D5CDD505-2E9C-101B-9397-08002B2CF9AE}" pid="1802" name="Mendeley Recent Style Id 111_13">
    <vt:lpwstr>2) gene expression in leukocytes, plasma angiotensin II (Ang II), and flow-mediated dilation (FMD) in obese postmenopausal women (PMW) with prehypertension. METHODS: Twenty-four obese prehypertensive PMW (aged 50-70 y; body mass index &gt;/=30 kg/m) randomly</vt:lpwstr>
  </property>
  <property fmtid="{D5CDD505-2E9C-101B-9397-08002B2CF9AE}" pid="1803" name="Mendeley Recent Style Id 111_14">
    <vt:lpwstr> assigned to control (n = 12) and exercise (n = 12) groups. Exercise group performed MIET (25-40 min/d, 3 d/wk at 50%-70% of heart rate reserve) for 10 weeks. Control group maintained their normal daily physical activity level. Body composition, VO2max, B</vt:lpwstr>
  </property>
  <property fmtid="{D5CDD505-2E9C-101B-9397-08002B2CF9AE}" pid="1804" name="Mendeley Recent Style Id 111_15">
    <vt:lpwstr>P, ACE and ADRB2 gene expression, plasma Ang II, and FMD were measured before and after the training program. RESULTS: After MIET, systolic and diastolic BPs decreased by 4.6% and 2.4%, respectively (P &lt; 0.001). Plasma Ang II level decreased by 45.7%, whe</vt:lpwstr>
  </property>
  <property fmtid="{D5CDD505-2E9C-101B-9397-08002B2CF9AE}" pid="1805" name="Mendeley Recent Style Id 111_16">
    <vt:lpwstr>reas FMD increased by 86% in the exercise group (P &lt; 0.001). Exercise training resulted in a threefold increase in ADRB2 and a fourfold decrease in ACE gene expressions (P &lt; 0.05). Training-induced changes in BP inversely associated with the changes in FM</vt:lpwstr>
  </property>
  <property fmtid="{D5CDD505-2E9C-101B-9397-08002B2CF9AE}" pid="1806" name="Mendeley Recent Style Id 111_17">
    <vt:lpwstr>D and ADRB2 (r values range -0.55 to -0.78), and positively associated with Ang II and ACE (r values range 0.68-0.86) (P &lt; 0.001). CONCLUSIONS: Ten weeks of MIET modulates ACE and ADRB2 gene expression, decreases Ang II plasma levels, and improves endothe</vt:lpwstr>
  </property>
  <property fmtid="{D5CDD505-2E9C-101B-9397-08002B2CF9AE}" pid="1807" name="Mendeley Recent Style Id 111_18">
    <vt:lpwstr>lial function in obese PMW, and these alterations are associated with reduction in BP.","author":[{"dropping-particle":"","family":"Azadpour","given":"Noushin","non-dropping-particle":"","parse-names":false,"suffix":""},{"dropping-particle":"","family":"T</vt:lpwstr>
  </property>
  <property fmtid="{D5CDD505-2E9C-101B-9397-08002B2CF9AE}" pid="1808" name="Mendeley Recent Style Id 111_19">
    <vt:lpwstr>artibian","given":"Bakhtyar","non-dropping-particle":"","parse-names":false,"suffix":""},{"dropping-particle":"","family":"Koşar","given":"Şükran Nazan","non-dropping-particle":"","parse-names":false,"suffix":""}],"container-title":"Menopause","id":"ITEM-</vt:lpwstr>
  </property>
  <property fmtid="{D5CDD505-2E9C-101B-9397-08002B2CF9AE}" pid="1809" name="Mendeley Recent Style Id 111_20">
    <vt:lpwstr>2","issue":"3","issued":{"date-parts":[["2017","3"]]},"language":"eng","page":"269-277","publisher-place":"United States","title":"Effects of aerobic exercise training on ACE and ADRB2 gene expression, plasma angiotensin II level, and flow-mediated dilati</vt:lpwstr>
  </property>
  <property fmtid="{D5CDD505-2E9C-101B-9397-08002B2CF9AE}" pid="1810" name="Mendeley Recent Style Id 111_21">
    <vt:lpwstr>on","type":"article-journal","volume":"24"},"uris":["http://www.mendeley.com/documents/?uuid=3064eefe-197b-42d5-9d48-00cf64556882"]},{"id":"ITEM-3","itemData":{"DOI":"10.1152/ajpheart.00226.2009","ISSN":"0363-6135","PMID":"19633208","abstract":"Flow-media</vt:lpwstr>
  </property>
  <property fmtid="{D5CDD505-2E9C-101B-9397-08002B2CF9AE}" pid="1811" name="Mendeley Recent Style Id 111_22">
    <vt:lpwstr>ted dilatation (%FMD), an index of nitric oxide (NO)-mediated vasodilator function, is regarded as a surrogate marker of cardiovascular disease. Aging is associated with endothelial dysfunction, but underlying sex-related differences may exist and the eff</vt:lpwstr>
  </property>
  <property fmtid="{D5CDD505-2E9C-101B-9397-08002B2CF9AE}" pid="1812" name="Mendeley Recent Style Id 111_23">
    <vt:lpwstr>ects of fitness and exercise on endothelial dysfunction in men (M) and women (W) are poorly understood. We compared %FMD of the brachial artery in 18 young [Y, 26 ± 1 yr; 9 M and 9 W], 12 older fit (OF, 57 ± 2 yr; 6 M and 6 W), and 16 older sedentary (OS,</vt:lpwstr>
  </property>
  <property fmtid="{D5CDD505-2E9C-101B-9397-08002B2CF9AE}" pid="1813" name="Mendeley Recent Style Id 111_24">
    <vt:lpwstr> 59 ± 2 yr; 8 M and 8 W) subjects. Glyceryl trinitrate (GTN) administration was used to assess endothelium-independent vasodilatation, and the FMD-to-GTN ratio was calculated to characterize NO dilator function in the context of smooth muscle cell sensiti</vt:lpwstr>
  </property>
  <property fmtid="{D5CDD505-2E9C-101B-9397-08002B2CF9AE}" pid="1814" name="Mendeley Recent Style Id 111_25">
    <vt:lpwstr>vity. Brachial %FMD in Y (7.1 ± 0.8%) was significantly higher compared with OS (4.8 ± 0.7%, P &lt; 0.05), but not OF (6.4 ± 0.7%). Differences between Y and OS subjects were due primarily to lower FMD in the OS women (4.3 ± 0.6%). OS women exhibited signifi</vt:lpwstr>
  </property>
  <property fmtid="{D5CDD505-2E9C-101B-9397-08002B2CF9AE}" pid="1815" name="Mendeley Recent Style Id 111_26">
    <vt:lpwstr>cantly lower FMD-to-GTN ratios compared with Y ( P &lt; 0.05) and OF women ( P &lt; 0.05), whereas these differences were not apparent in men. Exercise training improved brachial artery NO dilator function (FMD-to-GTN ratio) after 24 wk ( P &lt; 0.05) in OS women,</vt:lpwstr>
  </property>
  <property fmtid="{D5CDD505-2E9C-101B-9397-08002B2CF9AE}" pid="1816" name="Mendeley Recent Style Id 111_27">
    <vt:lpwstr> but not men. These findings indicate that maintaining a high level of fitness, or undertaking exercise training, prevents the age-related decline in the brachial artery vasodilator function evident in women. In OS men, who had relatively preserved NO dil</vt:lpwstr>
  </property>
  <property fmtid="{D5CDD505-2E9C-101B-9397-08002B2CF9AE}" pid="1817" name="Mendeley Recent Style Id 111_28">
    <vt:lpwstr>ator function, no training adaptations were observed. This study has potential implications for the prevention of conduit artery endothelial dysfunction in men and women.","author":[{"dropping-particle":"","family":"Black","given":"Mark A","non-dropping-p</vt:lpwstr>
  </property>
  <property fmtid="{D5CDD505-2E9C-101B-9397-08002B2CF9AE}" pid="1818" name="Mendeley Recent Style Id 111_29">
    <vt:lpwstr>article":"","parse-names":false,"suffix":""},{"dropping-particle":"","family":"Cable","given":"N Timothy","non-dropping-particle":"","parse-names":false,"suffix":""},{"dropping-particle":"","family":"Thijssen","given":"Dick H J","non-dropping-particle":""</vt:lpwstr>
  </property>
  <property fmtid="{D5CDD505-2E9C-101B-9397-08002B2CF9AE}" pid="1819" name="Mendeley Recent Style Id 111_30">
    <vt:lpwstr>,"parse-names":false,"suffix":""},{"dropping-particle":"","family":"Green","given":"Daniel J","non-dropping-particle":"","parse-names":false,"suffix":""}],"container-title":"American Journal of Physiology-Heart and Circulatory Physiology","id":"ITEM-3","i</vt:lpwstr>
  </property>
  <property fmtid="{D5CDD505-2E9C-101B-9397-08002B2CF9AE}" pid="1820" name="Mendeley Recent Style Id 111_31">
    <vt:lpwstr>ssue":"3","issued":{"date-parts":[["2009","9"]]},"language":"eng","note":"From Duplicate 1 (Impact of age, sex, and exercise on brachial artery flow-mediated dilatation - Black, Mark A; Cable, N Timothy; Thijssen, Dick H J; Green, Daniel J)\n\nIncluded","</vt:lpwstr>
  </property>
  <property fmtid="{D5CDD505-2E9C-101B-9397-08002B2CF9AE}" pid="1821" name="Mendeley Recent Style Id 111_32">
    <vt:lpwstr>page":"H1109-H1116","publisher":"American Physiological Society","publisher-place":"United States","title":"Impact of age, sex, and exercise on brachial artery flow-mediated dilatation","type":"article-journal","volume":"297"},"uris":["http://www.mendeley</vt:lpwstr>
  </property>
  <property fmtid="{D5CDD505-2E9C-101B-9397-08002B2CF9AE}" pid="1822" name="Mendeley Recent Style Id 111_33">
    <vt:lpwstr>.com/documents/?uuid=1063017b-fc50-4f66-9c6e-16a486dbb8ed"]},{"id":"ITEM-4","itemData":{"DOI":"10.1002/clc.23324","ISSN":"0160-9289","abstract":"Objective: Recently, exergames have been used an exercise modality as aerobic fitness activities. However, evi</vt:lpwstr>
  </property>
  <property fmtid="{D5CDD505-2E9C-101B-9397-08002B2CF9AE}" pid="1823" name="Mendeley Recent Style Id 111_34">
    <vt:lpwstr>dence of its effectiveness on cardiovascular (CV)‐related risk factors remain unclear. Hypothesis: We evaluate the effects of exergaming on CV‐related risk factors compared with traditional aerobic exercise in high CV risk patients. Methods: Sixty‐five po</vt:lpwstr>
  </property>
  <property fmtid="{D5CDD505-2E9C-101B-9397-08002B2CF9AE}" pid="1824" name="Mendeley Recent Style Id 111_35">
    <vt:lpwstr>stmenopausal women with high CV risk were randomized among exergame (n = 22), treadmill (n = 22), and control (n = 21) groups. The exergame group was engaged in the running‐based exergame using Exer Heart and the treadmill group walked or jogged on a trea</vt:lpwstr>
  </property>
  <property fmtid="{D5CDD505-2E9C-101B-9397-08002B2CF9AE}" pid="1825" name="Mendeley Recent Style Id 111_36">
    <vt:lpwstr>dmill. Cardiorespiratory fitness, flow‐mediated dilation, endothelial progenitor cells (EPCs), epicardial fat thickness, metabolic parameters, and anthropometric parameters were measured in patients before and 12 weeks after the training. Results: Exergam</vt:lpwstr>
  </property>
  <property fmtid="{D5CDD505-2E9C-101B-9397-08002B2CF9AE}" pid="1826" name="Mendeley Recent Style Id 111_37">
    <vt:lpwstr>ing significantly improved VO2 peak (P &lt;.001; different from control, P &lt;.05), flow‐mediated dilation (P &lt;.001; different from control, P &lt;.05), EPCs (CD34/CD117+, P &lt;.01). Treadmill exercise was effective at improving VO2 peak (P &lt;.01; different from con</vt:lpwstr>
  </property>
  <property fmtid="{D5CDD505-2E9C-101B-9397-08002B2CF9AE}" pid="1827" name="Mendeley Recent Style Id 111_38">
    <vt:lpwstr>trol, P &lt;.05), flow‐mediated dilation (P &lt;.05), EPCs (CD34/CD117+, P &lt;.01; different from control P &lt;.05). Epicardial fat thickness decreased after both exercise programs (exergame, P &lt;.01; treadmill, P &lt;.01; no different from control). Conclusion: Exerga</vt:lpwstr>
  </property>
  <property fmtid="{D5CDD505-2E9C-101B-9397-08002B2CF9AE}" pid="1828" name="Mendeley Recent Style Id 111_39">
    <vt:lpwstr>ming showed similar effects to traditional aerobic exercise in improving cardiorespiratory fitness and endothelial function in postmenopausal women with high CV risk. These findings suggest that the exergames may serve as an alternative to conventional ae</vt:lpwstr>
  </property>
  <property fmtid="{D5CDD505-2E9C-101B-9397-08002B2CF9AE}" pid="1829" name="Mendeley Recent Style Id 111_40">
    <vt:lpwstr>robic exercises for prevention and treatment in high CV risk patients.","author":[{"dropping-particle":"","family":"Jo","given":"Eun‐Ah","non-dropping-particle":"","parse-names":false,"suffix":""},{"dropping-particle":"","family":"Wu","given":"Shan‐Shan",</vt:lpwstr>
  </property>
  <property fmtid="{D5CDD505-2E9C-101B-9397-08002B2CF9AE}" pid="1830" name="Mendeley Recent Style Id 111_41">
    <vt:lpwstr>"non-dropping-particle":"","parse-names":false,"suffix":""},{"dropping-particle":"","family":"Han","given":"Hyung‐Rae","non-dropping-particle":"","parse-names":false,"suffix":""},{"dropping-particle":"","family":"Park","given":"Jung‐Jun","non-dropping-par</vt:lpwstr>
  </property>
  <property fmtid="{D5CDD505-2E9C-101B-9397-08002B2CF9AE}" pid="1831" name="Mendeley Recent Style Id 111_42">
    <vt:lpwstr>ticle":"","parse-names":false,"suffix":""},{"dropping-particle":"","family":"Park","given":"Saejong","non-dropping-particle":"","parse-names":false,"suffix":""},{"dropping-particle":"","family":"Cho","given":"Kyoung‐Im","non-dropping-particle":"","parse-n</vt:lpwstr>
  </property>
  <property fmtid="{D5CDD505-2E9C-101B-9397-08002B2CF9AE}" pid="1832" name="Mendeley Recent Style Id 111_43">
    <vt:lpwstr>ames":false,"suffix":""}],"container-title":"Clinical Cardiology","id":"ITEM-4","issued":{"date-parts":[["2019","12","28"]]},"note":"CV risk group\n\nIncluded","page":"clc.23324","title":"Effects of exergaming in postmenopausal women with high cardiovascu</vt:lpwstr>
  </property>
  <property fmtid="{D5CDD505-2E9C-101B-9397-08002B2CF9AE}" pid="1833" name="Mendeley Recent Style Id 111_44">
    <vt:lpwstr>lar risk: A randomized controlled trial","type":"article-journal"},"uris":["http://www.mendeley.com/documents/?uuid=18e59d2e-9c06-4ca1-8aab-da292c4e3047"]},{"id":"ITEM-5","itemData":{"DOI":"10.1097/GME.0000000000000208","ISSN":"1072-3714","PMID":"24552980</vt:lpwstr>
  </property>
  <property fmtid="{D5CDD505-2E9C-101B-9397-08002B2CF9AE}" pid="1834" name="Mendeley Recent Style Id 111_45">
    <vt:lpwstr>","abstract":"OBJECTIVE: This study compared the effects of a 2-week program of low-volume high-intensity interval training (HIT) with the effects of higher-volume moderate-intensity continuous training (CT) on cardiopulmonary and vascular functions in po</vt:lpwstr>
  </property>
  <property fmtid="{D5CDD505-2E9C-101B-9397-08002B2CF9AE}" pid="1835" name="Mendeley Recent Style Id 111_46">
    <vt:lpwstr>stmenopausal women. METHODS: Twenty-two postmenopausal women were randomly assigned to undertake six HIT (n = 12) or CT (n = 10) sessions for 2 weeks. HIT sessions consisted of ten 1-minute intervals of cycling exercise at 100% of peak power output separa</vt:lpwstr>
  </property>
  <property fmtid="{D5CDD505-2E9C-101B-9397-08002B2CF9AE}" pid="1836" name="Mendeley Recent Style Id 111_47">
    <vt:lpwstr>ted by 1 minute of active recovery. CT sessions involved 40 minutes of continuous cycling at 65% of peak power output. Variables assessed at baseline and 2 weeks included cardiopulmonary function (ventilatory threshold, peak oxygen uptake), macrovascular </vt:lpwstr>
  </property>
  <property fmtid="{D5CDD505-2E9C-101B-9397-08002B2CF9AE}" pid="1837" name="Mendeley Recent Style Id 111_48">
    <vt:lpwstr>endothelial function (flow-mediated dilation of the brachial artery), and microvascular function (reactive hyperemia and local thermal hyperemia of forearm skin). RESULTS: Eighteen participants completed the study (HIT, 11; CT, 7). Adherence to the exerci</vt:lpwstr>
  </property>
  <property fmtid="{D5CDD505-2E9C-101B-9397-08002B2CF9AE}" pid="1838" name="Mendeley Recent Style Id 111_49">
    <vt:lpwstr>se programs was excellent, with 107 of 108 sessions completed. Despite substantially lower total time commitment ( approximately 2.5 vs. approximately 5 h) and training volume (558 vs. 1,237 kJ) for HIT versus CT, increases from baseline in peak oxygen up</vt:lpwstr>
  </property>
  <property fmtid="{D5CDD505-2E9C-101B-9397-08002B2CF9AE}" pid="1839" name="Mendeley Recent Style Id 111_50">
    <vt:lpwstr>take achieved significance (P = 0.01) for the HIT group only (Delta = 2.2 mL kg min; P for interaction = 0.688). Improvements in exercise test duration were observed in both groups (HIT, 13%; CT, 5%; P for interaction = 0.194). There were no significant c</vt:lpwstr>
  </property>
  <property fmtid="{D5CDD505-2E9C-101B-9397-08002B2CF9AE}" pid="1840" name="Mendeley Recent Style Id 111_51">
    <vt:lpwstr>hanges in macrovascular or microvascular function in either group. CONCLUSIONS: The findings suggest that low-volume HIT is feasible and can lead to rapid improvements in cardiopulmonary function in postmenopausal women.","author":[{"dropping-particle":""</vt:lpwstr>
  </property>
  <property fmtid="{D5CDD505-2E9C-101B-9397-08002B2CF9AE}" pid="1841" name="Mendeley Recent Style Id 111_52">
    <vt:lpwstr>,"family":"Klonizakis","given":"Markos","non-dropping-particle":"","parse-names":false,"suffix":""},{"dropping-particle":"","family":"Moss","given":"James","non-dropping-particle":"","parse-names":false,"suffix":""},{"dropping-particle":"","family":"Gilbe</vt:lpwstr>
  </property>
  <property fmtid="{D5CDD505-2E9C-101B-9397-08002B2CF9AE}" pid="1842" name="Mendeley Recent Style Id 111_53">
    <vt:lpwstr>rt","given":"Stephen","non-dropping-particle":"","parse-names":false,"suffix":""},{"dropping-particle":"","family":"Broom","given":"David","non-dropping-particle":"","parse-names":false,"suffix":""},{"dropping-particle":"","family":"Foster","given":"Jeff"</vt:lpwstr>
  </property>
  <property fmtid="{D5CDD505-2E9C-101B-9397-08002B2CF9AE}" pid="1843" name="Mendeley Recent Style Id 111_54">
    <vt:lpwstr>,"non-dropping-particle":"","parse-names":false,"suffix":""},{"dropping-particle":"","family":"Tew","given":"Garry A","non-dropping-particle":"","parse-names":false,"suffix":""}],"container-title":"Menopause (New York, N.Y.)","id":"ITEM-5","issue":"10","i</vt:lpwstr>
  </property>
  <property fmtid="{D5CDD505-2E9C-101B-9397-08002B2CF9AE}" pid="1844" name="Mendeley Recent Style Id 111_55">
    <vt:lpwstr>ssued":{"date-parts":[["2014","10"]]},"language":"eng","note":"From Duplicate 2 (Low-volume high-intensity interval training rapidly improves cardiopulmonary function in postmenopausal women - Klonizakis, Markos; Moss, James; Gilbert, Stephen; Broom, Davi</vt:lpwstr>
  </property>
  <property fmtid="{D5CDD505-2E9C-101B-9397-08002B2CF9AE}" pid="1845" name="Mendeley Recent Style Id 111_56">
    <vt:lpwstr>d; Foster, Jeff; Tew, Garry A)\n\nIncluded","page":"1099-1105","publisher-place":"United States","title":"Low-volume high-intensity interval training rapidly improves cardiopulmonary function in postmenopausal women","type":"article-journal","volume":"21"</vt:lpwstr>
  </property>
  <property fmtid="{D5CDD505-2E9C-101B-9397-08002B2CF9AE}" pid="1846" name="Mendeley Recent Style Id 111_57">
    <vt:lpwstr>},"uris":["http://www.mendeley.com/documents/?uuid=39e97394-9146-4238-acb5-dc0ca042375a"]},{"id":"ITEM-6","itemData":{"DOI":"10.1210/jc.2013-2183","ISBN":"1945-7197 (Electronic) 0021-972X (Linking)","ISSN":"0021-972X","PMID":"24092827","abstract":"OBJECTI</vt:lpwstr>
  </property>
  <property fmtid="{D5CDD505-2E9C-101B-9397-08002B2CF9AE}" pid="1847" name="Mendeley Recent Style Id 111_58">
    <vt:lpwstr>VE: In contrast to age-matched men, endurance exercise training is not consistently associated with enhanced endothelial function in estrogen-deficient postmenopausal women. We determined whether endurance exercise training improves endothelial function i</vt:lpwstr>
  </property>
  <property fmtid="{D5CDD505-2E9C-101B-9397-08002B2CF9AE}" pid="1848" name="Mendeley Recent Style Id 111_59">
    <vt:lpwstr>n postmenopausal women treated with estrogen. In a substudy, we determined if oxidative stress is mechanistically linked to endothelial function adaptations to endurance exercise training. PARTICIPANTS AND DESIGN: Brachial artery flow-mediated dilation (F</vt:lpwstr>
  </property>
  <property fmtid="{D5CDD505-2E9C-101B-9397-08002B2CF9AE}" pid="1849" name="Mendeley Recent Style Id 111_60">
    <vt:lpwstr>MD) was measured in 36 sedentary, estrogen-deficient postmenopausal women (45-65 y) at study entry (baseline), after 12 weeks of either placebo, oral (1 mg/d) estradiol, or transdermal estradiol (0.05 mg/d) (randomized), and after an additional 12 weeks o</vt:lpwstr>
  </property>
  <property fmtid="{D5CDD505-2E9C-101B-9397-08002B2CF9AE}" pid="1850" name="Mendeley Recent Style Id 111_61">
    <vt:lpwstr>f continued estradiol or placebo treatment with concurrent endurance exercise training. In subgroups of women, FMD also was measured during the infusion of ascorbic acid at baseline and following estradiol/placebo plus endurance exercise training, and in </vt:lpwstr>
  </property>
  <property fmtid="{D5CDD505-2E9C-101B-9397-08002B2CF9AE}" pid="1851" name="Mendeley Recent Style Id 111_62">
    <vt:lpwstr>seven habitually endurance-trained estrogen-deficient controls. RESULTS: FMD increased in the estrogen-treated groups (both P &lt; .01) after 12 weeks and remained unchanged in placebo. FMD further increased following 12 weeks of endurance exercise training </vt:lpwstr>
  </property>
  <property fmtid="{D5CDD505-2E9C-101B-9397-08002B2CF9AE}" pid="1852" name="Mendeley Recent Style Id 111_63">
    <vt:lpwstr>in estrogen-treated (both P &lt; .025), but not placebo-treated women (P = .55). In the substudy, baseline FMD was similar between sedentary and endurance-trained controls. Ascorbic acid increased FMD at baseline in sedentary women and endurance-trained cont</vt:lpwstr>
  </property>
  <property fmtid="{D5CDD505-2E9C-101B-9397-08002B2CF9AE}" pid="1853" name="Mendeley Recent Style Id 111_64">
    <vt:lpwstr>rols, and following endurance exercise training in placebo-treated, but not in estrogen-treated women. CONCLUSIONS: Estrogen status appears to play an important modulatory role in improvements in endothelial function with endurance exercise training in po</vt:lpwstr>
  </property>
  <property fmtid="{D5CDD505-2E9C-101B-9397-08002B2CF9AE}" pid="1854" name="Mendeley Recent Style Id 111_65">
    <vt:lpwstr>stmenopausal women. The restored endurance exercise training adaptation in estrogen-treated postmenopausal women may be related to mitigation of oxidative stress.","author":[{"dropping-particle":"","family":"Moreau","given":"Kerrie","non-dropping-particle</vt:lpwstr>
  </property>
  <property fmtid="{D5CDD505-2E9C-101B-9397-08002B2CF9AE}" pid="1855" name="Mendeley Recent Style Id 111_66">
    <vt:lpwstr>":"","parse-names":false,"suffix":""},{"dropping-particle":"","family":"Stauffer","given":"Brian L","non-dropping-particle":"","parse-names":false,"suffix":""},{"dropping-particle":"","family":"Kohrt","given":"Wendy M","non-dropping-particle":"","parse-na</vt:lpwstr>
  </property>
  <property fmtid="{D5CDD505-2E9C-101B-9397-08002B2CF9AE}" pid="1856" name="Mendeley Recent Style Id 111_67">
    <vt:lpwstr>mes":false,"suffix":""},{"dropping-particle":"","family":"Seals","given":"Douglas R","non-dropping-particle":"","parse-names":false,"suffix":""}],"container-title":"J Clin Endocrinol Metab","edition":"2013/10/05","id":"ITEM-6","issue":"11","issued":{"date</vt:lpwstr>
  </property>
  <property fmtid="{D5CDD505-2E9C-101B-9397-08002B2CF9AE}" pid="1857" name="Mendeley Recent Style Id 111_68">
    <vt:lpwstr>-parts":[["2013","11"]]},"language":"eng","note":"From Duplicate 1 (Essential Role of Estrogen for Improvements in Vascular Endothelial Function With Endurance Exercise in Postmenopausal Women - Moreau, Kerrie; Stauffer, Brian L; Kohrt, Wendy M; Seals, Do</vt:lpwstr>
  </property>
  <property fmtid="{D5CDD505-2E9C-101B-9397-08002B2CF9AE}" pid="1858" name="Mendeley Recent Style Id 111_69">
    <vt:lpwstr>uglas R)\n\nFrom Duplicate 1 (Essential Role of Estrogen for Improvements in Vascular Endothelial Function With Endurance Exercise in Postmenopausal Women - Moreau, Kerrie L; Stauffer, Brian L; Kohrt, Wendy M; Seals, Douglas R)\n\nIncluded\n\nFrom Duplica</vt:lpwstr>
  </property>
  <property fmtid="{D5CDD505-2E9C-101B-9397-08002B2CF9AE}" pid="1859" name="Mendeley Recent Style Id 111_70">
    <vt:lpwstr>te 2 (Essential role of estrogen for improvements in vascular endothelial function with endurance exercise in postmenopausal women - Moreau, K L; Stauffer, B L; Kohrt, W M; Seals, D R)\n\nMoreau, Kerrie L\nStauffer, Brian L\nKohrt, Wendy M\nSeals, Douglas</vt:lpwstr>
  </property>
  <property fmtid="{D5CDD505-2E9C-101B-9397-08002B2CF9AE}" pid="1860" name="Mendeley Recent Style Id 111_71">
    <vt:lpwstr> R\neng\nP30 DK048520/DK/NIDDK NIH HHS/\nAG013038/AG/NIA NIH HHS/\nUL1 RR025780/RR/NCRR NIH HHS/\nR01 AG027678/AG/NIA NIH HHS/\nR01AG022241/AG/NIA NIH HHS/\nR01 AG013038/AG/NIA NIH HHS/\nR01 AG022241/AG/NIA NIH HHS/\nR01AG027678/AG/NIA NIH HHS/\nK01 AG020</vt:lpwstr>
  </property>
  <property fmtid="{D5CDD505-2E9C-101B-9397-08002B2CF9AE}" pid="1861" name="Mendeley Recent Style Id 111_72">
    <vt:lpwstr>683/AG/NIA NIH HHS/\nUL1-RR-025780/RR/NCRR NIH HHS/\nUL1 TR001082/TR/NCATS NIH HHS/\nR37 AG013038/AG/NIA NIH HHS/\nK01AG020683/AG/NIA NIH HHS/\nRandomized Controlled Trial\nResearch Support, N.I.H., Extramural\nJ Clin Endocrinol Metab. 2013 Nov;98(11):450</vt:lpwstr>
  </property>
  <property fmtid="{D5CDD505-2E9C-101B-9397-08002B2CF9AE}" pid="1862" name="Mendeley Recent Style Id 111_73">
    <vt:lpwstr>7-15. doi: 10.1210/jc.2013-2183. Epub 2013 Oct 3.\n\nFrom Duplicate 2 (Essential role of estrogen for improvements in vascular endothelial function with endurance exercise in postmenopausal women - Moreau, K; Stauffer, B L; Kohrt, W M; Seals, D R)\n\nMore</vt:lpwstr>
  </property>
  <property fmtid="{D5CDD505-2E9C-101B-9397-08002B2CF9AE}" pid="1863" name="Mendeley Recent Style Id 111_74">
    <vt:lpwstr>au, Kerrie L\nStauffer, Brian L\nKohrt, Wendy M\nSeals, Douglas R\neng\nP30 DK048520/DK/NIDDK NIH HHS/\nAG013038/AG/NIA NIH HHS/\nUL1 RR025780/RR/NCRR NIH HHS/\nR01 AG027678/AG/NIA NIH HHS/\nR01AG022241/AG/NIA NIH HHS/\nR01 AG013038/AG/NIA NIH HHS/\nR01 A</vt:lpwstr>
  </property>
  <property fmtid="{D5CDD505-2E9C-101B-9397-08002B2CF9AE}" pid="1864" name="Mendeley Recent Style Id 111_75">
    <vt:lpwstr>G022241/AG/NIA NIH HHS/\nR01AG027678/AG/NIA NIH HHS/\nK01 AG020683/AG/NIA NIH HHS/\nUL1-RR-025780/RR/NCRR NIH HHS/\nUL1 TR001082/TR/NCATS NIH HHS/\nR37 AG013038/AG/NIA NIH HHS/\nK01AG020683/AG/NIA NIH HHS/\nRandomized Controlled Trial\nResearch Support, N</vt:lpwstr>
  </property>
  <property fmtid="{D5CDD505-2E9C-101B-9397-08002B2CF9AE}" pid="1865" name="Mendeley Recent Style Id 111_76">
    <vt:lpwstr>.I.H., Extramural\nJ Clin Endocrinol Metab. 2013 Nov;98(11):4507-15. doi: 10.1210/jc.2013-2183. Epub 2013 Oct 3.","page":"4507-4515","publisher-place":"United States","title":"Essential role of estrogen for improvements in vascular endothelial function wi</vt:lpwstr>
  </property>
  <property fmtid="{D5CDD505-2E9C-101B-9397-08002B2CF9AE}" pid="1866" name="Mendeley Recent Style Id 111_77">
    <vt:lpwstr>th endurance exercise in postmenopausal women","type":"article-journal","volume":"98"},"uris":["http://www.mendeley.com/documents/?uuid=c07d19b5-a937-4fda-9d46-29dd9c2442af"]},{"id":"ITEM-7","itemData":{"DOI":"10.1007/s12576-010-0126-7","ISSN":"1880-6546"</vt:lpwstr>
  </property>
  <property fmtid="{D5CDD505-2E9C-101B-9397-08002B2CF9AE}" pid="1867" name="Mendeley Recent Style Id 111_78">
    <vt:lpwstr>,"PMID":"21181322","abstract":"The objective of this study was to examine the effects of exercise training in hypoxia on arterial stiffness and flow-mediated vasodilation (FMD) in postmenopausal women. Sixteen postmenopausal women (56+/-1 years) were assi</vt:lpwstr>
  </property>
  <property fmtid="{D5CDD505-2E9C-101B-9397-08002B2CF9AE}" pid="1868" name="Mendeley Recent Style Id 111_79">
    <vt:lpwstr>gned to a normoxic exercise group (Normoxic group, n=8) or a hypoxic exercise group (Hypoxic group, n=8). The Hypoxic group performed exercise under hypobaric hypoxic conditions corresponding to 2000 m above sea level, and was exposed to these conditions </vt:lpwstr>
  </property>
  <property fmtid="{D5CDD505-2E9C-101B-9397-08002B2CF9AE}" pid="1869" name="Mendeley Recent Style Id 111_80">
    <vt:lpwstr>for 2 h per session. Aquatic exercise was performed at an intensity of around 50% peak oxygen uptake for 30min, 4days per week, for 8 weeks. Arterial stiffness was assessed by brachial-ankle pulse wave velocity (baPWV), and FMD was evaluated by peak diame</vt:lpwstr>
  </property>
  <property fmtid="{D5CDD505-2E9C-101B-9397-08002B2CF9AE}" pid="1870" name="Mendeley Recent Style Id 111_81">
    <vt:lpwstr>ter of the popliteal artery during reactive hyperemia. After the 8 weeks of training, the Normoxic group showed no significant changes. In contrast, baPWV (P &lt; 0.05) was significantly reduced and peak diameter (P&lt;0.05) and %FMD (P&lt;0.01) were significantly</vt:lpwstr>
  </property>
  <property fmtid="{D5CDD505-2E9C-101B-9397-08002B2CF9AE}" pid="1871" name="Mendeley Recent Style Id 111_82">
    <vt:lpwstr> increased in the Hypoxic group after training. These results suggest that exercise training under mild intermittent hypoxic conditions could more effectively reduce arterial stiffness in postmenopausal women, compared with exercise training performed at </vt:lpwstr>
  </property>
  <property fmtid="{D5CDD505-2E9C-101B-9397-08002B2CF9AE}" pid="1872" name="Mendeley Recent Style Id 111_83">
    <vt:lpwstr>the same relative intensity under normoxic conditions. Our data also indicate that hypoxic exercise training may induce vascular functional adaptation, for example an increase in FMD response. These findings therefore could have important implications for</vt:lpwstr>
  </property>
  <property fmtid="{D5CDD505-2E9C-101B-9397-08002B2CF9AE}" pid="1873" name="Mendeley Recent Style Id 111_84">
    <vt:lpwstr> the development of a new effective exercise prescription program.","author":[{"dropping-particle":"","family":"Nishiwaki","given":"Masato","non-dropping-particle":"","parse-names":false,"suffix":""},{"dropping-particle":"","family":"Kawakami","given":"Ry</vt:lpwstr>
  </property>
  <property fmtid="{D5CDD505-2E9C-101B-9397-08002B2CF9AE}" pid="1874" name="Mendeley Recent Style Id 111_85">
    <vt:lpwstr>oko","non-dropping-particle":"","parse-names":false,"suffix":""},{"dropping-particle":"","family":"Saito","given":"Kazuto","non-dropping-particle":"","parse-names":false,"suffix":""},{"dropping-particle":"","family":"Tamaki","given":"Hiroyuki","non-droppi</vt:lpwstr>
  </property>
  <property fmtid="{D5CDD505-2E9C-101B-9397-08002B2CF9AE}" pid="1875" name="Mendeley Recent Style Id 111_86">
    <vt:lpwstr>ng-particle":"","parse-names":false,"suffix":""},{"dropping-particle":"","family":"Takekura","given":"Hiroaki","non-dropping-particle":"","parse-names":false,"suffix":""},{"dropping-particle":"","family":"Ogita","given":"Futoshi","non-dropping-particle":"</vt:lpwstr>
  </property>
  <property fmtid="{D5CDD505-2E9C-101B-9397-08002B2CF9AE}" pid="1876" name="Mendeley Recent Style Id 111_87">
    <vt:lpwstr>","parse-names":false,"suffix":""}],"container-title":"The Journal of Physiological Sciences","id":"ITEM-7","issue":"2","issued":{"date-parts":[["2011","3","22"]]},"language":"eng","page":"83-91","publisher-place":"Japan","title":"Vascular adaptations to </vt:lpwstr>
  </property>
  <property fmtid="{D5CDD505-2E9C-101B-9397-08002B2CF9AE}" pid="1877" name="Mendeley Recent Style Id 111_88">
    <vt:lpwstr>hypobaric hypoxic training in postmenopausal women.","type":"article-journal","volume":"61"},"uris":["http://www.mendeley.com/documents/?uuid=03315c94-997d-4325-b923-ec8f3de54d8c"]},{"id":"ITEM-8","itemData":{"DOI":"10.1042/CS20100174","ISBN":"1470-8736 (</vt:lpwstr>
  </property>
  <property fmtid="{D5CDD505-2E9C-101B-9397-08002B2CF9AE}" pid="1878" name="Mendeley Recent Style Id 111_89">
    <vt:lpwstr>Electronic)\r0143-5221 (Linking)","PMID":"20642454","abstract":"Brachial artery FMD (flow-mediated dilation) is impaired with aging and is associated with an increased risk of CVD (cardiovascular disease). In the present study, we determined whether regul</vt:lpwstr>
  </property>
  <property fmtid="{D5CDD505-2E9C-101B-9397-08002B2CF9AE}" pid="1879" name="Mendeley Recent Style Id 111_90">
    <vt:lpwstr>ar aerobic exercise improves brachial artery FMD in MA/O (middle-aged/older) men and post-menopausal women. In sedentary MA/O adults (age, 55-79 years) without CVD, 8 weeks of brisk walking (6 days/week for approx. 50 min/day; randomized controlled design</vt:lpwstr>
  </property>
  <property fmtid="{D5CDD505-2E9C-101B-9397-08002B2CF9AE}" pid="1880" name="Mendeley Recent Style Id 111_91">
    <vt:lpwstr>) increased treadmill time approx. 20% in both MA/O men (n=11) and post-menopausal women (n=15) (P&lt;0.01), without altering body composition or circulating CVD risk factors. Brachial artery FMD increased &gt;50% in the MA/O men (from 4.6+/-0.6 to 7.1+/-0.6%; </vt:lpwstr>
  </property>
  <property fmtid="{D5CDD505-2E9C-101B-9397-08002B2CF9AE}" pid="1881" name="Mendeley Recent Style Id 111_92">
    <vt:lpwstr>P&lt;0.01), but did not change in the post-menopausal women (5.1+/-0.8 compared with 5.4+/-0.7%; P=0.50). No changes occurred in the non-exercising controls. In a separate cross-sectional study (n=167), brachial artery FMD was approx. 50% greater in enduranc</vt:lpwstr>
  </property>
  <property fmtid="{D5CDD505-2E9C-101B-9397-08002B2CF9AE}" pid="1882" name="Mendeley Recent Style Id 111_93">
    <vt:lpwstr>e-exercise-trained (6.4+/-0.4%; n=45) compared with sedentary (4.3+/-0.3%; n=60) MA/O men (P&lt;0.001), whereas there were no differences between endurance-trained (5.3+/-0.7%, n=20) and sedentary (5.6+/-0.5%, n=42) post-menopausal women (P=0.70). Brachial a</vt:lpwstr>
  </property>
  <property fmtid="{D5CDD505-2E9C-101B-9397-08002B2CF9AE}" pid="1883" name="Mendeley Recent Style Id 111_94">
    <vt:lpwstr>rtery lumen diameter, peak hyperaemic shear rate and endothelium-independent dilation did not differ with exercise intervention or in the endurance exercise compared with sedentary groups. In conclusion, regular aerobic exercise is consistently associated</vt:lpwstr>
  </property>
  <property fmtid="{D5CDD505-2E9C-101B-9397-08002B2CF9AE}" pid="1884" name="Mendeley Recent Style Id 111_95">
    <vt:lpwstr> with enhanced brachial artery FMD in MA/O men, but not in post-menopausal women. Some post-menopausal women without CVD may be less responsive to habitual aerobic exercise than MA/O men.","author":[{"dropping-particle":"","family":"Pierce","given":"G L",</vt:lpwstr>
  </property>
  <property fmtid="{D5CDD505-2E9C-101B-9397-08002B2CF9AE}" pid="1885" name="Mendeley Recent Style Id 111_96">
    <vt:lpwstr>"non-dropping-particle":"","parse-names":false,"suffix":""},{"dropping-particle":"","family":"Eskurza","given":"I","non-dropping-particle":"","parse-names":false,"suffix":""},{"dropping-particle":"","family":"Walker","given":"A E","non-dropping-particle":</vt:lpwstr>
  </property>
  <property fmtid="{D5CDD505-2E9C-101B-9397-08002B2CF9AE}" pid="1886" name="Mendeley Recent Style Id 111_97">
    <vt:lpwstr>"","parse-names":false,"suffix":""},{"dropping-particle":"","family":"Fay","given":"T N","non-dropping-particle":"","parse-names":false,"suffix":""},{"dropping-particle":"","family":"Seals","given":"D R","non-dropping-particle":"","parse-names":false,"suf</vt:lpwstr>
  </property>
  <property fmtid="{D5CDD505-2E9C-101B-9397-08002B2CF9AE}" pid="1887" name="Mendeley Recent Style Id 111_98">
    <vt:lpwstr>fix":""}],"container-title":"Clin Sci (Lond)","edition":"2010/07/21","id":"ITEM-8","issue":"1","issued":{"date-parts":[["2011"]]},"note":"Pierce, Gary L\nEskurza, Iratxe\nWalker, Ashley E\nFay, Tara N\nSeals, Douglas R\neng\nAG013038/AG/NIA NIH HHS/\nRR00</vt:lpwstr>
  </property>
  <property fmtid="{D5CDD505-2E9C-101B-9397-08002B2CF9AE}" pid="1888" name="Mendeley Recent Style Id 111_99">
    <vt:lpwstr>051/RR/NCRR NIH HHS/\nR01 AG013038/AG/NIA NIH HHS/\nL30 AG028840/AG/NIA NIH HHS/\nAG031617/AG/NIA NIH HHS/\nM01 RR000051/RR/NCRR NIH HHS/\nAG000279/AG/NIA NIH HHS/\nF31 AG031617/AG/NIA NIH HHS/\nT32 AG000279/AG/NIA NIH HHS/\nR37 AG013038/AG/NIA NIH HHS/\n</vt:lpwstr>
  </property>
  <property fmtid="{D5CDD505-2E9C-101B-9397-08002B2CF9AE}" pid="1889" name="Mendeley Recent Style Id 111_100">
    <vt:lpwstr>Randomized Controlled Trial\nResearch Support, N.I.H., Extramural\nResearch Support, Non-U.S. Gov't\nEngland\nClin Sci (Lond). 2011 Jan;120(1):13-23. doi: 10.1042/CS20100174.","page":"13-23","title":"Sex-specific effects of habitual aerobic exercise on br</vt:lpwstr>
  </property>
  <property fmtid="{D5CDD505-2E9C-101B-9397-08002B2CF9AE}" pid="1890" name="Mendeley Recent Style Id 111_101">
    <vt:lpwstr>achial artery flow-mediated dilation in middle-aged and older adults","type":"article-journal","volume":"120"},"uris":["http://www.mendeley.com/documents/?uuid=fe894486-a1b8-4553-a6e2-24dc89409022"]},{"id":"ITEM-9","itemData":{"DOI":"10.1089/jwh.2013.4420</vt:lpwstr>
  </property>
  <property fmtid="{D5CDD505-2E9C-101B-9397-08002B2CF9AE}" pid="1891" name="Mendeley Recent Style Id 111_102">
    <vt:lpwstr>","ISSN":"1931-843X (Electronic)","PMID":"24299160","abstract":"BACKGROUND: Endothelial dysfunction measured via flow-mediated dilation (FMD) is associated with greater risk of future hypertension and cardiovascular events in postmenopausal women. Aerobic</vt:lpwstr>
  </property>
  <property fmtid="{D5CDD505-2E9C-101B-9397-08002B2CF9AE}" pid="1892" name="Mendeley Recent Style Id 111_103">
    <vt:lpwstr> exercise training has been shown to improve endothelial function in Caucasian populations, but has not been evaluated specifically in African Americans. This has clinical importance due to the increased prevalence of cardiovascular disease in African Ame</vt:lpwstr>
  </property>
  <property fmtid="{D5CDD505-2E9C-101B-9397-08002B2CF9AE}" pid="1893" name="Mendeley Recent Style Id 111_104">
    <vt:lpwstr>ricans. METHODS: In the present pilot study, 8 African American (age: 55.8+/-1.7 years, peak oxygen uptake [VO2 peak]: 21.0+/-3.9 mL/kg/minute, body mass index [BMI]: 30.1+/- 6.3 kg/m(2)) and 16 Caucasian (age: 57.2+/-5.9 years, VO2 peak: 21.8+/-3.7 mL/kg</vt:lpwstr>
  </property>
  <property fmtid="{D5CDD505-2E9C-101B-9397-08002B2CF9AE}" pid="1894" name="Mendeley Recent Style Id 111_105">
    <vt:lpwstr>/minute, BMI: 29.3+/-5.2 kg/m(2)) sedentary postmenopausal women underwent brachial artery FMD measurements before and after 12 weeks of aerobic exercise training. FMD was quantified by comparing B-mode ultrasound images of the brachial artery at rest and</vt:lpwstr>
  </property>
  <property fmtid="{D5CDD505-2E9C-101B-9397-08002B2CF9AE}" pid="1895" name="Mendeley Recent Style Id 111_106">
    <vt:lpwstr> following reactive hyperemia after 5 minutes of forearm occlusion. Participants performed aerobic exercise training 4 days per week for 12 weeks. RESULTS: Despite improvements in fitness in both groups, aerobic exercise training did not significantly imp</vt:lpwstr>
  </property>
  <property fmtid="{D5CDD505-2E9C-101B-9397-08002B2CF9AE}" pid="1896" name="Mendeley Recent Style Id 111_107">
    <vt:lpwstr>rove FMD in African American (5.8% to 5.7%, p=0.950) or Caucasian postmenopausal women (5.7% to 6.6%, p=0.267). In women with the greatest impairment in endothelial function at baseline (FMD&lt;4.5%), a significant improvement in FMD was observed, independen</vt:lpwstr>
  </property>
  <property fmtid="{D5CDD505-2E9C-101B-9397-08002B2CF9AE}" pid="1897" name="Mendeley Recent Style Id 111_108">
    <vt:lpwstr>t of race, following exercise training (2.2% to 6.2%, p=0.007). CONCLUSION: The benefits of aerobic exercise training on endothelial function in postmenopausal women are most pronounced in women with endothelial dysfunction prior to training and do not ap</vt:lpwstr>
  </property>
  <property fmtid="{D5CDD505-2E9C-101B-9397-08002B2CF9AE}" pid="1898" name="Mendeley Recent Style Id 111_109">
    <vt:lpwstr>pear to be affected by race.","author":[{"dropping-particle":"","family":"Swift","given":"Damon L","non-dropping-particle":"","parse-names":false,"suffix":""},{"dropping-particle":"","family":"Weltman","given":"Judith Y.","non-dropping-particle":"","parse</vt:lpwstr>
  </property>
  <property fmtid="{D5CDD505-2E9C-101B-9397-08002B2CF9AE}" pid="1899" name="Mendeley Recent Style Id 111_110">
    <vt:lpwstr>-names":false,"suffix":""},{"dropping-particle":"","family":"Patrie","given":"James T","non-dropping-particle":"","parse-names":false,"suffix":""},{"dropping-particle":"","family":"Saliba","given":"Susan A","non-dropping-particle":"","parse-names":false,"</vt:lpwstr>
  </property>
  <property fmtid="{D5CDD505-2E9C-101B-9397-08002B2CF9AE}" pid="1900" name="Mendeley Recent Style Id 111_111">
    <vt:lpwstr>suffix":""},{"dropping-particle":"","family":"Gaesser","given":"Glenn A","non-dropping-particle":"","parse-names":false,"suffix":""},{"dropping-particle":"","family":"Barrett","given":"Eugene J","non-dropping-particle":"","parse-names":false,"suffix":""},</vt:lpwstr>
  </property>
  <property fmtid="{D5CDD505-2E9C-101B-9397-08002B2CF9AE}" pid="1901" name="Mendeley Recent Style Id 111_112">
    <vt:lpwstr>{"dropping-particle":"","family":"Weltman","given":"Arthur","non-dropping-particle":"","parse-names":false,"suffix":""}],"container-title":"Journal of women's health (2002)","id":"ITEM-9","issue":"3","issued":{"date-parts":[["2014","3"]]},"language":"eng"</vt:lpwstr>
  </property>
  <property fmtid="{D5CDD505-2E9C-101B-9397-08002B2CF9AE}" pid="1902" name="Mendeley Recent Style Id 111_113">
    <vt:lpwstr>,"note":"From Duplicate 2 (Predictors of Improvement in Endothelial Function After Exercise Training in a Diverse Sample of Postmenopausal Women - Swift, Damon L; Weltman, Judith Y.; Patrie, James T; Saliba, Susan A; Gaesser, Glenn A; Barrett, Eugene J; W</vt:lpwstr>
  </property>
  <property fmtid="{D5CDD505-2E9C-101B-9397-08002B2CF9AE}" pid="1903" name="Mendeley Recent Style Id 111_114">
    <vt:lpwstr>eltman, Arthur)\n\nNo post data as mean and SD\n\nContact author","page":"260-266","publisher-place":"United States","title":"Predictors of improvement in endothelial function after exercise training in a diverse sample of postmenopausal women.","type":"a</vt:lpwstr>
  </property>
  <property fmtid="{D5CDD505-2E9C-101B-9397-08002B2CF9AE}" pid="1904" name="Mendeley Recent Style Id 111_115">
    <vt:lpwstr>rticle-journal","volume":"23"},"uris":["http://www.mendeley.com/documents/?uuid=3467bf49-e49f-4898-9683-a98a06518e79"]},{"id":"ITEM-10","itemData":{"DOI":"10.1097/GME.0000000000000625","ISBN":"1530-0374 (Electronic) 1072-3714 (Linking)","PMID":"27163520",</vt:lpwstr>
  </property>
  <property fmtid="{D5CDD505-2E9C-101B-9397-08002B2CF9AE}" pid="1905" name="Mendeley Recent Style Id 111_116">
    <vt:lpwstr>"abstract":"OBJECTIVE: Postmenopausal hot flushes occur due to a reduction in estrogen production causing thermoregulatory and vascular dysfunction. Exercise training enhances thermoregulatory control of sweating, skin and brain blood flow. We aimed to de</vt:lpwstr>
  </property>
  <property fmtid="{D5CDD505-2E9C-101B-9397-08002B2CF9AE}" pid="1906" name="Mendeley Recent Style Id 111_117">
    <vt:lpwstr>termine if improving thermoregulatory control and vascular function with exercise training alleviated hot flushes. METHODS: Twenty-one symptomatic women completed a 7-day hot flush questionnaire and underwent brachial artery flow-mediated dilation and a c</vt:lpwstr>
  </property>
  <property fmtid="{D5CDD505-2E9C-101B-9397-08002B2CF9AE}" pid="1907" name="Mendeley Recent Style Id 111_118">
    <vt:lpwstr>ardiorespiratory fitness test. Sweat rate and skin blood flow temperature thresholds and sensitivities, and middle cerebral artery velocity (MCAv) were measured during passive heating. Women performed 16 weeks of supervised exercise training or control, a</vt:lpwstr>
  </property>
  <property fmtid="{D5CDD505-2E9C-101B-9397-08002B2CF9AE}" pid="1908" name="Mendeley Recent Style Id 111_119">
    <vt:lpwstr>nd measurements were repeated. RESULTS: There was a greater improvement in cardiorespiratory fitness (4.45 mL/kg/min [95% CI: 1.87, 8.16]; P = 0.04) and reduced hot flush frequency (48 hot flushes/wk [39, 56]; P &lt; 0.001) after exercise compared with contr</vt:lpwstr>
  </property>
  <property fmtid="{D5CDD505-2E9C-101B-9397-08002B2CF9AE}" pid="1909" name="Mendeley Recent Style Id 111_120">
    <vt:lpwstr>ol. Exercise reduced basal core temperature (0.14 degrees C [0.01, 0.27]; P = 0.03) and increased basal MCAv (2.8 cm/s [1.0, 5.2]; P = 0.04) compared with control. Sweat rate and skin blood flow thresholds occurred approximately 0.19 degrees C and 0.17 de</vt:lpwstr>
  </property>
  <property fmtid="{D5CDD505-2E9C-101B-9397-08002B2CF9AE}" pid="1910" name="Mendeley Recent Style Id 111_121">
    <vt:lpwstr>grees C earlier, alongside improved sweating sensitivity with exercise. MCAv decreased during heating (P &lt; 0.005), but was maintained 4.5 cm/s (3.6, 5.5; P &lt; 0.005) higher during heating after exercise compared with control (0.6 cm/s [-0.4, 1.4]). CONCLUS</vt:lpwstr>
  </property>
  <property fmtid="{D5CDD505-2E9C-101B-9397-08002B2CF9AE}" pid="1911" name="Mendeley Recent Style Id 111_122">
    <vt:lpwstr>IONS: Exercise training that improves cardiorespiratory fitness reduces self-reported hot flushes. Improvements are likely mediated through greater thermoregulatory control in response to increases in core temperature and enhanced vascular function in the</vt:lpwstr>
  </property>
  <property fmtid="{D5CDD505-2E9C-101B-9397-08002B2CF9AE}" pid="1912" name="Mendeley Recent Style Id 111_123">
    <vt:lpwstr> cutaneous and cerebral circulations.","author":[{"dropping-particle":"","family":"Bailey","given":"T G","non-dropping-particle":"","parse-names":false,"suffix":""},{"dropping-particle":"","family":"Cable","given":"N T","non-dropping-particle":"","parse-n</vt:lpwstr>
  </property>
  <property fmtid="{D5CDD505-2E9C-101B-9397-08002B2CF9AE}" pid="1913" name="Mendeley Recent Style Id 111_124">
    <vt:lpwstr>ames":false,"suffix":""},{"dropping-particle":"","family":"Aziz","given":"N","non-dropping-particle":"","parse-names":false,"suffix":""},{"dropping-particle":"","family":"Dobson","given":"R","non-dropping-particle":"","parse-names":false,"suffix":""},{"dr</vt:lpwstr>
  </property>
  <property fmtid="{D5CDD505-2E9C-101B-9397-08002B2CF9AE}" pid="1914" name="Mendeley Recent Style Id 111_125">
    <vt:lpwstr>opping-particle":"","family":"Sprung","given":"V S","non-dropping-particle":"","parse-names":false,"suffix":""},{"dropping-particle":"","family":"Low","given":"D A","non-dropping-particle":"","parse-names":false,"suffix":""},{"dropping-particle":"","famil</vt:lpwstr>
  </property>
  <property fmtid="{D5CDD505-2E9C-101B-9397-08002B2CF9AE}" pid="1915" name="Mendeley Recent Style Id 111_126">
    <vt:lpwstr>y":"Jones","given":"H","non-dropping-particle":"","parse-names":false,"suffix":""}],"container-title":"Menopause","id":"ITEM-10","issue":"7","issued":{"date-parts":[["2016"]]},"page":"708-718","title":"Exercise training reduces the frequency of menopausal</vt:lpwstr>
  </property>
  <property fmtid="{D5CDD505-2E9C-101B-9397-08002B2CF9AE}" pid="1916" name="Mendeley Recent Style Id 111_127">
    <vt:lpwstr> hot flushes by improving thermoregulatory control","type":"article-journal","volume":"23"},"uris":["http://www.mendeley.com/documents/?uuid=78d94666-f17a-44fd-845f-8c13617246b3","http://www.mendeley.com/documents/?uuid=31b09e9f-7e93-427b-81a5-ca4f5db0f82</vt:lpwstr>
  </property>
  <property fmtid="{D5CDD505-2E9C-101B-9397-08002B2CF9AE}" pid="1917" name="Mendeley Recent Style Id 111_128">
    <vt:lpwstr>3"]}],"mendeley":{"formattedCitation":"&lt;sup&gt;11,14,32,35–37,39–42&lt;/sup&gt;","manualFormatting":"(Akazawa et al., 2012; Azadpour et al., 2017; Bailey et al., 2016; Black et al., 2009; Jo et al., 2019; Klonizakis et al., 2014; Moreau et al., 2013; Pierce et al.</vt:lpwstr>
  </property>
  <property fmtid="{D5CDD505-2E9C-101B-9397-08002B2CF9AE}" pid="1918" name="Mendeley Recent Style Id 111_129">
    <vt:lpwstr>, 2011)","plainTextFormattedCitation":"11,14,32,35–37,39–42","previouslyFormattedCitation":"&lt;sup&gt;11,14,32,35–37,39–42&lt;/sup&gt;"},"properties":{"noteIndex":0},"schema":"https://github.com/citation-style-language/schema/raw/master/csl-citation.json"}</vt:lpwstr>
  </property>
  <property fmtid="{D5CDD505-2E9C-101B-9397-08002B2CF9AE}" pid="1919" name="Mendeley Recent Style Id 112_1">
    <vt:lpwstr>&lt;sup&gt;11,14,32,35–37,39–42&lt;/sup&gt;</vt:lpwstr>
  </property>
  <property fmtid="{D5CDD505-2E9C-101B-9397-08002B2CF9AE}" pid="1920" name="Mendeley Recent Style Name 112_1">
    <vt:lpwstr>11,14,32,35–37,39–42</vt:lpwstr>
  </property>
  <property fmtid="{D5CDD505-2E9C-101B-9397-08002B2CF9AE}" pid="1921" name="Mendeley Recent Style Id 113_1">
    <vt:lpwstr>ADDIN CSL_CITATION {"citationItems":[{"id":"ITEM-1","itemData":{"DOI":"10.1097/GME.0000000000000762","ISSN":"1072-3714","PMID":"28231078","abstract":"OBJECTIVE: The purpose of this study is to determine the effect of 10 weeks of moderate-intensity aerobic</vt:lpwstr>
  </property>
  <property fmtid="{D5CDD505-2E9C-101B-9397-08002B2CF9AE}" pid="1922" name="Mendeley Recent Style Id 113_2">
    <vt:lpwstr> exercise training (MIET) on blood pressure (BP), angiotensin-converting enzyme (ACE) and beta2-adrenergic receptor (ADRB2) gene expression in leukocytes, plasma angiotensin II (Ang II), and flow-mediated dilation (FMD) in obese postmenopausal women (PMW)</vt:lpwstr>
  </property>
  <property fmtid="{D5CDD505-2E9C-101B-9397-08002B2CF9AE}" pid="1923" name="Mendeley Recent Style Id 113_3">
    <vt:lpwstr> with prehypertension. METHODS: Twenty-four obese prehypertensive PMW (aged 50-70 y; body mass index &gt;/=30 kg/m) randomly assigned to control (n = 12) and exercise (n = 12) groups. Exercise group performed MIET (25-40 min/d, 3 d/wk at 50%-70% of heart rat</vt:lpwstr>
  </property>
  <property fmtid="{D5CDD505-2E9C-101B-9397-08002B2CF9AE}" pid="1924" name="Mendeley Recent Style Id 113_4">
    <vt:lpwstr>e reserve) for 10 weeks. Control group maintained their normal daily physical activity level. Body composition, VO2max, BP, ACE and ADRB2 gene expression, plasma Ang II, and FMD were measured before and after the training program. RESULTS: After MIET, sys</vt:lpwstr>
  </property>
  <property fmtid="{D5CDD505-2E9C-101B-9397-08002B2CF9AE}" pid="1925" name="Mendeley Recent Style Id 113_5">
    <vt:lpwstr>tolic and diastolic BPs decreased by 4.6% and 2.4%, respectively (P &lt; 0.001). Plasma Ang II level decreased by 45.7%, whereas FMD increased by 86% in the exercise group (P &lt; 0.001). Exercise training resulted in a threefold increase in ADRB2 and a fourfol</vt:lpwstr>
  </property>
  <property fmtid="{D5CDD505-2E9C-101B-9397-08002B2CF9AE}" pid="1926" name="Mendeley Recent Style Id 113_6">
    <vt:lpwstr>d decrease in ACE gene expressions (P &lt; 0.05). Training-induced changes in BP inversely associated with the changes in FMD and ADRB2 (r values range -0.55 to -0.78), and positively associated with Ang II and ACE (r values range 0.68-0.86) (P &lt; 0.001). CON</vt:lpwstr>
  </property>
  <property fmtid="{D5CDD505-2E9C-101B-9397-08002B2CF9AE}" pid="1927" name="Mendeley Recent Style Id 113_7">
    <vt:lpwstr>CLUSIONS: Ten weeks of MIET modulates ACE and ADRB2 gene expression, decreases Ang II plasma levels, and improves endothelial function in obese PMW, and these alterations are associated with reduction in BP.","author":[{"dropping-particle":"","family":"Az</vt:lpwstr>
  </property>
  <property fmtid="{D5CDD505-2E9C-101B-9397-08002B2CF9AE}" pid="1928" name="Mendeley Recent Style Id 113_8">
    <vt:lpwstr>adpour","given":"Noushin","non-dropping-particle":"","parse-names":false,"suffix":""},{"dropping-particle":"","family":"Tartibian","given":"Bakhtyar","non-dropping-particle":"","parse-names":false,"suffix":""},{"dropping-particle":"","family":"Koşar","giv</vt:lpwstr>
  </property>
  <property fmtid="{D5CDD505-2E9C-101B-9397-08002B2CF9AE}" pid="1929" name="Mendeley Recent Style Id 113_9">
    <vt:lpwstr>en":"Şükran Nazan","non-dropping-particle":"","parse-names":false,"suffix":""}],"container-title":"Menopause","id":"ITEM-1","issue":"3","issued":{"date-parts":[["2017","3"]]},"language":"eng","page":"269-277","publisher-place":"United States","title":"Eff</vt:lpwstr>
  </property>
  <property fmtid="{D5CDD505-2E9C-101B-9397-08002B2CF9AE}" pid="1930" name="Mendeley Recent Style Id 113_10">
    <vt:lpwstr>ects of aerobic exercise training on ACE and ADRB2 gene expression, plasma angiotensin II level, and flow-mediated dilation","type":"article-journal","volume":"24"},"uris":["http://www.mendeley.com/documents/?uuid=3064eefe-197b-42d5-9d48-00cf64556882"]}],</vt:lpwstr>
  </property>
  <property fmtid="{D5CDD505-2E9C-101B-9397-08002B2CF9AE}" pid="1931" name="Mendeley Recent Style Id 113_11">
    <vt:lpwstr>"mendeley":{"formattedCitation":"&lt;sup&gt;37&lt;/sup&gt;","plainTextFormattedCitation":"37","previouslyFormattedCitation":"&lt;sup&gt;37&lt;/sup&gt;"},"properties":{"noteIndex":0},"schema":"https://github.com/citation-style-language/schema/raw/master/csl-citation.json"}</vt:lpwstr>
  </property>
  <property fmtid="{D5CDD505-2E9C-101B-9397-08002B2CF9AE}" pid="1932" name="Mendeley Recent Style Name 113_1">
    <vt:lpwstr>&lt;sup&gt;37&lt;/sup&gt;</vt:lpwstr>
  </property>
  <property fmtid="{D5CDD505-2E9C-101B-9397-08002B2CF9AE}" pid="1933" name="Mendeley Recent Style Id 114_1">
    <vt:lpwstr>&lt;sup&gt;37&lt;/sup&gt;</vt:lpwstr>
  </property>
  <property fmtid="{D5CDD505-2E9C-101B-9397-08002B2CF9AE}" pid="1934" name="Mendeley Recent Style Name 114_1">
    <vt:lpwstr>37</vt:lpwstr>
  </property>
  <property fmtid="{D5CDD505-2E9C-101B-9397-08002B2CF9AE}" pid="1935" name="Mendeley Recent Style Id 115_1">
    <vt:lpwstr>ADDIN CSL_CITATION {"citationItems":[{"id":"ITEM-1","itemData":{"DOI":"10.1016/j.nutres.2012.09.002","ISSN":"02715317","PMID":"23146777","abstract":"Vascular endothelial function is declines with aging and is associated with an increased risk of cardiovas</vt:lpwstr>
  </property>
  <property fmtid="{D5CDD505-2E9C-101B-9397-08002B2CF9AE}" pid="1936" name="Mendeley Recent Style Id 115_2">
    <vt:lpwstr>cular disease. Lifestyle modification, particularly aerobic exercise and dietary adjustment, has a favorable effect on vascular aging. Curcumin is a major component of turmeric with known anti-inflammatory and anti-oxidative effects. We investigated the e</vt:lpwstr>
  </property>
  <property fmtid="{D5CDD505-2E9C-101B-9397-08002B2CF9AE}" pid="1937" name="Mendeley Recent Style Id 115_3">
    <vt:lpwstr>ffects of curcumin ingestion and aerobic exercise training on flow-mediated dilation as an indicator endothelial function in postmenopausal women. A total of 32 postmenopausal women were assigned to 3 groups: control, exercise, and curcumin groups. The cu</vt:lpwstr>
  </property>
  <property fmtid="{D5CDD505-2E9C-101B-9397-08002B2CF9AE}" pid="1938" name="Mendeley Recent Style Id 115_4">
    <vt:lpwstr>rcumin group ingested curcumin orally for 8 weeks. The exercise group underwent moderate aerobic exercise training for 8 weeks. Before and after each intervention, flow-mediated dilation was measured. No difference in baseline flow-mediated dilation or ot</vt:lpwstr>
  </property>
  <property fmtid="{D5CDD505-2E9C-101B-9397-08002B2CF9AE}" pid="1939" name="Mendeley Recent Style Id 115_5">
    <vt:lpwstr>her key dependent variables were detected among the groups. Flow-mediated dilation increased significantly and equally in the curcumin and exercise groups, whereas no changes were observed in the control group. Our results indicated that curcumin ingestio</vt:lpwstr>
  </property>
  <property fmtid="{D5CDD505-2E9C-101B-9397-08002B2CF9AE}" pid="1940" name="Mendeley Recent Style Id 115_6">
    <vt:lpwstr>n and aerobic exercise training can increase flow-mediated dilation in postmenopausal women, suggesting that both can potentially improve the age-related decline in endothelial function.","author":[{"dropping-particle":"","family":"Akazawa","given":"Nobuh</vt:lpwstr>
  </property>
  <property fmtid="{D5CDD505-2E9C-101B-9397-08002B2CF9AE}" pid="1941" name="Mendeley Recent Style Id 115_7">
    <vt:lpwstr>iko","non-dropping-particle":"","parse-names":false,"suffix":""},{"dropping-particle":"","family":"Choi","given":"Youngju","non-dropping-particle":"","parse-names":false,"suffix":""},{"dropping-particle":"","family":"Miyaki","given":"Asako","non-dropping-</vt:lpwstr>
  </property>
  <property fmtid="{D5CDD505-2E9C-101B-9397-08002B2CF9AE}" pid="1942" name="Mendeley Recent Style Id 115_8">
    <vt:lpwstr>particle":"","parse-names":false,"suffix":""},{"dropping-particle":"","family":"Tanabe","given":"Yoko","non-dropping-particle":"","parse-names":false,"suffix":""},{"dropping-particle":"","family":"Sugawara","given":"Jun","non-dropping-particle":"","parse-</vt:lpwstr>
  </property>
  <property fmtid="{D5CDD505-2E9C-101B-9397-08002B2CF9AE}" pid="1943" name="Mendeley Recent Style Id 115_9">
    <vt:lpwstr>names":false,"suffix":""},{"dropping-particle":"","family":"Ajisaka","given":"Ryuichi","non-dropping-particle":"","parse-names":false,"suffix":""},{"dropping-particle":"","family":"Maeda","given":"Seiji","non-dropping-particle":"","parse-names":false,"suf</vt:lpwstr>
  </property>
  <property fmtid="{D5CDD505-2E9C-101B-9397-08002B2CF9AE}" pid="1944" name="Mendeley Recent Style Id 115_10">
    <vt:lpwstr>fix":""}],"container-title":"Nutrition Research","id":"ITEM-1","issue":"10","issued":{"date-parts":[["2012","10"]]},"language":"eng","page":"795-799","publisher-place":"United States","title":"Curcumin ingestion and exercise training improve vascular endo</vt:lpwstr>
  </property>
  <property fmtid="{D5CDD505-2E9C-101B-9397-08002B2CF9AE}" pid="1945" name="Mendeley Recent Style Id 115_11">
    <vt:lpwstr>thelial function in postmenopausal women","type":"article-journal","volume":"32"},"uris":["http://www.mendeley.com/documents/?uuid=58f97af1-89da-47b0-9199-9c1ef7025313"]},{"id":"ITEM-2","itemData":{"DOI":"10.1038/ajh.2009.270","ISSN":"1941-7225 (Electroni</vt:lpwstr>
  </property>
  <property fmtid="{D5CDD505-2E9C-101B-9397-08002B2CF9AE}" pid="1946" name="Mendeley Recent Style Id 115_12">
    <vt:lpwstr>c)","PMID":"20075849","abstract":"BACKGROUND: Peripheral conduit artery endothelium-dependent dilatation decreases with aging in humans. Lactotripeptides (LTPs) and regular exercise can improve endothelium-dependent dilatation, but combining these lifesty</vt:lpwstr>
  </property>
  <property fmtid="{D5CDD505-2E9C-101B-9397-08002B2CF9AE}" pid="1947" name="Mendeley Recent Style Id 115_13">
    <vt:lpwstr>le modifications may be more effective than either treatment alone. We conducted a randomized, place-controlled trial with four different intervention arms. METHODS: A total of 43 postmenopausal women (50-65 years old) were randomly divided into placebo, </vt:lpwstr>
  </property>
  <property fmtid="{D5CDD505-2E9C-101B-9397-08002B2CF9AE}" pid="1948" name="Mendeley Recent Style Id 115_14">
    <vt:lpwstr>LTP, exercise and placebo (Ex+placebo), or exercise and LTP (Ex+LTP) groups. LTP or placebo was administered orally for 8 weeks. The exercise groups completed an 8-week moderate aerobic exercise (walking or cycling) intervention. RESULTS: There were no st</vt:lpwstr>
  </property>
  <property fmtid="{D5CDD505-2E9C-101B-9397-08002B2CF9AE}" pid="1949" name="Mendeley Recent Style Id 115_15">
    <vt:lpwstr>atistically significant differences in baseline flow-mediated dilatation (FMD) and most other key dependent variables among the groups. FMD significantly increased in the LTP, Ex+placebo, and Ex+LTP groups whereas no such changes were observed in the plac</vt:lpwstr>
  </property>
  <property fmtid="{D5CDD505-2E9C-101B-9397-08002B2CF9AE}" pid="1950" name="Mendeley Recent Style Id 115_16">
    <vt:lpwstr>ebo control group. The magnitude of increases in FMD was significantly greater in the Ex+LTP group than other intervention groups. CONCLUSION: We concluded that LTP ingestion combined with regular aerobic exercise improves endothelium-dependent dilatation</vt:lpwstr>
  </property>
  <property fmtid="{D5CDD505-2E9C-101B-9397-08002B2CF9AE}" pid="1951" name="Mendeley Recent Style Id 115_17">
    <vt:lpwstr> to a greater extent than monotherapy with either intervention alone in postmenopausal women.","author":[{"dropping-particle":"","family":"Yoshizawa","given":"Mutsuko","non-dropping-particle":"","parse-names":false,"suffix":""},{"dropping-particle":"","fa</vt:lpwstr>
  </property>
  <property fmtid="{D5CDD505-2E9C-101B-9397-08002B2CF9AE}" pid="1952" name="Mendeley Recent Style Id 115_18">
    <vt:lpwstr>mily":"Maeda","given":"Seiji","non-dropping-particle":"","parse-names":false,"suffix":""},{"dropping-particle":"","family":"Miyaki","given":"Asako","non-dropping-particle":"","parse-names":false,"suffix":""},{"dropping-particle":"","family":"Misono","give</vt:lpwstr>
  </property>
  <property fmtid="{D5CDD505-2E9C-101B-9397-08002B2CF9AE}" pid="1953" name="Mendeley Recent Style Id 115_19">
    <vt:lpwstr>n":"Maiko","non-dropping-particle":"","parse-names":false,"suffix":""},{"dropping-particle":"","family":"Choi","given":"Youngju","non-dropping-particle":"","parse-names":false,"suffix":""},{"dropping-particle":"","family":"Shimojo","given":"Nobutake","non</vt:lpwstr>
  </property>
  <property fmtid="{D5CDD505-2E9C-101B-9397-08002B2CF9AE}" pid="1954" name="Mendeley Recent Style Id 115_20">
    <vt:lpwstr>-dropping-particle":"","parse-names":false,"suffix":""},{"dropping-particle":"","family":"Ajisaka","given":"Ryuichi","non-dropping-particle":"","parse-names":false,"suffix":""},{"dropping-particle":"","family":"Tanaka","given":"Hirofumi","non-dropping-par</vt:lpwstr>
  </property>
  <property fmtid="{D5CDD505-2E9C-101B-9397-08002B2CF9AE}" pid="1955" name="Mendeley Recent Style Id 115_21">
    <vt:lpwstr>ticle":"","parse-names":false,"suffix":""}],"container-title":"American Journal of Hypertension","id":"ITEM-2","issue":"4","issued":{"date-parts":[["2010","4","1"]]},"language":"eng","note":"From Duplicate 1 (Additive Beneficial Effects of Lactotripeptide</vt:lpwstr>
  </property>
  <property fmtid="{D5CDD505-2E9C-101B-9397-08002B2CF9AE}" pid="1956" name="Mendeley Recent Style Id 115_22">
    <vt:lpwstr>s Intake With Regular Exercise on Endothelium-Dependent Dilatation in Postmenopausal Women - Yoshizawa, Mutsuko; Maeda, Seiji; Miyaki, Asako; Misono, Maiko; Choi, Youngju; Shimojo, Nobutake; Ajisaka, Ryuichi; Tanaka, Hirofumi)\n\nIncluded","page":"368-372</vt:lpwstr>
  </property>
  <property fmtid="{D5CDD505-2E9C-101B-9397-08002B2CF9AE}" pid="1957" name="Mendeley Recent Style Id 115_23">
    <vt:lpwstr>","publisher-place":"United States","title":"Additive beneficial effects of lactotripeptides intake with regular exercise on endothelium-dependent dilatation in postmenopausal women.","type":"article-journal","volume":"23"},"uris":["http://www.mendeley.co</vt:lpwstr>
  </property>
  <property fmtid="{D5CDD505-2E9C-101B-9397-08002B2CF9AE}" pid="1958" name="Mendeley Recent Style Id 115_24">
    <vt:lpwstr>m/documents/?uuid=18302417-0d62-4641-9f29-39a10a74343f"]},{"id":"ITEM-3","itemData":{"DOI":"10.1210/jc.2013-2183","ISBN":"1945-7197 (Electronic) 0021-972X (Linking)","ISSN":"0021-972X","PMID":"24092827","abstract":"OBJECTIVE: In contrast to age-matched me</vt:lpwstr>
  </property>
  <property fmtid="{D5CDD505-2E9C-101B-9397-08002B2CF9AE}" pid="1959" name="Mendeley Recent Style Id 115_25">
    <vt:lpwstr>n, endurance exercise training is not consistently associated with enhanced endothelial function in estrogen-deficient postmenopausal women. We determined whether endurance exercise training improves endothelial function in postmenopausal women treated wi</vt:lpwstr>
  </property>
  <property fmtid="{D5CDD505-2E9C-101B-9397-08002B2CF9AE}" pid="1960" name="Mendeley Recent Style Id 115_26">
    <vt:lpwstr>th estrogen. In a substudy, we determined if oxidative stress is mechanistically linked to endothelial function adaptations to endurance exercise training. PARTICIPANTS AND DESIGN: Brachial artery flow-mediated dilation (FMD) was measured in 36 sedentary,</vt:lpwstr>
  </property>
  <property fmtid="{D5CDD505-2E9C-101B-9397-08002B2CF9AE}" pid="1961" name="Mendeley Recent Style Id 115_27">
    <vt:lpwstr> estrogen-deficient postmenopausal women (45-65 y) at study entry (baseline), after 12 weeks of either placebo, oral (1 mg/d) estradiol, or transdermal estradiol (0.05 mg/d) (randomized), and after an additional 12 weeks of continued estradiol or placebo </vt:lpwstr>
  </property>
  <property fmtid="{D5CDD505-2E9C-101B-9397-08002B2CF9AE}" pid="1962" name="Mendeley Recent Style Id 115_28">
    <vt:lpwstr>treatment with concurrent endurance exercise training. In subgroups of women, FMD also was measured during the infusion of ascorbic acid at baseline and following estradiol/placebo plus endurance exercise training, and in seven habitually endurance-traine</vt:lpwstr>
  </property>
  <property fmtid="{D5CDD505-2E9C-101B-9397-08002B2CF9AE}" pid="1963" name="Mendeley Recent Style Id 115_29">
    <vt:lpwstr>d estrogen-deficient controls. RESULTS: FMD increased in the estrogen-treated groups (both P &lt; .01) after 12 weeks and remained unchanged in placebo. FMD further increased following 12 weeks of endurance exercise training in estrogen-treated (both P &lt; .02</vt:lpwstr>
  </property>
  <property fmtid="{D5CDD505-2E9C-101B-9397-08002B2CF9AE}" pid="1964" name="Mendeley Recent Style Id 115_30">
    <vt:lpwstr>5), but not placebo-treated women (P = .55). In the substudy, baseline FMD was similar between sedentary and endurance-trained controls. Ascorbic acid increased FMD at baseline in sedentary women and endurance-trained controls, and following endurance exe</vt:lpwstr>
  </property>
  <property fmtid="{D5CDD505-2E9C-101B-9397-08002B2CF9AE}" pid="1965" name="Mendeley Recent Style Id 115_31">
    <vt:lpwstr>rcise training in placebo-treated, but not in estrogen-treated women. CONCLUSIONS: Estrogen status appears to play an important modulatory role in improvements in endothelial function with endurance exercise training in postmenopausal women. The restored </vt:lpwstr>
  </property>
  <property fmtid="{D5CDD505-2E9C-101B-9397-08002B2CF9AE}" pid="1966" name="Mendeley Recent Style Id 115_32">
    <vt:lpwstr>endurance exercise training adaptation in estrogen-treated postmenopausal women may be related to mitigation of oxidative stress.","author":[{"dropping-particle":"","family":"Moreau","given":"Kerrie","non-dropping-particle":"","parse-names":false,"suffix"</vt:lpwstr>
  </property>
  <property fmtid="{D5CDD505-2E9C-101B-9397-08002B2CF9AE}" pid="1967" name="Mendeley Recent Style Id 115_33">
    <vt:lpwstr>:""},{"dropping-particle":"","family":"Stauffer","given":"Brian L","non-dropping-particle":"","parse-names":false,"suffix":""},{"dropping-particle":"","family":"Kohrt","given":"Wendy M","non-dropping-particle":"","parse-names":false,"suffix":""},{"droppin</vt:lpwstr>
  </property>
  <property fmtid="{D5CDD505-2E9C-101B-9397-08002B2CF9AE}" pid="1968" name="Mendeley Recent Style Id 115_34">
    <vt:lpwstr>g-particle":"","family":"Seals","given":"Douglas R","non-dropping-particle":"","parse-names":false,"suffix":""}],"container-title":"J Clin Endocrinol Metab","edition":"2013/10/05","id":"ITEM-3","issue":"11","issued":{"date-parts":[["2013","11"]]},"languag</vt:lpwstr>
  </property>
  <property fmtid="{D5CDD505-2E9C-101B-9397-08002B2CF9AE}" pid="1969" name="Mendeley Recent Style Id 115_35">
    <vt:lpwstr>e":"eng","note":"From Duplicate 1 (Essential Role of Estrogen for Improvements in Vascular Endothelial Function With Endurance Exercise in Postmenopausal Women - Moreau, Kerrie; Stauffer, Brian L; Kohrt, Wendy M; Seals, Douglas R)\n\nFrom Duplicate 1 (Ess</vt:lpwstr>
  </property>
  <property fmtid="{D5CDD505-2E9C-101B-9397-08002B2CF9AE}" pid="1970" name="Mendeley Recent Style Id 115_36">
    <vt:lpwstr>ential Role of Estrogen for Improvements in Vascular Endothelial Function With Endurance Exercise in Postmenopausal Women - Moreau, Kerrie L; Stauffer, Brian L; Kohrt, Wendy M; Seals, Douglas R)\n\nIncluded\n\nFrom Duplicate 2 (Essential role of estrogen </vt:lpwstr>
  </property>
  <property fmtid="{D5CDD505-2E9C-101B-9397-08002B2CF9AE}" pid="1971" name="Mendeley Recent Style Id 115_37">
    <vt:lpwstr>for improvements in vascular endothelial function with endurance exercise in postmenopausal women - Moreau, K L; Stauffer, B L; Kohrt, W M; Seals, D R)\n\nMoreau, Kerrie L\nStauffer, Brian L\nKohrt, Wendy M\nSeals, Douglas R\neng\nP30 DK048520/DK/NIDDK NI</vt:lpwstr>
  </property>
  <property fmtid="{D5CDD505-2E9C-101B-9397-08002B2CF9AE}" pid="1972" name="Mendeley Recent Style Id 115_38">
    <vt:lpwstr>H HHS/\nAG013038/AG/NIA NIH HHS/\nUL1 RR025780/RR/NCRR NIH HHS/\nR01 AG027678/AG/NIA NIH HHS/\nR01AG022241/AG/NIA NIH HHS/\nR01 AG013038/AG/NIA NIH HHS/\nR01 AG022241/AG/NIA NIH HHS/\nR01AG027678/AG/NIA NIH HHS/\nK01 AG020683/AG/NIA NIH HHS/\nUL1-RR-02578</vt:lpwstr>
  </property>
  <property fmtid="{D5CDD505-2E9C-101B-9397-08002B2CF9AE}" pid="1973" name="Mendeley Recent Style Id 115_39">
    <vt:lpwstr>0/RR/NCRR NIH HHS/\nUL1 TR001082/TR/NCATS NIH HHS/\nR37 AG013038/AG/NIA NIH HHS/\nK01AG020683/AG/NIA NIH HHS/\nRandomized Controlled Trial\nResearch Support, N.I.H., Extramural\nJ Clin Endocrinol Metab. 2013 Nov;98(11):4507-15. doi: 10.1210/jc.2013-2183. </vt:lpwstr>
  </property>
  <property fmtid="{D5CDD505-2E9C-101B-9397-08002B2CF9AE}" pid="1974" name="Mendeley Recent Style Id 115_40">
    <vt:lpwstr>Epub 2013 Oct 3.\n\nFrom Duplicate 2 (Essential role of estrogen for improvements in vascular endothelial function with endurance exercise in postmenopausal women - Moreau, K; Stauffer, B L; Kohrt, W M; Seals, D R)\n\nMoreau, Kerrie L\nStauffer, Brian L\n</vt:lpwstr>
  </property>
  <property fmtid="{D5CDD505-2E9C-101B-9397-08002B2CF9AE}" pid="1975" name="Mendeley Recent Style Id 115_41">
    <vt:lpwstr>Kohrt, Wendy M\nSeals, Douglas R\neng\nP30 DK048520/DK/NIDDK NIH HHS/\nAG013038/AG/NIA NIH HHS/\nUL1 RR025780/RR/NCRR NIH HHS/\nR01 AG027678/AG/NIA NIH HHS/\nR01AG022241/AG/NIA NIH HHS/\nR01 AG013038/AG/NIA NIH HHS/\nR01 AG022241/AG/NIA NIH HHS/\nR01AG027</vt:lpwstr>
  </property>
  <property fmtid="{D5CDD505-2E9C-101B-9397-08002B2CF9AE}" pid="1976" name="Mendeley Recent Style Id 115_42">
    <vt:lpwstr>678/AG/NIA NIH HHS/\nK01 AG020683/AG/NIA NIH HHS/\nUL1-RR-025780/RR/NCRR NIH HHS/\nUL1 TR001082/TR/NCATS NIH HHS/\nR37 AG013038/AG/NIA NIH HHS/\nK01AG020683/AG/NIA NIH HHS/\nRandomized Controlled Trial\nResearch Support, N.I.H., Extramural\nJ Clin Endocri</vt:lpwstr>
  </property>
  <property fmtid="{D5CDD505-2E9C-101B-9397-08002B2CF9AE}" pid="1977" name="Mendeley Recent Style Id 115_43">
    <vt:lpwstr>nol Metab. 2013 Nov;98(11):4507-15. doi: 10.1210/jc.2013-2183. Epub 2013 Oct 3.","page":"4507-4515","publisher-place":"United States","title":"Essential role of estrogen for improvements in vascular endothelial function with endurance exercise in postmeno</vt:lpwstr>
  </property>
  <property fmtid="{D5CDD505-2E9C-101B-9397-08002B2CF9AE}" pid="1978" name="Mendeley Recent Style Id 115_44">
    <vt:lpwstr>pausal women","type":"article-journal","volume":"98"},"uris":["http://www.mendeley.com/documents/?uuid=c07d19b5-a937-4fda-9d46-29dd9c2442af"]},{"id":"ITEM-4","itemData":{"DOI":"10.1097/GME.0000000000000625","ISBN":"1530-0374 (Electronic) 1072-3714 (Linkin</vt:lpwstr>
  </property>
  <property fmtid="{D5CDD505-2E9C-101B-9397-08002B2CF9AE}" pid="1979" name="Mendeley Recent Style Id 115_45">
    <vt:lpwstr>g)","PMID":"27163520","abstract":"OBJECTIVE: Postmenopausal hot flushes occur due to a reduction in estrogen production causing thermoregulatory and vascular dysfunction. Exercise training enhances thermoregulatory control of sweating, skin and brain bloo</vt:lpwstr>
  </property>
  <property fmtid="{D5CDD505-2E9C-101B-9397-08002B2CF9AE}" pid="1980" name="Mendeley Recent Style Id 115_46">
    <vt:lpwstr>d flow. We aimed to determine if improving thermoregulatory control and vascular function with exercise training alleviated hot flushes. METHODS: Twenty-one symptomatic women completed a 7-day hot flush questionnaire and underwent brachial artery flow-med</vt:lpwstr>
  </property>
  <property fmtid="{D5CDD505-2E9C-101B-9397-08002B2CF9AE}" pid="1981" name="Mendeley Recent Style Id 115_47">
    <vt:lpwstr>iated dilation and a cardiorespiratory fitness test. Sweat rate and skin blood flow temperature thresholds and sensitivities, and middle cerebral artery velocity (MCAv) were measured during passive heating. Women performed 16 weeks of supervised exercise </vt:lpwstr>
  </property>
  <property fmtid="{D5CDD505-2E9C-101B-9397-08002B2CF9AE}" pid="1982" name="Mendeley Recent Style Id 115_48">
    <vt:lpwstr>training or control, and measurements were repeated. RESULTS: There was a greater improvement in cardiorespiratory fitness (4.45 mL/kg/min [95% CI: 1.87, 8.16]; P = 0.04) and reduced hot flush frequency (48 hot flushes/wk [39, 56]; P &lt; 0.001) after exerci</vt:lpwstr>
  </property>
  <property fmtid="{D5CDD505-2E9C-101B-9397-08002B2CF9AE}" pid="1983" name="Mendeley Recent Style Id 115_49">
    <vt:lpwstr>se compared with control. Exercise reduced basal core temperature (0.14 degrees C [0.01, 0.27]; P = 0.03) and increased basal MCAv (2.8 cm/s [1.0, 5.2]; P = 0.04) compared with control. Sweat rate and skin blood flow thresholds occurred approximately 0.19</vt:lpwstr>
  </property>
  <property fmtid="{D5CDD505-2E9C-101B-9397-08002B2CF9AE}" pid="1984" name="Mendeley Recent Style Id 115_50">
    <vt:lpwstr> degrees C and 0.17 degrees C earlier, alongside improved sweating sensitivity with exercise. MCAv decreased during heating (P &lt; 0.005), but was maintained 4.5 cm/s (3.6, 5.5; P &lt; 0.005) higher during heating after exercise compared with control (0.6 cm/s</vt:lpwstr>
  </property>
  <property fmtid="{D5CDD505-2E9C-101B-9397-08002B2CF9AE}" pid="1985" name="Mendeley Recent Style Id 115_51">
    <vt:lpwstr> [-0.4, 1.4]). CONCLUSIONS: Exercise training that improves cardiorespiratory fitness reduces self-reported hot flushes. Improvements are likely mediated through greater thermoregulatory control in response to increases in core temperature and enhanced va</vt:lpwstr>
  </property>
  <property fmtid="{D5CDD505-2E9C-101B-9397-08002B2CF9AE}" pid="1986" name="Mendeley Recent Style Id 115_52">
    <vt:lpwstr>scular function in the cutaneous and cerebral circulations.","author":[{"dropping-particle":"","family":"Bailey","given":"T G","non-dropping-particle":"","parse-names":false,"suffix":""},{"dropping-particle":"","family":"Cable","given":"N T","non-dropping</vt:lpwstr>
  </property>
  <property fmtid="{D5CDD505-2E9C-101B-9397-08002B2CF9AE}" pid="1987" name="Mendeley Recent Style Id 115_53">
    <vt:lpwstr>-particle":"","parse-names":false,"suffix":""},{"dropping-particle":"","family":"Aziz","given":"N","non-dropping-particle":"","parse-names":false,"suffix":""},{"dropping-particle":"","family":"Dobson","given":"R","non-dropping-particle":"","parse-names":f</vt:lpwstr>
  </property>
  <property fmtid="{D5CDD505-2E9C-101B-9397-08002B2CF9AE}" pid="1988" name="Mendeley Recent Style Id 115_54">
    <vt:lpwstr>alse,"suffix":""},{"dropping-particle":"","family":"Sprung","given":"V S","non-dropping-particle":"","parse-names":false,"suffix":""},{"dropping-particle":"","family":"Low","given":"D A","non-dropping-particle":"","parse-names":false,"suffix":""},{"droppi</vt:lpwstr>
  </property>
  <property fmtid="{D5CDD505-2E9C-101B-9397-08002B2CF9AE}" pid="1989" name="Mendeley Recent Style Id 115_55">
    <vt:lpwstr>ng-particle":"","family":"Jones","given":"H","non-dropping-particle":"","parse-names":false,"suffix":""}],"container-title":"Menopause","id":"ITEM-4","issue":"7","issued":{"date-parts":[["2016"]]},"page":"708-718","title":"Exercise training reduces the fr</vt:lpwstr>
  </property>
  <property fmtid="{D5CDD505-2E9C-101B-9397-08002B2CF9AE}" pid="1990" name="Mendeley Recent Style Id 115_56">
    <vt:lpwstr>equency of menopausal hot flushes by improving thermoregulatory control","type":"article-journal","volume":"23"},"uris":["http://www.mendeley.com/documents/?uuid=78d94666-f17a-44fd-845f-8c13617246b3","http://www.mendeley.com/documents/?uuid=31b09e9f-7e93-</vt:lpwstr>
  </property>
  <property fmtid="{D5CDD505-2E9C-101B-9397-08002B2CF9AE}" pid="1991" name="Mendeley Recent Style Id 115_57">
    <vt:lpwstr>427b-81a5-ca4f5db0f823"]}],"mendeley":{"formattedCitation":"&lt;sup&gt;14,34–36&lt;/sup&gt;","manualFormatting":"(Akazawa et al., 2012; Bailey et al., 2016; Moreau et al., 2013; Yoshizawa et al., 2010)","plainTextFormattedCitation":"14,34–36","previouslyFormattedCita</vt:lpwstr>
  </property>
  <property fmtid="{D5CDD505-2E9C-101B-9397-08002B2CF9AE}" pid="1992" name="Mendeley Recent Style Id 115_58">
    <vt:lpwstr>tion":"&lt;sup&gt;14,34–36&lt;/sup&gt;"},"properties":{"noteIndex":0},"schema":"https://github.com/citation-style-language/schema/raw/master/csl-citation.json"}</vt:lpwstr>
  </property>
  <property fmtid="{D5CDD505-2E9C-101B-9397-08002B2CF9AE}" pid="1993" name="Mendeley Recent Style Id 116_1">
    <vt:lpwstr>&lt;sup&gt;14,34–36&lt;/sup&gt;</vt:lpwstr>
  </property>
  <property fmtid="{D5CDD505-2E9C-101B-9397-08002B2CF9AE}" pid="1994" name="Mendeley Recent Style Name 116_1">
    <vt:lpwstr>14,34–36</vt:lpwstr>
  </property>
  <property fmtid="{D5CDD505-2E9C-101B-9397-08002B2CF9AE}" pid="1995" name="Mendeley Recent Style Id 117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1996" name="Mendeley Recent Style Id 117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1997" name="Mendeley Recent Style Id 117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1998" name="Mendeley Recent Style Id 117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1999" name="Mendeley Recent Style Id 117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2000" name="Mendeley Recent Style Id 117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2001" name="Mendeley Recent Style Id 117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2002" name="Mendeley Recent Style Id 117_8">
    <vt:lpwstr>ention and treatment in high CV risk patients.","author":[{"dropping-particle":"","family":"Jo","given":"Eun‐Ah","non-dropping-particle":"","parse-names":false,"suffix":""},{"dropping-particle":"","family":"Wu","given":"Shan‐Shan","non-dropping-particle":</vt:lpwstr>
  </property>
  <property fmtid="{D5CDD505-2E9C-101B-9397-08002B2CF9AE}" pid="2003" name="Mendeley Recent Style Id 117_9">
    <vt:lpwstr>"","parse-names":false,"suffix":""},{"dropping-particle":"","family":"Han","given":"Hyung‐Rae","non-dropping-particle":"","parse-names":false,"suffix":""},{"dropping-particle":"","family":"Park","given":"Jung‐Jun","non-dropping-particle":"","parse-names":</vt:lpwstr>
  </property>
  <property fmtid="{D5CDD505-2E9C-101B-9397-08002B2CF9AE}" pid="2004" name="Mendeley Recent Style Id 117_10">
    <vt:lpwstr>false,"suffix":""},{"dropping-particle":"","family":"Park","given":"Saejong","non-dropping-particle":"","parse-names":false,"suffix":""},{"dropping-particle":"","family":"Cho","given":"Kyoung‐Im","non-dropping-particle":"","parse-names":false,"suffix":""}</vt:lpwstr>
  </property>
  <property fmtid="{D5CDD505-2E9C-101B-9397-08002B2CF9AE}" pid="2005" name="Mendeley Recent Style Id 117_11">
    <vt:lpwstr>],"container-title":"Clinical Cardiology","id":"ITEM-1","issued":{"date-parts":[["2019","12","28"]]},"note":"CV risk group\n\nIncluded","page":"clc.23324","title":"Effects of exergaming in postmenopausal women with high cardiovascular risk: A randomized c</vt:lpwstr>
  </property>
  <property fmtid="{D5CDD505-2E9C-101B-9397-08002B2CF9AE}" pid="2006" name="Mendeley Recent Style Id 117_12">
    <vt:lpwstr>ontrolled trial","type":"article-journal"},"uris":["http://www.mendeley.com/documents/?uuid=18e59d2e-9c06-4ca1-8aab-da292c4e3047"]},{"id":"ITEM-2","itemData":{"DOI":"10.1038/s41440-019-0328-1","ISBN":"4144001903","ISSN":"0916-9636","abstract":"To examine </vt:lpwstr>
  </property>
  <property fmtid="{D5CDD505-2E9C-101B-9397-08002B2CF9AE}" pid="2007" name="Mendeley Recent Style Id 117_13">
    <vt:lpwstr>the effects of low‐intensity resistance exercise training (LIRET) and whole‐body vibration training (WBVT) with an external weighted vest on arterial stiffness, wave reflection, brachial flow‐mediated dilation (FMD), and physical performance in postmenopa</vt:lpwstr>
  </property>
  <property fmtid="{D5CDD505-2E9C-101B-9397-08002B2CF9AE}" pid="2008" name="Mendeley Recent Style Id 117_14">
    <vt:lpwstr>usal women. Thirty‐three postmenopausal women were stratified by age, body mass index (BMI), and maximal voluntary contraction (MVC) (age, 65â€‰Â±â€‰4 years; BMI, 23.3â€‰Â±â€‰2.6â€‰kg/m2; MVC, 17.4â€‰Â±â€‰2.6â€‰kg) and randomized into LIRET, WBVT, or a no</vt:lpwstr>
  </property>
  <property fmtid="{D5CDD505-2E9C-101B-9397-08002B2CF9AE}" pid="2009" name="Mendeley Recent Style Id 117_15">
    <vt:lpwstr>nexercising control group for 12 weeks. Arterial stiffness, augmentation index (AIx), augmented pressure (AP), brachial FMD, gait speed and leg strength were measured at baseline and 12 weeks. WBVT induced improvements in pulse pressure amplification (PPA</vt:lpwstr>
  </property>
  <property fmtid="{D5CDD505-2E9C-101B-9397-08002B2CF9AE}" pid="2010" name="Mendeley Recent Style Id 117_16">
    <vt:lpwstr>) (0.04â€‰Â±â€‰0.02) compared to control (Pâ€‰=â€‰0.048) and in wave reflection indices [AIx (‐4.3â€‰Â±â€‰1.4%) and AP (‐2.9â€‰Â±â€‰1.3â€‰mmHg)] compared to LIRET (Pâ€‰=â€‰0.039 and 0.048, respectively). WBVT (3.8â€‰Â±â€‰1.4%) and LIRET (5.0â€‰Â±â€‰1.5%) </vt:lpwstr>
  </property>
  <property fmtid="{D5CDD505-2E9C-101B-9397-08002B2CF9AE}" pid="2011" name="Mendeley Recent Style Id 117_17">
    <vt:lpwstr>induced similar improvements in FMD compared to control (Pâ€‰=â€‰0.029 and 0.008, respectively). WBVT and LIRET elicited similar increases in leg strength (Pâ€‰=â€‰0.001 and 0.019, respectively), compared to no improvement in the control group. LIRET sign</vt:lpwstr>
  </property>
  <property fmtid="{D5CDD505-2E9C-101B-9397-08002B2CF9AE}" pid="2012" name="Mendeley Recent Style Id 117_18">
    <vt:lpwstr>ificantly increased gait speed compared to WBVT (Pâ€‰=â€‰0.043). Although both WBVT and LIRET increased brachial artery FMD (systemic effect), WBVT seemed to be more efficacious in improving wave reflection and cardiac pulsatile load. Interestingly, LIRET</vt:lpwstr>
  </property>
  <property fmtid="{D5CDD505-2E9C-101B-9397-08002B2CF9AE}" pid="2013" name="Mendeley Recent Style Id 117_19">
    <vt:lpwstr> elicited a significant improvement in gait speed. Both modalities seem effective in improving systemic endothelial function and muscle strength in postmenopausal women.","author":[{"dropping-particle":"","family":"Jaime","given":"Salvador J.","non-droppi</vt:lpwstr>
  </property>
  <property fmtid="{D5CDD505-2E9C-101B-9397-08002B2CF9AE}" pid="2014" name="Mendeley Recent Style Id 117_20">
    <vt:lpwstr>ng-particle":"","parse-names":false,"suffix":""},{"dropping-particle":"","family":"Maharaj","given":"Arun","non-dropping-particle":"","parse-names":false,"suffix":""},{"dropping-particle":"","family":"Alvarez-Alvarado","given":"Stacey","non-dropping-parti</vt:lpwstr>
  </property>
  <property fmtid="{D5CDD505-2E9C-101B-9397-08002B2CF9AE}" pid="2015" name="Mendeley Recent Style Id 117_21">
    <vt:lpwstr>cle":"","parse-names":false,"suffix":""},{"dropping-particle":"","family":"Figueroa","given":"Arturo","non-dropping-particle":"","parse-names":false,"suffix":""}],"container-title":"Hypertension research","id":"ITEM-2","issued":{"date-parts":[["2019"]]},"</vt:lpwstr>
  </property>
  <property fmtid="{D5CDD505-2E9C-101B-9397-08002B2CF9AE}" pid="2016" name="Mendeley Recent Style Id 117_22">
    <vt:lpwstr>note":"From Duplicate 1 (Impact of low-intensity resistance and whole-body vibration training on aortic hemodynamics and vascular function in postmenopausal women - Jaime, S J; Maharaj, A; Alvarez-Alvarado, S; Figueroa, A)\n\nKeeping it in because of the </vt:lpwstr>
  </property>
  <property fmtid="{D5CDD505-2E9C-101B-9397-08002B2CF9AE}" pid="2017" name="Mendeley Recent Style Id 117_23">
    <vt:lpwstr>low-intensit resistance exercise\n\nIncluded","publisher":"Springer US","title":"Impact of low-intensity resistance and whole-body vibration training on aortic hemodynamics and vascular function in postmenopausal women","type":"article-journal"},"uris":["</vt:lpwstr>
  </property>
  <property fmtid="{D5CDD505-2E9C-101B-9397-08002B2CF9AE}" pid="2018" name="Mendeley Recent Style Id 117_24">
    <vt:lpwstr>http://www.mendeley.com/documents/?uuid=1398a00e-a0b2-4fba-b64f-427d0e9ec671"]},{"id":"ITEM-3","itemData":{"DOI":"10.1042/CS20100174","ISBN":"1470-8736 (Electronic)\r0143-5221 (Linking)","PMID":"20642454","abstract":"Brachial artery FMD (flow-mediated dil</vt:lpwstr>
  </property>
  <property fmtid="{D5CDD505-2E9C-101B-9397-08002B2CF9AE}" pid="2019" name="Mendeley Recent Style Id 117_25">
    <vt:lpwstr>ation) is impaired with aging and is associated with an increased risk of CVD (cardiovascular disease). In the present study, we determined whether regular aerobic exercise improves brachial artery FMD in MA/O (middle-aged/older) men and post-menopausal w</vt:lpwstr>
  </property>
  <property fmtid="{D5CDD505-2E9C-101B-9397-08002B2CF9AE}" pid="2020" name="Mendeley Recent Style Id 117_26">
    <vt:lpwstr>omen. In sedentary MA/O adults (age, 55-79 years) without CVD, 8 weeks of brisk walking (6 days/week for approx. 50 min/day; randomized controlled design) increased treadmill time approx. 20% in both MA/O men (n=11) and post-menopausal women (n=15) (P&lt;0.0</vt:lpwstr>
  </property>
  <property fmtid="{D5CDD505-2E9C-101B-9397-08002B2CF9AE}" pid="2021" name="Mendeley Recent Style Id 117_27">
    <vt:lpwstr>1), without altering body composition or circulating CVD risk factors. Brachial artery FMD increased &gt;50% in the MA/O men (from 4.6+/-0.6 to 7.1+/-0.6%; P&lt;0.01), but did not change in the post-menopausal women (5.1+/-0.8 compared with 5.4+/-0.7%; P=0.50).</vt:lpwstr>
  </property>
  <property fmtid="{D5CDD505-2E9C-101B-9397-08002B2CF9AE}" pid="2022" name="Mendeley Recent Style Id 117_28">
    <vt:lpwstr> No changes occurred in the non-exercising controls. In a separate cross-sectional study (n=167), brachial artery FMD was approx. 50% greater in endurance-exercise-trained (6.4+/-0.4%; n=45) compared with sedentary (4.3+/-0.3%; n=60) MA/O men (P&lt;0.001), w</vt:lpwstr>
  </property>
  <property fmtid="{D5CDD505-2E9C-101B-9397-08002B2CF9AE}" pid="2023" name="Mendeley Recent Style Id 117_29">
    <vt:lpwstr>hereas there were no differences between endurance-trained (5.3+/-0.7%, n=20) and sedentary (5.6+/-0.5%, n=42) post-menopausal women (P=0.70). Brachial artery lumen diameter, peak hyperaemic shear rate and endothelium-independent dilation did not differ w</vt:lpwstr>
  </property>
  <property fmtid="{D5CDD505-2E9C-101B-9397-08002B2CF9AE}" pid="2024" name="Mendeley Recent Style Id 117_30">
    <vt:lpwstr>ith exercise intervention or in the endurance exercise compared with sedentary groups. In conclusion, regular aerobic exercise is consistently associated with enhanced brachial artery FMD in MA/O men, but not in post-menopausal women. Some post-menopausal</vt:lpwstr>
  </property>
  <property fmtid="{D5CDD505-2E9C-101B-9397-08002B2CF9AE}" pid="2025" name="Mendeley Recent Style Id 117_31">
    <vt:lpwstr> women without CVD may be less responsive to habitual aerobic exercise than MA/O men.","author":[{"dropping-particle":"","family":"Pierce","given":"G L","non-dropping-particle":"","parse-names":false,"suffix":""},{"dropping-particle":"","family":"Eskurza"</vt:lpwstr>
  </property>
  <property fmtid="{D5CDD505-2E9C-101B-9397-08002B2CF9AE}" pid="2026" name="Mendeley Recent Style Id 117_32">
    <vt:lpwstr>,"given":"I","non-dropping-particle":"","parse-names":false,"suffix":""},{"dropping-particle":"","family":"Walker","given":"A E","non-dropping-particle":"","parse-names":false,"suffix":""},{"dropping-particle":"","family":"Fay","given":"T N","non-dropping</vt:lpwstr>
  </property>
  <property fmtid="{D5CDD505-2E9C-101B-9397-08002B2CF9AE}" pid="2027" name="Mendeley Recent Style Id 117_33">
    <vt:lpwstr>-particle":"","parse-names":false,"suffix":""},{"dropping-particle":"","family":"Seals","given":"D R","non-dropping-particle":"","parse-names":false,"suffix":""}],"container-title":"Clin Sci (Lond)","edition":"2010/07/21","id":"ITEM-3","issue":"1","issued</vt:lpwstr>
  </property>
  <property fmtid="{D5CDD505-2E9C-101B-9397-08002B2CF9AE}" pid="2028" name="Mendeley Recent Style Id 117_34">
    <vt:lpwstr>":{"date-parts":[["2011"]]},"note":"Pierce, Gary L\nEskurza, Iratxe\nWalker, Ashley E\nFay, Tara N\nSeals, Douglas R\neng\nAG013038/AG/NIA NIH HHS/\nRR00051/RR/NCRR NIH HHS/\nR01 AG013038/AG/NIA NIH HHS/\nL30 AG028840/AG/NIA NIH HHS/\nAG031617/AG/NIA NIH </vt:lpwstr>
  </property>
  <property fmtid="{D5CDD505-2E9C-101B-9397-08002B2CF9AE}" pid="2029" name="Mendeley Recent Style Id 117_35">
    <vt:lpwstr>HHS/\nM01 RR000051/RR/NCRR NIH HHS/\nAG000279/AG/NIA NIH HHS/\nF31 AG031617/AG/NIA NIH HHS/\nT32 AG000279/AG/NIA NIH HHS/\nR37 AG013038/AG/NIA NIH HHS/\nRandomized Controlled Trial\nResearch Support, N.I.H., Extramural\nResearch Support, Non-U.S. Gov't\nE</vt:lpwstr>
  </property>
  <property fmtid="{D5CDD505-2E9C-101B-9397-08002B2CF9AE}" pid="2030" name="Mendeley Recent Style Id 117_36">
    <vt:lpwstr>ngland\nClin Sci (Lond). 2011 Jan;120(1):13-23. doi: 10.1042/CS20100174.","page":"13-23","title":"Sex-specific effects of habitual aerobic exercise on brachial artery flow-mediated dilation in middle-aged and older adults","type":"article-journal","volume</vt:lpwstr>
  </property>
  <property fmtid="{D5CDD505-2E9C-101B-9397-08002B2CF9AE}" pid="2031" name="Mendeley Recent Style Id 117_37">
    <vt:lpwstr>":"120"},"uris":["http://www.mendeley.com/documents/?uuid=fe894486-a1b8-4553-a6e2-24dc89409022"]},{"id":"ITEM-4","itemData":{"DOI":"10.1097/GME.0000000000000208","ISSN":"1072-3714","PMID":"24552980","abstract":"OBJECTIVE: This study compared the effects o</vt:lpwstr>
  </property>
  <property fmtid="{D5CDD505-2E9C-101B-9397-08002B2CF9AE}" pid="2032" name="Mendeley Recent Style Id 117_38">
    <vt:lpwstr>f a 2-week program of low-volume high-intensity interval training (HIT) with the effects of higher-volume moderate-intensity continuous training (CT) on cardiopulmonary and vascular functions in postmenopausal women. METHODS: Twenty-two postmenopausal wom</vt:lpwstr>
  </property>
  <property fmtid="{D5CDD505-2E9C-101B-9397-08002B2CF9AE}" pid="2033" name="Mendeley Recent Style Id 117_39">
    <vt:lpwstr>en were randomly assigned to undertake six HIT (n = 12) or CT (n = 10) sessions for 2 weeks. HIT sessions consisted of ten 1-minute intervals of cycling exercise at 100% of peak power output separated by 1 minute of active recovery. CT sessions involved 4</vt:lpwstr>
  </property>
  <property fmtid="{D5CDD505-2E9C-101B-9397-08002B2CF9AE}" pid="2034" name="Mendeley Recent Style Id 117_40">
    <vt:lpwstr>0 minutes of continuous cycling at 65% of peak power output. Variables assessed at baseline and 2 weeks included cardiopulmonary function (ventilatory threshold, peak oxygen uptake), macrovascular endothelial function (flow-mediated dilation of the brachi</vt:lpwstr>
  </property>
  <property fmtid="{D5CDD505-2E9C-101B-9397-08002B2CF9AE}" pid="2035" name="Mendeley Recent Style Id 117_41">
    <vt:lpwstr>al artery), and microvascular function (reactive hyperemia and local thermal hyperemia of forearm skin). RESULTS: Eighteen participants completed the study (HIT, 11; CT, 7). Adherence to the exercise programs was excellent, with 107 of 108 sessions comple</vt:lpwstr>
  </property>
  <property fmtid="{D5CDD505-2E9C-101B-9397-08002B2CF9AE}" pid="2036" name="Mendeley Recent Style Id 117_42">
    <vt:lpwstr>ted. Despite substantially lower total time commitment ( approximately 2.5 vs. approximately 5 h) and training volume (558 vs. 1,237 kJ) for HIT versus CT, increases from baseline in peak oxygen uptake achieved significance (P = 0.01) for the HIT group on</vt:lpwstr>
  </property>
  <property fmtid="{D5CDD505-2E9C-101B-9397-08002B2CF9AE}" pid="2037" name="Mendeley Recent Style Id 117_43">
    <vt:lpwstr>ly (Delta = 2.2 mL kg min; P for interaction = 0.688). Improvements in exercise test duration were observed in both groups (HIT, 13%; CT, 5%; P for interaction = 0.194). There were no significant changes in macrovascular or microvascular function in eithe</vt:lpwstr>
  </property>
  <property fmtid="{D5CDD505-2E9C-101B-9397-08002B2CF9AE}" pid="2038" name="Mendeley Recent Style Id 117_44">
    <vt:lpwstr>r group. CONCLUSIONS: The findings suggest that low-volume HIT is feasible and can lead to rapid improvements in cardiopulmonary function in postmenopausal women.","author":[{"dropping-particle":"","family":"Klonizakis","given":"Markos","non-dropping-part</vt:lpwstr>
  </property>
  <property fmtid="{D5CDD505-2E9C-101B-9397-08002B2CF9AE}" pid="2039" name="Mendeley Recent Style Id 117_45">
    <vt:lpwstr>icle":"","parse-names":false,"suffix":""},{"dropping-particle":"","family":"Moss","given":"James","non-dropping-particle":"","parse-names":false,"suffix":""},{"dropping-particle":"","family":"Gilbert","given":"Stephen","non-dropping-particle":"","parse-na</vt:lpwstr>
  </property>
  <property fmtid="{D5CDD505-2E9C-101B-9397-08002B2CF9AE}" pid="2040" name="Mendeley Recent Style Id 117_46">
    <vt:lpwstr>mes":false,"suffix":""},{"dropping-particle":"","family":"Broom","given":"David","non-dropping-particle":"","parse-names":false,"suffix":""},{"dropping-particle":"","family":"Foster","given":"Jeff","non-dropping-particle":"","parse-names":false,"suffix":"</vt:lpwstr>
  </property>
  <property fmtid="{D5CDD505-2E9C-101B-9397-08002B2CF9AE}" pid="2041" name="Mendeley Recent Style Id 117_47">
    <vt:lpwstr>"},{"dropping-particle":"","family":"Tew","given":"Garry A","non-dropping-particle":"","parse-names":false,"suffix":""}],"container-title":"Menopause (New York, N.Y.)","id":"ITEM-4","issue":"10","issued":{"date-parts":[["2014","10"]]},"language":"eng","no</vt:lpwstr>
  </property>
  <property fmtid="{D5CDD505-2E9C-101B-9397-08002B2CF9AE}" pid="2042" name="Mendeley Recent Style Id 117_48">
    <vt:lpwstr>te":"From Duplicate 2 (Low-volume high-intensity interval training rapidly improves cardiopulmonary function in postmenopausal women - Klonizakis, Markos; Moss, James; Gilbert, Stephen; Broom, David; Foster, Jeff; Tew, Garry A)\n\nIncluded","page":"1099-1</vt:lpwstr>
  </property>
  <property fmtid="{D5CDD505-2E9C-101B-9397-08002B2CF9AE}" pid="2043" name="Mendeley Recent Style Id 117_49">
    <vt:lpwstr>105","publisher-place":"United States","title":"Low-volume high-intensity interval training rapidly improves cardiopulmonary function in postmenopausal women","type":"article-journal","volume":"21"},"uris":["http://www.mendeley.com/documents/?uuid=39e9739</vt:lpwstr>
  </property>
  <property fmtid="{D5CDD505-2E9C-101B-9397-08002B2CF9AE}" pid="2044" name="Mendeley Recent Style Id 117_50">
    <vt:lpwstr>4-9146-4238-acb5-dc0ca042375a"]}],"mendeley":{"formattedCitation":"&lt;sup&gt;32,38,39,41&lt;/sup&gt;","manualFormatting":"(Jo et al., 2019; Klonizakis et al., 2014; Pierce et al., 2011)","plainTextFormattedCitation":"32,38,39,41","previouslyFormattedCitation":"&lt;sup&gt;</vt:lpwstr>
  </property>
  <property fmtid="{D5CDD505-2E9C-101B-9397-08002B2CF9AE}" pid="2045" name="Mendeley Recent Style Id 117_51">
    <vt:lpwstr>32,38,39,41&lt;/sup&gt;"},"properties":{"noteIndex":0},"schema":"https://github.com/citation-style-language/schema/raw/master/csl-citation.json"}</vt:lpwstr>
  </property>
  <property fmtid="{D5CDD505-2E9C-101B-9397-08002B2CF9AE}" pid="2046" name="Mendeley Recent Style Id 118_1">
    <vt:lpwstr>&lt;sup&gt;32,38,39,41&lt;/sup&gt;</vt:lpwstr>
  </property>
  <property fmtid="{D5CDD505-2E9C-101B-9397-08002B2CF9AE}" pid="2047" name="Mendeley Recent Style Name 118_1">
    <vt:lpwstr>32,38,39,41</vt:lpwstr>
  </property>
  <property fmtid="{D5CDD505-2E9C-101B-9397-08002B2CF9AE}" pid="2048" name="Mendeley Recent Style Id 119_1">
    <vt:lpwstr>ADDIN CSL_CITATION {"citationItems":[{"id":"ITEM-1","itemData":{"author":[{"dropping-particle":"","family":"National Heart  and Blood Institute","given":"Lung","non-dropping-particle":"","parse-names":false,"suffix":""}],"id":"ITEM-1","issued":{"date-part</vt:lpwstr>
  </property>
  <property fmtid="{D5CDD505-2E9C-101B-9397-08002B2CF9AE}" pid="2049" name="Mendeley Recent Style Id 119_2">
    <vt:lpwstr>s":[["2019"]]},"publisher":"Accessed","title":"Study Quality Assessment Tools [https://www. nhlbi. nih. gov/health-topics/study-quality-assessment-tools]","type":"article"},"uris":["http://www.mendeley.com/documents/?uuid=fedbe825-bb1b-476c-9f84-3a79e9e6b</vt:lpwstr>
  </property>
  <property fmtid="{D5CDD505-2E9C-101B-9397-08002B2CF9AE}" pid="2050" name="Mendeley Recent Style Id 119_3">
    <vt:lpwstr>cc7"]}],"mendeley":{"formattedCitation":"&lt;sup&gt;44&lt;/sup&gt;","plainTextFormattedCitation":"44","previouslyFormattedCitation":"&lt;sup&gt;44&lt;/sup&gt;"},"properties":{"noteIndex":0},"schema":"https://github.com/citation-style-language/schema/raw/master/csl-citation.json"</vt:lpwstr>
  </property>
  <property fmtid="{D5CDD505-2E9C-101B-9397-08002B2CF9AE}" pid="2051" name="Mendeley Recent Style Id 119_4">
    <vt:lpwstr>}</vt:lpwstr>
  </property>
  <property fmtid="{D5CDD505-2E9C-101B-9397-08002B2CF9AE}" pid="2052" name="Mendeley Recent Style Name 119_1">
    <vt:lpwstr>&lt;sup&gt;44&lt;/sup&gt;</vt:lpwstr>
  </property>
  <property fmtid="{D5CDD505-2E9C-101B-9397-08002B2CF9AE}" pid="2053" name="Mendeley Recent Style Id 120_1">
    <vt:lpwstr>&lt;sup&gt;44&lt;/sup&gt;</vt:lpwstr>
  </property>
  <property fmtid="{D5CDD505-2E9C-101B-9397-08002B2CF9AE}" pid="2054" name="Mendeley Recent Style Name 120_1">
    <vt:lpwstr>44</vt:lpwstr>
  </property>
  <property fmtid="{D5CDD505-2E9C-101B-9397-08002B2CF9AE}" pid="2055" name="Mendeley Recent Style Id 121_1">
    <vt:lpwstr>ADDIN CSL_CITATION {"citationItems":[{"id":"ITEM-1","itemData":{"DOI":"10.1152/ajpheart.00226.2009","ISSN":"0363-6135","PMID":"19633208","abstract":"Flow-mediated dilatation (%FMD), an index of nitric oxide (NO)-mediated vasodilator function, is regarded </vt:lpwstr>
  </property>
  <property fmtid="{D5CDD505-2E9C-101B-9397-08002B2CF9AE}" pid="2056" name="Mendeley Recent Style Id 121_2">
    <vt:lpwstr>as a surrogate marker of cardiovascular disease. Aging is associated with endothelial dysfunction, but underlying sex-related differences may exist and the effects of fitness and exercise on endothelial dysfunction in men (M) and women (W) are poorly unde</vt:lpwstr>
  </property>
  <property fmtid="{D5CDD505-2E9C-101B-9397-08002B2CF9AE}" pid="2057" name="Mendeley Recent Style Id 121_3">
    <vt:lpwstr>rstood. We compared %FMD of the brachial artery in 18 young [Y, 26 ± 1 yr; 9 M and 9 W], 12 older fit (OF, 57 ± 2 yr; 6 M and 6 W), and 16 older sedentary (OS, 59 ± 2 yr; 8 M and 8 W) subjects. Glyceryl trinitrate (GTN) administration was used to assess e</vt:lpwstr>
  </property>
  <property fmtid="{D5CDD505-2E9C-101B-9397-08002B2CF9AE}" pid="2058" name="Mendeley Recent Style Id 121_4">
    <vt:lpwstr>ndothelium-independent vasodilatation, and the FMD-to-GTN ratio was calculated to characterize NO dilator function in the context of smooth muscle cell sensitivity. Brachial %FMD in Y (7.1 ± 0.8%) was significantly higher compared with OS (4.8 ± 0.7%, P &lt;</vt:lpwstr>
  </property>
  <property fmtid="{D5CDD505-2E9C-101B-9397-08002B2CF9AE}" pid="2059" name="Mendeley Recent Style Id 121_5">
    <vt:lpwstr> 0.05), but not OF (6.4 ± 0.7%). Differences between Y and OS subjects were due primarily to lower FMD in the OS women (4.3 ± 0.6%). OS women exhibited significantly lower FMD-to-GTN ratios compared with Y ( P &lt; 0.05) and OF women ( P &lt; 0.05), whereas the</vt:lpwstr>
  </property>
  <property fmtid="{D5CDD505-2E9C-101B-9397-08002B2CF9AE}" pid="2060" name="Mendeley Recent Style Id 121_6">
    <vt:lpwstr>se differences were not apparent in men. Exercise training improved brachial artery NO dilator function (FMD-to-GTN ratio) after 24 wk ( P &lt; 0.05) in OS women, but not men. These findings indicate that maintaining a high level of fitness, or undertaking e</vt:lpwstr>
  </property>
  <property fmtid="{D5CDD505-2E9C-101B-9397-08002B2CF9AE}" pid="2061" name="Mendeley Recent Style Id 121_7">
    <vt:lpwstr>xercise training, prevents the age-related decline in the brachial artery vasodilator function evident in women. In OS men, who had relatively preserved NO dilator function, no training adaptations were observed. This study has potential implications for </vt:lpwstr>
  </property>
  <property fmtid="{D5CDD505-2E9C-101B-9397-08002B2CF9AE}" pid="2062" name="Mendeley Recent Style Id 121_8">
    <vt:lpwstr>the prevention of conduit artery endothelial dysfunction in men and women.","author":[{"dropping-particle":"","family":"Black","given":"Mark A","non-dropping-particle":"","parse-names":false,"suffix":""},{"dropping-particle":"","family":"Cable","given":"N</vt:lpwstr>
  </property>
  <property fmtid="{D5CDD505-2E9C-101B-9397-08002B2CF9AE}" pid="2063" name="Mendeley Recent Style Id 121_9">
    <vt:lpwstr> Timothy","non-dropping-particle":"","parse-names":false,"suffix":""},{"dropping-particle":"","family":"Thijssen","given":"Dick H J","non-dropping-particle":"","parse-names":false,"suffix":""},{"dropping-particle":"","family":"Green","given":"Daniel J","n</vt:lpwstr>
  </property>
  <property fmtid="{D5CDD505-2E9C-101B-9397-08002B2CF9AE}" pid="2064" name="Mendeley Recent Style Id 121_10">
    <vt:lpwstr>on-dropping-particle":"","parse-names":false,"suffix":""}],"container-title":"American Journal of Physiology-Heart and Circulatory Physiology","id":"ITEM-1","issue":"3","issued":{"date-parts":[["2009","9"]]},"language":"eng","note":"From Duplicate 1 (Impa</vt:lpwstr>
  </property>
  <property fmtid="{D5CDD505-2E9C-101B-9397-08002B2CF9AE}" pid="2065" name="Mendeley Recent Style Id 121_11">
    <vt:lpwstr>ct of age, sex, and exercise on brachial artery flow-mediated dilatation - Black, Mark A; Cable, N Timothy; Thijssen, Dick H J; Green, Daniel J)\n\nIncluded","page":"H1109-H1116","publisher":"American Physiological Society","publisher-place":"United State</vt:lpwstr>
  </property>
  <property fmtid="{D5CDD505-2E9C-101B-9397-08002B2CF9AE}" pid="2066" name="Mendeley Recent Style Id 121_12">
    <vt:lpwstr>s","title":"Impact of age, sex, and exercise on brachial artery flow-mediated dilatation","type":"article-journal","volume":"297"},"uris":["http://www.mendeley.com/documents/?uuid=1063017b-fc50-4f66-9c6e-16a486dbb8ed"]}],"mendeley":{"formattedCitation":"&lt;</vt:lpwstr>
  </property>
  <property fmtid="{D5CDD505-2E9C-101B-9397-08002B2CF9AE}" pid="2067" name="Mendeley Recent Style Id 121_13">
    <vt:lpwstr>sup&gt;11&lt;/sup&gt;","plainTextFormattedCitation":"11","previouslyFormattedCitation":"&lt;sup&gt;11&lt;/sup&gt;"},"properties":{"noteIndex":0},"schema":"https://github.com/citation-style-language/schema/raw/master/csl-citation.json"}</vt:lpwstr>
  </property>
  <property fmtid="{D5CDD505-2E9C-101B-9397-08002B2CF9AE}" pid="2068" name="Mendeley Recent Style Name 121_1">
    <vt:lpwstr>&lt;sup&gt;11&lt;/sup&gt;</vt:lpwstr>
  </property>
  <property fmtid="{D5CDD505-2E9C-101B-9397-08002B2CF9AE}" pid="2069" name="Mendeley Recent Style Id 122_1">
    <vt:lpwstr>&lt;sup&gt;11&lt;/sup&gt;</vt:lpwstr>
  </property>
  <property fmtid="{D5CDD505-2E9C-101B-9397-08002B2CF9AE}" pid="2070" name="Mendeley Recent Style Name 122_1">
    <vt:lpwstr>11</vt:lpwstr>
  </property>
  <property fmtid="{D5CDD505-2E9C-101B-9397-08002B2CF9AE}" pid="2071" name="Mendeley Recent Style Id 123_1">
    <vt:lpwstr>ADDIN CSL_CITATION {"citationItems":[{"id":"ITEM-1","itemData":{"DOI":"10.1016/j.ijcard.2012.09.047","ISBN":"1874-1754 (Electronic)\r0167-5273 (Linking)","PMID":"23041097","abstract":"BACKGROUND: Flow-mediated dilation (FMD) is an accepted technique to qu</vt:lpwstr>
  </property>
  <property fmtid="{D5CDD505-2E9C-101B-9397-08002B2CF9AE}" pid="2072" name="Mendeley Recent Style Id 123_2">
    <vt:lpwstr>antify endothelial function and has shown to have prognostic value for future cardiovascular disease (CVD). The predictive strength of FMD in CVD patients compared to populations not diagnosed for CVD warrants further investigation. We systematically revi</vt:lpwstr>
  </property>
  <property fmtid="{D5CDD505-2E9C-101B-9397-08002B2CF9AE}" pid="2073" name="Mendeley Recent Style Id 123_3">
    <vt:lpwstr>ewed prospective studies that investigated the association between brachial FMD and future cardiovascular events, with particular focus on the role of underlying health status. METHODS: To obtain eligible studies, several literature databases were systema</vt:lpwstr>
  </property>
  <property fmtid="{D5CDD505-2E9C-101B-9397-08002B2CF9AE}" pid="2074" name="Mendeley Recent Style Id 123_4">
    <vt:lpwstr>tically searched through March 2011. Pooled overall risk estimates were calculated separately for continuous risk estimates for CVD (per 1% higher FMD) and for categorical risk estimates for CVD (having high vs. low FMD), based on random-effects models. R</vt:lpwstr>
  </property>
  <property fmtid="{D5CDD505-2E9C-101B-9397-08002B2CF9AE}" pid="2075" name="Mendeley Recent Style Id 123_5">
    <vt:lpwstr>ESULTS: A total of 23 studies including 14,753 subjects were eligible for inclusion in the meta-analysis. For studies reporting continuous risk estimates, the pooled overall CVD risk was 0.92 (95%CI: 0.88; 0.95) per 1% higher FMD. The observed association</vt:lpwstr>
  </property>
  <property fmtid="{D5CDD505-2E9C-101B-9397-08002B2CF9AE}" pid="2076" name="Mendeley Recent Style Id 123_6">
    <vt:lpwstr> seemed stronger (P-value&lt;0.01) in diseased populations than in asymptomatic populations (0.87 (95%CI: 0.83; 0.92) and 0.96 (95%CI: 0.92; 1.00) per 1% higher FMD, respectively). For studies reporting categorical risk estimates, the pooled overall CVD risk</vt:lpwstr>
  </property>
  <property fmtid="{D5CDD505-2E9C-101B-9397-08002B2CF9AE}" pid="2077" name="Mendeley Recent Style Id 123_7">
    <vt:lpwstr> for high vs. low FMD was similar in both types of populations, on average 0.49 (95%CI: 0.39; 0.62). CONCLUSIONS: Our findings show that brachial FMD is inversely associated with future CVD events, with some indications for a stronger relation in diseased</vt:lpwstr>
  </property>
  <property fmtid="{D5CDD505-2E9C-101B-9397-08002B2CF9AE}" pid="2078" name="Mendeley Recent Style Id 123_8">
    <vt:lpwstr> populations. Endothelial dysfunction may be considered relevant for classifying subjects in terms of CVD risk.","author":[{"dropping-particle":"","family":"Ras","given":"R T","non-dropping-particle":"","parse-names":false,"suffix":""},{"dropping-particle</vt:lpwstr>
  </property>
  <property fmtid="{D5CDD505-2E9C-101B-9397-08002B2CF9AE}" pid="2079" name="Mendeley Recent Style Id 123_9">
    <vt:lpwstr>":"","family":"Streppel","given":"M T","non-dropping-particle":"","parse-names":false,"suffix":""},{"dropping-particle":"","family":"Draijer","given":"R","non-dropping-particle":"","parse-names":false,"suffix":""},{"dropping-particle":"","family":"Zock","</vt:lpwstr>
  </property>
  <property fmtid="{D5CDD505-2E9C-101B-9397-08002B2CF9AE}" pid="2080" name="Mendeley Recent Style Id 123_10">
    <vt:lpwstr>given":"P L","non-dropping-particle":"","parse-names":false,"suffix":""}],"container-title":"Int J Cardiol","edition":"2012/10/09","id":"ITEM-1","issue":"1","issued":{"date-parts":[["2013"]]},"note":"Ras, Rouyanne T\nStreppel, Martinette T\nDraijer, Richa</vt:lpwstr>
  </property>
  <property fmtid="{D5CDD505-2E9C-101B-9397-08002B2CF9AE}" pid="2081" name="Mendeley Recent Style Id 123_11">
    <vt:lpwstr>rd\nZock, Peter L\neng\nMeta-Analysis\nReview\nNetherlands\nInt J Cardiol. 2013 Sep 20;168(1):344-51. doi: 10.1016/j.ijcard.2012.09.047. Epub 2012 Oct 4.","page":"344-351","title":"Flow-mediated dilation and cardiovascular risk prediction: a systematic re</vt:lpwstr>
  </property>
  <property fmtid="{D5CDD505-2E9C-101B-9397-08002B2CF9AE}" pid="2082" name="Mendeley Recent Style Id 123_12">
    <vt:lpwstr>view with meta-analysis","type":"article-journal","volume":"168"},"uris":["http://www.mendeley.com/documents/?uuid=2bf87e32-e9ea-40a8-863d-b2db631f9ab3"]},{"id":"ITEM-2","itemData":{"DOI":"10.1007/s10554-010-9616-1","ISBN":"1875-8312 (Electronic)\r1569-57</vt:lpwstr>
  </property>
  <property fmtid="{D5CDD505-2E9C-101B-9397-08002B2CF9AE}" pid="2083" name="Mendeley Recent Style Id 123_13">
    <vt:lpwstr>94 (Linking)","PMID":"20339920","abstract":"BACKGROUND: We conducted a meta-analysis of observational studies which examined the association between flow-mediated dilatation (FMD) of brachial artery, a noninvasive measure of endothelial function, and futu</vt:lpwstr>
  </property>
  <property fmtid="{D5CDD505-2E9C-101B-9397-08002B2CF9AE}" pid="2084" name="Mendeley Recent Style Id 123_14">
    <vt:lpwstr>re cardiovascular events. METHODS: Electronic databases were searched using a predefined search strategy. Data was independently abstracted on study characteristics, study quality, and outcomes by two reviewers. The multivariate relative risks, adjusted f</vt:lpwstr>
  </property>
  <property fmtid="{D5CDD505-2E9C-101B-9397-08002B2CF9AE}" pid="2085" name="Mendeley Recent Style Id 123_15">
    <vt:lpwstr>or confounding factors, were calculated from individual studies and then pooled using random-effects models. Statistical heterogeneity was evaluated using I2 statistics. Subgroup analyses and meta-regression analyses were conducted to assess the robustnes</vt:lpwstr>
  </property>
  <property fmtid="{D5CDD505-2E9C-101B-9397-08002B2CF9AE}" pid="2086" name="Mendeley Recent Style Id 123_16">
    <vt:lpwstr>s of the meta-analysis. Publication bias was examined with funnel plot analysis and Egger's test. RESULTS: Four population-based cohort studies and ten convenience-cohort studies, involving 5,547 participants, were included in the meta-analysis. The poole</vt:lpwstr>
  </property>
  <property fmtid="{D5CDD505-2E9C-101B-9397-08002B2CF9AE}" pid="2087" name="Mendeley Recent Style Id 123_17">
    <vt:lpwstr>d relative risks of cardiovascular events per 1% increase in brachial FMD, adjusted for confounding risk factors, was 0.87 (95% CI, 0.83- 0.91). The significant associations between brachial FMD and cardiovascular events were consistent among all subgroup</vt:lpwstr>
  </property>
  <property fmtid="{D5CDD505-2E9C-101B-9397-08002B2CF9AE}" pid="2088" name="Mendeley Recent Style Id 123_18">
    <vt:lpwstr>s evaluated, suggesting the robustness of the meta-analysis. However, the presence of heterogeneity in study quality, the remaining confounding factors, and publication bias in the available literature prevent a definitive evaluation of the additional pre</vt:lpwstr>
  </property>
  <property fmtid="{D5CDD505-2E9C-101B-9397-08002B2CF9AE}" pid="2089" name="Mendeley Recent Style Id 123_19">
    <vt:lpwstr>dictive value of brachial FMD beyond traditional cardiovascular risk factors. CONCLUSIONS: The meta-analysis of heterogeneous studies with moderate methodological quality suggested that impairment of brachial FMD is significantly associated with future ca</vt:lpwstr>
  </property>
  <property fmtid="{D5CDD505-2E9C-101B-9397-08002B2CF9AE}" pid="2090" name="Mendeley Recent Style Id 123_20">
    <vt:lpwstr>rdiovascular events. Further prospective randomized trials are warranted to confirm the efficacy of the usage of brachial FMD in the management of cardiovascular diseases.","author":[{"dropping-particle":"","family":"Inaba","given":"Y","non-dropping-parti</vt:lpwstr>
  </property>
  <property fmtid="{D5CDD505-2E9C-101B-9397-08002B2CF9AE}" pid="2091" name="Mendeley Recent Style Id 123_21">
    <vt:lpwstr>cle":"","parse-names":false,"suffix":""},{"dropping-particle":"","family":"Chen","given":"J A","non-dropping-particle":"","parse-names":false,"suffix":""},{"dropping-particle":"","family":"Bergmann","given":"S R","non-dropping-particle":"","parse-names":f</vt:lpwstr>
  </property>
  <property fmtid="{D5CDD505-2E9C-101B-9397-08002B2CF9AE}" pid="2092" name="Mendeley Recent Style Id 123_22">
    <vt:lpwstr>alse,"suffix":""}],"container-title":"Int J Cardiovasc Imaging","edition":"2010/03/27","id":"ITEM-2","issue":"6","issued":{"date-parts":[["2010"]]},"note":"Inaba, Yoichi\nChen, Jennifer A\nBergmann, Steven R\neng\nMeta-Analysis\nInt J Cardiovasc Imaging. </vt:lpwstr>
  </property>
  <property fmtid="{D5CDD505-2E9C-101B-9397-08002B2CF9AE}" pid="2093" name="Mendeley Recent Style Id 123_23">
    <vt:lpwstr>2010 Aug;26(6):631-40. doi: 10.1007/s10554-010-9616-1. Epub 2010 Mar 26.","page":"631-640","title":"Prediction of future cardiovascular outcomes by flow-mediated vasodilatation of brachial artery: a meta-analysis","type":"article-journal","volume":"26"},"</vt:lpwstr>
  </property>
  <property fmtid="{D5CDD505-2E9C-101B-9397-08002B2CF9AE}" pid="2094" name="Mendeley Recent Style Id 123_24">
    <vt:lpwstr>uris":["http://www.mendeley.com/documents/?uuid=537950f4-abf8-4d64-904a-70e2219ce88e"]},{"id":"ITEM-3","itemData":{"ISSN":"2047-9980","author":[{"dropping-particle":"","family":"Matsuzawa","given":"Yasushi","non-dropping-particle":"","parse-names":false,"</vt:lpwstr>
  </property>
  <property fmtid="{D5CDD505-2E9C-101B-9397-08002B2CF9AE}" pid="2095" name="Mendeley Recent Style Id 123_25">
    <vt:lpwstr>suffix":""},{"dropping-particle":"","family":"Kwon","given":"Taek‐Geun","non-dropping-particle":"","parse-names":false,"suffix":""},{"dropping-particle":"","family":"Lennon","given":"Ryan J","non-dropping-particle":"","parse-names":false,"suffix":""},{"dr</vt:lpwstr>
  </property>
  <property fmtid="{D5CDD505-2E9C-101B-9397-08002B2CF9AE}" pid="2096" name="Mendeley Recent Style Id 123_26">
    <vt:lpwstr>opping-particle":"","family":"Lerman","given":"Lilach O","non-dropping-particle":"","parse-names":false,"suffix":""},{"dropping-particle":"","family":"Lerman","given":"Amir","non-dropping-particle":"","parse-names":false,"suffix":""}],"container-title":"J</vt:lpwstr>
  </property>
  <property fmtid="{D5CDD505-2E9C-101B-9397-08002B2CF9AE}" pid="2097" name="Mendeley Recent Style Id 123_27">
    <vt:lpwstr>ournal of the American Heart Association","id":"ITEM-3","issue":"11","issued":{"date-parts":[["2015"]]},"page":"e002270","publisher":"Am Heart Assoc","title":"Prognostic value of flow‐mediated vasodilation in brachial artery and fingertip artery for cardi</vt:lpwstr>
  </property>
  <property fmtid="{D5CDD505-2E9C-101B-9397-08002B2CF9AE}" pid="2098" name="Mendeley Recent Style Id 123_28">
    <vt:lpwstr>ovascular events: a systematic review and meta‐analysis","type":"article-journal","volume":"4"},"uris":["http://www.mendeley.com/documents/?uuid=3c54d2d7-015e-4c11-9f46-a99e1d3511ec"]},{"id":"ITEM-4","itemData":{"ISSN":"2047-2412","author":[{"dropping-par</vt:lpwstr>
  </property>
  <property fmtid="{D5CDD505-2E9C-101B-9397-08002B2CF9AE}" pid="2099" name="Mendeley Recent Style Id 123_29">
    <vt:lpwstr>ticle":"","family":"Xu","given":"Yang","non-dropping-particle":"","parse-names":false,"suffix":""},{"dropping-particle":"","family":"Arora","given":"Rakesh C","non-dropping-particle":"","parse-names":false,"suffix":""},{"dropping-particle":"","family":"Hi</vt:lpwstr>
  </property>
  <property fmtid="{D5CDD505-2E9C-101B-9397-08002B2CF9AE}" pid="2100" name="Mendeley Recent Style Id 123_30">
    <vt:lpwstr>ebert","given":"Brett M","non-dropping-particle":"","parse-names":false,"suffix":""},{"dropping-particle":"","family":"Lerner","given":"Blake","non-dropping-particle":"","parse-names":false,"suffix":""},{"dropping-particle":"","family":"Szwajcer","given":</vt:lpwstr>
  </property>
  <property fmtid="{D5CDD505-2E9C-101B-9397-08002B2CF9AE}" pid="2101" name="Mendeley Recent Style Id 123_31">
    <vt:lpwstr>"Andrea","non-dropping-particle":"","parse-names":false,"suffix":""},{"dropping-particle":"","family":"McDonald","given":"Kerry","non-dropping-particle":"","parse-names":false,"suffix":""},{"dropping-particle":"","family":"Rigatto","given":"Claudio","non-</vt:lpwstr>
  </property>
  <property fmtid="{D5CDD505-2E9C-101B-9397-08002B2CF9AE}" pid="2102" name="Mendeley Recent Style Id 123_32">
    <vt:lpwstr>dropping-particle":"","parse-names":false,"suffix":""},{"dropping-particle":"","family":"Komenda","given":"Paul","non-dropping-particle":"","parse-names":false,"suffix":""},{"dropping-particle":"","family":"Sood","given":"Manish M","non-dropping-particle"</vt:lpwstr>
  </property>
  <property fmtid="{D5CDD505-2E9C-101B-9397-08002B2CF9AE}" pid="2103" name="Mendeley Recent Style Id 123_33">
    <vt:lpwstr>:"","parse-names":false,"suffix":""},{"dropping-particle":"","family":"Tangri","given":"Navdeep","non-dropping-particle":"","parse-names":false,"suffix":""}],"container-title":"European Heart Journal–Cardiovascular Imaging","id":"ITEM-4","issue":"7","issu</vt:lpwstr>
  </property>
  <property fmtid="{D5CDD505-2E9C-101B-9397-08002B2CF9AE}" pid="2104" name="Mendeley Recent Style Id 123_34">
    <vt:lpwstr>ed":{"date-parts":[["2014"]]},"page":"736-746","publisher":"Oxford University Press","title":"Non-invasive endothelial function testing and the risk of adverse outcomes: a systematic review and meta-analysis","type":"article-journal","volume":"15"},"uris"</vt:lpwstr>
  </property>
  <property fmtid="{D5CDD505-2E9C-101B-9397-08002B2CF9AE}" pid="2105" name="Mendeley Recent Style Id 123_35">
    <vt:lpwstr>:["http://www.mendeley.com/documents/?uuid=a51abcd3-c23f-4056-94f0-08e536dbefbc"]}],"mendeley":{"formattedCitation":"&lt;sup&gt;5–8&lt;/sup&gt;","plainTextFormattedCitation":"5–8","previouslyFormattedCitation":"&lt;sup&gt;5–8&lt;/sup&gt;"},"properties":{"noteIndex":0},"schema":"</vt:lpwstr>
  </property>
  <property fmtid="{D5CDD505-2E9C-101B-9397-08002B2CF9AE}" pid="2106" name="Mendeley Recent Style Id 123_36">
    <vt:lpwstr>https://github.com/citation-style-language/schema/raw/master/csl-citation.json"}</vt:lpwstr>
  </property>
  <property fmtid="{D5CDD505-2E9C-101B-9397-08002B2CF9AE}" pid="2107" name="Mendeley Recent Style Name 123_1">
    <vt:lpwstr>&lt;sup&gt;5–8&lt;/sup&gt;</vt:lpwstr>
  </property>
  <property fmtid="{D5CDD505-2E9C-101B-9397-08002B2CF9AE}" pid="2108" name="Mendeley Recent Style Id 124_1">
    <vt:lpwstr>&lt;sup&gt;5–8&lt;/sup&gt;</vt:lpwstr>
  </property>
  <property fmtid="{D5CDD505-2E9C-101B-9397-08002B2CF9AE}" pid="2109" name="Mendeley Recent Style Name 124_1">
    <vt:lpwstr>5–8</vt:lpwstr>
  </property>
  <property fmtid="{D5CDD505-2E9C-101B-9397-08002B2CF9AE}" pid="2110" name="Mendeley Recent Style Id 125_1">
    <vt:lpwstr>ADDIN CSL_CITATION {"citationItems":[{"id":"ITEM-1","itemData":{"ISSN":"1932-7501","author":[{"dropping-particle":"","family":"Early","given":"Kate S","non-dropping-particle":"","parse-names":false,"suffix":""},{"dropping-particle":"","family":"Stewart","</vt:lpwstr>
  </property>
  <property fmtid="{D5CDD505-2E9C-101B-9397-08002B2CF9AE}" pid="2111" name="Mendeley Recent Style Id 125_2">
    <vt:lpwstr>given":"Abigail","non-dropping-particle":"","parse-names":false,"suffix":""},{"dropping-particle":"","family":"Johannsen","given":"Neil","non-dropping-particle":"","parse-names":false,"suffix":""},{"dropping-particle":"","family":"Lavie","given":"Carl J",</vt:lpwstr>
  </property>
  <property fmtid="{D5CDD505-2E9C-101B-9397-08002B2CF9AE}" pid="2112" name="Mendeley Recent Style Id 125_3">
    <vt:lpwstr>"non-dropping-particle":"","parse-names":false,"suffix":""},{"dropping-particle":"","family":"Thomas","given":"Jerry R","non-dropping-particle":"","parse-names":false,"suffix":""},{"dropping-particle":"","family":"Welsch","given":"Michael","non-dropping-p</vt:lpwstr>
  </property>
  <property fmtid="{D5CDD505-2E9C-101B-9397-08002B2CF9AE}" pid="2113" name="Mendeley Recent Style Id 125_4">
    <vt:lpwstr>article":"","parse-names":false,"suffix":""}],"container-title":"Journal of Cardiopulmonary Rehabilitation and Prevention","id":"ITEM-1","issue":"2","issued":{"date-parts":[["2017"]]},"page":"77-89","publisher":"LWW","title":"The effects of exercise train</vt:lpwstr>
  </property>
  <property fmtid="{D5CDD505-2E9C-101B-9397-08002B2CF9AE}" pid="2114" name="Mendeley Recent Style Id 125_5">
    <vt:lpwstr>ing on brachial artery flow-mediated dilation: a meta-analysis","type":"article-journal","volume":"37"},"uris":["http://www.mendeley.com/documents/?uuid=5a5448b7-eea6-4732-8c52-8fdea6c2f912"]},{"id":"ITEM-2","itemData":{"ISSN":"0112-1642","author":[{"drop</vt:lpwstr>
  </property>
  <property fmtid="{D5CDD505-2E9C-101B-9397-08002B2CF9AE}" pid="2115" name="Mendeley Recent Style Id 125_6">
    <vt:lpwstr>ping-particle":"","family":"Ashor","given":"Ammar W","non-dropping-particle":"","parse-names":false,"suffix":""},{"dropping-particle":"","family":"Lara","given":"Jose","non-dropping-particle":"","parse-names":false,"suffix":""},{"dropping-particle":"","fa</vt:lpwstr>
  </property>
  <property fmtid="{D5CDD505-2E9C-101B-9397-08002B2CF9AE}" pid="2116" name="Mendeley Recent Style Id 125_7">
    <vt:lpwstr>mily":"Siervo","given":"Mario","non-dropping-particle":"","parse-names":false,"suffix":""},{"dropping-particle":"","family":"Celis-Morales","given":"Carlos","non-dropping-particle":"","parse-names":false,"suffix":""},{"dropping-particle":"","family":"Oggi</vt:lpwstr>
  </property>
  <property fmtid="{D5CDD505-2E9C-101B-9397-08002B2CF9AE}" pid="2117" name="Mendeley Recent Style Id 125_8">
    <vt:lpwstr>oni","given":"Clio","non-dropping-particle":"","parse-names":false,"suffix":""},{"dropping-particle":"","family":"Jakovljevic","given":"Djordje G","non-dropping-particle":"","parse-names":false,"suffix":""},{"dropping-particle":"","family":"Mathers","give</vt:lpwstr>
  </property>
  <property fmtid="{D5CDD505-2E9C-101B-9397-08002B2CF9AE}" pid="2118" name="Mendeley Recent Style Id 125_9">
    <vt:lpwstr>n":"John C","non-dropping-particle":"","parse-names":false,"suffix":""}],"container-title":"Sports medicine","id":"ITEM-2","issue":"2","issued":{"date-parts":[["2015"]]},"page":"279-296","publisher":"Springer","title":"Exercise modalities and endothelial </vt:lpwstr>
  </property>
  <property fmtid="{D5CDD505-2E9C-101B-9397-08002B2CF9AE}" pid="2119" name="Mendeley Recent Style Id 125_10">
    <vt:lpwstr>function: a systematic review and dose–response meta-analysis of randomized controlled trials","type":"article-journal","volume":"45"},"uris":["http://www.mendeley.com/documents/?uuid=cf71261f-5eee-47ae-b409-c4c73c314471"]}],"mendeley":{"formattedCitation</vt:lpwstr>
  </property>
  <property fmtid="{D5CDD505-2E9C-101B-9397-08002B2CF9AE}" pid="2120" name="Mendeley Recent Style Id 125_11">
    <vt:lpwstr>":"&lt;sup&gt;22,23&lt;/sup&gt;","manualFormatting":"Ashor et al. (2015) and Early et al. (2017)","plainTextFormattedCitation":"22,23","previouslyFormattedCitation":"&lt;sup&gt;22,23&lt;/sup&gt;"},"properties":{"noteIndex":0},"schema":"https://github.com/citation-style-language/</vt:lpwstr>
  </property>
  <property fmtid="{D5CDD505-2E9C-101B-9397-08002B2CF9AE}" pid="2121" name="Mendeley Recent Style Id 125_12">
    <vt:lpwstr>schema/raw/master/csl-citation.json"}</vt:lpwstr>
  </property>
  <property fmtid="{D5CDD505-2E9C-101B-9397-08002B2CF9AE}" pid="2122" name="Mendeley Recent Style Id 126_1">
    <vt:lpwstr>&lt;sup&gt;22,23&lt;/sup&gt;</vt:lpwstr>
  </property>
  <property fmtid="{D5CDD505-2E9C-101B-9397-08002B2CF9AE}" pid="2123" name="Mendeley Recent Style Name 126_1">
    <vt:lpwstr>22,23</vt:lpwstr>
  </property>
  <property fmtid="{D5CDD505-2E9C-101B-9397-08002B2CF9AE}" pid="2124" name="Mendeley Recent Style Id 127_1">
    <vt:lpwstr>ADDIN CSL_CITATION {"citationItems":[{"id":"ITEM-1","itemData":{"DOI":"10.1161/ATVBAHA.107.158634","ISSN":"1079-5642","abstract":"Objective— We evaluated whether time since menopause influences the acute and chronic effect of Estradiol (E) on vascular end</vt:lpwstr>
  </property>
  <property fmtid="{D5CDD505-2E9C-101B-9397-08002B2CF9AE}" pid="2125" name="Mendeley Recent Style Id 127_2">
    <vt:lpwstr>othelial function. Methods and Results— We studied flow-mediated dilatat...","author":[{"dropping-particle":"","family":"Vitale","given":"Cristiana","non-dropping-particle":"","parse-names":false,"suffix":""},{"dropping-particle":"","family":"Mercuro","gi</vt:lpwstr>
  </property>
  <property fmtid="{D5CDD505-2E9C-101B-9397-08002B2CF9AE}" pid="2126" name="Mendeley Recent Style Id 127_3">
    <vt:lpwstr>ven":"Giuseppe","non-dropping-particle":"","parse-names":false,"suffix":""},{"dropping-particle":"","family":"Cerquetani","given":"Elena","non-dropping-particle":"","parse-names":false,"suffix":""},{"dropping-particle":"","family":"Marazzi","given":"Giuse</vt:lpwstr>
  </property>
  <property fmtid="{D5CDD505-2E9C-101B-9397-08002B2CF9AE}" pid="2127" name="Mendeley Recent Style Id 127_4">
    <vt:lpwstr>ppe","non-dropping-particle":"","parse-names":false,"suffix":""},{"dropping-particle":"","family":"Patrizi","given":"Roberto","non-dropping-particle":"","parse-names":false,"suffix":""},{"dropping-particle":"","family":"Pelliccia","given":"Francesco","non</vt:lpwstr>
  </property>
  <property fmtid="{D5CDD505-2E9C-101B-9397-08002B2CF9AE}" pid="2128" name="Mendeley Recent Style Id 127_5">
    <vt:lpwstr>-dropping-particle":"","parse-names":false,"suffix":""},{"dropping-particle":"","family":"Volterrani","given":"Maurizio","non-dropping-particle":"","parse-names":false,"suffix":""},{"dropping-particle":"","family":"Fini","given":"Massimo","non-dropping-pa</vt:lpwstr>
  </property>
  <property fmtid="{D5CDD505-2E9C-101B-9397-08002B2CF9AE}" pid="2129" name="Mendeley Recent Style Id 127_6">
    <vt:lpwstr>rticle":"","parse-names":false,"suffix":""},{"dropping-particle":"","family":"Collins","given":"Peter","non-dropping-particle":"","parse-names":false,"suffix":""},{"dropping-particle":"","family":"Rosano","given":"Giuseppe M.C.","non-dropping-particle":""</vt:lpwstr>
  </property>
  <property fmtid="{D5CDD505-2E9C-101B-9397-08002B2CF9AE}" pid="2130" name="Mendeley Recent Style Id 127_7">
    <vt:lpwstr>,"parse-names":false,"suffix":""}],"container-title":"Arteriosclerosis, Thrombosis, and Vascular Biology","id":"ITEM-1","issue":"2","issued":{"date-parts":[["2008","2","1"]]},"page":"348-352","publisher":"Lippincott Williams &amp; Wilkins","title":"Time Since</vt:lpwstr>
  </property>
  <property fmtid="{D5CDD505-2E9C-101B-9397-08002B2CF9AE}" pid="2131" name="Mendeley Recent Style Id 127_8">
    <vt:lpwstr> Menopause Influences the Acute and Chronic Effect of Estrogens on Endothelial Function","type":"article-journal","volume":"28"},"uris":["http://www.mendeley.com/documents/?uuid=c037801f-9047-324c-a83c-70dd35f0a4cc"]},{"id":"ITEM-2","itemData":{"DOI":"10.</vt:lpwstr>
  </property>
  <property fmtid="{D5CDD505-2E9C-101B-9397-08002B2CF9AE}" pid="2132" name="Mendeley Recent Style Id 127_9">
    <vt:lpwstr>1113/jp277056","ISBN":"0022-3751","PMID":"31077368","abstract":"As women enter menopause at mid-life, oestrogen production ceases and its many beneficial effects on cardiovascular health are lost whereby the age-related risk of cardiovascular disease is a</vt:lpwstr>
  </property>
  <property fmtid="{D5CDD505-2E9C-101B-9397-08002B2CF9AE}" pid="2133" name="Mendeley Recent Style Id 127_10">
    <vt:lpwstr>ccelerated. Oestrogen acts via oestrogen receptors and can activate the oestrogen response element leading to upregulation of a number of proteins of importance for vascular health, including the vasodilator and anti-atherogenic enzyme endothelial nitric </vt:lpwstr>
  </property>
  <property fmtid="{D5CDD505-2E9C-101B-9397-08002B2CF9AE}" pid="2134" name="Mendeley Recent Style Id 127_11">
    <vt:lpwstr>oxide synthase and angiogenic factors. Hormone replacement therapy can to some extent counteract the loss of oestrogen although studies have shown that such treatment may only be effective if initiated soon after menopause, the so-called timing hypothesis</vt:lpwstr>
  </property>
  <property fmtid="{D5CDD505-2E9C-101B-9397-08002B2CF9AE}" pid="2135" name="Mendeley Recent Style Id 127_12">
    <vt:lpwstr>. An attractive alternative to hormone therapy is regular physical activity, as it is known that exercise induces many of the same cardiovascular health protective effects as oestrogen. Nevertheless, results from studies on the effect of physical activity</vt:lpwstr>
  </property>
  <property fmtid="{D5CDD505-2E9C-101B-9397-08002B2CF9AE}" pid="2136" name="Mendeley Recent Style Id 127_13">
    <vt:lpwstr> on vascular function and cardiovascular health are inconsistent, with some studies showing a lack of effect of a physical activity programme and others showing a beneficial effect. The reason for this divergence is unclear but here we explore whether the</vt:lpwstr>
  </property>
  <property fmtid="{D5CDD505-2E9C-101B-9397-08002B2CF9AE}" pid="2137" name="Mendeley Recent Style Id 127_14">
    <vt:lpwstr>re may be a timing aspect also for exercise training, the exercise timing hypothesis, in which initiation of exercise interventions soon after menopause may be more effective than initiation many years after. The possibility that oestrogen-related recepto</vt:lpwstr>
  </property>
  <property fmtid="{D5CDD505-2E9C-101B-9397-08002B2CF9AE}" pid="2138" name="Mendeley Recent Style Id 127_15">
    <vt:lpwstr>r-alpha and oxidative stress may play a role in such a timing effect is discussed.","author":[{"dropping-particle":"","family":"Gliemann","given":"L","non-dropping-particle":"","parse-names":false,"suffix":""},{"dropping-particle":"","family":"Hellsten","</vt:lpwstr>
  </property>
  <property fmtid="{D5CDD505-2E9C-101B-9397-08002B2CF9AE}" pid="2139" name="Mendeley Recent Style Id 127_16">
    <vt:lpwstr>given":"Y","non-dropping-particle":"","parse-names":false,"suffix":""}],"container-title":"The Journal of physiology","id":"ITEM-2","issue":"ja","issued":{"date-parts":[["2019"]]},"note":"From Duplicate 2 (The exercise timing hypothesis: can exercise trai</vt:lpwstr>
  </property>
  <property fmtid="{D5CDD505-2E9C-101B-9397-08002B2CF9AE}" pid="2140" name="Mendeley Recent Style Id 127_17">
    <vt:lpwstr>ning compensate for the reduction in blood vessel function after menopause if timed right? - Gliemann, L; Hellsten, Y)\n\nFrom Duplicate 2 (The exercise timing hypothesis: can exercise training compensate for the reduction in blood vessel function after m</vt:lpwstr>
  </property>
  <property fmtid="{D5CDD505-2E9C-101B-9397-08002B2CF9AE}" pid="2141" name="Mendeley Recent Style Id 127_18">
    <vt:lpwstr>enopause if timed right? - Gliemann, L; Hellsten, Y)\n\nGliemann, L\nHellsten, Y\neng\nIndependent Research Fund Denmark\nThe Danish Ministry of Culture Research Fund\nEngland\n2019/05/12 06:00\nJ Physiol. 2019 May 11. doi: 10.1113/JP277056.","title":"The</vt:lpwstr>
  </property>
  <property fmtid="{D5CDD505-2E9C-101B-9397-08002B2CF9AE}" pid="2142" name="Mendeley Recent Style Id 127_19">
    <vt:lpwstr> exercise timing hypothesis: can exercise training compensate for the reduction in blood vessel function after menopause if timed right?","type":"article-journal","volume":"0"},"uris":["http://www.mendeley.com/documents/?uuid=2fa44228-2226-40bf-9605-0a91d</vt:lpwstr>
  </property>
  <property fmtid="{D5CDD505-2E9C-101B-9397-08002B2CF9AE}" pid="2143" name="Mendeley Recent Style Id 127_20">
    <vt:lpwstr>96400ca"]}],"mendeley":{"formattedCitation":"&lt;sup&gt;45,46&lt;/sup&gt;","plainTextFormattedCitation":"45,46","previouslyFormattedCitation":"&lt;sup&gt;45,46&lt;/sup&gt;"},"properties":{"noteIndex":0},"schema":"https://github.com/citation-style-language/schema/raw/master/csl-c</vt:lpwstr>
  </property>
  <property fmtid="{D5CDD505-2E9C-101B-9397-08002B2CF9AE}" pid="2144" name="Mendeley Recent Style Id 127_21">
    <vt:lpwstr>itation.json"}</vt:lpwstr>
  </property>
  <property fmtid="{D5CDD505-2E9C-101B-9397-08002B2CF9AE}" pid="2145" name="Mendeley Recent Style Name 127_1">
    <vt:lpwstr>&lt;sup&gt;45,46&lt;/sup&gt;</vt:lpwstr>
  </property>
  <property fmtid="{D5CDD505-2E9C-101B-9397-08002B2CF9AE}" pid="2146" name="Mendeley Recent Style Id 128_1">
    <vt:lpwstr>&lt;sup&gt;45,46&lt;/sup&gt;</vt:lpwstr>
  </property>
  <property fmtid="{D5CDD505-2E9C-101B-9397-08002B2CF9AE}" pid="2147" name="Mendeley Recent Style Name 128_1">
    <vt:lpwstr>45,46</vt:lpwstr>
  </property>
  <property fmtid="{D5CDD505-2E9C-101B-9397-08002B2CF9AE}" pid="2148" name="Mendeley Recent Style Id 129_1">
    <vt:lpwstr>ADDIN CSL_CITATION {"citationItems":[{"id":"ITEM-1","itemData":{"DOI":"10.1042/CS20100174","ISBN":"1470-8736 (Electronic)\r0143-5221 (Linking)","PMID":"20642454","abstract":"Brachial artery FMD (flow-mediated dilation) is impaired with aging and is associ</vt:lpwstr>
  </property>
  <property fmtid="{D5CDD505-2E9C-101B-9397-08002B2CF9AE}" pid="2149" name="Mendeley Recent Style Id 129_2">
    <vt:lpwstr>ated with an increased risk of CVD (cardiovascular disease). In the present study, we determined whether regular aerobic exercise improves brachial artery FMD in MA/O (middle-aged/older) men and post-menopausal women. In sedentary MA/O adults (age, 55-79 </vt:lpwstr>
  </property>
  <property fmtid="{D5CDD505-2E9C-101B-9397-08002B2CF9AE}" pid="2150" name="Mendeley Recent Style Id 129_3">
    <vt:lpwstr>years) without CVD, 8 weeks of brisk walking (6 days/week for approx. 50 min/day; randomized controlled design) increased treadmill time approx. 20% in both MA/O men (n=11) and post-menopausal women (n=15) (P&lt;0.01), without altering body composition or ci</vt:lpwstr>
  </property>
  <property fmtid="{D5CDD505-2E9C-101B-9397-08002B2CF9AE}" pid="2151" name="Mendeley Recent Style Id 129_4">
    <vt:lpwstr>rculating CVD risk factors. Brachial artery FMD increased &gt;50% in the MA/O men (from 4.6+/-0.6 to 7.1+/-0.6%; P&lt;0.01), but did not change in the post-menopausal women (5.1+/-0.8 compared with 5.4+/-0.7%; P=0.50). No changes occurred in the non-exercising </vt:lpwstr>
  </property>
  <property fmtid="{D5CDD505-2E9C-101B-9397-08002B2CF9AE}" pid="2152" name="Mendeley Recent Style Id 129_5">
    <vt:lpwstr>controls. In a separate cross-sectional study (n=167), brachial artery FMD was approx. 50% greater in endurance-exercise-trained (6.4+/-0.4%; n=45) compared with sedentary (4.3+/-0.3%; n=60) MA/O men (P&lt;0.001), whereas there were no differences between en</vt:lpwstr>
  </property>
  <property fmtid="{D5CDD505-2E9C-101B-9397-08002B2CF9AE}" pid="2153" name="Mendeley Recent Style Id 129_6">
    <vt:lpwstr>durance-trained (5.3+/-0.7%, n=20) and sedentary (5.6+/-0.5%, n=42) post-menopausal women (P=0.70). Brachial artery lumen diameter, peak hyperaemic shear rate and endothelium-independent dilation did not differ with exercise intervention or in the enduran</vt:lpwstr>
  </property>
  <property fmtid="{D5CDD505-2E9C-101B-9397-08002B2CF9AE}" pid="2154" name="Mendeley Recent Style Id 129_7">
    <vt:lpwstr>ce exercise compared with sedentary groups. In conclusion, regular aerobic exercise is consistently associated with enhanced brachial artery FMD in MA/O men, but not in post-menopausal women. Some post-menopausal women without CVD may be less responsive t</vt:lpwstr>
  </property>
  <property fmtid="{D5CDD505-2E9C-101B-9397-08002B2CF9AE}" pid="2155" name="Mendeley Recent Style Id 129_8">
    <vt:lpwstr>o habitual aerobic exercise than MA/O men.","author":[{"dropping-particle":"","family":"Pierce","given":"G L","non-dropping-particle":"","parse-names":false,"suffix":""},{"dropping-particle":"","family":"Eskurza","given":"I","non-dropping-particle":"","pa</vt:lpwstr>
  </property>
  <property fmtid="{D5CDD505-2E9C-101B-9397-08002B2CF9AE}" pid="2156" name="Mendeley Recent Style Id 129_9">
    <vt:lpwstr>rse-names":false,"suffix":""},{"dropping-particle":"","family":"Walker","given":"A E","non-dropping-particle":"","parse-names":false,"suffix":""},{"dropping-particle":"","family":"Fay","given":"T N","non-dropping-particle":"","parse-names":false,"suffix":</vt:lpwstr>
  </property>
  <property fmtid="{D5CDD505-2E9C-101B-9397-08002B2CF9AE}" pid="2157" name="Mendeley Recent Style Id 129_10">
    <vt:lpwstr>""},{"dropping-particle":"","family":"Seals","given":"D R","non-dropping-particle":"","parse-names":false,"suffix":""}],"container-title":"Clin Sci (Lond)","edition":"2010/07/21","id":"ITEM-1","issue":"1","issued":{"date-parts":[["2011"]]},"note":"Pierce,</vt:lpwstr>
  </property>
  <property fmtid="{D5CDD505-2E9C-101B-9397-08002B2CF9AE}" pid="2158" name="Mendeley Recent Style Id 129_11">
    <vt:lpwstr> Gary L\nEskurza, Iratxe\nWalker, Ashley E\nFay, Tara N\nSeals, Douglas R\neng\nAG013038/AG/NIA NIH HHS/\nRR00051/RR/NCRR NIH HHS/\nR01 AG013038/AG/NIA NIH HHS/\nL30 AG028840/AG/NIA NIH HHS/\nAG031617/AG/NIA NIH HHS/\nM01 RR000051/RR/NCRR NIH HHS/\nAG0002</vt:lpwstr>
  </property>
  <property fmtid="{D5CDD505-2E9C-101B-9397-08002B2CF9AE}" pid="2159" name="Mendeley Recent Style Id 129_12">
    <vt:lpwstr>79/AG/NIA NIH HHS/\nF31 AG031617/AG/NIA NIH HHS/\nT32 AG000279/AG/NIA NIH HHS/\nR37 AG013038/AG/NIA NIH HHS/\nRandomized Controlled Trial\nResearch Support, N.I.H., Extramural\nResearch Support, Non-U.S. Gov't\nEngland\nClin Sci (Lond). 2011 Jan;120(1):13</vt:lpwstr>
  </property>
  <property fmtid="{D5CDD505-2E9C-101B-9397-08002B2CF9AE}" pid="2160" name="Mendeley Recent Style Id 129_13">
    <vt:lpwstr>-23. doi: 10.1042/CS20100174.","page":"13-23","title":"Sex-specific effects of habitual aerobic exercise on brachial artery flow-mediated dilation in middle-aged and older adults","type":"article-journal","volume":"120"},"uris":["http://www.mendeley.com/d</vt:lpwstr>
  </property>
  <property fmtid="{D5CDD505-2E9C-101B-9397-08002B2CF9AE}" pid="2161" name="Mendeley Recent Style Id 129_14">
    <vt:lpwstr>ocuments/?uuid=fe894486-a1b8-4553-a6e2-24dc89409022"]},{"id":"ITEM-2","itemData":{"DOI":"10.1210/jc.2013-2183","ISBN":"1945-7197 (Electronic) 0021-972X (Linking)","ISSN":"0021-972X","PMID":"24092827","abstract":"OBJECTIVE: In contrast to age-matched men, </vt:lpwstr>
  </property>
  <property fmtid="{D5CDD505-2E9C-101B-9397-08002B2CF9AE}" pid="2162" name="Mendeley Recent Style Id 129_15">
    <vt:lpwstr>endurance exercise training is not consistently associated with enhanced endothelial function in estrogen-deficient postmenopausal women. We determined whether endurance exercise training improves endothelial function in postmenopausal women treated with </vt:lpwstr>
  </property>
  <property fmtid="{D5CDD505-2E9C-101B-9397-08002B2CF9AE}" pid="2163" name="Mendeley Recent Style Id 129_16">
    <vt:lpwstr>estrogen. In a substudy, we determined if oxidative stress is mechanistically linked to endothelial function adaptations to endurance exercise training. PARTICIPANTS AND DESIGN: Brachial artery flow-mediated dilation (FMD) was measured in 36 sedentary, es</vt:lpwstr>
  </property>
  <property fmtid="{D5CDD505-2E9C-101B-9397-08002B2CF9AE}" pid="2164" name="Mendeley Recent Style Id 129_17">
    <vt:lpwstr>trogen-deficient postmenopausal women (45-65 y) at study entry (baseline), after 12 weeks of either placebo, oral (1 mg/d) estradiol, or transdermal estradiol (0.05 mg/d) (randomized), and after an additional 12 weeks of continued estradiol or placebo tre</vt:lpwstr>
  </property>
  <property fmtid="{D5CDD505-2E9C-101B-9397-08002B2CF9AE}" pid="2165" name="Mendeley Recent Style Id 129_18">
    <vt:lpwstr>atment with concurrent endurance exercise training. In subgroups of women, FMD also was measured during the infusion of ascorbic acid at baseline and following estradiol/placebo plus endurance exercise training, and in seven habitually endurance-trained e</vt:lpwstr>
  </property>
  <property fmtid="{D5CDD505-2E9C-101B-9397-08002B2CF9AE}" pid="2166" name="Mendeley Recent Style Id 129_19">
    <vt:lpwstr>strogen-deficient controls. RESULTS: FMD increased in the estrogen-treated groups (both P &lt; .01) after 12 weeks and remained unchanged in placebo. FMD further increased following 12 weeks of endurance exercise training in estrogen-treated (both P &lt; .025),</vt:lpwstr>
  </property>
  <property fmtid="{D5CDD505-2E9C-101B-9397-08002B2CF9AE}" pid="2167" name="Mendeley Recent Style Id 129_20">
    <vt:lpwstr> but not placebo-treated women (P = .55). In the substudy, baseline FMD was similar between sedentary and endurance-trained controls. Ascorbic acid increased FMD at baseline in sedentary women and endurance-trained controls, and following endurance exerci</vt:lpwstr>
  </property>
  <property fmtid="{D5CDD505-2E9C-101B-9397-08002B2CF9AE}" pid="2168" name="Mendeley Recent Style Id 129_21">
    <vt:lpwstr>se training in placebo-treated, but not in estrogen-treated women. CONCLUSIONS: Estrogen status appears to play an important modulatory role in improvements in endothelial function with endurance exercise training in postmenopausal women. The restored end</vt:lpwstr>
  </property>
  <property fmtid="{D5CDD505-2E9C-101B-9397-08002B2CF9AE}" pid="2169" name="Mendeley Recent Style Id 129_22">
    <vt:lpwstr>urance exercise training adaptation in estrogen-treated postmenopausal women may be related to mitigation of oxidative stress.","author":[{"dropping-particle":"","family":"Moreau","given":"Kerrie","non-dropping-particle":"","parse-names":false,"suffix":""</vt:lpwstr>
  </property>
  <property fmtid="{D5CDD505-2E9C-101B-9397-08002B2CF9AE}" pid="2170" name="Mendeley Recent Style Id 129_23">
    <vt:lpwstr>},{"dropping-particle":"","family":"Stauffer","given":"Brian L","non-dropping-particle":"","parse-names":false,"suffix":""},{"dropping-particle":"","family":"Kohrt","given":"Wendy M","non-dropping-particle":"","parse-names":false,"suffix":""},{"dropping-p</vt:lpwstr>
  </property>
  <property fmtid="{D5CDD505-2E9C-101B-9397-08002B2CF9AE}" pid="2171" name="Mendeley Recent Style Id 129_24">
    <vt:lpwstr>article":"","family":"Seals","given":"Douglas R","non-dropping-particle":"","parse-names":false,"suffix":""}],"container-title":"J Clin Endocrinol Metab","edition":"2013/10/05","id":"ITEM-2","issue":"11","issued":{"date-parts":[["2013","11"]]},"language":</vt:lpwstr>
  </property>
  <property fmtid="{D5CDD505-2E9C-101B-9397-08002B2CF9AE}" pid="2172" name="Mendeley Recent Style Id 129_25">
    <vt:lpwstr>"eng","note":"From Duplicate 1 (Essential Role of Estrogen for Improvements in Vascular Endothelial Function With Endurance Exercise in Postmenopausal Women - Moreau, Kerrie; Stauffer, Brian L; Kohrt, Wendy M; Seals, Douglas R)\n\nFrom Duplicate 1 (Essent</vt:lpwstr>
  </property>
  <property fmtid="{D5CDD505-2E9C-101B-9397-08002B2CF9AE}" pid="2173" name="Mendeley Recent Style Id 129_26">
    <vt:lpwstr>ial Role of Estrogen for Improvements in Vascular Endothelial Function With Endurance Exercise in Postmenopausal Women - Moreau, Kerrie L; Stauffer, Brian L; Kohrt, Wendy M; Seals, Douglas R)\n\nIncluded\n\nFrom Duplicate 2 (Essential role of estrogen for</vt:lpwstr>
  </property>
  <property fmtid="{D5CDD505-2E9C-101B-9397-08002B2CF9AE}" pid="2174" name="Mendeley Recent Style Id 129_27">
    <vt:lpwstr> improvements in vascular endothelial function with endurance exercise in postmenopausal women - Moreau, K L; Stauffer, B L; Kohrt, W M; Seals, D R)\n\nMoreau, Kerrie L\nStauffer, Brian L\nKohrt, Wendy M\nSeals, Douglas R\neng\nP30 DK048520/DK/NIDDK NIH H</vt:lpwstr>
  </property>
  <property fmtid="{D5CDD505-2E9C-101B-9397-08002B2CF9AE}" pid="2175" name="Mendeley Recent Style Id 129_28">
    <vt:lpwstr>HS/\nAG013038/AG/NIA NIH HHS/\nUL1 RR025780/RR/NCRR NIH HHS/\nR01 AG027678/AG/NIA NIH HHS/\nR01AG022241/AG/NIA NIH HHS/\nR01 AG013038/AG/NIA NIH HHS/\nR01 AG022241/AG/NIA NIH HHS/\nR01AG027678/AG/NIA NIH HHS/\nK01 AG020683/AG/NIA NIH HHS/\nUL1-RR-025780/R</vt:lpwstr>
  </property>
  <property fmtid="{D5CDD505-2E9C-101B-9397-08002B2CF9AE}" pid="2176" name="Mendeley Recent Style Id 129_29">
    <vt:lpwstr>R/NCRR NIH HHS/\nUL1 TR001082/TR/NCATS NIH HHS/\nR37 AG013038/AG/NIA NIH HHS/\nK01AG020683/AG/NIA NIH HHS/\nRandomized Controlled Trial\nResearch Support, N.I.H., Extramural\nJ Clin Endocrinol Metab. 2013 Nov;98(11):4507-15. doi: 10.1210/jc.2013-2183. Epu</vt:lpwstr>
  </property>
  <property fmtid="{D5CDD505-2E9C-101B-9397-08002B2CF9AE}" pid="2177" name="Mendeley Recent Style Id 129_30">
    <vt:lpwstr>b 2013 Oct 3.\n\nFrom Duplicate 2 (Essential role of estrogen for improvements in vascular endothelial function with endurance exercise in postmenopausal women - Moreau, K; Stauffer, B L; Kohrt, W M; Seals, D R)\n\nMoreau, Kerrie L\nStauffer, Brian L\nKoh</vt:lpwstr>
  </property>
  <property fmtid="{D5CDD505-2E9C-101B-9397-08002B2CF9AE}" pid="2178" name="Mendeley Recent Style Id 129_31">
    <vt:lpwstr>rt, Wendy M\nSeals, Douglas R\neng\nP30 DK048520/DK/NIDDK NIH HHS/\nAG013038/AG/NIA NIH HHS/\nUL1 RR025780/RR/NCRR NIH HHS/\nR01 AG027678/AG/NIA NIH HHS/\nR01AG022241/AG/NIA NIH HHS/\nR01 AG013038/AG/NIA NIH HHS/\nR01 AG022241/AG/NIA NIH HHS/\nR01AG027678</vt:lpwstr>
  </property>
  <property fmtid="{D5CDD505-2E9C-101B-9397-08002B2CF9AE}" pid="2179" name="Mendeley Recent Style Id 129_32">
    <vt:lpwstr>/AG/NIA NIH HHS/\nK01 AG020683/AG/NIA NIH HHS/\nUL1-RR-025780/RR/NCRR NIH HHS/\nUL1 TR001082/TR/NCATS NIH HHS/\nR37 AG013038/AG/NIA NIH HHS/\nK01AG020683/AG/NIA NIH HHS/\nRandomized Controlled Trial\nResearch Support, N.I.H., Extramural\nJ Clin Endocrinol</vt:lpwstr>
  </property>
  <property fmtid="{D5CDD505-2E9C-101B-9397-08002B2CF9AE}" pid="2180" name="Mendeley Recent Style Id 129_33">
    <vt:lpwstr> Metab. 2013 Nov;98(11):4507-15. doi: 10.1210/jc.2013-2183. Epub 2013 Oct 3.","page":"4507-4515","publisher-place":"United States","title":"Essential role of estrogen for improvements in vascular endothelial function with endurance exercise in postmenopau</vt:lpwstr>
  </property>
  <property fmtid="{D5CDD505-2E9C-101B-9397-08002B2CF9AE}" pid="2181" name="Mendeley Recent Style Id 129_34">
    <vt:lpwstr>sal women","type":"article-journal","volume":"98"},"uris":["http://www.mendeley.com/documents/?uuid=c07d19b5-a937-4fda-9d46-29dd9c2442af"]}],"mendeley":{"formattedCitation":"&lt;sup&gt;14,41&lt;/sup&gt;","plainTextFormattedCitation":"14,41","previouslyFormattedCitati</vt:lpwstr>
  </property>
  <property fmtid="{D5CDD505-2E9C-101B-9397-08002B2CF9AE}" pid="2182" name="Mendeley Recent Style Id 129_35">
    <vt:lpwstr>on":"&lt;sup&gt;14,41&lt;/sup&gt;"},"properties":{"noteIndex":0},"schema":"https://github.com/citation-style-language/schema/raw/master/csl-citation.json"}</vt:lpwstr>
  </property>
  <property fmtid="{D5CDD505-2E9C-101B-9397-08002B2CF9AE}" pid="2183" name="Mendeley Recent Style Name 129_1">
    <vt:lpwstr>&lt;sup&gt;14,41&lt;/sup&gt;</vt:lpwstr>
  </property>
  <property fmtid="{D5CDD505-2E9C-101B-9397-08002B2CF9AE}" pid="2184" name="Mendeley Recent Style Id 130_1">
    <vt:lpwstr>&lt;sup&gt;14,41&lt;/sup&gt;</vt:lpwstr>
  </property>
  <property fmtid="{D5CDD505-2E9C-101B-9397-08002B2CF9AE}" pid="2185" name="Mendeley Recent Style Name 130_1">
    <vt:lpwstr>14,41</vt:lpwstr>
  </property>
  <property fmtid="{D5CDD505-2E9C-101B-9397-08002B2CF9AE}" pid="2186" name="Mendeley Recent Style Id 131_1">
    <vt:lpwstr>ADDIN CSL_CITATION {"citationItems":[{"id":"ITEM-1","itemData":{"DOI":"10.1210/jc.2013-2183","ISBN":"1945-7197 (Electronic) 0021-972X (Linking)","ISSN":"0021-972X","PMID":"24092827","abstract":"OBJECTIVE: In contrast to age-matched men, endurance exercise</vt:lpwstr>
  </property>
  <property fmtid="{D5CDD505-2E9C-101B-9397-08002B2CF9AE}" pid="2187" name="Mendeley Recent Style Id 131_2">
    <vt:lpwstr> training is not consistently associated with enhanced endothelial function in estrogen-deficient postmenopausal women. We determined whether endurance exercise training improves endothelial function in postmenopausal women treated with estrogen. In a sub</vt:lpwstr>
  </property>
  <property fmtid="{D5CDD505-2E9C-101B-9397-08002B2CF9AE}" pid="2188" name="Mendeley Recent Style Id 131_3">
    <vt:lpwstr>study, we determined if oxidative stress is mechanistically linked to endothelial function adaptations to endurance exercise training. PARTICIPANTS AND DESIGN: Brachial artery flow-mediated dilation (FMD) was measured in 36 sedentary, estrogen-deficient p</vt:lpwstr>
  </property>
  <property fmtid="{D5CDD505-2E9C-101B-9397-08002B2CF9AE}" pid="2189" name="Mendeley Recent Style Id 131_4">
    <vt:lpwstr>ostmenopausal women (45-65 y) at study entry (baseline), after 12 weeks of either placebo, oral (1 mg/d) estradiol, or transdermal estradiol (0.05 mg/d) (randomized), and after an additional 12 weeks of continued estradiol or placebo treatment with concur</vt:lpwstr>
  </property>
  <property fmtid="{D5CDD505-2E9C-101B-9397-08002B2CF9AE}" pid="2190" name="Mendeley Recent Style Id 131_5">
    <vt:lpwstr>rent endurance exercise training. In subgroups of women, FMD also was measured during the infusion of ascorbic acid at baseline and following estradiol/placebo plus endurance exercise training, and in seven habitually endurance-trained estrogen-deficient </vt:lpwstr>
  </property>
  <property fmtid="{D5CDD505-2E9C-101B-9397-08002B2CF9AE}" pid="2191" name="Mendeley Recent Style Id 131_6">
    <vt:lpwstr>controls. RESULTS: FMD increased in the estrogen-treated groups (both P &lt; .01) after 12 weeks and remained unchanged in placebo. FMD further increased following 12 weeks of endurance exercise training in estrogen-treated (both P &lt; .025), but not placebo-t</vt:lpwstr>
  </property>
  <property fmtid="{D5CDD505-2E9C-101B-9397-08002B2CF9AE}" pid="2192" name="Mendeley Recent Style Id 131_7">
    <vt:lpwstr>reated women (P = .55). In the substudy, baseline FMD was similar between sedentary and endurance-trained controls. Ascorbic acid increased FMD at baseline in sedentary women and endurance-trained controls, and following endurance exercise training in pla</vt:lpwstr>
  </property>
  <property fmtid="{D5CDD505-2E9C-101B-9397-08002B2CF9AE}" pid="2193" name="Mendeley Recent Style Id 131_8">
    <vt:lpwstr>cebo-treated, but not in estrogen-treated women. CONCLUSIONS: Estrogen status appears to play an important modulatory role in improvements in endothelial function with endurance exercise training in postmenopausal women. The restored endurance exercise tr</vt:lpwstr>
  </property>
  <property fmtid="{D5CDD505-2E9C-101B-9397-08002B2CF9AE}" pid="2194" name="Mendeley Recent Style Id 131_9">
    <vt:lpwstr>aining adaptation in estrogen-treated postmenopausal women may be related to mitigation of oxidative stress.","author":[{"dropping-particle":"","family":"Moreau","given":"Kerrie","non-dropping-particle":"","parse-names":false,"suffix":""},{"dropping-parti</vt:lpwstr>
  </property>
  <property fmtid="{D5CDD505-2E9C-101B-9397-08002B2CF9AE}" pid="2195" name="Mendeley Recent Style Id 131_10">
    <vt:lpwstr>cle":"","family":"Stauffer","given":"Brian L","non-dropping-particle":"","parse-names":false,"suffix":""},{"dropping-particle":"","family":"Kohrt","given":"Wendy M","non-dropping-particle":"","parse-names":false,"suffix":""},{"dropping-particle":"","famil</vt:lpwstr>
  </property>
  <property fmtid="{D5CDD505-2E9C-101B-9397-08002B2CF9AE}" pid="2196" name="Mendeley Recent Style Id 131_11">
    <vt:lpwstr>y":"Seals","given":"Douglas R","non-dropping-particle":"","parse-names":false,"suffix":""}],"container-title":"J Clin Endocrinol Metab","edition":"2013/10/05","id":"ITEM-1","issue":"11","issued":{"date-parts":[["2013","11"]]},"language":"eng","note":"From</vt:lpwstr>
  </property>
  <property fmtid="{D5CDD505-2E9C-101B-9397-08002B2CF9AE}" pid="2197" name="Mendeley Recent Style Id 131_12">
    <vt:lpwstr> Duplicate 1 (Essential Role of Estrogen for Improvements in Vascular Endothelial Function With Endurance Exercise in Postmenopausal Women - Moreau, Kerrie; Stauffer, Brian L; Kohrt, Wendy M; Seals, Douglas R)\n\nFrom Duplicate 1 (Essential Role of Estrog</vt:lpwstr>
  </property>
  <property fmtid="{D5CDD505-2E9C-101B-9397-08002B2CF9AE}" pid="2198" name="Mendeley Recent Style Id 131_13">
    <vt:lpwstr>en for Improvements in Vascular Endothelial Function With Endurance Exercise in Postmenopausal Women - Moreau, Kerrie L; Stauffer, Brian L; Kohrt, Wendy M; Seals, Douglas R)\n\nIncluded\n\nFrom Duplicate 2 (Essential role of estrogen for improvements in v</vt:lpwstr>
  </property>
  <property fmtid="{D5CDD505-2E9C-101B-9397-08002B2CF9AE}" pid="2199" name="Mendeley Recent Style Id 131_14">
    <vt:lpwstr>ascular endothelial function with endurance exercise in postmenopausal women - Moreau, K L; Stauffer, B L; Kohrt, W M; Seals, D R)\n\nMoreau, Kerrie L\nStauffer, Brian L\nKohrt, Wendy M\nSeals, Douglas R\neng\nP30 DK048520/DK/NIDDK NIH HHS/\nAG013038/AG/N</vt:lpwstr>
  </property>
  <property fmtid="{D5CDD505-2E9C-101B-9397-08002B2CF9AE}" pid="2200" name="Mendeley Recent Style Id 131_15">
    <vt:lpwstr>IA NIH HHS/\nUL1 RR025780/RR/NCRR NIH HHS/\nR01 AG027678/AG/NIA NIH HHS/\nR01AG022241/AG/NIA NIH HHS/\nR01 AG013038/AG/NIA NIH HHS/\nR01 AG022241/AG/NIA NIH HHS/\nR01AG027678/AG/NIA NIH HHS/\nK01 AG020683/AG/NIA NIH HHS/\nUL1-RR-025780/RR/NCRR NIH HHS/\nU</vt:lpwstr>
  </property>
  <property fmtid="{D5CDD505-2E9C-101B-9397-08002B2CF9AE}" pid="2201" name="Mendeley Recent Style Id 131_16">
    <vt:lpwstr>L1 TR001082/TR/NCATS NIH HHS/\nR37 AG013038/AG/NIA NIH HHS/\nK01AG020683/AG/NIA NIH HHS/\nRandomized Controlled Trial\nResearch Support, N.I.H., Extramural\nJ Clin Endocrinol Metab. 2013 Nov;98(11):4507-15. doi: 10.1210/jc.2013-2183. Epub 2013 Oct 3.\n\nF</vt:lpwstr>
  </property>
  <property fmtid="{D5CDD505-2E9C-101B-9397-08002B2CF9AE}" pid="2202" name="Mendeley Recent Style Id 131_17">
    <vt:lpwstr>rom Duplicate 2 (Essential role of estrogen for improvements in vascular endothelial function with endurance exercise in postmenopausal women - Moreau, K; Stauffer, B L; Kohrt, W M; Seals, D R)\n\nMoreau, Kerrie L\nStauffer, Brian L\nKohrt, Wendy M\nSeals</vt:lpwstr>
  </property>
  <property fmtid="{D5CDD505-2E9C-101B-9397-08002B2CF9AE}" pid="2203" name="Mendeley Recent Style Id 131_18">
    <vt:lpwstr>, Douglas R\neng\nP30 DK048520/DK/NIDDK NIH HHS/\nAG013038/AG/NIA NIH HHS/\nUL1 RR025780/RR/NCRR NIH HHS/\nR01 AG027678/AG/NIA NIH HHS/\nR01AG022241/AG/NIA NIH HHS/\nR01 AG013038/AG/NIA NIH HHS/\nR01 AG022241/AG/NIA NIH HHS/\nR01AG027678/AG/NIA NIH HHS/\n</vt:lpwstr>
  </property>
  <property fmtid="{D5CDD505-2E9C-101B-9397-08002B2CF9AE}" pid="2204" name="Mendeley Recent Style Id 131_19">
    <vt:lpwstr>K01 AG020683/AG/NIA NIH HHS/\nUL1-RR-025780/RR/NCRR NIH HHS/\nUL1 TR001082/TR/NCATS NIH HHS/\nR37 AG013038/AG/NIA NIH HHS/\nK01AG020683/AG/NIA NIH HHS/\nRandomized Controlled Trial\nResearch Support, N.I.H., Extramural\nJ Clin Endocrinol Metab. 2013 Nov;9</vt:lpwstr>
  </property>
  <property fmtid="{D5CDD505-2E9C-101B-9397-08002B2CF9AE}" pid="2205" name="Mendeley Recent Style Id 131_20">
    <vt:lpwstr>8(11):4507-15. doi: 10.1210/jc.2013-2183. Epub 2013 Oct 3.","page":"4507-4515","publisher-place":"United States","title":"Essential role of estrogen for improvements in vascular endothelial function with endurance exercise in postmenopausal women","type":</vt:lpwstr>
  </property>
  <property fmtid="{D5CDD505-2E9C-101B-9397-08002B2CF9AE}" pid="2206" name="Mendeley Recent Style Id 131_21">
    <vt:lpwstr>"article-journal","volume":"98"},"uris":["http://www.mendeley.com/documents/?uuid=c07d19b5-a937-4fda-9d46-29dd9c2442af"]}],"mendeley":{"formattedCitation":"&lt;sup&gt;14&lt;/sup&gt;","plainTextFormattedCitation":"14","previouslyFormattedCitation":"&lt;sup&gt;14&lt;/sup&gt;"},"pr</vt:lpwstr>
  </property>
  <property fmtid="{D5CDD505-2E9C-101B-9397-08002B2CF9AE}" pid="2207" name="Mendeley Recent Style Id 131_22">
    <vt:lpwstr>operties":{"noteIndex":0},"schema":"https://github.com/citation-style-language/schema/raw/master/csl-citation.json"}</vt:lpwstr>
  </property>
  <property fmtid="{D5CDD505-2E9C-101B-9397-08002B2CF9AE}" pid="2208" name="Mendeley Recent Style Name 131_1">
    <vt:lpwstr>&lt;sup&gt;14&lt;/sup&gt;</vt:lpwstr>
  </property>
  <property fmtid="{D5CDD505-2E9C-101B-9397-08002B2CF9AE}" pid="2209" name="Mendeley Recent Style Id 132_1">
    <vt:lpwstr>&lt;sup&gt;14&lt;/sup&gt;</vt:lpwstr>
  </property>
  <property fmtid="{D5CDD505-2E9C-101B-9397-08002B2CF9AE}" pid="2210" name="Mendeley Recent Style Name 132_1">
    <vt:lpwstr>14</vt:lpwstr>
  </property>
  <property fmtid="{D5CDD505-2E9C-101B-9397-08002B2CF9AE}" pid="2211" name="Mendeley Recent Style Id 133_1">
    <vt:lpwstr>ADDIN CSL_CITATION {"citationItems":[{"id":"ITEM-1","itemData":{"ISSN":"0140-6736","author":[{"dropping-particle":"","family":"Chlebowski","given":"Rowan T","non-dropping-particle":"","parse-names":false,"suffix":""},{"dropping-particle":"","family":"Schw</vt:lpwstr>
  </property>
  <property fmtid="{D5CDD505-2E9C-101B-9397-08002B2CF9AE}" pid="2212" name="Mendeley Recent Style Id 133_2">
    <vt:lpwstr>artz","given":"Ann G","non-dropping-particle":"","parse-names":false,"suffix":""},{"dropping-particle":"","family":"Wakelee","given":"Heather","non-dropping-particle":"","parse-names":false,"suffix":""},{"dropping-particle":"","family":"Anderson","given":</vt:lpwstr>
  </property>
  <property fmtid="{D5CDD505-2E9C-101B-9397-08002B2CF9AE}" pid="2213" name="Mendeley Recent Style Id 133_3">
    <vt:lpwstr>"Garnet L","non-dropping-particle":"","parse-names":false,"suffix":""},{"dropping-particle":"","family":"Stefanick","given":"Marcia L","non-dropping-particle":"","parse-names":false,"suffix":""},{"dropping-particle":"","family":"Manson","given":"JoAnn E",</vt:lpwstr>
  </property>
  <property fmtid="{D5CDD505-2E9C-101B-9397-08002B2CF9AE}" pid="2214" name="Mendeley Recent Style Id 133_4">
    <vt:lpwstr>"non-dropping-particle":"","parse-names":false,"suffix":""},{"dropping-particle":"","family":"Rodabough","given":"Rebecca J","non-dropping-particle":"","parse-names":false,"suffix":""},{"dropping-particle":"","family":"Chien","given":"Jason W","non-droppi</vt:lpwstr>
  </property>
  <property fmtid="{D5CDD505-2E9C-101B-9397-08002B2CF9AE}" pid="2215" name="Mendeley Recent Style Id 133_5">
    <vt:lpwstr>ng-particle":"","parse-names":false,"suffix":""},{"dropping-particle":"","family":"Wactawski-Wende","given":"Jean","non-dropping-particle":"","parse-names":false,"suffix":""},{"dropping-particle":"","family":"Gass","given":"Margery","non-dropping-particle</vt:lpwstr>
  </property>
  <property fmtid="{D5CDD505-2E9C-101B-9397-08002B2CF9AE}" pid="2216" name="Mendeley Recent Style Id 133_6">
    <vt:lpwstr>":"","parse-names":false,"suffix":""}],"container-title":"The Lancet","id":"ITEM-1","issue":"9697","issued":{"date-parts":[["2009"]]},"page":"1243-1251","publisher":"Elsevier","title":"Oestrogen plus progestin and lung cancer in postmenopausal women (Wome</vt:lpwstr>
  </property>
  <property fmtid="{D5CDD505-2E9C-101B-9397-08002B2CF9AE}" pid="2217" name="Mendeley Recent Style Id 133_7">
    <vt:lpwstr>n's Health Initiative trial): a post-hoc analysis of a randomised controlled trial","type":"article-journal","volume":"374"},"uris":["http://www.mendeley.com/documents/?uuid=f08fdaec-ec49-4204-8774-53742a2b5581"]},{"id":"ITEM-2","itemData":{"ISSN":"0140-6</vt:lpwstr>
  </property>
  <property fmtid="{D5CDD505-2E9C-101B-9397-08002B2CF9AE}" pid="2218" name="Mendeley Recent Style Id 133_8">
    <vt:lpwstr>736","author":[{"dropping-particle":"","family":"Vandenbroucke","given":"Jan P","non-dropping-particle":"","parse-names":false,"suffix":""}],"container-title":"The Lancet","id":"ITEM-2","issue":"9671","issued":{"date-parts":[["2009"]]},"page":"1233-1235",</vt:lpwstr>
  </property>
  <property fmtid="{D5CDD505-2E9C-101B-9397-08002B2CF9AE}" pid="2219" name="Mendeley Recent Style Id 133_9">
    <vt:lpwstr>"publisher":"Elsevier","title":"The HRT controversy: observational studies and RCTs fall in line","type":"article-journal","volume":"373"},"uris":["http://www.mendeley.com/documents/?uuid=d034e20f-00fe-471a-b6f6-0a27c89f38a8"]},{"id":"ITEM-3","itemData":{</vt:lpwstr>
  </property>
  <property fmtid="{D5CDD505-2E9C-101B-9397-08002B2CF9AE}" pid="2220" name="Mendeley Recent Style Id 133_10">
    <vt:lpwstr>"ISSN":"1476-6256","author":[{"dropping-particle":"","family":"Prentice","given":"Ross L","non-dropping-particle":"","parse-names":false,"suffix":""},{"dropping-particle":"","family":"Langer","given":"Robert D","non-dropping-particle":"","parse-names":fal</vt:lpwstr>
  </property>
  <property fmtid="{D5CDD505-2E9C-101B-9397-08002B2CF9AE}" pid="2221" name="Mendeley Recent Style Id 133_11">
    <vt:lpwstr>se,"suffix":""},{"dropping-particle":"","family":"Stefanick","given":"Marcia L","non-dropping-particle":"","parse-names":false,"suffix":""},{"dropping-particle":"V","family":"Howard","given":"Barbara","non-dropping-particle":"","parse-names":false,"suffix</vt:lpwstr>
  </property>
  <property fmtid="{D5CDD505-2E9C-101B-9397-08002B2CF9AE}" pid="2222" name="Mendeley Recent Style Id 133_12">
    <vt:lpwstr>":""},{"dropping-particle":"","family":"Pettinger","given":"Mary","non-dropping-particle":"","parse-names":false,"suffix":""},{"dropping-particle":"","family":"Anderson","given":"Garnet L","non-dropping-particle":"","parse-names":false,"suffix":""},{"drop</vt:lpwstr>
  </property>
  <property fmtid="{D5CDD505-2E9C-101B-9397-08002B2CF9AE}" pid="2223" name="Mendeley Recent Style Id 133_13">
    <vt:lpwstr>ping-particle":"","family":"Barad","given":"David","non-dropping-particle":"","parse-names":false,"suffix":""},{"dropping-particle":"","family":"Curb","given":"J David","non-dropping-particle":"","parse-names":false,"suffix":""},{"dropping-particle":"","f</vt:lpwstr>
  </property>
  <property fmtid="{D5CDD505-2E9C-101B-9397-08002B2CF9AE}" pid="2224" name="Mendeley Recent Style Id 133_14">
    <vt:lpwstr>amily":"Kotchen","given":"Jane","non-dropping-particle":"","parse-names":false,"suffix":""},{"dropping-particle":"","family":"Kuller","given":"Lewis","non-dropping-particle":"","parse-names":false,"suffix":""}],"container-title":"American journal of epide</vt:lpwstr>
  </property>
  <property fmtid="{D5CDD505-2E9C-101B-9397-08002B2CF9AE}" pid="2225" name="Mendeley Recent Style Id 133_15">
    <vt:lpwstr>miology","id":"ITEM-3","issue":"7","issued":{"date-parts":[["2006"]]},"page":"589-599","publisher":"Oxford University Press","title":"Combined analysis of Women's Health Initiative observational and clinical trial data on postmenopausal hormone treatment </vt:lpwstr>
  </property>
  <property fmtid="{D5CDD505-2E9C-101B-9397-08002B2CF9AE}" pid="2226" name="Mendeley Recent Style Id 133_16">
    <vt:lpwstr>and cardiovascular disease","type":"article-journal","volume":"163"},"uris":["http://www.mendeley.com/documents/?uuid=68086e32-8b77-40ba-80e0-d4789332f792"]},{"id":"ITEM-4","itemData":{"ISSN":"0959-8138","author":[{"dropping-particle":"","family":"Vinogra</vt:lpwstr>
  </property>
  <property fmtid="{D5CDD505-2E9C-101B-9397-08002B2CF9AE}" pid="2227" name="Mendeley Recent Style Id 133_17">
    <vt:lpwstr>dova","given":"Yana","non-dropping-particle":"","parse-names":false,"suffix":""},{"dropping-particle":"","family":"Coupland","given":"Carol","non-dropping-particle":"","parse-names":false,"suffix":""},{"dropping-particle":"","family":"Hippisley-Cox","give</vt:lpwstr>
  </property>
  <property fmtid="{D5CDD505-2E9C-101B-9397-08002B2CF9AE}" pid="2228" name="Mendeley Recent Style Id 133_18">
    <vt:lpwstr>n":"Julia","non-dropping-particle":"","parse-names":false,"suffix":""}],"container-title":"bmj","id":"ITEM-4","issued":{"date-parts":[["2019"]]},"publisher":"British Medical Journal Publishing Group","title":"Use of hormone replacement therapy and risk of</vt:lpwstr>
  </property>
  <property fmtid="{D5CDD505-2E9C-101B-9397-08002B2CF9AE}" pid="2229" name="Mendeley Recent Style Id 133_19">
    <vt:lpwstr> venous thromboembolism: nested case-control studies using the QResearch and CPRD databases","type":"article-journal","volume":"364"},"uris":["http://www.mendeley.com/documents/?uuid=1d6da2a0-8017-45f1-b965-5bf110486cda"]},{"id":"ITEM-5","itemData":{"ISSN</vt:lpwstr>
  </property>
  <property fmtid="{D5CDD505-2E9C-101B-9397-08002B2CF9AE}" pid="2230" name="Mendeley Recent Style Id 133_20">
    <vt:lpwstr>":"0009-7322","author":[{"dropping-particle":"","family":"Guetta","given":"Victor","non-dropping-particle":"","parse-names":false,"suffix":""},{"dropping-particle":"","family":"Cannon","given":"R.O","non-dropping-particle":"","parse-names":false,"suffix":</vt:lpwstr>
  </property>
  <property fmtid="{D5CDD505-2E9C-101B-9397-08002B2CF9AE}" pid="2231" name="Mendeley Recent Style Id 133_21">
    <vt:lpwstr>""}],"container-title":"Circulation","id":"ITEM-5","issue":"10","issued":{"date-parts":[["1996"]]},"page":"1928-1937","publisher":"Am Heart Assoc","title":"Cardiovascular effects of estrogen and lipid-lowering therapies in postmenopausal women","type":"ar</vt:lpwstr>
  </property>
  <property fmtid="{D5CDD505-2E9C-101B-9397-08002B2CF9AE}" pid="2232" name="Mendeley Recent Style Id 133_22">
    <vt:lpwstr>ticle-journal","volume":"93"},"uris":["http://www.mendeley.com/documents/?uuid=a8d8db6b-6f86-4c52-90ed-9cfd34a19d83"]},{"id":"ITEM-6","itemData":{"ISSN":"0020-7136","author":[{"dropping-particle":"","family":"Magnusson","given":"Cecilia","non-dropping-par</vt:lpwstr>
  </property>
  <property fmtid="{D5CDD505-2E9C-101B-9397-08002B2CF9AE}" pid="2233" name="Mendeley Recent Style Id 133_23">
    <vt:lpwstr>ticle":"","parse-names":false,"suffix":""},{"dropping-particle":"","family":"Baron","given":"John A","non-dropping-particle":"","parse-names":false,"suffix":""},{"dropping-particle":"","family":"Correia","given":"Nestor","non-dropping-particle":"","parse-</vt:lpwstr>
  </property>
  <property fmtid="{D5CDD505-2E9C-101B-9397-08002B2CF9AE}" pid="2234" name="Mendeley Recent Style Id 133_24">
    <vt:lpwstr>names":false,"suffix":""},{"dropping-particle":"","family":"Bergström","given":"Reinhold","non-dropping-particle":"","parse-names":false,"suffix":""},{"dropping-particle":"","family":"Adami","given":"Hans‐Olov","non-dropping-particle":"","parse-names":fal</vt:lpwstr>
  </property>
  <property fmtid="{D5CDD505-2E9C-101B-9397-08002B2CF9AE}" pid="2235" name="Mendeley Recent Style Id 133_25">
    <vt:lpwstr>se,"suffix":""},{"dropping-particle":"","family":"Persson","given":"Ingemar","non-dropping-particle":"","parse-names":false,"suffix":""}],"container-title":"International Journal of Cancer","id":"ITEM-6","issue":"3","issued":{"date-parts":[["1999"]]},"pag</vt:lpwstr>
  </property>
  <property fmtid="{D5CDD505-2E9C-101B-9397-08002B2CF9AE}" pid="2236" name="Mendeley Recent Style Id 133_26">
    <vt:lpwstr>e":"339-344","publisher":"Wiley Online Library","title":"Breast‐cancer risk following long‐term oestrogen‐and oestrogen‐progestin‐replacement therapy","type":"article-journal","volume":"81"},"uris":["http://www.mendeley.com/documents/?uuid=f0792a7e-6c7f-4</vt:lpwstr>
  </property>
  <property fmtid="{D5CDD505-2E9C-101B-9397-08002B2CF9AE}" pid="2237" name="Mendeley Recent Style Id 133_27">
    <vt:lpwstr>783-9f9a-7b352c32c23e"]}],"mendeley":{"formattedCitation":"&lt;sup&gt;16–19,47,48&lt;/sup&gt;","plainTextFormattedCitation":"16–19,47,48","previouslyFormattedCitation":"&lt;sup&gt;16–19,47,48&lt;/sup&gt;"},"properties":{"noteIndex":0},"schema":"https://github.com/citation-style-</vt:lpwstr>
  </property>
  <property fmtid="{D5CDD505-2E9C-101B-9397-08002B2CF9AE}" pid="2238" name="Mendeley Recent Style Id 133_28">
    <vt:lpwstr>language/schema/raw/master/csl-citation.json"}</vt:lpwstr>
  </property>
  <property fmtid="{D5CDD505-2E9C-101B-9397-08002B2CF9AE}" pid="2239" name="Mendeley Recent Style Name 133_1">
    <vt:lpwstr>&lt;sup&gt;16–19,47,48&lt;/sup&gt;</vt:lpwstr>
  </property>
  <property fmtid="{D5CDD505-2E9C-101B-9397-08002B2CF9AE}" pid="2240" name="Mendeley Recent Style Id 134_1">
    <vt:lpwstr>&lt;sup&gt;16–19,47,48&lt;/sup&gt;</vt:lpwstr>
  </property>
  <property fmtid="{D5CDD505-2E9C-101B-9397-08002B2CF9AE}" pid="2241" name="Mendeley Recent Style Name 134_1">
    <vt:lpwstr>16–19,47,48</vt:lpwstr>
  </property>
  <property fmtid="{D5CDD505-2E9C-101B-9397-08002B2CF9AE}" pid="2242" name="Mendeley Recent Style Id 135_1">
    <vt:lpwstr>ADDIN CSL_CITATION {"citationItems":[{"id":"ITEM-1","itemData":{"DOI":"10.1113/jp277056","ISBN":"0022-3751","PMID":"31077368","abstract":"As women enter menopause at mid-life, oestrogen production ceases and its many beneficial effects on cardiovascular h</vt:lpwstr>
  </property>
  <property fmtid="{D5CDD505-2E9C-101B-9397-08002B2CF9AE}" pid="2243" name="Mendeley Recent Style Id 135_2">
    <vt:lpwstr>ealth are lost whereby the age-related risk of cardiovascular disease is accelerated. Oestrogen acts via oestrogen receptors and can activate the oestrogen response element leading to upregulation of a number of proteins of importance for vascular health,</vt:lpwstr>
  </property>
  <property fmtid="{D5CDD505-2E9C-101B-9397-08002B2CF9AE}" pid="2244" name="Mendeley Recent Style Id 135_3">
    <vt:lpwstr> including the vasodilator and anti-atherogenic enzyme endothelial nitric oxide synthase and angiogenic factors. Hormone replacement therapy can to some extent counteract the loss of oestrogen although studies have shown that such treatment may only be ef</vt:lpwstr>
  </property>
  <property fmtid="{D5CDD505-2E9C-101B-9397-08002B2CF9AE}" pid="2245" name="Mendeley Recent Style Id 135_4">
    <vt:lpwstr>fective if initiated soon after menopause, the so-called timing hypothesis. An attractive alternative to hormone therapy is regular physical activity, as it is known that exercise induces many of the same cardiovascular health protective effects as oestro</vt:lpwstr>
  </property>
  <property fmtid="{D5CDD505-2E9C-101B-9397-08002B2CF9AE}" pid="2246" name="Mendeley Recent Style Id 135_5">
    <vt:lpwstr>gen. Nevertheless, results from studies on the effect of physical activity on vascular function and cardiovascular health are inconsistent, with some studies showing a lack of effect of a physical activity programme and others showing a beneficial effect.</vt:lpwstr>
  </property>
  <property fmtid="{D5CDD505-2E9C-101B-9397-08002B2CF9AE}" pid="2247" name="Mendeley Recent Style Id 135_6">
    <vt:lpwstr> The reason for this divergence is unclear but here we explore whether there may be a timing aspect also for exercise training, the exercise timing hypothesis, in which initiation of exercise interventions soon after menopause may be more effective than i</vt:lpwstr>
  </property>
  <property fmtid="{D5CDD505-2E9C-101B-9397-08002B2CF9AE}" pid="2248" name="Mendeley Recent Style Id 135_7">
    <vt:lpwstr>nitiation many years after. The possibility that oestrogen-related receptor-alpha and oxidative stress may play a role in such a timing effect is discussed.","author":[{"dropping-particle":"","family":"Gliemann","given":"L","non-dropping-particle":"","par</vt:lpwstr>
  </property>
  <property fmtid="{D5CDD505-2E9C-101B-9397-08002B2CF9AE}" pid="2249" name="Mendeley Recent Style Id 135_8">
    <vt:lpwstr>se-names":false,"suffix":""},{"dropping-particle":"","family":"Hellsten","given":"Y","non-dropping-particle":"","parse-names":false,"suffix":""}],"container-title":"The Journal of physiology","id":"ITEM-1","issue":"ja","issued":{"date-parts":[["2019"]]},"</vt:lpwstr>
  </property>
  <property fmtid="{D5CDD505-2E9C-101B-9397-08002B2CF9AE}" pid="2250" name="Mendeley Recent Style Id 135_9">
    <vt:lpwstr>note":"From Duplicate 2 (The exercise timing hypothesis: can exercise training compensate for the reduction in blood vessel function after menopause if timed right? - Gliemann, L; Hellsten, Y)\n\nFrom Duplicate 2 (The exercise timing hypothesis: can exerc</vt:lpwstr>
  </property>
  <property fmtid="{D5CDD505-2E9C-101B-9397-08002B2CF9AE}" pid="2251" name="Mendeley Recent Style Id 135_10">
    <vt:lpwstr>ise training compensate for the reduction in blood vessel function after menopause if timed right? - Gliemann, L; Hellsten, Y)\n\nGliemann, L\nHellsten, Y\neng\nIndependent Research Fund Denmark\nThe Danish Ministry of Culture Research Fund\nEngland\n2019</vt:lpwstr>
  </property>
  <property fmtid="{D5CDD505-2E9C-101B-9397-08002B2CF9AE}" pid="2252" name="Mendeley Recent Style Id 135_11">
    <vt:lpwstr>/05/12 06:00\nJ Physiol. 2019 May 11. doi: 10.1113/JP277056.","title":"The exercise timing hypothesis: can exercise training compensate for the reduction in blood vessel function after menopause if timed right?","type":"article-journal","volume":"0"},"uri</vt:lpwstr>
  </property>
  <property fmtid="{D5CDD505-2E9C-101B-9397-08002B2CF9AE}" pid="2253" name="Mendeley Recent Style Id 135_12">
    <vt:lpwstr>s":["http://www.mendeley.com/documents/?uuid=2fa44228-2226-40bf-9605-0a91d96400ca"]}],"mendeley":{"formattedCitation":"&lt;sup&gt;46&lt;/sup&gt;","plainTextFormattedCitation":"46","previouslyFormattedCitation":"&lt;sup&gt;46&lt;/sup&gt;"},"properties":{"noteIndex":0},"schema":"h</vt:lpwstr>
  </property>
  <property fmtid="{D5CDD505-2E9C-101B-9397-08002B2CF9AE}" pid="2254" name="Mendeley Recent Style Id 135_13">
    <vt:lpwstr>ttps://github.com/citation-style-language/schema/raw/master/csl-citation.json"}</vt:lpwstr>
  </property>
  <property fmtid="{D5CDD505-2E9C-101B-9397-08002B2CF9AE}" pid="2255" name="Mendeley Recent Style Name 135_1">
    <vt:lpwstr>&lt;sup&gt;46&lt;/sup&gt;</vt:lpwstr>
  </property>
  <property fmtid="{D5CDD505-2E9C-101B-9397-08002B2CF9AE}" pid="2256" name="Mendeley Recent Style Id 136_1">
    <vt:lpwstr>&lt;sup&gt;46&lt;/sup&gt;</vt:lpwstr>
  </property>
  <property fmtid="{D5CDD505-2E9C-101B-9397-08002B2CF9AE}" pid="2257" name="Mendeley Recent Style Name 136_1">
    <vt:lpwstr>46</vt:lpwstr>
  </property>
  <property fmtid="{D5CDD505-2E9C-101B-9397-08002B2CF9AE}" pid="2258" name="Mendeley Recent Style Id 137_1">
    <vt:lpwstr>ADDIN CSL_CITATION {"citationItems":[{"id":"ITEM-1","itemData":{"ISSN":"1932-7501","author":[{"dropping-particle":"","family":"Early","given":"Kate S","non-dropping-particle":"","parse-names":false,"suffix":""},{"dropping-particle":"","family":"Stewart","</vt:lpwstr>
  </property>
  <property fmtid="{D5CDD505-2E9C-101B-9397-08002B2CF9AE}" pid="2259" name="Mendeley Recent Style Id 137_2">
    <vt:lpwstr>given":"Abigail","non-dropping-particle":"","parse-names":false,"suffix":""},{"dropping-particle":"","family":"Johannsen","given":"Neil","non-dropping-particle":"","parse-names":false,"suffix":""},{"dropping-particle":"","family":"Lavie","given":"Carl J",</vt:lpwstr>
  </property>
  <property fmtid="{D5CDD505-2E9C-101B-9397-08002B2CF9AE}" pid="2260" name="Mendeley Recent Style Id 137_3">
    <vt:lpwstr>"non-dropping-particle":"","parse-names":false,"suffix":""},{"dropping-particle":"","family":"Thomas","given":"Jerry R","non-dropping-particle":"","parse-names":false,"suffix":""},{"dropping-particle":"","family":"Welsch","given":"Michael","non-dropping-p</vt:lpwstr>
  </property>
  <property fmtid="{D5CDD505-2E9C-101B-9397-08002B2CF9AE}" pid="2261" name="Mendeley Recent Style Id 137_4">
    <vt:lpwstr>article":"","parse-names":false,"suffix":""}],"container-title":"Journal of Cardiopulmonary Rehabilitation and Prevention","id":"ITEM-1","issue":"2","issued":{"date-parts":[["2017"]]},"page":"77-89","publisher":"LWW","title":"The effects of exercise train</vt:lpwstr>
  </property>
  <property fmtid="{D5CDD505-2E9C-101B-9397-08002B2CF9AE}" pid="2262" name="Mendeley Recent Style Id 137_5">
    <vt:lpwstr>ing on brachial artery flow-mediated dilation: a meta-analysis","type":"article-journal","volume":"37"},"uris":["http://www.mendeley.com/documents/?uuid=5a5448b7-eea6-4732-8c52-8fdea6c2f912"]}],"mendeley":{"formattedCitation":"&lt;sup&gt;23&lt;/sup&gt;","manualFormat</vt:lpwstr>
  </property>
  <property fmtid="{D5CDD505-2E9C-101B-9397-08002B2CF9AE}" pid="2263" name="Mendeley Recent Style Id 137_6">
    <vt:lpwstr>ting":"Early et al., (2017)","plainTextFormattedCitation":"23","previouslyFormattedCitation":"&lt;sup&gt;23&lt;/sup&gt;"},"properties":{"noteIndex":0},"schema":"https://github.com/citation-style-language/schema/raw/master/csl-citation.json"}</vt:lpwstr>
  </property>
  <property fmtid="{D5CDD505-2E9C-101B-9397-08002B2CF9AE}" pid="2264" name="Mendeley Recent Style Id 138_1">
    <vt:lpwstr>&lt;sup&gt;23&lt;/sup&gt;</vt:lpwstr>
  </property>
  <property fmtid="{D5CDD505-2E9C-101B-9397-08002B2CF9AE}" pid="2265" name="Mendeley Recent Style Name 138_1">
    <vt:lpwstr>23</vt:lpwstr>
  </property>
  <property fmtid="{D5CDD505-2E9C-101B-9397-08002B2CF9AE}" pid="2266" name="Mendeley Recent Style Id 139_1">
    <vt:lpwstr>ADDIN CSL_CITATION {"citationItems":[{"id":"ITEM-1","itemData":{"ISSN":"0112-1642","author":[{"dropping-particle":"","family":"Ashor","given":"Ammar W","non-dropping-particle":"","parse-names":false,"suffix":""},{"dropping-particle":"","family":"Lara","gi</vt:lpwstr>
  </property>
  <property fmtid="{D5CDD505-2E9C-101B-9397-08002B2CF9AE}" pid="2267" name="Mendeley Recent Style Id 139_2">
    <vt:lpwstr>ven":"Jose","non-dropping-particle":"","parse-names":false,"suffix":""},{"dropping-particle":"","family":"Siervo","given":"Mario","non-dropping-particle":"","parse-names":false,"suffix":""},{"dropping-particle":"","family":"Celis-Morales","given":"Carlos"</vt:lpwstr>
  </property>
  <property fmtid="{D5CDD505-2E9C-101B-9397-08002B2CF9AE}" pid="2268" name="Mendeley Recent Style Id 139_3">
    <vt:lpwstr>,"non-dropping-particle":"","parse-names":false,"suffix":""},{"dropping-particle":"","family":"Oggioni","given":"Clio","non-dropping-particle":"","parse-names":false,"suffix":""},{"dropping-particle":"","family":"Jakovljevic","given":"Djordje G","non-drop</vt:lpwstr>
  </property>
  <property fmtid="{D5CDD505-2E9C-101B-9397-08002B2CF9AE}" pid="2269" name="Mendeley Recent Style Id 139_4">
    <vt:lpwstr>ping-particle":"","parse-names":false,"suffix":""},{"dropping-particle":"","family":"Mathers","given":"John C","non-dropping-particle":"","parse-names":false,"suffix":""}],"container-title":"Sports medicine","id":"ITEM-1","issue":"2","issued":{"date-parts</vt:lpwstr>
  </property>
  <property fmtid="{D5CDD505-2E9C-101B-9397-08002B2CF9AE}" pid="2270" name="Mendeley Recent Style Id 139_5">
    <vt:lpwstr>":[["2015"]]},"page":"279-296","publisher":"Springer","title":"Exercise modalities and endothelial function: a systematic review and dose–response meta-analysis of randomized controlled trials","type":"article-journal","volume":"45"},"uris":["http://www.m</vt:lpwstr>
  </property>
  <property fmtid="{D5CDD505-2E9C-101B-9397-08002B2CF9AE}" pid="2271" name="Mendeley Recent Style Id 139_6">
    <vt:lpwstr>endeley.com/documents/?uuid=cf71261f-5eee-47ae-b409-c4c73c314471"]}],"mendeley":{"formattedCitation":"&lt;sup&gt;22&lt;/sup&gt;","plainTextFormattedCitation":"22","previouslyFormattedCitation":"&lt;sup&gt;22&lt;/sup&gt;"},"properties":{"noteIndex":0},"schema":"https://github.com</vt:lpwstr>
  </property>
  <property fmtid="{D5CDD505-2E9C-101B-9397-08002B2CF9AE}" pid="2272" name="Mendeley Recent Style Id 139_7">
    <vt:lpwstr>/citation-style-language/schema/raw/master/csl-citation.json"}</vt:lpwstr>
  </property>
  <property fmtid="{D5CDD505-2E9C-101B-9397-08002B2CF9AE}" pid="2273" name="Mendeley Recent Style Name 139_1">
    <vt:lpwstr>&lt;sup&gt;22&lt;/sup&gt;</vt:lpwstr>
  </property>
  <property fmtid="{D5CDD505-2E9C-101B-9397-08002B2CF9AE}" pid="2274" name="Mendeley Recent Style Id 140_1">
    <vt:lpwstr>&lt;sup&gt;22&lt;/sup&gt;</vt:lpwstr>
  </property>
  <property fmtid="{D5CDD505-2E9C-101B-9397-08002B2CF9AE}" pid="2275" name="Mendeley Recent Style Name 140_1">
    <vt:lpwstr>22</vt:lpwstr>
  </property>
  <property fmtid="{D5CDD505-2E9C-101B-9397-08002B2CF9AE}" pid="2276" name="Mendeley Recent Style Id 141_1">
    <vt:lpwstr>ADDIN CSL_CITATION {"citationItems":[{"id":"ITEM-1","itemData":{"ISSN":"0195-9131","author":[{"dropping-particle":"","family":"Howley","given":"Edward T","non-dropping-particle":"","parse-names":false,"suffix":""}],"container-title":"Medicine and science </vt:lpwstr>
  </property>
  <property fmtid="{D5CDD505-2E9C-101B-9397-08002B2CF9AE}" pid="2277" name="Mendeley Recent Style Id 141_2">
    <vt:lpwstr>in sports and exercise","id":"ITEM-1","issue":"6 Suppl","issued":{"date-parts":[["2001"]]},"page":"S364-9","title":"Type of activity: resistance, aerobic and leisure versus occupational physical activity.","type":"article-journal","volume":"33"},"uris":["</vt:lpwstr>
  </property>
  <property fmtid="{D5CDD505-2E9C-101B-9397-08002B2CF9AE}" pid="2278" name="Mendeley Recent Style Id 141_3">
    <vt:lpwstr>http://www.mendeley.com/documents/?uuid=5bbb3cb6-9c69-49bb-b444-fb24df8f09e6"]}],"mendeley":{"formattedCitation":"&lt;sup&gt;49&lt;/sup&gt;","plainTextFormattedCitation":"49","previouslyFormattedCitation":"&lt;sup&gt;49&lt;/sup&gt;"},"properties":{"noteIndex":0},"schema":"https:</vt:lpwstr>
  </property>
  <property fmtid="{D5CDD505-2E9C-101B-9397-08002B2CF9AE}" pid="2279" name="Mendeley Recent Style Id 141_4">
    <vt:lpwstr>//github.com/citation-style-language/schema/raw/master/csl-citation.json"}</vt:lpwstr>
  </property>
  <property fmtid="{D5CDD505-2E9C-101B-9397-08002B2CF9AE}" pid="2280" name="Mendeley Recent Style Name 141_1">
    <vt:lpwstr>&lt;sup&gt;49&lt;/sup&gt;</vt:lpwstr>
  </property>
  <property fmtid="{D5CDD505-2E9C-101B-9397-08002B2CF9AE}" pid="2281" name="Mendeley Recent Style Id 142_1">
    <vt:lpwstr>&lt;sup&gt;49&lt;/sup&gt;</vt:lpwstr>
  </property>
  <property fmtid="{D5CDD505-2E9C-101B-9397-08002B2CF9AE}" pid="2282" name="Mendeley Recent Style Name 142_1">
    <vt:lpwstr>49</vt:lpwstr>
  </property>
  <property fmtid="{D5CDD505-2E9C-101B-9397-08002B2CF9AE}" pid="2283" name="Mendeley Recent Style Id 143_1">
    <vt:lpwstr>ADDIN CSL_CITATION {"citationItems":[{"id":"ITEM-1","itemData":{"ISSN":"2673-6217","author":[{"dropping-particle":"","family":"Hoier","given":"Birgitte","non-dropping-particle":"","parse-names":false,"suffix":""},{"dropping-particle":"","family":"Olsen","</vt:lpwstr>
  </property>
  <property fmtid="{D5CDD505-2E9C-101B-9397-08002B2CF9AE}" pid="2284" name="Mendeley Recent Style Id 143_2">
    <vt:lpwstr>given":"Line Nørregaard","non-dropping-particle":"","parse-names":false,"suffix":""},{"dropping-particle":"","family":"Leinum","given":"Maria","non-dropping-particle":"","parse-names":false,"suffix":""},{"dropping-particle":"","family":"Jørgensen","given"</vt:lpwstr>
  </property>
  <property fmtid="{D5CDD505-2E9C-101B-9397-08002B2CF9AE}" pid="2285" name="Mendeley Recent Style Id 143_3">
    <vt:lpwstr>:"Tue Smith","non-dropping-particle":"","parse-names":false,"suffix":""},{"dropping-particle":"","family":"Carter","given":"Howard Henry","non-dropping-particle":"","parse-names":false,"suffix":""},{"dropping-particle":"","family":"Hellsten","given":"Ylva</vt:lpwstr>
  </property>
  <property fmtid="{D5CDD505-2E9C-101B-9397-08002B2CF9AE}" pid="2286" name="Mendeley Recent Style Id 143_4">
    <vt:lpwstr>","non-dropping-particle":"","parse-names":false,"suffix":""},{"dropping-particle":"","family":"Bangsbo","given":"Jens","non-dropping-particle":"","parse-names":false,"suffix":""}],"container-title":"Frontiers in Aging","id":"ITEM-1","issued":{"date-parts</vt:lpwstr>
  </property>
  <property fmtid="{D5CDD505-2E9C-101B-9397-08002B2CF9AE}" pid="2287" name="Mendeley Recent Style Id 143_5">
    <vt:lpwstr>":[["2021"]]},"page":"8","publisher":"Frontiers","title":"Aerobic High-Intensity Exercise Training Improves Cardiovascular Health in Older Post-menopausal Women","type":"article-journal","volume":"2"},"uris":["http://www.mendeley.com/documents/?uuid=0e4b7</vt:lpwstr>
  </property>
  <property fmtid="{D5CDD505-2E9C-101B-9397-08002B2CF9AE}" pid="2288" name="Mendeley Recent Style Id 143_6">
    <vt:lpwstr>23c-b818-4a1f-bdb3-ee93278d31c3"]}],"mendeley":{"formattedCitation":"&lt;sup&gt;50&lt;/sup&gt;","plainTextFormattedCitation":"50","previouslyFormattedCitation":"&lt;sup&gt;50&lt;/sup&gt;"},"properties":{"noteIndex":0},"schema":"https://github.com/citation-style-language/schema/r</vt:lpwstr>
  </property>
  <property fmtid="{D5CDD505-2E9C-101B-9397-08002B2CF9AE}" pid="2289" name="Mendeley Recent Style Id 143_7">
    <vt:lpwstr>aw/master/csl-citation.json"}</vt:lpwstr>
  </property>
  <property fmtid="{D5CDD505-2E9C-101B-9397-08002B2CF9AE}" pid="2290" name="Mendeley Recent Style Name 143_1">
    <vt:lpwstr>&lt;sup&gt;50&lt;/sup&gt;</vt:lpwstr>
  </property>
  <property fmtid="{D5CDD505-2E9C-101B-9397-08002B2CF9AE}" pid="2291" name="Mendeley Recent Style Id 144_1">
    <vt:lpwstr>&lt;sup&gt;50&lt;/sup&gt;</vt:lpwstr>
  </property>
  <property fmtid="{D5CDD505-2E9C-101B-9397-08002B2CF9AE}" pid="2292" name="Mendeley Recent Style Name 144_1">
    <vt:lpwstr>50</vt:lpwstr>
  </property>
  <property fmtid="{D5CDD505-2E9C-101B-9397-08002B2CF9AE}" pid="2293" name="Mendeley Recent Style Id 145_1">
    <vt:lpwstr>ADDIN CSL_CITATION {"citationItems":[{"id":"ITEM-1","itemData":{"ISSN":"0112-1642","author":[{"dropping-particle":"","family":"Ashor","given":"Ammar W","non-dropping-particle":"","parse-names":false,"suffix":""},{"dropping-particle":"","family":"Lara","gi</vt:lpwstr>
  </property>
  <property fmtid="{D5CDD505-2E9C-101B-9397-08002B2CF9AE}" pid="2294" name="Mendeley Recent Style Id 145_2">
    <vt:lpwstr>ven":"Jose","non-dropping-particle":"","parse-names":false,"suffix":""},{"dropping-particle":"","family":"Siervo","given":"Mario","non-dropping-particle":"","parse-names":false,"suffix":""},{"dropping-particle":"","family":"Celis-Morales","given":"Carlos"</vt:lpwstr>
  </property>
  <property fmtid="{D5CDD505-2E9C-101B-9397-08002B2CF9AE}" pid="2295" name="Mendeley Recent Style Id 145_3">
    <vt:lpwstr>,"non-dropping-particle":"","parse-names":false,"suffix":""},{"dropping-particle":"","family":"Oggioni","given":"Clio","non-dropping-particle":"","parse-names":false,"suffix":""},{"dropping-particle":"","family":"Jakovljevic","given":"Djordje G","non-drop</vt:lpwstr>
  </property>
  <property fmtid="{D5CDD505-2E9C-101B-9397-08002B2CF9AE}" pid="2296" name="Mendeley Recent Style Id 145_4">
    <vt:lpwstr>ping-particle":"","parse-names":false,"suffix":""},{"dropping-particle":"","family":"Mathers","given":"John C","non-dropping-particle":"","parse-names":false,"suffix":""}],"container-title":"Sports medicine","id":"ITEM-1","issue":"2","issued":{"date-parts</vt:lpwstr>
  </property>
  <property fmtid="{D5CDD505-2E9C-101B-9397-08002B2CF9AE}" pid="2297" name="Mendeley Recent Style Id 145_5">
    <vt:lpwstr>":[["2015"]]},"page":"279-296","publisher":"Springer","title":"Exercise modalities and endothelial function: a systematic review and dose–response meta-analysis of randomized controlled trials","type":"article-journal","volume":"45"},"uris":["http://www.m</vt:lpwstr>
  </property>
  <property fmtid="{D5CDD505-2E9C-101B-9397-08002B2CF9AE}" pid="2298" name="Mendeley Recent Style Id 145_6">
    <vt:lpwstr>endeley.com/documents/?uuid=cf71261f-5eee-47ae-b409-c4c73c314471"]}],"mendeley":{"formattedCitation":"&lt;sup&gt;22&lt;/sup&gt;","manualFormatting":"Ashor et al. (2015)","plainTextFormattedCitation":"22","previouslyFormattedCitation":"&lt;sup&gt;22&lt;/sup&gt;"},"properties":{"n</vt:lpwstr>
  </property>
  <property fmtid="{D5CDD505-2E9C-101B-9397-08002B2CF9AE}" pid="2299" name="Mendeley Recent Style Id 145_7">
    <vt:lpwstr>oteIndex":0},"schema":"https://github.com/citation-style-language/schema/raw/master/csl-citation.json"}</vt:lpwstr>
  </property>
  <property fmtid="{D5CDD505-2E9C-101B-9397-08002B2CF9AE}" pid="2300" name="Mendeley Recent Style Id 146_1">
    <vt:lpwstr>&lt;sup&gt;22&lt;/sup&gt;</vt:lpwstr>
  </property>
  <property fmtid="{D5CDD505-2E9C-101B-9397-08002B2CF9AE}" pid="2301" name="Mendeley Recent Style Name 146_1">
    <vt:lpwstr>22</vt:lpwstr>
  </property>
  <property fmtid="{D5CDD505-2E9C-101B-9397-08002B2CF9AE}" pid="2302" name="Mendeley Recent Style Id 147_1">
    <vt:lpwstr>ADDIN CSL_CITATION {"citationItems":[{"id":"ITEM-1","itemData":{"DOI":"10.1002/clc.23324","ISSN":"0160-9289","abstract":"Objective: Recently, exergames have been used an exercise modality as aerobic fitness activities. However, evidence of its effectivene</vt:lpwstr>
  </property>
  <property fmtid="{D5CDD505-2E9C-101B-9397-08002B2CF9AE}" pid="2303" name="Mendeley Recent Style Id 147_2">
    <vt:lpwstr>ss on cardiovascular (CV)‐related risk factors remain unclear. Hypothesis: We evaluate the effects of exergaming on CV‐related risk factors compared with traditional aerobic exercise in high CV risk patients. Methods: Sixty‐five postmenopausal women with </vt:lpwstr>
  </property>
  <property fmtid="{D5CDD505-2E9C-101B-9397-08002B2CF9AE}" pid="2304" name="Mendeley Recent Style Id 147_3">
    <vt:lpwstr>high CV risk were randomized among exergame (n = 22), treadmill (n = 22), and control (n = 21) groups. The exergame group was engaged in the running‐based exergame using Exer Heart and the treadmill group walked or jogged on a treadmill. Cardiorespiratory</vt:lpwstr>
  </property>
  <property fmtid="{D5CDD505-2E9C-101B-9397-08002B2CF9AE}" pid="2305" name="Mendeley Recent Style Id 147_4">
    <vt:lpwstr> fitness, flow‐mediated dilation, endothelial progenitor cells (EPCs), epicardial fat thickness, metabolic parameters, and anthropometric parameters were measured in patients before and 12 weeks after the training. Results: Exergaming significantly improv</vt:lpwstr>
  </property>
  <property fmtid="{D5CDD505-2E9C-101B-9397-08002B2CF9AE}" pid="2306" name="Mendeley Recent Style Id 147_5">
    <vt:lpwstr>ed VO2 peak (P &lt;.001; different from control, P &lt;.05), flow‐mediated dilation (P &lt;.001; different from control, P &lt;.05), EPCs (CD34/CD117+, P &lt;.01). Treadmill exercise was effective at improving VO2 peak (P &lt;.01; different from control, P &lt;.05), flow‐medi</vt:lpwstr>
  </property>
  <property fmtid="{D5CDD505-2E9C-101B-9397-08002B2CF9AE}" pid="2307" name="Mendeley Recent Style Id 147_6">
    <vt:lpwstr>ated dilation (P &lt;.05), EPCs (CD34/CD117+, P &lt;.01; different from control P &lt;.05). Epicardial fat thickness decreased after both exercise programs (exergame, P &lt;.01; treadmill, P &lt;.01; no different from control). Conclusion: Exergaming showed similar effe</vt:lpwstr>
  </property>
  <property fmtid="{D5CDD505-2E9C-101B-9397-08002B2CF9AE}" pid="2308" name="Mendeley Recent Style Id 147_7">
    <vt:lpwstr>cts to traditional aerobic exercise in improving cardiorespiratory fitness and endothelial function in postmenopausal women with high CV risk. These findings suggest that the exergames may serve as an alternative to conventional aerobic exercises for prev</vt:lpwstr>
  </property>
  <property fmtid="{D5CDD505-2E9C-101B-9397-08002B2CF9AE}" pid="2309" name="Mendeley Recent Style Id 147_8">
    <vt:lpwstr>ention and treatment in high CV risk patients.","author":[{"dropping-particle":"","family":"Jo","given":"Eun‐Ah","non-dropping-particle":"","parse-names":false,"suffix":""},{"dropping-particle":"","family":"Wu","given":"Shan‐Shan","non-dropping-particle":</vt:lpwstr>
  </property>
  <property fmtid="{D5CDD505-2E9C-101B-9397-08002B2CF9AE}" pid="2310" name="Mendeley Recent Style Id 147_9">
    <vt:lpwstr>"","parse-names":false,"suffix":""},{"dropping-particle":"","family":"Han","given":"Hyung‐Rae","non-dropping-particle":"","parse-names":false,"suffix":""},{"dropping-particle":"","family":"Park","given":"Jung‐Jun","non-dropping-particle":"","parse-names":</vt:lpwstr>
  </property>
  <property fmtid="{D5CDD505-2E9C-101B-9397-08002B2CF9AE}" pid="2311" name="Mendeley Recent Style Id 147_10">
    <vt:lpwstr>false,"suffix":""},{"dropping-particle":"","family":"Park","given":"Saejong","non-dropping-particle":"","parse-names":false,"suffix":""},{"dropping-particle":"","family":"Cho","given":"Kyoung‐Im","non-dropping-particle":"","parse-names":false,"suffix":""}</vt:lpwstr>
  </property>
  <property fmtid="{D5CDD505-2E9C-101B-9397-08002B2CF9AE}" pid="2312" name="Mendeley Recent Style Id 147_11">
    <vt:lpwstr>],"container-title":"Clinical Cardiology","id":"ITEM-1","issued":{"date-parts":[["2019","12","28"]]},"note":"CV risk group\n\nIncluded","page":"clc.23324","title":"Effects of exergaming in postmenopausal women with high cardiovascular risk: A randomized c</vt:lpwstr>
  </property>
  <property fmtid="{D5CDD505-2E9C-101B-9397-08002B2CF9AE}" pid="2313" name="Mendeley Recent Style Id 147_12">
    <vt:lpwstr>ontrolled trial","type":"article-journal"},"uris":["http://www.mendeley.com/documents/?uuid=18e59d2e-9c06-4ca1-8aab-da292c4e3047"]}],"mendeley":{"formattedCitation":"&lt;sup&gt;32&lt;/sup&gt;","plainTextFormattedCitation":"32","previouslyFormattedCitation":"&lt;sup&gt;32&lt;/</vt:lpwstr>
  </property>
  <property fmtid="{D5CDD505-2E9C-101B-9397-08002B2CF9AE}" pid="2314" name="Mendeley Recent Style Id 147_13">
    <vt:lpwstr>sup&gt;"},"properties":{"noteIndex":0},"schema":"https://github.com/citation-style-language/schema/raw/master/csl-citation.json"}</vt:lpwstr>
  </property>
  <property fmtid="{D5CDD505-2E9C-101B-9397-08002B2CF9AE}" pid="2315" name="Mendeley Recent Style Name 147_1">
    <vt:lpwstr>&lt;sup&gt;32&lt;/sup&gt;</vt:lpwstr>
  </property>
  <property fmtid="{D5CDD505-2E9C-101B-9397-08002B2CF9AE}" pid="2316" name="Mendeley Recent Style Id 148_1">
    <vt:lpwstr>&lt;sup&gt;32&lt;/sup&gt;</vt:lpwstr>
  </property>
  <property fmtid="{D5CDD505-2E9C-101B-9397-08002B2CF9AE}" pid="2317" name="Mendeley Recent Style Name 148_1">
    <vt:lpwstr>32</vt:lpwstr>
  </property>
  <property fmtid="{D5CDD505-2E9C-101B-9397-08002B2CF9AE}" pid="2318" name="Mendeley Recent Style Id 149_1">
    <vt:lpwstr>ADDIN CSL_CITATION {"citationItems":[{"id":"ITEM-1","itemData":{"DOI":"10.1210/jc.2013-2183","ISBN":"1945-7197 (Electronic) 0021-972X (Linking)","ISSN":"0021-972X","PMID":"24092827","abstract":"OBJECTIVE: In contrast to age-matched men, endurance exercise</vt:lpwstr>
  </property>
  <property fmtid="{D5CDD505-2E9C-101B-9397-08002B2CF9AE}" pid="2319" name="Mendeley Recent Style Id 149_2">
    <vt:lpwstr> training is not consistently associated with enhanced endothelial function in estrogen-deficient postmenopausal women. We determined whether endurance exercise training improves endothelial function in postmenopausal women treated with estrogen. In a sub</vt:lpwstr>
  </property>
  <property fmtid="{D5CDD505-2E9C-101B-9397-08002B2CF9AE}" pid="2320" name="Mendeley Recent Style Id 149_3">
    <vt:lpwstr>study, we determined if oxidative stress is mechanistically linked to endothelial function adaptations to endurance exercise training. PARTICIPANTS AND DESIGN: Brachial artery flow-mediated dilation (FMD) was measured in 36 sedentary, estrogen-deficient p</vt:lpwstr>
  </property>
  <property fmtid="{D5CDD505-2E9C-101B-9397-08002B2CF9AE}" pid="2321" name="Mendeley Recent Style Id 149_4">
    <vt:lpwstr>ostmenopausal women (45-65 y) at study entry (baseline), after 12 weeks of either placebo, oral (1 mg/d) estradiol, or transdermal estradiol (0.05 mg/d) (randomized), and after an additional 12 weeks of continued estradiol or placebo treatment with concur</vt:lpwstr>
  </property>
  <property fmtid="{D5CDD505-2E9C-101B-9397-08002B2CF9AE}" pid="2322" name="Mendeley Recent Style Id 149_5">
    <vt:lpwstr>rent endurance exercise training. In subgroups of women, FMD also was measured during the infusion of ascorbic acid at baseline and following estradiol/placebo plus endurance exercise training, and in seven habitually endurance-trained estrogen-deficient </vt:lpwstr>
  </property>
  <property fmtid="{D5CDD505-2E9C-101B-9397-08002B2CF9AE}" pid="2323" name="Mendeley Recent Style Id 149_6">
    <vt:lpwstr>controls. RESULTS: FMD increased in the estrogen-treated groups (both P &lt; .01) after 12 weeks and remained unchanged in placebo. FMD further increased following 12 weeks of endurance exercise training in estrogen-treated (both P &lt; .025), but not placebo-t</vt:lpwstr>
  </property>
  <property fmtid="{D5CDD505-2E9C-101B-9397-08002B2CF9AE}" pid="2324" name="Mendeley Recent Style Id 149_7">
    <vt:lpwstr>reated women (P = .55). In the substudy, baseline FMD was similar between sedentary and endurance-trained controls. Ascorbic acid increased FMD at baseline in sedentary women and endurance-trained controls, and following endurance exercise training in pla</vt:lpwstr>
  </property>
  <property fmtid="{D5CDD505-2E9C-101B-9397-08002B2CF9AE}" pid="2325" name="Mendeley Recent Style Id 149_8">
    <vt:lpwstr>cebo-treated, but not in estrogen-treated women. CONCLUSIONS: Estrogen status appears to play an important modulatory role in improvements in endothelial function with endurance exercise training in postmenopausal women. The restored endurance exercise tr</vt:lpwstr>
  </property>
  <property fmtid="{D5CDD505-2E9C-101B-9397-08002B2CF9AE}" pid="2326" name="Mendeley Recent Style Id 149_9">
    <vt:lpwstr>aining adaptation in estrogen-treated postmenopausal women may be related to mitigation of oxidative stress.","author":[{"dropping-particle":"","family":"Moreau","given":"Kerrie","non-dropping-particle":"","parse-names":false,"suffix":""},{"dropping-parti</vt:lpwstr>
  </property>
  <property fmtid="{D5CDD505-2E9C-101B-9397-08002B2CF9AE}" pid="2327" name="Mendeley Recent Style Id 149_10">
    <vt:lpwstr>cle":"","family":"Stauffer","given":"Brian L","non-dropping-particle":"","parse-names":false,"suffix":""},{"dropping-particle":"","family":"Kohrt","given":"Wendy M","non-dropping-particle":"","parse-names":false,"suffix":""},{"dropping-particle":"","famil</vt:lpwstr>
  </property>
  <property fmtid="{D5CDD505-2E9C-101B-9397-08002B2CF9AE}" pid="2328" name="Mendeley Recent Style Id 149_11">
    <vt:lpwstr>y":"Seals","given":"Douglas R","non-dropping-particle":"","parse-names":false,"suffix":""}],"container-title":"J Clin Endocrinol Metab","edition":"2013/10/05","id":"ITEM-1","issue":"11","issued":{"date-parts":[["2013","11"]]},"language":"eng","note":"From</vt:lpwstr>
  </property>
  <property fmtid="{D5CDD505-2E9C-101B-9397-08002B2CF9AE}" pid="2329" name="Mendeley Recent Style Id 149_12">
    <vt:lpwstr> Duplicate 1 (Essential Role of Estrogen for Improvements in Vascular Endothelial Function With Endurance Exercise in Postmenopausal Women - Moreau, Kerrie; Stauffer, Brian L; Kohrt, Wendy M; Seals, Douglas R)\n\nFrom Duplicate 1 (Essential Role of Estrog</vt:lpwstr>
  </property>
  <property fmtid="{D5CDD505-2E9C-101B-9397-08002B2CF9AE}" pid="2330" name="Mendeley Recent Style Id 149_13">
    <vt:lpwstr>en for Improvements in Vascular Endothelial Function With Endurance Exercise in Postmenopausal Women - Moreau, Kerrie L; Stauffer, Brian L; Kohrt, Wendy M; Seals, Douglas R)\n\nIncluded\n\nFrom Duplicate 2 (Essential role of estrogen for improvements in v</vt:lpwstr>
  </property>
  <property fmtid="{D5CDD505-2E9C-101B-9397-08002B2CF9AE}" pid="2331" name="Mendeley Recent Style Id 149_14">
    <vt:lpwstr>ascular endothelial function with endurance exercise in postmenopausal women - Moreau, K L; Stauffer, B L; Kohrt, W M; Seals, D R)\n\nMoreau, Kerrie L\nStauffer, Brian L\nKohrt, Wendy M\nSeals, Douglas R\neng\nP30 DK048520/DK/NIDDK NIH HHS/\nAG013038/AG/N</vt:lpwstr>
  </property>
  <property fmtid="{D5CDD505-2E9C-101B-9397-08002B2CF9AE}" pid="2332" name="Mendeley Recent Style Id 149_15">
    <vt:lpwstr>IA NIH HHS/\nUL1 RR025780/RR/NCRR NIH HHS/\nR01 AG027678/AG/NIA NIH HHS/\nR01AG022241/AG/NIA NIH HHS/\nR01 AG013038/AG/NIA NIH HHS/\nR01 AG022241/AG/NIA NIH HHS/\nR01AG027678/AG/NIA NIH HHS/\nK01 AG020683/AG/NIA NIH HHS/\nUL1-RR-025780/RR/NCRR NIH HHS/\nU</vt:lpwstr>
  </property>
  <property fmtid="{D5CDD505-2E9C-101B-9397-08002B2CF9AE}" pid="2333" name="Mendeley Recent Style Id 149_16">
    <vt:lpwstr>L1 TR001082/TR/NCATS NIH HHS/\nR37 AG013038/AG/NIA NIH HHS/\nK01AG020683/AG/NIA NIH HHS/\nRandomized Controlled Trial\nResearch Support, N.I.H., Extramural\nJ Clin Endocrinol Metab. 2013 Nov;98(11):4507-15. doi: 10.1210/jc.2013-2183. Epub 2013 Oct 3.\n\nF</vt:lpwstr>
  </property>
  <property fmtid="{D5CDD505-2E9C-101B-9397-08002B2CF9AE}" pid="2334" name="Mendeley Recent Style Id 149_17">
    <vt:lpwstr>rom Duplicate 2 (Essential role of estrogen for improvements in vascular endothelial function with endurance exercise in postmenopausal women - Moreau, K; Stauffer, B L; Kohrt, W M; Seals, D R)\n\nMoreau, Kerrie L\nStauffer, Brian L\nKohrt, Wendy M\nSeals</vt:lpwstr>
  </property>
  <property fmtid="{D5CDD505-2E9C-101B-9397-08002B2CF9AE}" pid="2335" name="Mendeley Recent Style Id 149_18">
    <vt:lpwstr>, Douglas R\neng\nP30 DK048520/DK/NIDDK NIH HHS/\nAG013038/AG/NIA NIH HHS/\nUL1 RR025780/RR/NCRR NIH HHS/\nR01 AG027678/AG/NIA NIH HHS/\nR01AG022241/AG/NIA NIH HHS/\nR01 AG013038/AG/NIA NIH HHS/\nR01 AG022241/AG/NIA NIH HHS/\nR01AG027678/AG/NIA NIH HHS/\n</vt:lpwstr>
  </property>
  <property fmtid="{D5CDD505-2E9C-101B-9397-08002B2CF9AE}" pid="2336" name="Mendeley Recent Style Id 149_19">
    <vt:lpwstr>K01 AG020683/AG/NIA NIH HHS/\nUL1-RR-025780/RR/NCRR NIH HHS/\nUL1 TR001082/TR/NCATS NIH HHS/\nR37 AG013038/AG/NIA NIH HHS/\nK01AG020683/AG/NIA NIH HHS/\nRandomized Controlled Trial\nResearch Support, N.I.H., Extramural\nJ Clin Endocrinol Metab. 2013 Nov;9</vt:lpwstr>
  </property>
  <property fmtid="{D5CDD505-2E9C-101B-9397-08002B2CF9AE}" pid="2337" name="Mendeley Recent Style Id 149_20">
    <vt:lpwstr>8(11):4507-15. doi: 10.1210/jc.2013-2183. Epub 2013 Oct 3.","page":"4507-4515","publisher-place":"United States","title":"Essential role of estrogen for improvements in vascular endothelial function with endurance exercise in postmenopausal women","type":</vt:lpwstr>
  </property>
  <property fmtid="{D5CDD505-2E9C-101B-9397-08002B2CF9AE}" pid="2338" name="Mendeley Recent Style Id 149_21">
    <vt:lpwstr>"article-journal","volume":"98"},"uris":["http://www.mendeley.com/documents/?uuid=c07d19b5-a937-4fda-9d46-29dd9c2442af"]},{"id":"ITEM-2","itemData":{"DOI":"10.1007/s12576-010-0126-7","ISSN":"1880-6546","PMID":"21181322","abstract":"The objective of this s</vt:lpwstr>
  </property>
  <property fmtid="{D5CDD505-2E9C-101B-9397-08002B2CF9AE}" pid="2339" name="Mendeley Recent Style Id 149_22">
    <vt:lpwstr>tudy was to examine the effects of exercise training in hypoxia on arterial stiffness and flow-mediated vasodilation (FMD) in postmenopausal women. Sixteen postmenopausal women (56+/-1 years) were assigned to a normoxic exercise group (Normoxic group, n=8</vt:lpwstr>
  </property>
  <property fmtid="{D5CDD505-2E9C-101B-9397-08002B2CF9AE}" pid="2340" name="Mendeley Recent Style Id 149_23">
    <vt:lpwstr>) or a hypoxic exercise group (Hypoxic group, n=8). The Hypoxic group performed exercise under hypobaric hypoxic conditions corresponding to 2000 m above sea level, and was exposed to these conditions for 2 h per session. Aquatic exercise was performed at</vt:lpwstr>
  </property>
  <property fmtid="{D5CDD505-2E9C-101B-9397-08002B2CF9AE}" pid="2341" name="Mendeley Recent Style Id 149_24">
    <vt:lpwstr> an intensity of around 50% peak oxygen uptake for 30min, 4days per week, for 8 weeks. Arterial stiffness was assessed by brachial-ankle pulse wave velocity (baPWV), and FMD was evaluated by peak diameter of the popliteal artery during reactive hyperemia.</vt:lpwstr>
  </property>
  <property fmtid="{D5CDD505-2E9C-101B-9397-08002B2CF9AE}" pid="2342" name="Mendeley Recent Style Id 149_25">
    <vt:lpwstr> After the 8 weeks of training, the Normoxic group showed no significant changes. In contrast, baPWV (P &lt; 0.05) was significantly reduced and peak diameter (P&lt;0.05) and %FMD (P&lt;0.01) were significantly increased in the Hypoxic group after training. These </vt:lpwstr>
  </property>
  <property fmtid="{D5CDD505-2E9C-101B-9397-08002B2CF9AE}" pid="2343" name="Mendeley Recent Style Id 149_26">
    <vt:lpwstr>results suggest that exercise training under mild intermittent hypoxic conditions could more effectively reduce arterial stiffness in postmenopausal women, compared with exercise training performed at the same relative intensity under normoxic conditions.</vt:lpwstr>
  </property>
  <property fmtid="{D5CDD505-2E9C-101B-9397-08002B2CF9AE}" pid="2344" name="Mendeley Recent Style Id 149_27">
    <vt:lpwstr> Our data also indicate that hypoxic exercise training may induce vascular functional adaptation, for example an increase in FMD response. These findings therefore could have important implications for the development of a new effective exercise prescript</vt:lpwstr>
  </property>
  <property fmtid="{D5CDD505-2E9C-101B-9397-08002B2CF9AE}" pid="2345" name="Mendeley Recent Style Id 149_28">
    <vt:lpwstr>ion program.","author":[{"dropping-particle":"","family":"Nishiwaki","given":"Masato","non-dropping-particle":"","parse-names":false,"suffix":""},{"dropping-particle":"","family":"Kawakami","given":"Ryoko","non-dropping-particle":"","parse-names":false,"s</vt:lpwstr>
  </property>
  <property fmtid="{D5CDD505-2E9C-101B-9397-08002B2CF9AE}" pid="2346" name="Mendeley Recent Style Id 149_29">
    <vt:lpwstr>uffix":""},{"dropping-particle":"","family":"Saito","given":"Kazuto","non-dropping-particle":"","parse-names":false,"suffix":""},{"dropping-particle":"","family":"Tamaki","given":"Hiroyuki","non-dropping-particle":"","parse-names":false,"suffix":""},{"dro</vt:lpwstr>
  </property>
  <property fmtid="{D5CDD505-2E9C-101B-9397-08002B2CF9AE}" pid="2347" name="Mendeley Recent Style Id 149_30">
    <vt:lpwstr>pping-particle":"","family":"Takekura","given":"Hiroaki","non-dropping-particle":"","parse-names":false,"suffix":""},{"dropping-particle":"","family":"Ogita","given":"Futoshi","non-dropping-particle":"","parse-names":false,"suffix":""}],"container-title":</vt:lpwstr>
  </property>
  <property fmtid="{D5CDD505-2E9C-101B-9397-08002B2CF9AE}" pid="2348" name="Mendeley Recent Style Id 149_31">
    <vt:lpwstr>"The Journal of Physiological Sciences","id":"ITEM-2","issue":"2","issued":{"date-parts":[["2011","3","22"]]},"language":"eng","page":"83-91","publisher-place":"Japan","title":"Vascular adaptations to hypobaric hypoxic training in postmenopausal women.","</vt:lpwstr>
  </property>
  <property fmtid="{D5CDD505-2E9C-101B-9397-08002B2CF9AE}" pid="2349" name="Mendeley Recent Style Id 149_32">
    <vt:lpwstr>type":"article-journal","volume":"61"},"uris":["http://www.mendeley.com/documents/?uuid=03315c94-997d-4325-b923-ec8f3de54d8c"]}],"mendeley":{"formattedCitation":"&lt;sup&gt;14,40&lt;/sup&gt;","plainTextFormattedCitation":"14,40","previouslyFormattedCitation":"&lt;sup&gt;14</vt:lpwstr>
  </property>
  <property fmtid="{D5CDD505-2E9C-101B-9397-08002B2CF9AE}" pid="2350" name="Mendeley Recent Style Id 149_33">
    <vt:lpwstr>,40&lt;/sup&gt;"},"properties":{"noteIndex":0},"schema":"https://github.com/citation-style-language/schema/raw/master/csl-citation.json"}</vt:lpwstr>
  </property>
  <property fmtid="{D5CDD505-2E9C-101B-9397-08002B2CF9AE}" pid="2351" name="Mendeley Recent Style Name 149_1">
    <vt:lpwstr>&lt;sup&gt;14,40&lt;/sup&gt;</vt:lpwstr>
  </property>
  <property fmtid="{D5CDD505-2E9C-101B-9397-08002B2CF9AE}" pid="2352" name="Mendeley Recent Style Id 150_1">
    <vt:lpwstr>&lt;sup&gt;14,40&lt;/sup&gt;</vt:lpwstr>
  </property>
  <property fmtid="{D5CDD505-2E9C-101B-9397-08002B2CF9AE}" pid="2353" name="Mendeley Recent Style Name 150_1">
    <vt:lpwstr>14,40</vt:lpwstr>
  </property>
  <property fmtid="{D5CDD505-2E9C-101B-9397-08002B2CF9AE}" pid="2354" name="Mendeley Recent Style Id 151_1">
    <vt:lpwstr>ADDIN CSL_CITATION {"citationItems":[{"id":"ITEM-1","itemData":{"ISSN":"2673-6217","author":[{"dropping-particle":"","family":"Hoier","given":"Birgitte","non-dropping-particle":"","parse-names":false,"suffix":""},{"dropping-particle":"","family":"Olsen","</vt:lpwstr>
  </property>
  <property fmtid="{D5CDD505-2E9C-101B-9397-08002B2CF9AE}" pid="2355" name="Mendeley Recent Style Id 151_2">
    <vt:lpwstr>given":"Line Nørregaard","non-dropping-particle":"","parse-names":false,"suffix":""},{"dropping-particle":"","family":"Leinum","given":"Maria","non-dropping-particle":"","parse-names":false,"suffix":""},{"dropping-particle":"","family":"Jørgensen","given"</vt:lpwstr>
  </property>
  <property fmtid="{D5CDD505-2E9C-101B-9397-08002B2CF9AE}" pid="2356" name="Mendeley Recent Style Id 151_3">
    <vt:lpwstr>:"Tue Smith","non-dropping-particle":"","parse-names":false,"suffix":""},{"dropping-particle":"","family":"Carter","given":"Howard Henry","non-dropping-particle":"","parse-names":false,"suffix":""},{"dropping-particle":"","family":"Hellsten","given":"Ylva</vt:lpwstr>
  </property>
  <property fmtid="{D5CDD505-2E9C-101B-9397-08002B2CF9AE}" pid="2357" name="Mendeley Recent Style Id 151_4">
    <vt:lpwstr>","non-dropping-particle":"","parse-names":false,"suffix":""},{"dropping-particle":"","family":"Bangsbo","given":"Jens","non-dropping-particle":"","parse-names":false,"suffix":""}],"container-title":"Frontiers in Aging","id":"ITEM-1","issued":{"date-parts</vt:lpwstr>
  </property>
  <property fmtid="{D5CDD505-2E9C-101B-9397-08002B2CF9AE}" pid="2358" name="Mendeley Recent Style Id 151_5">
    <vt:lpwstr>":[["2021"]]},"page":"8","publisher":"Frontiers","title":"Aerobic High-Intensity Exercise Training Improves Cardiovascular Health in Older Post-menopausal Women","type":"article-journal","volume":"2"},"uris":["http://www.mendeley.com/documents/?uuid=0e4b7</vt:lpwstr>
  </property>
  <property fmtid="{D5CDD505-2E9C-101B-9397-08002B2CF9AE}" pid="2359" name="Mendeley Recent Style Id 151_6">
    <vt:lpwstr>23c-b818-4a1f-bdb3-ee93278d31c3"]}],"mendeley":{"formattedCitation":"&lt;sup&gt;50&lt;/sup&gt;","manualFormatting":"Hoier et al., (2021)","plainTextFormattedCitation":"50","previouslyFormattedCitation":"&lt;sup&gt;50&lt;/sup&gt;"},"properties":{"noteIndex":0},"schema":"https://g</vt:lpwstr>
  </property>
  <property fmtid="{D5CDD505-2E9C-101B-9397-08002B2CF9AE}" pid="2360" name="Mendeley Recent Style Id 151_7">
    <vt:lpwstr>ithub.com/citation-style-language/schema/raw/master/csl-citation.json"}</vt:lpwstr>
  </property>
  <property fmtid="{D5CDD505-2E9C-101B-9397-08002B2CF9AE}" pid="2361" name="Mendeley Recent Style Id 152_1">
    <vt:lpwstr>&lt;sup&gt;50&lt;/sup&gt;</vt:lpwstr>
  </property>
  <property fmtid="{D5CDD505-2E9C-101B-9397-08002B2CF9AE}" pid="2362" name="Mendeley Recent Style Name 152_1">
    <vt:lpwstr>50</vt:lpwstr>
  </property>
  <property fmtid="{D5CDD505-2E9C-101B-9397-08002B2CF9AE}" pid="2363" name="Mendeley Recent Style Id 153_1">
    <vt:lpwstr>ADDIN CSL_CITATION {"citationItems":[{"id":"ITEM-1","itemData":{"ISSN":"0194-911X","author":[{"dropping-particle":"","family":"Burt","given":"Vicki L","non-dropping-particle":"","parse-names":false,"suffix":""},{"dropping-particle":"","family":"Whelton","</vt:lpwstr>
  </property>
  <property fmtid="{D5CDD505-2E9C-101B-9397-08002B2CF9AE}" pid="2364" name="Mendeley Recent Style Id 153_2">
    <vt:lpwstr>given":"Paul","non-dropping-particle":"","parse-names":false,"suffix":""},{"dropping-particle":"","family":"Roccella","given":"Edward J","non-dropping-particle":"","parse-names":false,"suffix":""},{"dropping-particle":"","family":"Brown","given":"Clarice"</vt:lpwstr>
  </property>
  <property fmtid="{D5CDD505-2E9C-101B-9397-08002B2CF9AE}" pid="2365" name="Mendeley Recent Style Id 153_3">
    <vt:lpwstr>,"non-dropping-particle":"","parse-names":false,"suffix":""},{"dropping-particle":"","family":"Cutler","given":"Jeffrey A","non-dropping-particle":"","parse-names":false,"suffix":""},{"dropping-particle":"","family":"Higgins","given":"Millicent","non-drop</vt:lpwstr>
  </property>
  <property fmtid="{D5CDD505-2E9C-101B-9397-08002B2CF9AE}" pid="2366" name="Mendeley Recent Style Id 153_4">
    <vt:lpwstr>ping-particle":"","parse-names":false,"suffix":""},{"dropping-particle":"","family":"Horan","given":"Michael J","non-dropping-particle":"","parse-names":false,"suffix":""},{"dropping-particle":"","family":"Labarthe","given":"Darwin","non-dropping-particle</vt:lpwstr>
  </property>
  <property fmtid="{D5CDD505-2E9C-101B-9397-08002B2CF9AE}" pid="2367" name="Mendeley Recent Style Id 153_5">
    <vt:lpwstr>":"","parse-names":false,"suffix":""}],"container-title":"Hypertension","id":"ITEM-1","issue":"3","issued":{"date-parts":[["1995"]]},"page":"305-313","publisher":"Am Heart Assoc","title":"Prevalence of hypertension in the US adult population: results from</vt:lpwstr>
  </property>
  <property fmtid="{D5CDD505-2E9C-101B-9397-08002B2CF9AE}" pid="2368" name="Mendeley Recent Style Id 153_6">
    <vt:lpwstr> the Third National Health and Nutrition Examination Survey, 1988-1991","type":"article-journal","volume":"25"},"uris":["http://www.mendeley.com/documents/?uuid=856b40a7-a7b2-43b3-8e09-cc60e5b75a73"]},{"id":"ITEM-2","itemData":{"ISBN":"0363-6119","author"</vt:lpwstr>
  </property>
  <property fmtid="{D5CDD505-2E9C-101B-9397-08002B2CF9AE}" pid="2369" name="Mendeley Recent Style Id 153_7">
    <vt:lpwstr>:[{"dropping-particle":"","family":"Nyberg","given":"Michael","non-dropping-particle":"","parse-names":false,"suffix":""},{"dropping-particle":"","family":"Seidelin","given":"Kaare","non-dropping-particle":"","parse-names":false,"suffix":""},{"dropping-pa</vt:lpwstr>
  </property>
  <property fmtid="{D5CDD505-2E9C-101B-9397-08002B2CF9AE}" pid="2370" name="Mendeley Recent Style Id 153_8">
    <vt:lpwstr>rticle":"","family":"Andersen","given":"Thomas Rostgaard","non-dropping-particle":"","parse-names":false,"suffix":""},{"dropping-particle":"","family":"Overby","given":"Nickie Neumann","non-dropping-particle":"","parse-names":false,"suffix":""},{"dropping</vt:lpwstr>
  </property>
  <property fmtid="{D5CDD505-2E9C-101B-9397-08002B2CF9AE}" pid="2371" name="Mendeley Recent Style Id 153_9">
    <vt:lpwstr>-particle":"","family":"Hellsten","given":"Ylva","non-dropping-particle":"","parse-names":false,"suffix":""},{"dropping-particle":"","family":"Bangsbo","given":"Jens","non-dropping-particle":"","parse-names":false,"suffix":""}],"container-title":"American</vt:lpwstr>
  </property>
  <property fmtid="{D5CDD505-2E9C-101B-9397-08002B2CF9AE}" pid="2372" name="Mendeley Recent Style Id 153_10">
    <vt:lpwstr> Journal of Physiology-Regulatory, Integrative and Comparative Physiology","id":"ITEM-2","issue":"7","issued":{"date-parts":[["2014"]]},"page":"R510-R517","title":"Biomarkers of vascular function in premenopausal and recent postmenopausal women of similar</vt:lpwstr>
  </property>
  <property fmtid="{D5CDD505-2E9C-101B-9397-08002B2CF9AE}" pid="2373" name="Mendeley Recent Style Id 153_11">
    <vt:lpwstr> age: effect of exercise training","type":"article-journal","volume":"306"},"uris":["http://www.mendeley.com/documents/?uuid=d68161c6-0d76-4e14-8286-a38d34c896e9"]}],"mendeley":{"formattedCitation":"&lt;sup&gt;51,52&lt;/sup&gt;","plainTextFormattedCitation":"51,52","</vt:lpwstr>
  </property>
  <property fmtid="{D5CDD505-2E9C-101B-9397-08002B2CF9AE}" pid="2374" name="Mendeley Recent Style Id 153_12">
    <vt:lpwstr>previouslyFormattedCitation":"&lt;sup&gt;51,52&lt;/sup&gt;"},"properties":{"noteIndex":0},"schema":"https://github.com/citation-style-language/schema/raw/master/csl-citation.json"}</vt:lpwstr>
  </property>
  <property fmtid="{D5CDD505-2E9C-101B-9397-08002B2CF9AE}" pid="2375" name="Mendeley Recent Style Name 153_1">
    <vt:lpwstr>&lt;sup&gt;51,52&lt;/sup&gt;</vt:lpwstr>
  </property>
  <property fmtid="{D5CDD505-2E9C-101B-9397-08002B2CF9AE}" pid="2376" name="Mendeley Recent Style Id 154_1">
    <vt:lpwstr>&lt;sup&gt;51,52&lt;/sup&gt;</vt:lpwstr>
  </property>
  <property fmtid="{D5CDD505-2E9C-101B-9397-08002B2CF9AE}" pid="2377" name="Mendeley Recent Style Name 154_1">
    <vt:lpwstr>51,52</vt:lpwstr>
  </property>
  <property fmtid="{D5CDD505-2E9C-101B-9397-08002B2CF9AE}" pid="2378" name="Mendeley Recent Style Id 155_1">
    <vt:lpwstr>ADDIN CSL_CITATION {"citationItems":[{"id":"ITEM-1","itemData":{"author":[{"dropping-particle":"","family":"Lewington","given":"S","non-dropping-particle":"","parse-names":false,"suffix":""}],"container-title":"Lancet","id":"ITEM-1","issued":{"date-parts"</vt:lpwstr>
  </property>
  <property fmtid="{D5CDD505-2E9C-101B-9397-08002B2CF9AE}" pid="2379" name="Mendeley Recent Style Id 155_2">
    <vt:lpwstr>:[["2002"]]},"page":"1903-1913","title":"Prospective studies collaboration. Age-specific relevance of usual blood pressure to vascular mortality: a meta-analysis of individual data for one million adults in 61 prospective studies","type":"article-journal"</vt:lpwstr>
  </property>
  <property fmtid="{D5CDD505-2E9C-101B-9397-08002B2CF9AE}" pid="2380" name="Mendeley Recent Style Id 155_3">
    <vt:lpwstr>,"volume":"360"},"uris":["http://www.mendeley.com/documents/?uuid=090cd812-244d-4979-9a82-00fb6944e212"]}],"mendeley":{"formattedCitation":"&lt;sup&gt;53&lt;/sup&gt;","plainTextFormattedCitation":"53","previouslyFormattedCitation":"&lt;sup&gt;53&lt;/sup&gt;"},"properties":{"note</vt:lpwstr>
  </property>
  <property fmtid="{D5CDD505-2E9C-101B-9397-08002B2CF9AE}" pid="2381" name="Mendeley Recent Style Id 155_4">
    <vt:lpwstr>Index":0},"schema":"https://github.com/citation-style-language/schema/raw/master/csl-citation.json"}</vt:lpwstr>
  </property>
  <property fmtid="{D5CDD505-2E9C-101B-9397-08002B2CF9AE}" pid="2382" name="Mendeley Recent Style Name 155_1">
    <vt:lpwstr>&lt;sup&gt;53&lt;/sup&gt;</vt:lpwstr>
  </property>
  <property fmtid="{D5CDD505-2E9C-101B-9397-08002B2CF9AE}" pid="2383" name="Mendeley Recent Style Id 156_1">
    <vt:lpwstr>&lt;sup&gt;53&lt;/sup&gt;</vt:lpwstr>
  </property>
  <property fmtid="{D5CDD505-2E9C-101B-9397-08002B2CF9AE}" pid="2384" name="Mendeley Recent Style Name 156_1">
    <vt:lpwstr>53</vt:lpwstr>
  </property>
  <property fmtid="{D5CDD505-2E9C-101B-9397-08002B2CF9AE}" pid="2385" name="Mendeley Recent Style Id 157_1">
    <vt:lpwstr>ADDIN CSL_CITATION {"citationItems":[{"id":"ITEM-1","itemData":{"author":[{"dropping-particle":"","family":"American Heart Association","given":"","non-dropping-particle":"","parse-names":false,"suffix":""}],"container-title":"Dallas, Texas: American Hear</vt:lpwstr>
  </property>
  <property fmtid="{D5CDD505-2E9C-101B-9397-08002B2CF9AE}" pid="2386" name="Mendeley Recent Style Id 157_2">
    <vt:lpwstr>t Association","id":"ITEM-1","issued":{"date-parts":[["2004"]]},"title":"Heart and Stroke Statistical Update—2000","type":"article-journal"},"uris":["http://www.mendeley.com/documents/?uuid=faff6518-9e29-437d-a4d3-ae348be4efb2"]}],"mendeley":{"formattedCi</vt:lpwstr>
  </property>
  <property fmtid="{D5CDD505-2E9C-101B-9397-08002B2CF9AE}" pid="2387" name="Mendeley Recent Style Id 157_3">
    <vt:lpwstr>tation":"&lt;sup&gt;54&lt;/sup&gt;","plainTextFormattedCitation":"54","previouslyFormattedCitation":"&lt;sup&gt;54&lt;/sup&gt;"},"properties":{"noteIndex":0},"schema":"https://github.com/citation-style-language/schema/raw/master/csl-citation.json"}</vt:lpwstr>
  </property>
  <property fmtid="{D5CDD505-2E9C-101B-9397-08002B2CF9AE}" pid="2388" name="Mendeley Recent Style Name 157_1">
    <vt:lpwstr>&lt;sup&gt;54&lt;/sup&gt;</vt:lpwstr>
  </property>
  <property fmtid="{D5CDD505-2E9C-101B-9397-08002B2CF9AE}" pid="2389" name="Mendeley Recent Style Id 158_1">
    <vt:lpwstr>&lt;sup&gt;54&lt;/sup&gt;</vt:lpwstr>
  </property>
  <property fmtid="{D5CDD505-2E9C-101B-9397-08002B2CF9AE}" pid="2390" name="Mendeley Recent Style Name 158_1">
    <vt:lpwstr>54</vt:lpwstr>
  </property>
  <property fmtid="{D5CDD505-2E9C-101B-9397-08002B2CF9AE}" pid="2391" name="Mendeley Recent Style Id 159_1">
    <vt:lpwstr>ADDIN CSL_CITATION {"citationItems":[{"id":"ITEM-1","itemData":{"ISSN":"1348-4214","author":[{"dropping-particle":"","family":"Moriguchi","given":"Jiro","non-dropping-particle":"","parse-names":false,"suffix":""},{"dropping-particle":"","family":"Itoh","g</vt:lpwstr>
  </property>
  <property fmtid="{D5CDD505-2E9C-101B-9397-08002B2CF9AE}" pid="2392" name="Mendeley Recent Style Id 159_2">
    <vt:lpwstr>iven":"Hiroshi","non-dropping-particle":"","parse-names":false,"suffix":""},{"dropping-particle":"","family":"Harada","given":"Sanae","non-dropping-particle":"","parse-names":false,"suffix":""},{"dropping-particle":"","family":"Takeda","given":"Kazuo","no</vt:lpwstr>
  </property>
  <property fmtid="{D5CDD505-2E9C-101B-9397-08002B2CF9AE}" pid="2393" name="Mendeley Recent Style Id 159_3">
    <vt:lpwstr>n-dropping-particle":"","parse-names":false,"suffix":""},{"dropping-particle":"","family":"Hatta","given":"Tsuguru","non-dropping-particle":"","parse-names":false,"suffix":""},{"dropping-particle":"","family":"Nakata","given":"Tetsuo","non-dropping-partic</vt:lpwstr>
  </property>
  <property fmtid="{D5CDD505-2E9C-101B-9397-08002B2CF9AE}" pid="2394" name="Mendeley Recent Style Id 159_4">
    <vt:lpwstr>le":"","parse-names":false,"suffix":""},{"dropping-particle":"","family":"Sasaki","given":"Susumu","non-dropping-particle":"","parse-names":false,"suffix":""}],"container-title":"Hypertension research","id":"ITEM-1","issue":"4","issued":{"date-parts":[["2</vt:lpwstr>
  </property>
  <property fmtid="{D5CDD505-2E9C-101B-9397-08002B2CF9AE}" pid="2395" name="Mendeley Recent Style Id 159_5">
    <vt:lpwstr>005"]]},"page":"315-321","publisher":"Nature Publishing Group","title":"Low frequency regular exercise improves flow-mediated dilatation of subjects with mild hypertension","type":"article-journal","volume":"28"},"uris":["http://www.mendeley.com/documents</vt:lpwstr>
  </property>
  <property fmtid="{D5CDD505-2E9C-101B-9397-08002B2CF9AE}" pid="2396" name="Mendeley Recent Style Id 159_6">
    <vt:lpwstr>/?uuid=93140f85-b8a6-41b1-8b14-91b016257750"]}],"mendeley":{"formattedCitation":"&lt;sup&gt;55&lt;/sup&gt;","plainTextFormattedCitation":"55","previouslyFormattedCitation":"&lt;sup&gt;55&lt;/sup&gt;"},"properties":{"noteIndex":0},"schema":"https://github.com/citation-style-langu</vt:lpwstr>
  </property>
  <property fmtid="{D5CDD505-2E9C-101B-9397-08002B2CF9AE}" pid="2397" name="Mendeley Recent Style Id 159_7">
    <vt:lpwstr>age/schema/raw/master/csl-citation.json"}</vt:lpwstr>
  </property>
  <property fmtid="{D5CDD505-2E9C-101B-9397-08002B2CF9AE}" pid="2398" name="Mendeley Recent Style Name 159_1">
    <vt:lpwstr>&lt;sup&gt;55&lt;/sup&gt;</vt:lpwstr>
  </property>
  <property fmtid="{D5CDD505-2E9C-101B-9397-08002B2CF9AE}" pid="2399" name="Mendeley Recent Style Id 160_1">
    <vt:lpwstr>&lt;sup&gt;55&lt;/sup&gt;</vt:lpwstr>
  </property>
  <property fmtid="{D5CDD505-2E9C-101B-9397-08002B2CF9AE}" pid="2400" name="Mendeley Recent Style Name 160_1">
    <vt:lpwstr>55</vt:lpwstr>
  </property>
  <property fmtid="{D5CDD505-2E9C-101B-9397-08002B2CF9AE}" pid="2401" name="Mendeley Recent Style Id 161_1">
    <vt:lpwstr>ADDIN CSL_CITATION {"citationItems":[{"id":"ITEM-1","itemData":{"ISSN":"8750-7587","author":[{"dropping-particle":"","family":"Kaplon","given":"Rachelle E","non-dropping-particle":"","parse-names":false,"suffix":""},{"dropping-particle":"","family":"Walke</vt:lpwstr>
  </property>
  <property fmtid="{D5CDD505-2E9C-101B-9397-08002B2CF9AE}" pid="2402" name="Mendeley Recent Style Id 161_2">
    <vt:lpwstr>r","given":"Ashley E","non-dropping-particle":"","parse-names":false,"suffix":""},{"dropping-particle":"","family":"Seals","given":"Douglas R","non-dropping-particle":"","parse-names":false,"suffix":""}],"container-title":"Journal of applied physiology","</vt:lpwstr>
  </property>
  <property fmtid="{D5CDD505-2E9C-101B-9397-08002B2CF9AE}" pid="2403" name="Mendeley Recent Style Id 161_3">
    <vt:lpwstr>id":"ITEM-1","issue":"5","issued":{"date-parts":[["2011"]]},"page":"1416-1421","publisher":"American Physiological Society Bethesda, MD","title":"Plasma norepinephrine is an independent predictor of vascular endothelial function with aging in healthy wome</vt:lpwstr>
  </property>
  <property fmtid="{D5CDD505-2E9C-101B-9397-08002B2CF9AE}" pid="2404" name="Mendeley Recent Style Id 161_4">
    <vt:lpwstr>n","type":"article-journal","volume":"111"},"uris":["http://www.mendeley.com/documents/?uuid=7297d48d-8a7d-4a70-a9cc-2b6c1c06b401"]},{"id":"ITEM-2","itemData":{"ISSN":"1932-6203","author":[{"dropping-particle":"","family":"Sverrisdóttir","given":"Yrsa Ber</vt:lpwstr>
  </property>
  <property fmtid="{D5CDD505-2E9C-101B-9397-08002B2CF9AE}" pid="2405" name="Mendeley Recent Style Id 161_5">
    <vt:lpwstr>gmann","non-dropping-particle":"","parse-names":false,"suffix":""},{"dropping-particle":"","family":"Jansson","given":"Linda Marie","non-dropping-particle":"","parse-names":false,"suffix":""},{"dropping-particle":"","family":"Hägg","given":"Ulrika","non-d</vt:lpwstr>
  </property>
  <property fmtid="{D5CDD505-2E9C-101B-9397-08002B2CF9AE}" pid="2406" name="Mendeley Recent Style Id 161_6">
    <vt:lpwstr>ropping-particle":"","parse-names":false,"suffix":""},{"dropping-particle":"","family":"Gan","given":"Li-Ming","non-dropping-particle":"","parse-names":false,"suffix":""}],"container-title":"PloS one","id":"ITEM-2","issue":"2","issued":{"date-parts":[["20</vt:lpwstr>
  </property>
  <property fmtid="{D5CDD505-2E9C-101B-9397-08002B2CF9AE}" pid="2407" name="Mendeley Recent Style Id 161_7">
    <vt:lpwstr>10"]]},"page":"e9257","publisher":"Public Library of Science","title":"Muscle sympathetic nerve activity is related to a surrogate marker of endothelial function in healthy individuals","type":"article-journal","volume":"5"},"uris":["http://www.mendeley.c</vt:lpwstr>
  </property>
  <property fmtid="{D5CDD505-2E9C-101B-9397-08002B2CF9AE}" pid="2408" name="Mendeley Recent Style Id 161_8">
    <vt:lpwstr>om/documents/?uuid=87987585-220d-4839-a617-4f058100ea57"]}],"mendeley":{"formattedCitation":"&lt;sup&gt;56,57&lt;/sup&gt;","plainTextFormattedCitation":"56,57","previouslyFormattedCitation":"&lt;sup&gt;56,57&lt;/sup&gt;"},"properties":{"noteIndex":0},"schema":"https://github.com</vt:lpwstr>
  </property>
  <property fmtid="{D5CDD505-2E9C-101B-9397-08002B2CF9AE}" pid="2409" name="Mendeley Recent Style Id 161_9">
    <vt:lpwstr>/citation-style-language/schema/raw/master/csl-citation.json"}</vt:lpwstr>
  </property>
  <property fmtid="{D5CDD505-2E9C-101B-9397-08002B2CF9AE}" pid="2410" name="Mendeley Recent Style Name 161_1">
    <vt:lpwstr>&lt;sup&gt;56,57&lt;/sup&gt;</vt:lpwstr>
  </property>
  <property fmtid="{D5CDD505-2E9C-101B-9397-08002B2CF9AE}" pid="2411" name="Mendeley Recent Style Id 162_1">
    <vt:lpwstr>&lt;sup&gt;56,57&lt;/sup&gt;</vt:lpwstr>
  </property>
  <property fmtid="{D5CDD505-2E9C-101B-9397-08002B2CF9AE}" pid="2412" name="Mendeley Recent Style Name 162_1">
    <vt:lpwstr>56,57</vt:lpwstr>
  </property>
  <property fmtid="{D5CDD505-2E9C-101B-9397-08002B2CF9AE}" pid="2413" name="Mendeley Recent Style Id 163_1">
    <vt:lpwstr>ADDIN CSL_CITATION {"citationItems":[{"id":"ITEM-1","itemData":{"ISSN":"0005-2760","author":[{"dropping-particle":"","family":"Parthasarathy","given":"Sampath","non-dropping-particle":"","parse-names":false,"suffix":""},{"dropping-particle":"","family":"B</vt:lpwstr>
  </property>
  <property fmtid="{D5CDD505-2E9C-101B-9397-08002B2CF9AE}" pid="2414" name="Mendeley Recent Style Id 163_2">
    <vt:lpwstr>arnett","given":"Joellen","non-dropping-particle":"","parse-names":false,"suffix":""},{"dropping-particle":"","family":"Fong","given":"Loren G","non-dropping-particle":"","parse-names":false,"suffix":""}],"container-title":"Biochimica et Biophysica Acta (</vt:lpwstr>
  </property>
  <property fmtid="{D5CDD505-2E9C-101B-9397-08002B2CF9AE}" pid="2415" name="Mendeley Recent Style Id 163_3">
    <vt:lpwstr>BBA)-Lipids and Lipid Metabolism","id":"ITEM-1","issue":"2","issued":{"date-parts":[["1990"]]},"page":"275-283","publisher":"Elsevier","title":"High-density lipoprotein inhibits the oxidative modification of low-density lipoprotein","type":"article-journa</vt:lpwstr>
  </property>
  <property fmtid="{D5CDD505-2E9C-101B-9397-08002B2CF9AE}" pid="2416" name="Mendeley Recent Style Id 163_4">
    <vt:lpwstr>l","volume":"1044"},"uris":["http://www.mendeley.com/documents/?uuid=89692831-c762-40ca-b0df-73b36059d6dc"]},{"id":"ITEM-2","itemData":{"ISSN":"0021-9150","author":[{"dropping-particle":"","family":"Simons","given":"L A","non-dropping-particle":"","parse-</vt:lpwstr>
  </property>
  <property fmtid="{D5CDD505-2E9C-101B-9397-08002B2CF9AE}" pid="2417" name="Mendeley Recent Style Id 163_5">
    <vt:lpwstr>names":false,"suffix":""},{"dropping-particle":"","family":"Sullivan","given":"D","non-dropping-particle":"","parse-names":false,"suffix":""},{"dropping-particle":"","family":"Simons","given":"J","non-dropping-particle":"","parse-names":false,"suffix":""}</vt:lpwstr>
  </property>
  <property fmtid="{D5CDD505-2E9C-101B-9397-08002B2CF9AE}" pid="2418" name="Mendeley Recent Style Id 163_6">
    <vt:lpwstr>,{"dropping-particle":"","family":"Celermajer","given":"D S","non-dropping-particle":"","parse-names":false,"suffix":""}],"container-title":"Atherosclerosis","id":"ITEM-2","issue":"1","issued":{"date-parts":[["1998"]]},"page":"197-203","publisher":"Elsevi</vt:lpwstr>
  </property>
  <property fmtid="{D5CDD505-2E9C-101B-9397-08002B2CF9AE}" pid="2419" name="Mendeley Recent Style Id 163_7">
    <vt:lpwstr>er","title":"Effects of atorvastatin monotherapy and simvastatin plus cholestyramine on arterial endothelial function in patients with severe primary hypercholesterolaemia","type":"article-journal","volume":"137"},"uris":["http://www.mendeley.com/document</vt:lpwstr>
  </property>
  <property fmtid="{D5CDD505-2E9C-101B-9397-08002B2CF9AE}" pid="2420" name="Mendeley Recent Style Id 163_8">
    <vt:lpwstr>s/?uuid=88c18b2f-320e-46eb-9e6b-0ee5b1bf4355"]},{"id":"ITEM-3","itemData":{"ISSN":"1079-5642","author":[{"dropping-particle":"V","family":"Lewis","given":"Tamara","non-dropping-particle":"","parse-names":false,"suffix":""},{"dropping-particle":"","family"</vt:lpwstr>
  </property>
  <property fmtid="{D5CDD505-2E9C-101B-9397-08002B2CF9AE}" pid="2421" name="Mendeley Recent Style Id 163_9">
    <vt:lpwstr>:"Dart","given":"Anthony M","non-dropping-particle":"","parse-names":false,"suffix":""},{"dropping-particle":"","family":"Chin-Dusting","given":"Jaye P F","non-dropping-particle":"","parse-names":false,"suffix":""},{"dropping-particle":"","family":"Kingwe</vt:lpwstr>
  </property>
  <property fmtid="{D5CDD505-2E9C-101B-9397-08002B2CF9AE}" pid="2422" name="Mendeley Recent Style Id 163_10">
    <vt:lpwstr>ll","given":"Bronwyn A","non-dropping-particle":"","parse-names":false,"suffix":""}],"container-title":"Arteriosclerosis, thrombosis, and vascular biology","id":"ITEM-3","issue":"11","issued":{"date-parts":[["1999"]]},"page":"2782-2787","publisher":"Am He</vt:lpwstr>
  </property>
  <property fmtid="{D5CDD505-2E9C-101B-9397-08002B2CF9AE}" pid="2423" name="Mendeley Recent Style Id 163_11">
    <vt:lpwstr>art Assoc","title":"Exercise training increases basal nitric oxide production from the forearm in hypercholesterolemic patients","type":"article-journal","volume":"19"},"uris":["http://www.mendeley.com/documents/?uuid=68434dc0-6794-4f27-9231-056909115b97"</vt:lpwstr>
  </property>
  <property fmtid="{D5CDD505-2E9C-101B-9397-08002B2CF9AE}" pid="2424" name="Mendeley Recent Style Id 163_12">
    <vt:lpwstr>]}],"mendeley":{"formattedCitation":"&lt;sup&gt;58–60&lt;/sup&gt;","plainTextFormattedCitation":"58–60","previouslyFormattedCitation":"&lt;sup&gt;58–60&lt;/sup&gt;"},"properties":{"noteIndex":0},"schema":"https://github.com/citation-style-language/schema/raw/master/csl-citation.</vt:lpwstr>
  </property>
  <property fmtid="{D5CDD505-2E9C-101B-9397-08002B2CF9AE}" pid="2425" name="Mendeley Recent Style Id 163_13">
    <vt:lpwstr>json"}</vt:lpwstr>
  </property>
  <property fmtid="{D5CDD505-2E9C-101B-9397-08002B2CF9AE}" pid="2426" name="Mendeley Recent Style Name 163_1">
    <vt:lpwstr>&lt;sup&gt;58–60&lt;/sup&gt;</vt:lpwstr>
  </property>
  <property fmtid="{D5CDD505-2E9C-101B-9397-08002B2CF9AE}" pid="2427" name="Mendeley Recent Style Id 164_1">
    <vt:lpwstr>&lt;sup&gt;58–60&lt;/sup&gt;</vt:lpwstr>
  </property>
  <property fmtid="{D5CDD505-2E9C-101B-9397-08002B2CF9AE}" pid="2428" name="Mendeley Recent Style Name 164_1">
    <vt:lpwstr>58–60</vt:lpwstr>
  </property>
  <property fmtid="{D5CDD505-2E9C-101B-9397-08002B2CF9AE}" pid="2429" name="Mendeley Recent Style Id 165_1">
    <vt:lpwstr>ADDIN CSL_CITATION {"citationItems":[{"id":"ITEM-1","itemData":{"author":[{"dropping-particle":"","family":"National Heart  and Blood Institute","given":"Lung","non-dropping-particle":"","parse-names":false,"suffix":""}],"id":"ITEM-1","issued":{"date-part</vt:lpwstr>
  </property>
  <property fmtid="{D5CDD505-2E9C-101B-9397-08002B2CF9AE}" pid="2430" name="Mendeley Recent Style Id 165_2">
    <vt:lpwstr>s":[["2019"]]},"publisher":"Accessed","title":"Study Quality Assessment Tools [https://www. nhlbi. nih. gov/health-topics/study-quality-assessment-tools]","type":"article"},"uris":["http://www.mendeley.com/documents/?uuid=fedbe825-bb1b-476c-9f84-3a79e9e6b</vt:lpwstr>
  </property>
  <property fmtid="{D5CDD505-2E9C-101B-9397-08002B2CF9AE}" pid="2431" name="Mendeley Recent Style Id 165_3">
    <vt:lpwstr>cc7"]}],"mendeley":{"formattedCitation":"&lt;sup&gt;44&lt;/sup&gt;","plainTextFormattedCitation":"44","previouslyFormattedCitation":"&lt;sup&gt;44&lt;/sup&gt;"},"properties":{"noteIndex":0},"schema":"https://github.com/citation-style-language/schema/raw/master/csl-citation.json"</vt:lpwstr>
  </property>
  <property fmtid="{D5CDD505-2E9C-101B-9397-08002B2CF9AE}" pid="2432" name="Mendeley Recent Style Id 165_4">
    <vt:lpwstr>}</vt:lpwstr>
  </property>
  <property fmtid="{D5CDD505-2E9C-101B-9397-08002B2CF9AE}" pid="2433" name="Mendeley Recent Style Name 165_1">
    <vt:lpwstr>&lt;sup&gt;44&lt;/sup&gt;</vt:lpwstr>
  </property>
  <property fmtid="{D5CDD505-2E9C-101B-9397-08002B2CF9AE}" pid="2434" name="Mendeley Recent Style Id 166_1">
    <vt:lpwstr>&lt;sup&gt;44&lt;/sup&gt;</vt:lpwstr>
  </property>
  <property fmtid="{D5CDD505-2E9C-101B-9397-08002B2CF9AE}" pid="2435" name="Mendeley Recent Style Name 166_1">
    <vt:lpwstr>44</vt:lpwstr>
  </property>
  <property fmtid="{D5CDD505-2E9C-101B-9397-08002B2CF9AE}" pid="2436" name="Mendeley Recent Style Id 167_1">
    <vt:lpwstr>ADDIN CSL_CITATION {"citationItems":[{"id":"ITEM-1","itemData":{"ISBN":"0002-9378","author":[{"dropping-particle":"","family":"Mandrup","given":"Camilla M","non-dropping-particle":"","parse-names":false,"suffix":""},{"dropping-particle":"","family":"Egelu</vt:lpwstr>
  </property>
  <property fmtid="{D5CDD505-2E9C-101B-9397-08002B2CF9AE}" pid="2437" name="Mendeley Recent Style Id 167_2">
    <vt:lpwstr>nd","given":"Jon","non-dropping-particle":"","parse-names":false,"suffix":""},{"dropping-particle":"","family":"Nyberg","given":"Michael","non-dropping-particle":"","parse-names":false,"suffix":""},{"dropping-particle":"","family":"Slingsby","given":"Mart</vt:lpwstr>
  </property>
  <property fmtid="{D5CDD505-2E9C-101B-9397-08002B2CF9AE}" pid="2438" name="Mendeley Recent Style Id 167_3">
    <vt:lpwstr>ina H Lundberg","non-dropping-particle":"","parse-names":false,"suffix":""},{"dropping-particle":"","family":"Andersen","given":"Caroline B","non-dropping-particle":"","parse-names":false,"suffix":""},{"dropping-particle":"","family":"Løgstrup","given":"S</vt:lpwstr>
  </property>
  <property fmtid="{D5CDD505-2E9C-101B-9397-08002B2CF9AE}" pid="2439" name="Mendeley Recent Style Id 167_4">
    <vt:lpwstr>ofie","non-dropping-particle":"","parse-names":false,"suffix":""},{"dropping-particle":"","family":"Bangsbo","given":"Jens","non-dropping-particle":"","parse-names":false,"suffix":""},{"dropping-particle":"","family":"Suetta","given":"Charlotte","non-drop</vt:lpwstr>
  </property>
  <property fmtid="{D5CDD505-2E9C-101B-9397-08002B2CF9AE}" pid="2440" name="Mendeley Recent Style Id 167_5">
    <vt:lpwstr>ping-particle":"","parse-names":false,"suffix":""},{"dropping-particle":"","family":"Stallknecht","given":"Bente","non-dropping-particle":"","parse-names":false,"suffix":""},{"dropping-particle":"","family":"Hellsten","given":"Ylva","non-dropping-particle</vt:lpwstr>
  </property>
  <property fmtid="{D5CDD505-2E9C-101B-9397-08002B2CF9AE}" pid="2441" name="Mendeley Recent Style Id 167_6">
    <vt:lpwstr>":"","parse-names":false,"suffix":""}],"container-title":"American journal of obstetrics and gynecology","id":"ITEM-1","issue":"4","issued":{"date-parts":[["2017"]]},"page":"384. e1-384. e11","title":"Effects of high-intensity training on cardiovascular r</vt:lpwstr>
  </property>
  <property fmtid="{D5CDD505-2E9C-101B-9397-08002B2CF9AE}" pid="2442" name="Mendeley Recent Style Id 167_7">
    <vt:lpwstr>isk factors in premenopausal and postmenopausal women","type":"article-journal","volume":"216"},"uris":["http://www.mendeley.com/documents/?uuid=4f36ebdd-71a6-44ba-a2f2-a196f09bc082"]}],"mendeley":{"formattedCitation":"&lt;sup&gt;61&lt;/sup&gt;","plainTextFormattedCi</vt:lpwstr>
  </property>
  <property fmtid="{D5CDD505-2E9C-101B-9397-08002B2CF9AE}" pid="2443" name="Mendeley Recent Style Id 167_8">
    <vt:lpwstr>tation":"61","previouslyFormattedCitation":"&lt;sup&gt;61&lt;/sup&gt;"},"properties":{"noteIndex":0},"schema":"https://github.com/citation-style-language/schema/raw/master/csl-citation.json"}</vt:lpwstr>
  </property>
  <property fmtid="{D5CDD505-2E9C-101B-9397-08002B2CF9AE}" pid="2444" name="Mendeley Recent Style Name 167_1">
    <vt:lpwstr>&lt;sup&gt;61&lt;/sup&gt;</vt:lpwstr>
  </property>
  <property fmtid="{D5CDD505-2E9C-101B-9397-08002B2CF9AE}" pid="2445" name="Mendeley Recent Style Id 168_1">
    <vt:lpwstr>&lt;sup&gt;61&lt;/sup&gt;</vt:lpwstr>
  </property>
  <property fmtid="{D5CDD505-2E9C-101B-9397-08002B2CF9AE}" pid="2446" name="Mendeley Recent Style Name 168_1">
    <vt:lpwstr>61</vt:lpwstr>
  </property>
  <property fmtid="{D5CDD505-2E9C-101B-9397-08002B2CF9AE}" pid="2447" name="Mendeley Recent Style Id 169_1">
    <vt:lpwstr>ADDIN CSL_CITATION {"citationItems":[{"id":"ITEM-1","itemData":{"author":[{"dropping-particle":"","family":"National Heart  and Blood Institute","given":"Lung","non-dropping-particle":"","parse-names":false,"suffix":""}],"id":"ITEM-1","issued":{"date-part</vt:lpwstr>
  </property>
  <property fmtid="{D5CDD505-2E9C-101B-9397-08002B2CF9AE}" pid="2448" name="Mendeley Recent Style Id 169_2">
    <vt:lpwstr>s":[["2019"]]},"publisher":"Accessed","title":"Study Quality Assessment Tools [https://www. nhlbi. nih. gov/health-topics/study-quality-assessment-tools]","type":"article"},"uris":["http://www.mendeley.com/documents/?uuid=fedbe825-bb1b-476c-9f84-3a79e9e6b</vt:lpwstr>
  </property>
  <property fmtid="{D5CDD505-2E9C-101B-9397-08002B2CF9AE}" pid="2449" name="Mendeley Recent Style Id 169_3">
    <vt:lpwstr>cc7"]}],"mendeley":{"formattedCitation":"&lt;sup&gt;44&lt;/sup&gt;","plainTextFormattedCitation":"44","previouslyFormattedCitation":"&lt;sup&gt;44&lt;/sup&gt;"},"properties":{"noteIndex":0},"schema":"https://github.com/citation-style-language/schema/raw/master/csl-citation.json"</vt:lpwstr>
  </property>
  <property fmtid="{D5CDD505-2E9C-101B-9397-08002B2CF9AE}" pid="2450" name="Mendeley Recent Style Id 169_4">
    <vt:lpwstr>}</vt:lpwstr>
  </property>
  <property fmtid="{D5CDD505-2E9C-101B-9397-08002B2CF9AE}" pid="2451" name="Mendeley Recent Style Name 169_1">
    <vt:lpwstr>&lt;sup&gt;44&lt;/sup&gt;</vt:lpwstr>
  </property>
</Properties>
</file>